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1EA61" w14:textId="77777777" w:rsidR="00841616" w:rsidRPr="00841616" w:rsidRDefault="00841616" w:rsidP="00841616">
      <w:pPr>
        <w:jc w:val="center"/>
        <w:rPr>
          <w:b/>
        </w:rPr>
      </w:pPr>
      <w:r w:rsidRPr="00841616">
        <w:rPr>
          <w:b/>
        </w:rPr>
        <w:t>UNIVERSIDADE DE SOROCABA</w:t>
      </w:r>
    </w:p>
    <w:p w14:paraId="04D994BC" w14:textId="12A10B1F" w:rsidR="00841616" w:rsidRDefault="00841616" w:rsidP="00841616">
      <w:pPr>
        <w:jc w:val="center"/>
        <w:rPr>
          <w:b/>
        </w:rPr>
      </w:pPr>
      <w:r w:rsidRPr="00841616">
        <w:rPr>
          <w:b/>
        </w:rPr>
        <w:t xml:space="preserve">PRÓ-REITORIA </w:t>
      </w:r>
      <w:r w:rsidR="00444256">
        <w:rPr>
          <w:b/>
        </w:rPr>
        <w:t xml:space="preserve">DE </w:t>
      </w:r>
      <w:r w:rsidR="00444256" w:rsidRPr="00444256">
        <w:rPr>
          <w:b/>
        </w:rPr>
        <w:t>GRADUAÇÃO E ASSUNTOS ESTUDANTIS</w:t>
      </w:r>
    </w:p>
    <w:p w14:paraId="69029FE8" w14:textId="2C74FB4D" w:rsidR="00841616" w:rsidRDefault="00C42CA2" w:rsidP="00841616">
      <w:pPr>
        <w:jc w:val="center"/>
        <w:rPr>
          <w:b/>
        </w:rPr>
      </w:pPr>
      <w:r w:rsidRPr="00A80855">
        <w:rPr>
          <w:b/>
          <w:caps/>
        </w:rPr>
        <w:t>engenharia da computação</w:t>
      </w:r>
    </w:p>
    <w:p w14:paraId="24BD7FD8" w14:textId="77777777" w:rsidR="00841616" w:rsidRDefault="00841616" w:rsidP="00841616">
      <w:pPr>
        <w:jc w:val="center"/>
        <w:rPr>
          <w:b/>
        </w:rPr>
      </w:pPr>
    </w:p>
    <w:p w14:paraId="14DE3EEA" w14:textId="77777777" w:rsidR="00841616" w:rsidRDefault="00841616" w:rsidP="00841616">
      <w:pPr>
        <w:jc w:val="center"/>
        <w:rPr>
          <w:b/>
        </w:rPr>
      </w:pPr>
    </w:p>
    <w:p w14:paraId="2D204863" w14:textId="77777777" w:rsidR="00841616" w:rsidRDefault="00841616" w:rsidP="00841616">
      <w:pPr>
        <w:jc w:val="center"/>
        <w:rPr>
          <w:b/>
        </w:rPr>
      </w:pPr>
    </w:p>
    <w:p w14:paraId="4A85CC57" w14:textId="77777777" w:rsidR="00841616" w:rsidRDefault="00841616" w:rsidP="00841616">
      <w:pPr>
        <w:jc w:val="center"/>
        <w:rPr>
          <w:b/>
        </w:rPr>
      </w:pPr>
    </w:p>
    <w:p w14:paraId="09FCFF4C" w14:textId="77777777" w:rsidR="00841616" w:rsidRDefault="00841616" w:rsidP="00841616">
      <w:pPr>
        <w:jc w:val="center"/>
        <w:rPr>
          <w:b/>
        </w:rPr>
      </w:pPr>
    </w:p>
    <w:p w14:paraId="49DACA58" w14:textId="77777777" w:rsidR="00B26AC2" w:rsidRDefault="00B26AC2" w:rsidP="00841616">
      <w:pPr>
        <w:jc w:val="center"/>
        <w:rPr>
          <w:b/>
        </w:rPr>
      </w:pPr>
    </w:p>
    <w:p w14:paraId="6544CFD5" w14:textId="5879889B" w:rsidR="00C42CA2" w:rsidRPr="00A80855" w:rsidRDefault="00C42CA2" w:rsidP="4CBDA61D">
      <w:pPr>
        <w:jc w:val="center"/>
        <w:rPr>
          <w:b/>
          <w:bCs/>
        </w:rPr>
      </w:pPr>
      <w:r w:rsidRPr="00A80855">
        <w:rPr>
          <w:b/>
        </w:rPr>
        <w:t>André Lucas de Macedo Santos </w:t>
      </w:r>
    </w:p>
    <w:p w14:paraId="2CDC60DB" w14:textId="0C136A56" w:rsidR="00C42CA2" w:rsidRPr="00A80855" w:rsidRDefault="4CBDA61D" w:rsidP="00C42CA2">
      <w:pPr>
        <w:jc w:val="center"/>
        <w:rPr>
          <w:b/>
        </w:rPr>
      </w:pPr>
      <w:r w:rsidRPr="4CBDA61D">
        <w:rPr>
          <w:b/>
          <w:bCs/>
        </w:rPr>
        <w:t xml:space="preserve">Eduardo Augusto Prestes Júnior </w:t>
      </w:r>
      <w:r w:rsidR="00C42CA2" w:rsidRPr="00A80855">
        <w:rPr>
          <w:b/>
        </w:rPr>
        <w:t> </w:t>
      </w:r>
    </w:p>
    <w:p w14:paraId="1D7C755F" w14:textId="402EA54D" w:rsidR="00C42CA2" w:rsidRPr="00A80855" w:rsidRDefault="00C42CA2" w:rsidP="00C42CA2">
      <w:pPr>
        <w:jc w:val="center"/>
        <w:rPr>
          <w:b/>
        </w:rPr>
      </w:pPr>
      <w:r w:rsidRPr="00A80855">
        <w:rPr>
          <w:b/>
        </w:rPr>
        <w:t>Luan Castelhano de Jesus  </w:t>
      </w:r>
    </w:p>
    <w:p w14:paraId="4AAF7FBF" w14:textId="77777777" w:rsidR="00C42CA2" w:rsidRPr="00A80855" w:rsidRDefault="00C42CA2" w:rsidP="00C42CA2">
      <w:pPr>
        <w:jc w:val="center"/>
        <w:rPr>
          <w:b/>
        </w:rPr>
      </w:pPr>
      <w:r w:rsidRPr="00A80855">
        <w:rPr>
          <w:b/>
        </w:rPr>
        <w:t>Lucas Vinicius de Oliveira</w:t>
      </w:r>
    </w:p>
    <w:p w14:paraId="0C0CA86D" w14:textId="49C4B21B" w:rsidR="00100F19" w:rsidRDefault="00C42CA2" w:rsidP="00C42CA2">
      <w:pPr>
        <w:jc w:val="center"/>
        <w:rPr>
          <w:b/>
        </w:rPr>
      </w:pPr>
      <w:r w:rsidRPr="00A80855">
        <w:rPr>
          <w:b/>
        </w:rPr>
        <w:t>Raul Guilherme Gomes de Abreu Whitaker Salles</w:t>
      </w:r>
    </w:p>
    <w:p w14:paraId="5CA60A07" w14:textId="77777777" w:rsidR="00100F19" w:rsidRDefault="00100F19" w:rsidP="00841616">
      <w:pPr>
        <w:jc w:val="center"/>
        <w:rPr>
          <w:b/>
        </w:rPr>
      </w:pPr>
    </w:p>
    <w:p w14:paraId="68DBA3BB" w14:textId="77777777" w:rsidR="00841616" w:rsidRDefault="00841616" w:rsidP="00841616">
      <w:pPr>
        <w:jc w:val="center"/>
        <w:rPr>
          <w:b/>
        </w:rPr>
      </w:pPr>
    </w:p>
    <w:p w14:paraId="4D251A12" w14:textId="77777777" w:rsidR="00841616" w:rsidRDefault="00841616" w:rsidP="00841616">
      <w:pPr>
        <w:jc w:val="center"/>
        <w:rPr>
          <w:b/>
        </w:rPr>
      </w:pPr>
    </w:p>
    <w:p w14:paraId="6DE1FE6D" w14:textId="11EA8626" w:rsidR="00C42CA2" w:rsidRDefault="00C42CA2" w:rsidP="00841616">
      <w:pPr>
        <w:jc w:val="center"/>
        <w:rPr>
          <w:b/>
        </w:rPr>
      </w:pPr>
    </w:p>
    <w:p w14:paraId="5EABB859" w14:textId="77777777" w:rsidR="00C42CA2" w:rsidRDefault="00C42CA2" w:rsidP="00841616">
      <w:pPr>
        <w:jc w:val="center"/>
        <w:rPr>
          <w:b/>
        </w:rPr>
      </w:pPr>
    </w:p>
    <w:p w14:paraId="1997CF87" w14:textId="77777777" w:rsidR="00841616" w:rsidRDefault="00841616" w:rsidP="00841616">
      <w:pPr>
        <w:jc w:val="center"/>
        <w:rPr>
          <w:b/>
        </w:rPr>
      </w:pPr>
    </w:p>
    <w:p w14:paraId="70012663" w14:textId="77777777" w:rsidR="00841616" w:rsidRDefault="00841616" w:rsidP="00841616">
      <w:pPr>
        <w:jc w:val="center"/>
        <w:rPr>
          <w:b/>
        </w:rPr>
      </w:pPr>
    </w:p>
    <w:p w14:paraId="772A9494" w14:textId="77777777" w:rsidR="00841616" w:rsidRDefault="00841616" w:rsidP="00841616">
      <w:pPr>
        <w:jc w:val="center"/>
        <w:rPr>
          <w:b/>
        </w:rPr>
      </w:pPr>
    </w:p>
    <w:p w14:paraId="3792F245" w14:textId="7530F566" w:rsidR="00841616" w:rsidRPr="00A93E46" w:rsidRDefault="00C42CA2" w:rsidP="00841616">
      <w:pPr>
        <w:jc w:val="center"/>
        <w:rPr>
          <w:b/>
          <w:caps/>
        </w:rPr>
      </w:pPr>
      <w:r w:rsidRPr="00C42CA2">
        <w:rPr>
          <w:b/>
          <w:caps/>
        </w:rPr>
        <w:t>LUVA INTELIGENTE PARA AUXÍLIO NA REABILITAÇÃO MOTORA E FUNCIONAL DAS MÃOS VOLTADO PARA O MONITORAMENTO COM VIÉS À GAMIFICAÇÃO</w:t>
      </w:r>
    </w:p>
    <w:p w14:paraId="1B650853" w14:textId="77777777" w:rsidR="00841616" w:rsidRDefault="00841616" w:rsidP="00841616">
      <w:pPr>
        <w:jc w:val="center"/>
        <w:rPr>
          <w:b/>
        </w:rPr>
      </w:pPr>
    </w:p>
    <w:p w14:paraId="0DFD2807" w14:textId="77777777" w:rsidR="00841616" w:rsidRDefault="00841616" w:rsidP="00841616">
      <w:pPr>
        <w:jc w:val="center"/>
        <w:rPr>
          <w:b/>
        </w:rPr>
      </w:pPr>
    </w:p>
    <w:p w14:paraId="43F56025" w14:textId="77777777" w:rsidR="00841616" w:rsidRDefault="00841616" w:rsidP="00841616">
      <w:pPr>
        <w:jc w:val="center"/>
        <w:rPr>
          <w:b/>
        </w:rPr>
      </w:pPr>
    </w:p>
    <w:p w14:paraId="37764FD9" w14:textId="7CCC08D8" w:rsidR="00841616" w:rsidRDefault="00841616" w:rsidP="00841616">
      <w:pPr>
        <w:jc w:val="center"/>
        <w:rPr>
          <w:b/>
        </w:rPr>
      </w:pPr>
    </w:p>
    <w:p w14:paraId="3A7C307E" w14:textId="495D2C83" w:rsidR="00C42CA2" w:rsidRDefault="00C42CA2" w:rsidP="00841616">
      <w:pPr>
        <w:jc w:val="center"/>
        <w:rPr>
          <w:b/>
        </w:rPr>
      </w:pPr>
    </w:p>
    <w:p w14:paraId="050C801B" w14:textId="77777777" w:rsidR="00C42CA2" w:rsidRDefault="00C42CA2" w:rsidP="00841616">
      <w:pPr>
        <w:jc w:val="center"/>
        <w:rPr>
          <w:b/>
        </w:rPr>
      </w:pPr>
    </w:p>
    <w:p w14:paraId="4FFDD278" w14:textId="77777777" w:rsidR="00841616" w:rsidRDefault="00841616" w:rsidP="00C42CA2">
      <w:pPr>
        <w:rPr>
          <w:b/>
        </w:rPr>
      </w:pPr>
    </w:p>
    <w:p w14:paraId="5780220E" w14:textId="77777777" w:rsidR="00841616" w:rsidRDefault="00841616" w:rsidP="00841616">
      <w:pPr>
        <w:jc w:val="center"/>
        <w:rPr>
          <w:b/>
        </w:rPr>
      </w:pPr>
    </w:p>
    <w:p w14:paraId="69A75278" w14:textId="77777777" w:rsidR="00841616" w:rsidRDefault="00841616" w:rsidP="00841616">
      <w:pPr>
        <w:jc w:val="center"/>
        <w:rPr>
          <w:b/>
        </w:rPr>
      </w:pPr>
    </w:p>
    <w:p w14:paraId="5313A833" w14:textId="77777777" w:rsidR="00841616" w:rsidRDefault="00841616" w:rsidP="00841616">
      <w:pPr>
        <w:jc w:val="center"/>
        <w:rPr>
          <w:b/>
        </w:rPr>
      </w:pPr>
    </w:p>
    <w:p w14:paraId="342887DE" w14:textId="77777777" w:rsidR="00841616" w:rsidRDefault="00841616" w:rsidP="00841616">
      <w:pPr>
        <w:jc w:val="center"/>
        <w:rPr>
          <w:b/>
        </w:rPr>
      </w:pPr>
    </w:p>
    <w:p w14:paraId="11F1133D" w14:textId="77777777" w:rsidR="00841616" w:rsidRDefault="00841616" w:rsidP="00841616">
      <w:pPr>
        <w:jc w:val="center"/>
        <w:rPr>
          <w:b/>
        </w:rPr>
      </w:pPr>
    </w:p>
    <w:p w14:paraId="687BB87D" w14:textId="77777777" w:rsidR="00841616" w:rsidRDefault="00841616" w:rsidP="00841616">
      <w:pPr>
        <w:jc w:val="center"/>
        <w:rPr>
          <w:b/>
        </w:rPr>
      </w:pPr>
    </w:p>
    <w:p w14:paraId="6D618F7D" w14:textId="77777777" w:rsidR="00841616" w:rsidRDefault="00841616" w:rsidP="00841616">
      <w:pPr>
        <w:jc w:val="center"/>
        <w:rPr>
          <w:b/>
        </w:rPr>
      </w:pPr>
    </w:p>
    <w:p w14:paraId="52CAA6D2" w14:textId="77777777" w:rsidR="00841616" w:rsidRDefault="00841616" w:rsidP="00841616">
      <w:pPr>
        <w:jc w:val="center"/>
        <w:rPr>
          <w:b/>
        </w:rPr>
      </w:pPr>
    </w:p>
    <w:p w14:paraId="436E9C3B" w14:textId="77777777" w:rsidR="00841616" w:rsidRDefault="00841616" w:rsidP="00841616">
      <w:pPr>
        <w:jc w:val="center"/>
        <w:rPr>
          <w:b/>
        </w:rPr>
      </w:pPr>
    </w:p>
    <w:p w14:paraId="056C6A64" w14:textId="77777777" w:rsidR="00841616" w:rsidRDefault="00841616" w:rsidP="00841616">
      <w:pPr>
        <w:jc w:val="center"/>
        <w:rPr>
          <w:b/>
        </w:rPr>
      </w:pPr>
    </w:p>
    <w:p w14:paraId="7022D9B3" w14:textId="77777777" w:rsidR="00841616" w:rsidRDefault="00841616" w:rsidP="00841616">
      <w:pPr>
        <w:jc w:val="center"/>
        <w:rPr>
          <w:b/>
        </w:rPr>
      </w:pPr>
    </w:p>
    <w:p w14:paraId="04069175" w14:textId="77777777" w:rsidR="00841616" w:rsidRDefault="00841616" w:rsidP="00841616">
      <w:pPr>
        <w:jc w:val="center"/>
        <w:rPr>
          <w:b/>
        </w:rPr>
      </w:pPr>
    </w:p>
    <w:p w14:paraId="0B06D880" w14:textId="77777777" w:rsidR="00841616" w:rsidRDefault="00841616" w:rsidP="00841616">
      <w:pPr>
        <w:jc w:val="center"/>
        <w:rPr>
          <w:b/>
        </w:rPr>
      </w:pPr>
    </w:p>
    <w:p w14:paraId="20AC534F" w14:textId="77777777" w:rsidR="00841616" w:rsidRDefault="00841616" w:rsidP="00841616">
      <w:pPr>
        <w:jc w:val="center"/>
        <w:rPr>
          <w:b/>
        </w:rPr>
      </w:pPr>
    </w:p>
    <w:p w14:paraId="0E04C901" w14:textId="77777777" w:rsidR="00841616" w:rsidRDefault="00841616" w:rsidP="00841616">
      <w:pPr>
        <w:jc w:val="center"/>
        <w:rPr>
          <w:b/>
        </w:rPr>
      </w:pPr>
    </w:p>
    <w:p w14:paraId="689FF3E4" w14:textId="77777777" w:rsidR="00841616" w:rsidRDefault="00841616" w:rsidP="00841616">
      <w:pPr>
        <w:jc w:val="center"/>
        <w:rPr>
          <w:b/>
        </w:rPr>
      </w:pPr>
    </w:p>
    <w:p w14:paraId="5B5C6B6F" w14:textId="77777777" w:rsidR="00841616" w:rsidRDefault="00841616" w:rsidP="00841616">
      <w:pPr>
        <w:jc w:val="center"/>
        <w:rPr>
          <w:b/>
        </w:rPr>
      </w:pPr>
      <w:r>
        <w:rPr>
          <w:b/>
        </w:rPr>
        <w:t>Sorocaba/SP</w:t>
      </w:r>
    </w:p>
    <w:p w14:paraId="039279F6" w14:textId="6959883A" w:rsidR="003739FE" w:rsidRDefault="00C42CA2" w:rsidP="001B411B">
      <w:pPr>
        <w:jc w:val="center"/>
        <w:rPr>
          <w:b/>
        </w:rPr>
      </w:pPr>
      <w:r>
        <w:rPr>
          <w:b/>
        </w:rPr>
        <w:t>2022</w:t>
      </w:r>
      <w:r w:rsidR="003739FE">
        <w:br w:type="page"/>
      </w:r>
      <w:r w:rsidRPr="00C42CA2">
        <w:rPr>
          <w:b/>
        </w:rPr>
        <w:lastRenderedPageBreak/>
        <w:t xml:space="preserve">André Lucas de Macedo Santos  </w:t>
      </w:r>
    </w:p>
    <w:p w14:paraId="7BC36FE8" w14:textId="6F2790FB" w:rsidR="00A9743D" w:rsidRPr="00A9743D" w:rsidRDefault="00A9743D" w:rsidP="001B411B">
      <w:pPr>
        <w:jc w:val="center"/>
        <w:rPr>
          <w:b/>
        </w:rPr>
      </w:pPr>
      <w:r w:rsidRPr="00A9743D">
        <w:rPr>
          <w:b/>
        </w:rPr>
        <w:t>Eduardo Augusto Prestes Júnior</w:t>
      </w:r>
    </w:p>
    <w:p w14:paraId="76E61BFF" w14:textId="77777777" w:rsidR="00C42CA2" w:rsidRPr="00C42CA2" w:rsidRDefault="00C42CA2" w:rsidP="00C42CA2">
      <w:pPr>
        <w:jc w:val="center"/>
        <w:rPr>
          <w:b/>
        </w:rPr>
      </w:pPr>
      <w:r w:rsidRPr="00C42CA2">
        <w:rPr>
          <w:b/>
        </w:rPr>
        <w:t xml:space="preserve">Luan Castelhano de Jesus  </w:t>
      </w:r>
    </w:p>
    <w:p w14:paraId="74CCF49A" w14:textId="77777777" w:rsidR="00C42CA2" w:rsidRPr="00C42CA2" w:rsidRDefault="00C42CA2" w:rsidP="00C42CA2">
      <w:pPr>
        <w:jc w:val="center"/>
        <w:rPr>
          <w:b/>
        </w:rPr>
      </w:pPr>
      <w:r w:rsidRPr="00C42CA2">
        <w:rPr>
          <w:b/>
        </w:rPr>
        <w:t>Lucas Vinicius de Oliveira</w:t>
      </w:r>
    </w:p>
    <w:p w14:paraId="255D96C7" w14:textId="75D0B898" w:rsidR="001B411B" w:rsidRDefault="00C42CA2" w:rsidP="00C42CA2">
      <w:pPr>
        <w:jc w:val="center"/>
        <w:rPr>
          <w:b/>
        </w:rPr>
      </w:pPr>
      <w:r w:rsidRPr="00C42CA2">
        <w:rPr>
          <w:b/>
        </w:rPr>
        <w:t>Raul Guilherme Gomes de Abreu Whitaker Salles</w:t>
      </w:r>
    </w:p>
    <w:p w14:paraId="126E23EB" w14:textId="77777777" w:rsidR="00100F19" w:rsidRDefault="00100F19" w:rsidP="00841616">
      <w:pPr>
        <w:jc w:val="center"/>
        <w:rPr>
          <w:b/>
        </w:rPr>
      </w:pPr>
    </w:p>
    <w:p w14:paraId="266496C2" w14:textId="77777777" w:rsidR="00841616" w:rsidRDefault="00841616" w:rsidP="00841616">
      <w:pPr>
        <w:jc w:val="center"/>
        <w:rPr>
          <w:b/>
        </w:rPr>
      </w:pPr>
    </w:p>
    <w:p w14:paraId="7BF866A4" w14:textId="77777777" w:rsidR="00841616" w:rsidRDefault="00841616" w:rsidP="00841616">
      <w:pPr>
        <w:jc w:val="center"/>
        <w:rPr>
          <w:b/>
        </w:rPr>
      </w:pPr>
    </w:p>
    <w:p w14:paraId="5E528EE7" w14:textId="77777777" w:rsidR="00841616" w:rsidRDefault="00841616" w:rsidP="00841616">
      <w:pPr>
        <w:jc w:val="center"/>
        <w:rPr>
          <w:b/>
        </w:rPr>
      </w:pPr>
    </w:p>
    <w:p w14:paraId="20411D1F" w14:textId="790781A9" w:rsidR="00841616" w:rsidRDefault="00EE3BF2" w:rsidP="00EE3BF2">
      <w:pPr>
        <w:tabs>
          <w:tab w:val="left" w:pos="3545"/>
        </w:tabs>
        <w:rPr>
          <w:b/>
        </w:rPr>
      </w:pPr>
      <w:r>
        <w:rPr>
          <w:b/>
        </w:rPr>
        <w:tab/>
      </w:r>
    </w:p>
    <w:p w14:paraId="7D06E2A2" w14:textId="77777777" w:rsidR="00841616" w:rsidRDefault="00841616" w:rsidP="00841616">
      <w:pPr>
        <w:jc w:val="center"/>
        <w:rPr>
          <w:b/>
        </w:rPr>
      </w:pPr>
    </w:p>
    <w:p w14:paraId="5D344A1B" w14:textId="59142CCD" w:rsidR="00841616" w:rsidRDefault="00C42CA2" w:rsidP="00841616">
      <w:pPr>
        <w:jc w:val="center"/>
        <w:rPr>
          <w:b/>
        </w:rPr>
      </w:pPr>
      <w:r w:rsidRPr="00C42CA2">
        <w:rPr>
          <w:b/>
          <w:caps/>
        </w:rPr>
        <w:t>LUVA INTELIGENTE PARA AUXÍLIO NA REABILITAÇÃO MOTORA E FUNCIONAL DAS MÃOS VOLTADO PARA O MONITORAMENTO COM VIÉS À GAMIFICAÇÃO</w:t>
      </w:r>
    </w:p>
    <w:p w14:paraId="3A0BCE77" w14:textId="77777777" w:rsidR="00841616" w:rsidRDefault="00841616" w:rsidP="00841616">
      <w:pPr>
        <w:jc w:val="center"/>
        <w:rPr>
          <w:b/>
        </w:rPr>
      </w:pPr>
    </w:p>
    <w:p w14:paraId="71FC9135" w14:textId="77777777" w:rsidR="00841616" w:rsidRDefault="00841616" w:rsidP="00841616">
      <w:pPr>
        <w:jc w:val="center"/>
        <w:rPr>
          <w:b/>
        </w:rPr>
      </w:pPr>
    </w:p>
    <w:p w14:paraId="015B8044" w14:textId="77777777" w:rsidR="00841616" w:rsidRDefault="00841616" w:rsidP="00841616">
      <w:pPr>
        <w:jc w:val="center"/>
        <w:rPr>
          <w:b/>
        </w:rPr>
      </w:pPr>
    </w:p>
    <w:p w14:paraId="2E54544C" w14:textId="77777777" w:rsidR="00841616" w:rsidRDefault="00841616" w:rsidP="00841616">
      <w:pPr>
        <w:jc w:val="center"/>
        <w:rPr>
          <w:b/>
        </w:rPr>
      </w:pPr>
    </w:p>
    <w:p w14:paraId="7432A5CC" w14:textId="498AD1A5" w:rsidR="00841616" w:rsidRDefault="00841616" w:rsidP="00841616">
      <w:pPr>
        <w:jc w:val="center"/>
        <w:rPr>
          <w:b/>
        </w:rPr>
      </w:pPr>
    </w:p>
    <w:p w14:paraId="6D997D2E" w14:textId="77777777" w:rsidR="00C42CA2" w:rsidRDefault="00C42CA2" w:rsidP="00841616">
      <w:pPr>
        <w:jc w:val="center"/>
        <w:rPr>
          <w:b/>
        </w:rPr>
      </w:pPr>
    </w:p>
    <w:p w14:paraId="2C87F1C6" w14:textId="4CC1C224" w:rsidR="00D25CF8" w:rsidRPr="00727B2C" w:rsidRDefault="00C42CA2" w:rsidP="00841616">
      <w:pPr>
        <w:ind w:left="4536"/>
        <w:jc w:val="both"/>
        <w:rPr>
          <w:rFonts w:cs="Arial"/>
          <w:color w:val="000000"/>
          <w:szCs w:val="21"/>
          <w:shd w:val="clear" w:color="auto" w:fill="FFFFFF"/>
        </w:rPr>
      </w:pPr>
      <w:r w:rsidRPr="00727B2C">
        <w:rPr>
          <w:rFonts w:cs="Arial"/>
          <w:color w:val="000000"/>
          <w:szCs w:val="21"/>
          <w:shd w:val="clear" w:color="auto" w:fill="FFFFFF"/>
        </w:rPr>
        <w:t>Projeto de Pesquisa apresentado como exigência parcial para a obtenção do Diploma de Graduação em Engenharia da Computação da Universidade de Sorocaba.</w:t>
      </w:r>
    </w:p>
    <w:p w14:paraId="76530E0C" w14:textId="77777777" w:rsidR="00D25CF8" w:rsidRDefault="00D25CF8" w:rsidP="00841616">
      <w:pPr>
        <w:ind w:left="4536"/>
        <w:jc w:val="both"/>
        <w:rPr>
          <w:rFonts w:cs="Arial"/>
          <w:color w:val="000000"/>
          <w:szCs w:val="21"/>
          <w:shd w:val="clear" w:color="auto" w:fill="FFFFFF"/>
        </w:rPr>
      </w:pPr>
    </w:p>
    <w:p w14:paraId="6B4EC962" w14:textId="5092FE27" w:rsidR="00841616" w:rsidRPr="00D25CF8" w:rsidRDefault="00D25CF8" w:rsidP="00841616">
      <w:pPr>
        <w:ind w:left="4536"/>
        <w:jc w:val="both"/>
      </w:pPr>
      <w:r>
        <w:rPr>
          <w:rFonts w:cs="Arial"/>
          <w:color w:val="000000"/>
          <w:szCs w:val="21"/>
          <w:shd w:val="clear" w:color="auto" w:fill="FFFFFF"/>
        </w:rPr>
        <w:t>Orientador:</w:t>
      </w:r>
      <w:r w:rsidR="00C42CA2">
        <w:rPr>
          <w:rFonts w:cs="Arial"/>
          <w:color w:val="000000"/>
          <w:szCs w:val="21"/>
          <w:shd w:val="clear" w:color="auto" w:fill="FFFFFF"/>
        </w:rPr>
        <w:t xml:space="preserve"> </w:t>
      </w:r>
      <w:r w:rsidR="00C42CA2" w:rsidRPr="00C42CA2">
        <w:rPr>
          <w:rFonts w:cs="Arial"/>
          <w:color w:val="000000"/>
          <w:szCs w:val="21"/>
          <w:shd w:val="clear" w:color="auto" w:fill="FFFFFF"/>
        </w:rPr>
        <w:t>Prof. Dr. José Roberto Garcia</w:t>
      </w:r>
    </w:p>
    <w:p w14:paraId="4890AB83" w14:textId="77777777" w:rsidR="00D25CF8" w:rsidRDefault="00D25CF8" w:rsidP="00D25CF8">
      <w:pPr>
        <w:jc w:val="center"/>
        <w:rPr>
          <w:b/>
        </w:rPr>
      </w:pPr>
    </w:p>
    <w:p w14:paraId="7110A49E" w14:textId="77777777" w:rsidR="00D25CF8" w:rsidRDefault="00D25CF8" w:rsidP="00D25CF8">
      <w:pPr>
        <w:jc w:val="center"/>
        <w:rPr>
          <w:b/>
        </w:rPr>
      </w:pPr>
    </w:p>
    <w:p w14:paraId="26882E0C" w14:textId="77777777" w:rsidR="00D25CF8" w:rsidRDefault="00D25CF8" w:rsidP="00D25CF8">
      <w:pPr>
        <w:jc w:val="center"/>
        <w:rPr>
          <w:b/>
        </w:rPr>
      </w:pPr>
    </w:p>
    <w:p w14:paraId="515B4485" w14:textId="77777777" w:rsidR="00D25CF8" w:rsidRDefault="00D25CF8" w:rsidP="00D25CF8">
      <w:pPr>
        <w:jc w:val="center"/>
        <w:rPr>
          <w:b/>
        </w:rPr>
      </w:pPr>
    </w:p>
    <w:p w14:paraId="35608B11" w14:textId="77777777" w:rsidR="00D25CF8" w:rsidRDefault="00D25CF8" w:rsidP="00D25CF8">
      <w:pPr>
        <w:jc w:val="center"/>
        <w:rPr>
          <w:b/>
        </w:rPr>
      </w:pPr>
    </w:p>
    <w:p w14:paraId="53C3E277" w14:textId="77777777" w:rsidR="00D25CF8" w:rsidRDefault="00D25CF8" w:rsidP="00D25CF8">
      <w:pPr>
        <w:jc w:val="center"/>
        <w:rPr>
          <w:b/>
        </w:rPr>
      </w:pPr>
    </w:p>
    <w:p w14:paraId="1CD3E086" w14:textId="77777777" w:rsidR="00D25CF8" w:rsidRDefault="00D25CF8" w:rsidP="00D25CF8">
      <w:pPr>
        <w:jc w:val="center"/>
        <w:rPr>
          <w:b/>
        </w:rPr>
      </w:pPr>
    </w:p>
    <w:p w14:paraId="075940BC" w14:textId="77777777" w:rsidR="00D25CF8" w:rsidRDefault="00D25CF8" w:rsidP="00D25CF8">
      <w:pPr>
        <w:jc w:val="center"/>
        <w:rPr>
          <w:b/>
        </w:rPr>
      </w:pPr>
    </w:p>
    <w:p w14:paraId="758A486A" w14:textId="77777777" w:rsidR="00D25CF8" w:rsidRDefault="00D25CF8" w:rsidP="00D25CF8">
      <w:pPr>
        <w:jc w:val="center"/>
        <w:rPr>
          <w:b/>
        </w:rPr>
      </w:pPr>
    </w:p>
    <w:p w14:paraId="550906E3" w14:textId="77777777" w:rsidR="00D25CF8" w:rsidRDefault="00D25CF8" w:rsidP="00D25CF8">
      <w:pPr>
        <w:jc w:val="center"/>
        <w:rPr>
          <w:b/>
        </w:rPr>
      </w:pPr>
    </w:p>
    <w:p w14:paraId="565A2062" w14:textId="77777777" w:rsidR="00D25CF8" w:rsidRDefault="00D25CF8" w:rsidP="00D25CF8">
      <w:pPr>
        <w:jc w:val="center"/>
        <w:rPr>
          <w:b/>
        </w:rPr>
      </w:pPr>
    </w:p>
    <w:p w14:paraId="4386A6D0" w14:textId="77777777" w:rsidR="00D25CF8" w:rsidRDefault="00D25CF8" w:rsidP="00D25CF8">
      <w:pPr>
        <w:jc w:val="center"/>
        <w:rPr>
          <w:b/>
        </w:rPr>
      </w:pPr>
    </w:p>
    <w:p w14:paraId="1FBA5F78" w14:textId="77777777" w:rsidR="00D25CF8" w:rsidRDefault="00D25CF8" w:rsidP="00D25CF8">
      <w:pPr>
        <w:jc w:val="center"/>
        <w:rPr>
          <w:b/>
        </w:rPr>
      </w:pPr>
    </w:p>
    <w:p w14:paraId="4BED3345" w14:textId="77777777" w:rsidR="00D25CF8" w:rsidRDefault="00D25CF8" w:rsidP="00D25CF8">
      <w:pPr>
        <w:jc w:val="center"/>
        <w:rPr>
          <w:b/>
        </w:rPr>
      </w:pPr>
    </w:p>
    <w:p w14:paraId="65D4AC24" w14:textId="77777777" w:rsidR="00D25CF8" w:rsidRDefault="00D25CF8" w:rsidP="00D25CF8">
      <w:pPr>
        <w:jc w:val="center"/>
        <w:rPr>
          <w:b/>
        </w:rPr>
      </w:pPr>
    </w:p>
    <w:p w14:paraId="2ADCC542" w14:textId="77777777" w:rsidR="00D25CF8" w:rsidRDefault="00D25CF8" w:rsidP="00D25CF8">
      <w:pPr>
        <w:jc w:val="center"/>
        <w:rPr>
          <w:b/>
        </w:rPr>
      </w:pPr>
    </w:p>
    <w:p w14:paraId="72884931" w14:textId="77777777" w:rsidR="00D25CF8" w:rsidRDefault="00D25CF8" w:rsidP="00D25CF8">
      <w:pPr>
        <w:jc w:val="center"/>
        <w:rPr>
          <w:b/>
        </w:rPr>
      </w:pPr>
    </w:p>
    <w:p w14:paraId="716CE34B" w14:textId="77777777" w:rsidR="00D25CF8" w:rsidRDefault="00D25CF8" w:rsidP="00D25CF8">
      <w:pPr>
        <w:jc w:val="center"/>
        <w:rPr>
          <w:b/>
        </w:rPr>
      </w:pPr>
    </w:p>
    <w:p w14:paraId="7958B63E" w14:textId="77777777" w:rsidR="00D25CF8" w:rsidRDefault="00D25CF8" w:rsidP="00D25CF8">
      <w:pPr>
        <w:jc w:val="center"/>
        <w:rPr>
          <w:b/>
        </w:rPr>
      </w:pPr>
    </w:p>
    <w:p w14:paraId="5B546E6B" w14:textId="77777777" w:rsidR="00D25CF8" w:rsidRDefault="00D25CF8" w:rsidP="00D25CF8">
      <w:pPr>
        <w:jc w:val="center"/>
        <w:rPr>
          <w:b/>
        </w:rPr>
      </w:pPr>
    </w:p>
    <w:p w14:paraId="511CEF7D" w14:textId="77777777" w:rsidR="00D25CF8" w:rsidRDefault="00D25CF8" w:rsidP="00D25CF8">
      <w:pPr>
        <w:jc w:val="center"/>
        <w:rPr>
          <w:b/>
        </w:rPr>
      </w:pPr>
    </w:p>
    <w:p w14:paraId="5E1C6879" w14:textId="77777777" w:rsidR="00D25CF8" w:rsidRDefault="00D25CF8" w:rsidP="00D25CF8">
      <w:pPr>
        <w:jc w:val="center"/>
        <w:rPr>
          <w:b/>
        </w:rPr>
      </w:pPr>
      <w:r>
        <w:rPr>
          <w:b/>
        </w:rPr>
        <w:t>Sorocaba/SP</w:t>
      </w:r>
    </w:p>
    <w:p w14:paraId="0227BB17" w14:textId="77777777" w:rsidR="00867B25" w:rsidRDefault="00C42CA2" w:rsidP="00307998">
      <w:pPr>
        <w:jc w:val="center"/>
        <w:rPr>
          <w:b/>
        </w:rPr>
        <w:sectPr w:rsidR="00867B25" w:rsidSect="00D1172F">
          <w:headerReference w:type="default" r:id="rId8"/>
          <w:pgSz w:w="11906" w:h="16838"/>
          <w:pgMar w:top="1701" w:right="1134" w:bottom="1134" w:left="1701" w:header="1134" w:footer="709" w:gutter="0"/>
          <w:cols w:space="708"/>
          <w:docGrid w:linePitch="360"/>
        </w:sectPr>
      </w:pPr>
      <w:r>
        <w:rPr>
          <w:b/>
        </w:rPr>
        <w:t>2022</w:t>
      </w:r>
    </w:p>
    <w:p w14:paraId="107F3968" w14:textId="77777777" w:rsidR="00C32BD3" w:rsidRDefault="00C32BD3" w:rsidP="00307998">
      <w:pPr>
        <w:jc w:val="center"/>
        <w:rPr>
          <w:b/>
        </w:rPr>
      </w:pPr>
    </w:p>
    <w:p w14:paraId="6622CD90" w14:textId="77777777" w:rsidR="003F2D42" w:rsidRPr="003F2D42" w:rsidRDefault="003F2D42" w:rsidP="003F2D42"/>
    <w:p w14:paraId="6988E9D8" w14:textId="77777777" w:rsidR="003F2D42" w:rsidRPr="003F2D42" w:rsidRDefault="003F2D42" w:rsidP="003F2D42"/>
    <w:p w14:paraId="7D47D898" w14:textId="77777777" w:rsidR="003F2D42" w:rsidRDefault="003F2D42" w:rsidP="003F2D42">
      <w:pPr>
        <w:rPr>
          <w:b/>
        </w:rPr>
      </w:pPr>
    </w:p>
    <w:p w14:paraId="50509711" w14:textId="5CFCC2D4" w:rsidR="003F2D42" w:rsidRDefault="003F2D42" w:rsidP="003F2D42">
      <w:pPr>
        <w:tabs>
          <w:tab w:val="left" w:pos="3720"/>
        </w:tabs>
        <w:rPr>
          <w:b/>
        </w:rPr>
      </w:pPr>
      <w:r>
        <w:rPr>
          <w:b/>
        </w:rPr>
        <w:tab/>
      </w:r>
    </w:p>
    <w:p w14:paraId="02E0D08A" w14:textId="3C07D86C" w:rsidR="0071148B" w:rsidRDefault="003F2D42" w:rsidP="003F2D42">
      <w:pPr>
        <w:tabs>
          <w:tab w:val="left" w:pos="3720"/>
        </w:tabs>
      </w:pPr>
      <w:r>
        <w:tab/>
      </w:r>
    </w:p>
    <w:p w14:paraId="05ACE4CD" w14:textId="77777777" w:rsidR="0071148B" w:rsidRDefault="0071148B" w:rsidP="00307998">
      <w:pPr>
        <w:jc w:val="center"/>
      </w:pPr>
    </w:p>
    <w:p w14:paraId="54D23576" w14:textId="77777777" w:rsidR="0071148B" w:rsidRDefault="0071148B" w:rsidP="00307998">
      <w:pPr>
        <w:jc w:val="center"/>
      </w:pPr>
    </w:p>
    <w:p w14:paraId="1F59C80D" w14:textId="77777777" w:rsidR="0071148B" w:rsidRDefault="0071148B" w:rsidP="00307998">
      <w:pPr>
        <w:jc w:val="center"/>
      </w:pPr>
    </w:p>
    <w:p w14:paraId="525C5D42" w14:textId="77777777" w:rsidR="0071148B" w:rsidRDefault="0071148B" w:rsidP="00307998">
      <w:pPr>
        <w:jc w:val="center"/>
      </w:pPr>
    </w:p>
    <w:p w14:paraId="3C729235" w14:textId="77777777" w:rsidR="0071148B" w:rsidRDefault="0071148B" w:rsidP="00307998">
      <w:pPr>
        <w:jc w:val="center"/>
      </w:pPr>
    </w:p>
    <w:p w14:paraId="125FBDF1" w14:textId="77777777" w:rsidR="0071148B" w:rsidRDefault="0071148B" w:rsidP="00307998">
      <w:pPr>
        <w:jc w:val="center"/>
      </w:pPr>
    </w:p>
    <w:p w14:paraId="7E069359" w14:textId="77777777" w:rsidR="0071148B" w:rsidRDefault="0071148B" w:rsidP="00307998">
      <w:pPr>
        <w:jc w:val="center"/>
      </w:pPr>
    </w:p>
    <w:p w14:paraId="5D4FC480" w14:textId="77777777" w:rsidR="0071148B" w:rsidRDefault="0071148B" w:rsidP="00307998">
      <w:pPr>
        <w:jc w:val="center"/>
      </w:pPr>
    </w:p>
    <w:p w14:paraId="5832566A" w14:textId="77777777" w:rsidR="0071148B" w:rsidRDefault="0071148B" w:rsidP="00307998">
      <w:pPr>
        <w:jc w:val="center"/>
      </w:pPr>
    </w:p>
    <w:p w14:paraId="1E29FA46" w14:textId="77777777" w:rsidR="0071148B" w:rsidRDefault="0071148B" w:rsidP="00307998">
      <w:pPr>
        <w:jc w:val="center"/>
      </w:pPr>
    </w:p>
    <w:p w14:paraId="4B731A22" w14:textId="77777777" w:rsidR="0071148B" w:rsidRDefault="0071148B" w:rsidP="00307998">
      <w:pPr>
        <w:jc w:val="center"/>
      </w:pPr>
    </w:p>
    <w:p w14:paraId="19BE67DD" w14:textId="77777777" w:rsidR="0071148B" w:rsidRDefault="0071148B" w:rsidP="00307998">
      <w:pPr>
        <w:jc w:val="center"/>
      </w:pPr>
    </w:p>
    <w:p w14:paraId="38A35723" w14:textId="77777777" w:rsidR="0071148B" w:rsidRDefault="0071148B" w:rsidP="00307998">
      <w:pPr>
        <w:jc w:val="center"/>
      </w:pPr>
    </w:p>
    <w:p w14:paraId="6D52A8FD" w14:textId="77777777" w:rsidR="0071148B" w:rsidRDefault="0071148B" w:rsidP="00307998">
      <w:pPr>
        <w:jc w:val="center"/>
      </w:pPr>
    </w:p>
    <w:p w14:paraId="1729D27F" w14:textId="77777777" w:rsidR="0071148B" w:rsidRDefault="0071148B" w:rsidP="00307998">
      <w:pPr>
        <w:jc w:val="center"/>
      </w:pPr>
    </w:p>
    <w:p w14:paraId="3A7D0ADC" w14:textId="77777777" w:rsidR="0071148B" w:rsidRDefault="0071148B" w:rsidP="00307998">
      <w:pPr>
        <w:jc w:val="center"/>
      </w:pPr>
    </w:p>
    <w:p w14:paraId="6A1660A7" w14:textId="77777777" w:rsidR="0071148B" w:rsidRDefault="0071148B" w:rsidP="00307998">
      <w:pPr>
        <w:jc w:val="center"/>
      </w:pPr>
    </w:p>
    <w:p w14:paraId="7786D27D" w14:textId="77777777" w:rsidR="0071148B" w:rsidRDefault="0071148B" w:rsidP="00307998">
      <w:pPr>
        <w:jc w:val="center"/>
      </w:pPr>
    </w:p>
    <w:p w14:paraId="0A45EDDD" w14:textId="77777777" w:rsidR="0071148B" w:rsidRDefault="0071148B" w:rsidP="00307998">
      <w:pPr>
        <w:jc w:val="center"/>
      </w:pPr>
    </w:p>
    <w:p w14:paraId="37C2F2DB" w14:textId="77777777" w:rsidR="0071148B" w:rsidRDefault="0071148B" w:rsidP="00307998">
      <w:pPr>
        <w:jc w:val="center"/>
      </w:pPr>
    </w:p>
    <w:p w14:paraId="4CEB7E8B" w14:textId="77777777" w:rsidR="0071148B" w:rsidRDefault="0071148B" w:rsidP="00307998">
      <w:pPr>
        <w:jc w:val="center"/>
      </w:pPr>
    </w:p>
    <w:p w14:paraId="0162832D" w14:textId="77777777" w:rsidR="0071148B" w:rsidRDefault="0071148B" w:rsidP="00307998">
      <w:pPr>
        <w:jc w:val="center"/>
      </w:pPr>
    </w:p>
    <w:p w14:paraId="3B4EFF4F" w14:textId="77777777" w:rsidR="0071148B" w:rsidRDefault="0071148B" w:rsidP="00307998">
      <w:pPr>
        <w:jc w:val="center"/>
      </w:pPr>
    </w:p>
    <w:p w14:paraId="60A548C0" w14:textId="77777777" w:rsidR="0071148B" w:rsidRDefault="0071148B" w:rsidP="00307998">
      <w:pPr>
        <w:jc w:val="center"/>
      </w:pPr>
    </w:p>
    <w:p w14:paraId="3FE4C4E4" w14:textId="77777777" w:rsidR="003739FE" w:rsidRDefault="0071148B" w:rsidP="00307998">
      <w:pPr>
        <w:jc w:val="center"/>
      </w:pPr>
      <w:r>
        <w:rPr>
          <w:noProof/>
          <w:lang w:eastAsia="pt-BR"/>
        </w:rPr>
        <mc:AlternateContent>
          <mc:Choice Requires="wps">
            <w:drawing>
              <wp:inline distT="0" distB="0" distL="0" distR="0" wp14:anchorId="70FF9A99" wp14:editId="18DAD84B">
                <wp:extent cx="4629150" cy="2962275"/>
                <wp:effectExtent l="0" t="0" r="19050" b="28575"/>
                <wp:docPr id="1" name="Caixa de texto 1"/>
                <wp:cNvGraphicFramePr/>
                <a:graphic xmlns:a="http://schemas.openxmlformats.org/drawingml/2006/main">
                  <a:graphicData uri="http://schemas.microsoft.com/office/word/2010/wordprocessingShape">
                    <wps:wsp>
                      <wps:cNvSpPr txBox="1"/>
                      <wps:spPr>
                        <a:xfrm>
                          <a:off x="0" y="0"/>
                          <a:ext cx="4629150" cy="2962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D37883" w14:textId="77777777" w:rsidR="00A81EF8" w:rsidRDefault="00A81EF8" w:rsidP="007114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0FF9A99" id="_x0000_t202" coordsize="21600,21600" o:spt="202" path="m,l,21600r21600,l21600,xe">
                <v:stroke joinstyle="miter"/>
                <v:path gradientshapeok="t" o:connecttype="rect"/>
              </v:shapetype>
              <v:shape id="Caixa de texto 1" o:spid="_x0000_s1026" type="#_x0000_t202" style="width:364.5pt;height:23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" fillcolor="white [3201]" strokeweight=".5pt">
                <v:textbox>
                  <w:txbxContent>
                    <w:p w14:paraId="2BD37883" w14:textId="77777777" w:rsidR="00A81EF8" w:rsidRDefault="00A81EF8" w:rsidP="0071148B"/>
                  </w:txbxContent>
                </v:textbox>
                <w10:anchorlock/>
              </v:shape>
            </w:pict>
          </mc:Fallback>
        </mc:AlternateContent>
      </w:r>
      <w:r w:rsidR="003739FE">
        <w:br w:type="page"/>
      </w:r>
    </w:p>
    <w:p w14:paraId="169DE6B7" w14:textId="77777777" w:rsidR="00A9743D" w:rsidRDefault="00C42CA2" w:rsidP="00C42CA2">
      <w:pPr>
        <w:jc w:val="center"/>
        <w:rPr>
          <w:b/>
          <w:bCs/>
        </w:rPr>
      </w:pPr>
      <w:r w:rsidRPr="00A80855">
        <w:rPr>
          <w:b/>
          <w:bCs/>
        </w:rPr>
        <w:lastRenderedPageBreak/>
        <w:t>André Lucas de Macedo Santos</w:t>
      </w:r>
    </w:p>
    <w:p w14:paraId="0658C555" w14:textId="77777777" w:rsidR="00A9743D" w:rsidRPr="00A9743D" w:rsidRDefault="00A9743D" w:rsidP="00A9743D">
      <w:pPr>
        <w:jc w:val="center"/>
        <w:rPr>
          <w:b/>
        </w:rPr>
      </w:pPr>
      <w:r w:rsidRPr="00A9743D">
        <w:rPr>
          <w:b/>
        </w:rPr>
        <w:t>Eduardo Augusto Prestes Júnior</w:t>
      </w:r>
    </w:p>
    <w:p w14:paraId="4BB0102B" w14:textId="77777777" w:rsidR="00C42CA2" w:rsidRPr="00A80855" w:rsidRDefault="00C42CA2" w:rsidP="00C42CA2">
      <w:pPr>
        <w:jc w:val="center"/>
        <w:rPr>
          <w:b/>
          <w:bCs/>
        </w:rPr>
      </w:pPr>
      <w:r w:rsidRPr="00A80855">
        <w:rPr>
          <w:b/>
          <w:bCs/>
        </w:rPr>
        <w:t>Luan Castelhano de Jesus  </w:t>
      </w:r>
    </w:p>
    <w:p w14:paraId="3C6921FB" w14:textId="77777777" w:rsidR="00C42CA2" w:rsidRPr="00A80855" w:rsidRDefault="00C42CA2" w:rsidP="00C42CA2">
      <w:pPr>
        <w:jc w:val="center"/>
        <w:rPr>
          <w:b/>
          <w:bCs/>
        </w:rPr>
      </w:pPr>
      <w:r w:rsidRPr="00A80855">
        <w:rPr>
          <w:b/>
          <w:bCs/>
        </w:rPr>
        <w:t>Lucas Vinicius de Oliveira</w:t>
      </w:r>
    </w:p>
    <w:p w14:paraId="2849644A" w14:textId="77777777" w:rsidR="00C42CA2" w:rsidRPr="00A80855" w:rsidRDefault="00C42CA2" w:rsidP="00C42CA2">
      <w:pPr>
        <w:jc w:val="center"/>
        <w:rPr>
          <w:b/>
          <w:bCs/>
        </w:rPr>
      </w:pPr>
      <w:r w:rsidRPr="00A80855">
        <w:rPr>
          <w:b/>
          <w:bCs/>
        </w:rPr>
        <w:t>Raul Guilherme Gomes de Abreu Whitaker Salles</w:t>
      </w:r>
    </w:p>
    <w:p w14:paraId="4E2AB8B1" w14:textId="77777777" w:rsidR="00A93E46" w:rsidRDefault="00A93E46" w:rsidP="00A93E46">
      <w:pPr>
        <w:jc w:val="center"/>
        <w:rPr>
          <w:b/>
        </w:rPr>
      </w:pPr>
    </w:p>
    <w:p w14:paraId="57FC373D" w14:textId="77777777" w:rsidR="00A93E46" w:rsidRDefault="00A93E46" w:rsidP="00A93E46">
      <w:pPr>
        <w:jc w:val="center"/>
        <w:rPr>
          <w:b/>
        </w:rPr>
      </w:pPr>
    </w:p>
    <w:p w14:paraId="0BDE3E74" w14:textId="77777777" w:rsidR="00A93E46" w:rsidRDefault="00A93E46" w:rsidP="00A93E46">
      <w:pPr>
        <w:jc w:val="center"/>
        <w:rPr>
          <w:b/>
        </w:rPr>
      </w:pPr>
    </w:p>
    <w:p w14:paraId="680EB1DF" w14:textId="77777777" w:rsidR="00A93E46" w:rsidRDefault="00A93E46" w:rsidP="00A93E46">
      <w:pPr>
        <w:jc w:val="center"/>
        <w:rPr>
          <w:b/>
        </w:rPr>
      </w:pPr>
    </w:p>
    <w:p w14:paraId="4BC14CEA" w14:textId="77777777" w:rsidR="00C42CA2" w:rsidRPr="00A80855" w:rsidRDefault="00C42CA2" w:rsidP="00C42CA2">
      <w:pPr>
        <w:jc w:val="center"/>
        <w:rPr>
          <w:b/>
        </w:rPr>
      </w:pPr>
      <w:r w:rsidRPr="00AB6566">
        <w:rPr>
          <w:b/>
          <w:bCs/>
          <w:caps/>
        </w:rPr>
        <w:t>LUVA INTELIGENTE PARA AUXÍLIO NA REABILITAÇÃO MOTORA E FUNCIONAL DAS MÃOS VOLTADO PARA O MONITORAMENTO COM VIÉS À GAMIFICAÇÃO</w:t>
      </w:r>
    </w:p>
    <w:p w14:paraId="16CA9EA8" w14:textId="4F780E16" w:rsidR="00A93E46" w:rsidRPr="00FE5014" w:rsidRDefault="00A93E46" w:rsidP="00A93E46">
      <w:pPr>
        <w:jc w:val="center"/>
        <w:rPr>
          <w:b/>
          <w:caps/>
        </w:rPr>
      </w:pPr>
    </w:p>
    <w:p w14:paraId="763557BD" w14:textId="77777777" w:rsidR="006925AD" w:rsidRDefault="006925AD" w:rsidP="006925AD">
      <w:pPr>
        <w:jc w:val="center"/>
        <w:rPr>
          <w:b/>
        </w:rPr>
      </w:pPr>
    </w:p>
    <w:p w14:paraId="32F805CC" w14:textId="77777777" w:rsidR="006925AD" w:rsidRDefault="006925AD" w:rsidP="006925AD">
      <w:pPr>
        <w:jc w:val="center"/>
        <w:rPr>
          <w:b/>
        </w:rPr>
      </w:pPr>
    </w:p>
    <w:p w14:paraId="70033AD9" w14:textId="77777777" w:rsidR="006925AD" w:rsidRDefault="006925AD" w:rsidP="006925AD">
      <w:pPr>
        <w:jc w:val="center"/>
        <w:rPr>
          <w:b/>
        </w:rPr>
      </w:pPr>
    </w:p>
    <w:p w14:paraId="54F839E1" w14:textId="42A9E66B" w:rsidR="006925AD" w:rsidRDefault="00C42CA2" w:rsidP="006925AD">
      <w:pPr>
        <w:ind w:left="4536"/>
        <w:jc w:val="both"/>
        <w:rPr>
          <w:rFonts w:cs="Arial"/>
          <w:color w:val="000000"/>
          <w:szCs w:val="21"/>
          <w:shd w:val="clear" w:color="auto" w:fill="FFFFFF"/>
        </w:rPr>
      </w:pPr>
      <w:r w:rsidRPr="00BB5344">
        <w:rPr>
          <w:rFonts w:cs="Arial"/>
          <w:color w:val="000000"/>
          <w:szCs w:val="21"/>
          <w:shd w:val="clear" w:color="auto" w:fill="FFFFFF"/>
        </w:rPr>
        <w:t>Projeto de Pesquisa</w:t>
      </w:r>
      <w:r>
        <w:rPr>
          <w:rFonts w:cs="Arial"/>
          <w:color w:val="000000"/>
          <w:szCs w:val="21"/>
          <w:shd w:val="clear" w:color="auto" w:fill="FFFFFF"/>
        </w:rPr>
        <w:t xml:space="preserve"> </w:t>
      </w:r>
      <w:r w:rsidRPr="00FE28FE">
        <w:rPr>
          <w:rFonts w:cs="Arial"/>
          <w:color w:val="000000"/>
          <w:szCs w:val="21"/>
          <w:shd w:val="clear" w:color="auto" w:fill="FFFFFF"/>
        </w:rPr>
        <w:t>apresentado como exigência parcial para a obtenção do Diploma de Graduação em Engenharia da Computação da Universidade de Sorocaba.</w:t>
      </w:r>
    </w:p>
    <w:p w14:paraId="0AF965D9" w14:textId="77777777" w:rsidR="00C42CA2" w:rsidRDefault="00C42CA2" w:rsidP="006925AD">
      <w:pPr>
        <w:ind w:left="4536"/>
        <w:jc w:val="both"/>
        <w:rPr>
          <w:rFonts w:cs="Arial"/>
          <w:color w:val="000000"/>
          <w:szCs w:val="21"/>
          <w:shd w:val="clear" w:color="auto" w:fill="FFFFFF"/>
        </w:rPr>
      </w:pPr>
    </w:p>
    <w:p w14:paraId="51D13E69" w14:textId="77777777" w:rsidR="006925AD" w:rsidRPr="00D25CF8" w:rsidRDefault="006925AD" w:rsidP="006925AD">
      <w:pPr>
        <w:ind w:left="4536"/>
        <w:jc w:val="both"/>
      </w:pPr>
      <w:r>
        <w:rPr>
          <w:rFonts w:cs="Arial"/>
          <w:color w:val="000000"/>
          <w:szCs w:val="21"/>
          <w:shd w:val="clear" w:color="auto" w:fill="FFFFFF"/>
        </w:rPr>
        <w:t>Aprovado em:</w:t>
      </w:r>
      <w:r w:rsidR="001B411B">
        <w:rPr>
          <w:rFonts w:cs="Arial"/>
          <w:color w:val="000000"/>
          <w:szCs w:val="21"/>
          <w:shd w:val="clear" w:color="auto" w:fill="FFFFFF"/>
        </w:rPr>
        <w:t>&lt;&lt;Data de aprovação&gt;&gt;</w:t>
      </w:r>
      <w:r w:rsidRPr="00D25CF8">
        <w:rPr>
          <w:rStyle w:val="apple-converted-space"/>
          <w:rFonts w:cs="Arial"/>
          <w:color w:val="000000"/>
          <w:szCs w:val="21"/>
          <w:shd w:val="clear" w:color="auto" w:fill="FFFFFF"/>
        </w:rPr>
        <w:t> </w:t>
      </w:r>
    </w:p>
    <w:p w14:paraId="63541B88" w14:textId="77777777" w:rsidR="006925AD" w:rsidRDefault="006925AD" w:rsidP="006925AD">
      <w:pPr>
        <w:jc w:val="center"/>
        <w:rPr>
          <w:b/>
        </w:rPr>
      </w:pPr>
    </w:p>
    <w:p w14:paraId="2CB124FF" w14:textId="77777777" w:rsidR="006925AD" w:rsidRDefault="006925AD" w:rsidP="006925AD">
      <w:pPr>
        <w:jc w:val="center"/>
        <w:rPr>
          <w:b/>
        </w:rPr>
      </w:pPr>
    </w:p>
    <w:p w14:paraId="22E51664" w14:textId="77777777" w:rsidR="006925AD" w:rsidRDefault="006925AD" w:rsidP="006925AD">
      <w:pPr>
        <w:jc w:val="center"/>
      </w:pPr>
      <w:r>
        <w:t xml:space="preserve">BANCA EXAMINADORA: </w:t>
      </w:r>
    </w:p>
    <w:p w14:paraId="4998C64E" w14:textId="77777777" w:rsidR="006925AD" w:rsidRDefault="006925AD" w:rsidP="006925AD">
      <w:pPr>
        <w:jc w:val="center"/>
      </w:pPr>
    </w:p>
    <w:p w14:paraId="04FC7F39" w14:textId="77777777" w:rsidR="006925AD" w:rsidRDefault="006925AD" w:rsidP="006925AD">
      <w:pPr>
        <w:jc w:val="center"/>
      </w:pPr>
    </w:p>
    <w:p w14:paraId="65A95BDC" w14:textId="032C34E9" w:rsidR="006925AD" w:rsidRDefault="006925AD" w:rsidP="006925AD">
      <w:pPr>
        <w:jc w:val="center"/>
      </w:pPr>
    </w:p>
    <w:p w14:paraId="51F676E1" w14:textId="773B8455" w:rsidR="00DD17F2" w:rsidRDefault="00DD17F2" w:rsidP="006925AD">
      <w:pPr>
        <w:jc w:val="center"/>
      </w:pPr>
    </w:p>
    <w:p w14:paraId="4150A59E" w14:textId="77777777" w:rsidR="00DD17F2" w:rsidRDefault="00DD17F2" w:rsidP="006925AD">
      <w:pPr>
        <w:jc w:val="center"/>
      </w:pPr>
    </w:p>
    <w:p w14:paraId="2D3602EE" w14:textId="77777777" w:rsidR="006925AD" w:rsidRDefault="006925AD" w:rsidP="006925AD">
      <w:pPr>
        <w:jc w:val="center"/>
      </w:pPr>
      <w:r>
        <w:t xml:space="preserve">Prof.(a) </w:t>
      </w:r>
      <w:r w:rsidR="001B411B">
        <w:t>&lt;&lt;Titulação e nome completo do orientador&gt;&gt;</w:t>
      </w:r>
    </w:p>
    <w:p w14:paraId="0C1B2F8B" w14:textId="77777777" w:rsidR="006925AD" w:rsidRDefault="006925AD" w:rsidP="006925AD">
      <w:pPr>
        <w:jc w:val="center"/>
      </w:pPr>
      <w:r>
        <w:t xml:space="preserve">Universidade de Sorocaba </w:t>
      </w:r>
    </w:p>
    <w:p w14:paraId="471EE329" w14:textId="4FD0DD2A" w:rsidR="00862CA8" w:rsidRDefault="00862CA8" w:rsidP="006925AD">
      <w:pPr>
        <w:jc w:val="center"/>
      </w:pPr>
    </w:p>
    <w:p w14:paraId="1AC17CB6" w14:textId="4DEE783D" w:rsidR="00DD17F2" w:rsidRDefault="00DD17F2" w:rsidP="006925AD">
      <w:pPr>
        <w:jc w:val="center"/>
      </w:pPr>
    </w:p>
    <w:p w14:paraId="50878DD5" w14:textId="77777777" w:rsidR="00DD17F2" w:rsidRDefault="00DD17F2" w:rsidP="006925AD">
      <w:pPr>
        <w:jc w:val="center"/>
      </w:pPr>
    </w:p>
    <w:p w14:paraId="47461C2F" w14:textId="67B401A0" w:rsidR="00DD17F2" w:rsidRDefault="00DD17F2" w:rsidP="006925AD">
      <w:pPr>
        <w:jc w:val="center"/>
      </w:pPr>
    </w:p>
    <w:p w14:paraId="7FAF4D0F" w14:textId="77777777" w:rsidR="00DD17F2" w:rsidRDefault="00DD17F2" w:rsidP="006925AD">
      <w:pPr>
        <w:jc w:val="center"/>
      </w:pPr>
    </w:p>
    <w:p w14:paraId="06FD6ADF" w14:textId="77777777" w:rsidR="00862CA8" w:rsidRDefault="00862CA8" w:rsidP="00862CA8">
      <w:pPr>
        <w:jc w:val="center"/>
      </w:pPr>
      <w:r>
        <w:t xml:space="preserve">Prof.(a) </w:t>
      </w:r>
      <w:r w:rsidR="009913EA">
        <w:t>Nome Completo do(a) Examinador(a)</w:t>
      </w:r>
    </w:p>
    <w:p w14:paraId="42F9B1B9" w14:textId="77777777" w:rsidR="00862CA8" w:rsidRDefault="00862CA8" w:rsidP="00862CA8">
      <w:pPr>
        <w:jc w:val="center"/>
      </w:pPr>
      <w:r>
        <w:t xml:space="preserve">Instituição a que ele(a) pertence </w:t>
      </w:r>
    </w:p>
    <w:p w14:paraId="0023CF57" w14:textId="77777777" w:rsidR="00862CA8" w:rsidRDefault="00862CA8" w:rsidP="00270B89"/>
    <w:p w14:paraId="78D5FADE" w14:textId="77777777" w:rsidR="00862CA8" w:rsidRDefault="00862CA8" w:rsidP="00270B89"/>
    <w:p w14:paraId="4D36F138" w14:textId="77777777" w:rsidR="00DD17F2" w:rsidRDefault="00DD17F2" w:rsidP="00270B89"/>
    <w:p w14:paraId="48EB4B59" w14:textId="7B58FDC4" w:rsidR="00C42CA2" w:rsidRDefault="00C42CA2" w:rsidP="00270B89"/>
    <w:p w14:paraId="200C3CCB" w14:textId="77777777" w:rsidR="00DD17F2" w:rsidRDefault="00DD17F2" w:rsidP="00270B89"/>
    <w:p w14:paraId="411070F6" w14:textId="77777777" w:rsidR="00C42CA2" w:rsidRDefault="00C42CA2" w:rsidP="00270B89"/>
    <w:p w14:paraId="38542D01" w14:textId="77777777" w:rsidR="00862CA8" w:rsidRDefault="00862CA8" w:rsidP="00862CA8">
      <w:pPr>
        <w:jc w:val="center"/>
      </w:pPr>
      <w:r>
        <w:t xml:space="preserve">Prof.(a) Dr.(a) Nome Completo do(a) Examinador(a) </w:t>
      </w:r>
    </w:p>
    <w:p w14:paraId="1E15D093" w14:textId="5AB3715A" w:rsidR="006925AD" w:rsidRDefault="00862CA8" w:rsidP="00DD17F2">
      <w:pPr>
        <w:jc w:val="center"/>
      </w:pPr>
      <w:r>
        <w:t xml:space="preserve">Instituição a que ele(a) pertence </w:t>
      </w:r>
    </w:p>
    <w:p w14:paraId="45EF4D0D" w14:textId="77777777" w:rsidR="006925AD" w:rsidRDefault="006925AD" w:rsidP="006925AD">
      <w:pPr>
        <w:ind w:left="4536"/>
      </w:pPr>
    </w:p>
    <w:p w14:paraId="086BC7AA" w14:textId="77777777" w:rsidR="006925AD" w:rsidRDefault="006925AD" w:rsidP="006925AD">
      <w:pPr>
        <w:ind w:left="4536"/>
      </w:pPr>
    </w:p>
    <w:p w14:paraId="29D7735D" w14:textId="77777777" w:rsidR="006925AD" w:rsidRDefault="006925AD" w:rsidP="006925AD">
      <w:pPr>
        <w:ind w:left="4536"/>
      </w:pPr>
    </w:p>
    <w:p w14:paraId="49718FE0" w14:textId="77777777" w:rsidR="006925AD" w:rsidRDefault="006925AD" w:rsidP="006925AD">
      <w:pPr>
        <w:ind w:left="4536"/>
      </w:pPr>
    </w:p>
    <w:p w14:paraId="24A95D18" w14:textId="77777777" w:rsidR="006925AD" w:rsidRDefault="006925AD" w:rsidP="006925AD">
      <w:pPr>
        <w:ind w:left="4536"/>
      </w:pPr>
    </w:p>
    <w:p w14:paraId="10651798" w14:textId="77777777" w:rsidR="006925AD" w:rsidRDefault="006925AD" w:rsidP="006925AD">
      <w:pPr>
        <w:ind w:left="4536"/>
      </w:pPr>
    </w:p>
    <w:p w14:paraId="1146ECB3" w14:textId="77777777" w:rsidR="006925AD" w:rsidRDefault="006925AD" w:rsidP="006925AD">
      <w:pPr>
        <w:ind w:left="4536"/>
      </w:pPr>
    </w:p>
    <w:p w14:paraId="68F357A1" w14:textId="77777777" w:rsidR="006925AD" w:rsidRDefault="006925AD" w:rsidP="006925AD">
      <w:pPr>
        <w:ind w:left="4536"/>
      </w:pPr>
    </w:p>
    <w:p w14:paraId="5A75BC10" w14:textId="77777777" w:rsidR="006925AD" w:rsidRDefault="006925AD" w:rsidP="006925AD">
      <w:pPr>
        <w:ind w:left="4536"/>
      </w:pPr>
    </w:p>
    <w:p w14:paraId="71BCA653" w14:textId="77777777" w:rsidR="006925AD" w:rsidRDefault="006925AD" w:rsidP="006925AD">
      <w:pPr>
        <w:ind w:left="4536"/>
      </w:pPr>
    </w:p>
    <w:p w14:paraId="6D45A94C" w14:textId="77777777" w:rsidR="006925AD" w:rsidRDefault="006925AD" w:rsidP="006925AD">
      <w:pPr>
        <w:ind w:left="4536"/>
      </w:pPr>
    </w:p>
    <w:p w14:paraId="247CBF39" w14:textId="77777777" w:rsidR="006925AD" w:rsidRDefault="006925AD" w:rsidP="006925AD">
      <w:pPr>
        <w:ind w:left="4536"/>
      </w:pPr>
    </w:p>
    <w:p w14:paraId="60C0B5DC" w14:textId="77777777" w:rsidR="006925AD" w:rsidRDefault="006925AD" w:rsidP="006925AD">
      <w:pPr>
        <w:ind w:left="4536"/>
      </w:pPr>
    </w:p>
    <w:p w14:paraId="5C0DB60D" w14:textId="77777777" w:rsidR="006925AD" w:rsidRDefault="006925AD" w:rsidP="006925AD">
      <w:pPr>
        <w:ind w:left="4536"/>
      </w:pPr>
    </w:p>
    <w:p w14:paraId="150DF79A" w14:textId="77777777" w:rsidR="006925AD" w:rsidRDefault="006925AD" w:rsidP="006925AD">
      <w:pPr>
        <w:ind w:left="4536"/>
      </w:pPr>
    </w:p>
    <w:p w14:paraId="53E0917B" w14:textId="77777777" w:rsidR="006925AD" w:rsidRDefault="006925AD" w:rsidP="006925AD">
      <w:pPr>
        <w:ind w:left="4536"/>
      </w:pPr>
    </w:p>
    <w:p w14:paraId="693A00E9" w14:textId="77777777" w:rsidR="006925AD" w:rsidRDefault="006925AD" w:rsidP="006925AD">
      <w:pPr>
        <w:ind w:left="4536"/>
      </w:pPr>
    </w:p>
    <w:p w14:paraId="7141D3B1" w14:textId="77777777" w:rsidR="006925AD" w:rsidRDefault="006925AD" w:rsidP="006925AD">
      <w:pPr>
        <w:ind w:left="4536"/>
      </w:pPr>
    </w:p>
    <w:p w14:paraId="05632078" w14:textId="77777777" w:rsidR="006925AD" w:rsidRDefault="006925AD" w:rsidP="006925AD">
      <w:pPr>
        <w:ind w:left="4536"/>
      </w:pPr>
    </w:p>
    <w:p w14:paraId="46E1561D" w14:textId="77777777" w:rsidR="006925AD" w:rsidRDefault="006925AD" w:rsidP="006925AD">
      <w:pPr>
        <w:ind w:left="4536"/>
      </w:pPr>
    </w:p>
    <w:p w14:paraId="4DB16B0E" w14:textId="77777777" w:rsidR="006925AD" w:rsidRDefault="006925AD" w:rsidP="006925AD">
      <w:pPr>
        <w:ind w:left="4536"/>
      </w:pPr>
    </w:p>
    <w:p w14:paraId="2A64CDBB" w14:textId="77777777" w:rsidR="006925AD" w:rsidRDefault="006925AD" w:rsidP="006925AD">
      <w:pPr>
        <w:ind w:left="4536"/>
      </w:pPr>
    </w:p>
    <w:p w14:paraId="78354A02" w14:textId="77777777" w:rsidR="006925AD" w:rsidRDefault="006925AD" w:rsidP="006925AD">
      <w:pPr>
        <w:ind w:left="4536"/>
      </w:pPr>
    </w:p>
    <w:p w14:paraId="2F652F14" w14:textId="77777777" w:rsidR="006925AD" w:rsidRDefault="006925AD" w:rsidP="006925AD">
      <w:pPr>
        <w:ind w:left="4536"/>
      </w:pPr>
    </w:p>
    <w:p w14:paraId="57CBF1F3" w14:textId="77777777" w:rsidR="006925AD" w:rsidRDefault="006925AD" w:rsidP="006925AD">
      <w:pPr>
        <w:ind w:left="4536"/>
      </w:pPr>
    </w:p>
    <w:p w14:paraId="460DCF65" w14:textId="77777777" w:rsidR="006925AD" w:rsidRDefault="006925AD" w:rsidP="006925AD">
      <w:pPr>
        <w:ind w:left="4536"/>
      </w:pPr>
    </w:p>
    <w:p w14:paraId="1ADA208C" w14:textId="77777777" w:rsidR="006925AD" w:rsidRDefault="006925AD" w:rsidP="006925AD">
      <w:pPr>
        <w:ind w:left="4536"/>
      </w:pPr>
    </w:p>
    <w:p w14:paraId="3D1F5FF2" w14:textId="77777777" w:rsidR="006925AD" w:rsidRDefault="006925AD" w:rsidP="006925AD">
      <w:pPr>
        <w:ind w:left="4536"/>
      </w:pPr>
    </w:p>
    <w:p w14:paraId="77B08C85" w14:textId="77777777" w:rsidR="006925AD" w:rsidRDefault="006925AD" w:rsidP="006925AD">
      <w:pPr>
        <w:ind w:left="4536"/>
      </w:pPr>
    </w:p>
    <w:p w14:paraId="4B0BC0B4" w14:textId="77777777" w:rsidR="006925AD" w:rsidRDefault="006925AD" w:rsidP="006925AD">
      <w:pPr>
        <w:ind w:left="4536"/>
      </w:pPr>
    </w:p>
    <w:p w14:paraId="1CEC92EF" w14:textId="77777777" w:rsidR="006925AD" w:rsidRDefault="003739FE" w:rsidP="006925AD">
      <w:pPr>
        <w:ind w:left="4536"/>
        <w:jc w:val="right"/>
      </w:pPr>
      <w:r>
        <w:t>D</w:t>
      </w:r>
      <w:r w:rsidR="006925AD">
        <w:t>edico...</w:t>
      </w:r>
    </w:p>
    <w:p w14:paraId="3ACD90A0" w14:textId="77777777" w:rsidR="006925AD" w:rsidRDefault="006925AD" w:rsidP="006925AD">
      <w:pPr>
        <w:ind w:left="4536"/>
        <w:jc w:val="right"/>
      </w:pPr>
    </w:p>
    <w:p w14:paraId="7B320DA2" w14:textId="77777777" w:rsidR="003739FE" w:rsidRDefault="003739FE" w:rsidP="006925AD">
      <w:pPr>
        <w:ind w:left="4536"/>
      </w:pPr>
      <w:r>
        <w:br w:type="page"/>
      </w:r>
    </w:p>
    <w:p w14:paraId="4C008B00" w14:textId="48A8CFB1" w:rsidR="006925AD" w:rsidRPr="00DD17F2" w:rsidRDefault="003739FE" w:rsidP="00DD17F2">
      <w:pPr>
        <w:jc w:val="center"/>
        <w:rPr>
          <w:b/>
        </w:rPr>
      </w:pPr>
      <w:r w:rsidRPr="006925AD">
        <w:rPr>
          <w:b/>
        </w:rPr>
        <w:lastRenderedPageBreak/>
        <w:t>AGRADECIMENTOS</w:t>
      </w:r>
    </w:p>
    <w:p w14:paraId="1D7F5634" w14:textId="77777777" w:rsidR="00DD17F2" w:rsidRPr="00A80855" w:rsidRDefault="00DD17F2" w:rsidP="00DD17F2">
      <w:pPr>
        <w:pStyle w:val="CORPO"/>
        <w:ind w:firstLine="708"/>
      </w:pPr>
      <w:r w:rsidRPr="00AB2D7A">
        <w:t>Aos</w:t>
      </w:r>
      <w:r>
        <w:t xml:space="preserve"> </w:t>
      </w:r>
      <w:r w:rsidRPr="00AB2D7A">
        <w:t>acadêmicos</w:t>
      </w:r>
      <w:r>
        <w:t xml:space="preserve"> </w:t>
      </w:r>
      <w:r w:rsidRPr="00AB2D7A">
        <w:t>(corpo</w:t>
      </w:r>
      <w:r>
        <w:t xml:space="preserve"> </w:t>
      </w:r>
      <w:r w:rsidRPr="00AB2D7A">
        <w:t>docente</w:t>
      </w:r>
      <w:r>
        <w:t xml:space="preserve"> </w:t>
      </w:r>
      <w:r w:rsidRPr="00AB2D7A">
        <w:t>de</w:t>
      </w:r>
      <w:r>
        <w:t xml:space="preserve"> </w:t>
      </w:r>
      <w:r w:rsidRPr="00AB2D7A">
        <w:t>Fisioterapia</w:t>
      </w:r>
      <w:r>
        <w:t xml:space="preserve"> </w:t>
      </w:r>
      <w:r w:rsidRPr="00AB2D7A">
        <w:t>e</w:t>
      </w:r>
      <w:r>
        <w:t xml:space="preserve"> </w:t>
      </w:r>
      <w:r w:rsidRPr="00AB2D7A">
        <w:t>Computação)</w:t>
      </w:r>
      <w:r>
        <w:t xml:space="preserve"> </w:t>
      </w:r>
      <w:r w:rsidRPr="00AB2D7A">
        <w:t>que</w:t>
      </w:r>
      <w:r>
        <w:t xml:space="preserve"> </w:t>
      </w:r>
      <w:r w:rsidRPr="00AB2D7A">
        <w:t>contribuíram</w:t>
      </w:r>
      <w:r>
        <w:t xml:space="preserve"> </w:t>
      </w:r>
      <w:r w:rsidRPr="00AB2D7A">
        <w:t>em</w:t>
      </w:r>
      <w:r>
        <w:t xml:space="preserve"> </w:t>
      </w:r>
      <w:r w:rsidRPr="00AB2D7A">
        <w:t>peso</w:t>
      </w:r>
      <w:r>
        <w:t xml:space="preserve"> </w:t>
      </w:r>
      <w:r w:rsidRPr="00AB2D7A">
        <w:t>para</w:t>
      </w:r>
      <w:r>
        <w:t xml:space="preserve"> </w:t>
      </w:r>
      <w:r w:rsidRPr="00AB2D7A">
        <w:t>que</w:t>
      </w:r>
      <w:r>
        <w:t xml:space="preserve"> </w:t>
      </w:r>
      <w:r w:rsidRPr="00AB2D7A">
        <w:t>este</w:t>
      </w:r>
      <w:r>
        <w:t xml:space="preserve"> </w:t>
      </w:r>
      <w:r w:rsidRPr="00AB2D7A">
        <w:t>trabalho</w:t>
      </w:r>
      <w:r>
        <w:t xml:space="preserve"> </w:t>
      </w:r>
      <w:r w:rsidRPr="00AB2D7A">
        <w:t>tivesse</w:t>
      </w:r>
      <w:r>
        <w:t xml:space="preserve"> </w:t>
      </w:r>
      <w:r w:rsidRPr="00AB2D7A">
        <w:t>à</w:t>
      </w:r>
      <w:r>
        <w:t xml:space="preserve"> </w:t>
      </w:r>
      <w:r w:rsidRPr="00AB2D7A">
        <w:t>base</w:t>
      </w:r>
      <w:r>
        <w:t xml:space="preserve"> </w:t>
      </w:r>
      <w:r w:rsidRPr="00AB2D7A">
        <w:t>teórica</w:t>
      </w:r>
      <w:r>
        <w:t xml:space="preserve"> </w:t>
      </w:r>
      <w:r w:rsidRPr="00AB2D7A">
        <w:t>necessária</w:t>
      </w:r>
      <w:r>
        <w:t xml:space="preserve"> </w:t>
      </w:r>
      <w:r w:rsidRPr="00AB2D7A">
        <w:t>ao</w:t>
      </w:r>
      <w:r>
        <w:t xml:space="preserve"> </w:t>
      </w:r>
      <w:r w:rsidRPr="00AB2D7A">
        <w:t>seu</w:t>
      </w:r>
      <w:r>
        <w:t xml:space="preserve"> </w:t>
      </w:r>
      <w:r w:rsidRPr="00AB2D7A">
        <w:t>desenvolvimento;</w:t>
      </w:r>
      <w:r>
        <w:t xml:space="preserve"> </w:t>
      </w:r>
      <w:r w:rsidRPr="00AB2D7A">
        <w:t>aos</w:t>
      </w:r>
      <w:r>
        <w:t xml:space="preserve"> </w:t>
      </w:r>
      <w:r w:rsidRPr="00AB2D7A">
        <w:t>familiares</w:t>
      </w:r>
      <w:r>
        <w:t xml:space="preserve"> </w:t>
      </w:r>
      <w:r w:rsidRPr="00AB2D7A">
        <w:t>que</w:t>
      </w:r>
      <w:r>
        <w:t xml:space="preserve"> </w:t>
      </w:r>
      <w:r w:rsidRPr="00AB2D7A">
        <w:t>estenderam</w:t>
      </w:r>
      <w:r>
        <w:t xml:space="preserve"> </w:t>
      </w:r>
      <w:r w:rsidRPr="00AB2D7A">
        <w:t>seu</w:t>
      </w:r>
      <w:r>
        <w:t xml:space="preserve"> </w:t>
      </w:r>
      <w:r w:rsidRPr="00AB2D7A">
        <w:t>apoio</w:t>
      </w:r>
      <w:r>
        <w:t xml:space="preserve"> </w:t>
      </w:r>
      <w:r w:rsidRPr="00AB2D7A">
        <w:t>incondicional</w:t>
      </w:r>
      <w:r>
        <w:t xml:space="preserve"> </w:t>
      </w:r>
      <w:r w:rsidRPr="00AB2D7A">
        <w:t>ao</w:t>
      </w:r>
      <w:r>
        <w:t xml:space="preserve"> </w:t>
      </w:r>
      <w:r w:rsidRPr="00AB2D7A">
        <w:t>longo</w:t>
      </w:r>
      <w:r>
        <w:t xml:space="preserve"> </w:t>
      </w:r>
      <w:r w:rsidRPr="00AB2D7A">
        <w:t>desta</w:t>
      </w:r>
      <w:r>
        <w:t xml:space="preserve"> </w:t>
      </w:r>
      <w:r w:rsidRPr="00AB2D7A">
        <w:t>etapa;</w:t>
      </w:r>
      <w:r>
        <w:t xml:space="preserve"> </w:t>
      </w:r>
      <w:r w:rsidRPr="00AB2D7A">
        <w:t>e</w:t>
      </w:r>
      <w:r>
        <w:t xml:space="preserve"> </w:t>
      </w:r>
      <w:r w:rsidRPr="00AB2D7A">
        <w:t>a</w:t>
      </w:r>
      <w:r>
        <w:t xml:space="preserve"> </w:t>
      </w:r>
      <w:r w:rsidRPr="00AB2D7A">
        <w:t>todos</w:t>
      </w:r>
      <w:r>
        <w:t xml:space="preserve"> </w:t>
      </w:r>
      <w:r w:rsidRPr="00AB2D7A">
        <w:t>os</w:t>
      </w:r>
      <w:r>
        <w:t xml:space="preserve"> </w:t>
      </w:r>
      <w:r w:rsidRPr="00AB2D7A">
        <w:t>integrantes</w:t>
      </w:r>
      <w:r>
        <w:t xml:space="preserve"> </w:t>
      </w:r>
      <w:r w:rsidRPr="00AB2D7A">
        <w:t>de</w:t>
      </w:r>
      <w:r>
        <w:t xml:space="preserve"> </w:t>
      </w:r>
      <w:r w:rsidRPr="00AB2D7A">
        <w:t>nosso</w:t>
      </w:r>
      <w:r>
        <w:t xml:space="preserve"> </w:t>
      </w:r>
      <w:r w:rsidRPr="00AB2D7A">
        <w:t>grupo.</w:t>
      </w:r>
    </w:p>
    <w:p w14:paraId="1F08C28E" w14:textId="77777777" w:rsidR="006925AD" w:rsidRDefault="006925AD" w:rsidP="00DD17F2">
      <w:pPr>
        <w:pStyle w:val="CORPO"/>
      </w:pPr>
    </w:p>
    <w:p w14:paraId="2E1C8D57" w14:textId="77777777" w:rsidR="003739FE" w:rsidRDefault="003739FE">
      <w:pPr>
        <w:spacing w:after="200" w:line="276" w:lineRule="auto"/>
      </w:pPr>
      <w:r>
        <w:br w:type="page"/>
      </w:r>
    </w:p>
    <w:p w14:paraId="18670E96" w14:textId="77777777" w:rsidR="006925AD" w:rsidRDefault="006925AD" w:rsidP="006925AD">
      <w:pPr>
        <w:ind w:left="4536"/>
      </w:pPr>
    </w:p>
    <w:p w14:paraId="44A74B03" w14:textId="77777777" w:rsidR="006925AD" w:rsidRDefault="006925AD" w:rsidP="006925AD">
      <w:pPr>
        <w:ind w:left="4536"/>
      </w:pPr>
    </w:p>
    <w:p w14:paraId="60F5869B" w14:textId="77777777" w:rsidR="006925AD" w:rsidRDefault="006925AD" w:rsidP="006925AD">
      <w:pPr>
        <w:ind w:left="4536"/>
      </w:pPr>
    </w:p>
    <w:p w14:paraId="4639E451" w14:textId="77777777" w:rsidR="006925AD" w:rsidRDefault="006925AD" w:rsidP="006925AD">
      <w:pPr>
        <w:ind w:left="4536"/>
      </w:pPr>
    </w:p>
    <w:p w14:paraId="35F8C281" w14:textId="77777777" w:rsidR="006925AD" w:rsidRDefault="006925AD" w:rsidP="006925AD">
      <w:pPr>
        <w:ind w:left="4536"/>
      </w:pPr>
    </w:p>
    <w:p w14:paraId="234AA8DB" w14:textId="77777777" w:rsidR="006925AD" w:rsidRDefault="006925AD" w:rsidP="006925AD">
      <w:pPr>
        <w:ind w:left="4536"/>
      </w:pPr>
    </w:p>
    <w:p w14:paraId="023C92CF" w14:textId="77777777" w:rsidR="006925AD" w:rsidRDefault="006925AD" w:rsidP="006925AD">
      <w:pPr>
        <w:ind w:left="4536"/>
      </w:pPr>
    </w:p>
    <w:p w14:paraId="68D8B9FB" w14:textId="77777777" w:rsidR="006925AD" w:rsidRDefault="006925AD" w:rsidP="006925AD">
      <w:pPr>
        <w:ind w:left="4536"/>
      </w:pPr>
    </w:p>
    <w:p w14:paraId="5D63C786" w14:textId="77777777" w:rsidR="006925AD" w:rsidRDefault="006925AD" w:rsidP="006925AD">
      <w:pPr>
        <w:ind w:left="4536"/>
      </w:pPr>
    </w:p>
    <w:p w14:paraId="57EA3B64" w14:textId="77777777" w:rsidR="006925AD" w:rsidRDefault="006925AD" w:rsidP="006925AD">
      <w:pPr>
        <w:ind w:left="4536"/>
      </w:pPr>
    </w:p>
    <w:p w14:paraId="4FF551C1" w14:textId="77777777" w:rsidR="006925AD" w:rsidRDefault="006925AD" w:rsidP="006925AD">
      <w:pPr>
        <w:ind w:left="4536"/>
      </w:pPr>
    </w:p>
    <w:p w14:paraId="114E3E92" w14:textId="77777777" w:rsidR="006925AD" w:rsidRDefault="006925AD" w:rsidP="006925AD">
      <w:pPr>
        <w:ind w:left="4536"/>
      </w:pPr>
    </w:p>
    <w:p w14:paraId="01C31845" w14:textId="77777777" w:rsidR="006925AD" w:rsidRDefault="006925AD" w:rsidP="006925AD">
      <w:pPr>
        <w:ind w:left="4536"/>
      </w:pPr>
    </w:p>
    <w:p w14:paraId="3486CF81" w14:textId="77777777" w:rsidR="006925AD" w:rsidRDefault="006925AD" w:rsidP="006925AD">
      <w:pPr>
        <w:ind w:left="4536"/>
      </w:pPr>
    </w:p>
    <w:p w14:paraId="32D369CC" w14:textId="77777777" w:rsidR="006925AD" w:rsidRDefault="006925AD" w:rsidP="006925AD">
      <w:pPr>
        <w:ind w:left="4536"/>
      </w:pPr>
    </w:p>
    <w:p w14:paraId="738E9118" w14:textId="77777777" w:rsidR="006925AD" w:rsidRDefault="006925AD" w:rsidP="006925AD">
      <w:pPr>
        <w:ind w:left="4536"/>
      </w:pPr>
    </w:p>
    <w:p w14:paraId="3F614BB1" w14:textId="77777777" w:rsidR="006925AD" w:rsidRDefault="006925AD" w:rsidP="006925AD">
      <w:pPr>
        <w:ind w:left="4536"/>
      </w:pPr>
    </w:p>
    <w:p w14:paraId="12A19674" w14:textId="77777777" w:rsidR="006925AD" w:rsidRDefault="006925AD" w:rsidP="006925AD">
      <w:pPr>
        <w:ind w:left="4536"/>
      </w:pPr>
    </w:p>
    <w:p w14:paraId="5C1588C0" w14:textId="77777777" w:rsidR="006925AD" w:rsidRDefault="006925AD" w:rsidP="006925AD">
      <w:pPr>
        <w:ind w:left="4536"/>
      </w:pPr>
    </w:p>
    <w:p w14:paraId="6735C0D8" w14:textId="77777777" w:rsidR="006925AD" w:rsidRDefault="006925AD" w:rsidP="00DD17F2"/>
    <w:p w14:paraId="1433FC48" w14:textId="77777777" w:rsidR="006925AD" w:rsidRDefault="006925AD" w:rsidP="006925AD">
      <w:pPr>
        <w:ind w:left="4536"/>
      </w:pPr>
    </w:p>
    <w:p w14:paraId="29621985" w14:textId="77777777" w:rsidR="006925AD" w:rsidRDefault="006925AD" w:rsidP="006925AD">
      <w:pPr>
        <w:ind w:left="4536"/>
      </w:pPr>
    </w:p>
    <w:p w14:paraId="3379C21B" w14:textId="77777777" w:rsidR="006925AD" w:rsidRDefault="006925AD" w:rsidP="006925AD">
      <w:pPr>
        <w:ind w:left="4536"/>
      </w:pPr>
    </w:p>
    <w:p w14:paraId="611867E3" w14:textId="77777777" w:rsidR="006925AD" w:rsidRDefault="006925AD" w:rsidP="006925AD">
      <w:pPr>
        <w:ind w:left="4536"/>
      </w:pPr>
    </w:p>
    <w:p w14:paraId="005666C1" w14:textId="77777777" w:rsidR="006925AD" w:rsidRDefault="006925AD" w:rsidP="006925AD">
      <w:pPr>
        <w:ind w:left="4536"/>
      </w:pPr>
    </w:p>
    <w:p w14:paraId="0DB0B430" w14:textId="77777777" w:rsidR="006925AD" w:rsidRDefault="006925AD" w:rsidP="006925AD">
      <w:pPr>
        <w:ind w:left="4536"/>
      </w:pPr>
    </w:p>
    <w:p w14:paraId="4EFD4026" w14:textId="77777777" w:rsidR="006925AD" w:rsidRDefault="006925AD" w:rsidP="006925AD">
      <w:pPr>
        <w:ind w:left="4536"/>
      </w:pPr>
    </w:p>
    <w:p w14:paraId="6492C82D" w14:textId="77777777" w:rsidR="006925AD" w:rsidRDefault="006925AD" w:rsidP="006925AD">
      <w:pPr>
        <w:ind w:left="4536"/>
      </w:pPr>
    </w:p>
    <w:p w14:paraId="6E16589C" w14:textId="77777777" w:rsidR="006925AD" w:rsidRDefault="006925AD" w:rsidP="006925AD">
      <w:pPr>
        <w:ind w:left="4536"/>
      </w:pPr>
    </w:p>
    <w:p w14:paraId="6A5258F2" w14:textId="77777777" w:rsidR="006925AD" w:rsidRDefault="006925AD" w:rsidP="006925AD">
      <w:pPr>
        <w:ind w:left="4536"/>
      </w:pPr>
    </w:p>
    <w:p w14:paraId="742B3AEA" w14:textId="77777777" w:rsidR="006925AD" w:rsidRDefault="006925AD" w:rsidP="006925AD">
      <w:pPr>
        <w:ind w:left="4536"/>
      </w:pPr>
    </w:p>
    <w:p w14:paraId="39801EA4" w14:textId="77777777" w:rsidR="006925AD" w:rsidRDefault="006925AD" w:rsidP="006925AD">
      <w:pPr>
        <w:ind w:left="4536"/>
      </w:pPr>
    </w:p>
    <w:p w14:paraId="7ACE0E84" w14:textId="77777777" w:rsidR="00DD17F2" w:rsidRDefault="00DD17F2" w:rsidP="00DD17F2">
      <w:pPr>
        <w:ind w:left="4536"/>
      </w:pPr>
      <w:r w:rsidRPr="00A80855">
        <w:t>“</w:t>
      </w:r>
      <w:r w:rsidRPr="0042091B">
        <w:t>Seu trabalho vai preencher uma parte grande da sua vida, e a única maneira de ficar realmente satisfeito é fazer o que você acredita ser um ótimo trabalho. E a única maneira de fazer um excelente trabalho é amar o que você faz.</w:t>
      </w:r>
      <w:r w:rsidRPr="00A80855">
        <w:t>”</w:t>
      </w:r>
    </w:p>
    <w:p w14:paraId="4E0FCD39" w14:textId="77777777" w:rsidR="00DD17F2" w:rsidRPr="00461433" w:rsidRDefault="00DD17F2" w:rsidP="00DD17F2">
      <w:pPr>
        <w:ind w:left="4536"/>
        <w:jc w:val="right"/>
        <w:rPr>
          <w:lang w:val="en-US"/>
        </w:rPr>
      </w:pPr>
      <w:r w:rsidRPr="00461433">
        <w:rPr>
          <w:lang w:val="en-US"/>
        </w:rPr>
        <w:t>– Steve Jobs</w:t>
      </w:r>
    </w:p>
    <w:p w14:paraId="21F794AF" w14:textId="77777777" w:rsidR="006925AD" w:rsidRPr="00FD17E8" w:rsidRDefault="006925AD" w:rsidP="006925AD">
      <w:pPr>
        <w:ind w:left="4536"/>
        <w:rPr>
          <w:lang w:val="en-US"/>
        </w:rPr>
      </w:pPr>
    </w:p>
    <w:p w14:paraId="320FD312" w14:textId="77777777" w:rsidR="003739FE" w:rsidRPr="00FD17E8" w:rsidRDefault="003739FE" w:rsidP="006925AD">
      <w:pPr>
        <w:ind w:left="4536"/>
        <w:rPr>
          <w:lang w:val="en-US"/>
        </w:rPr>
      </w:pPr>
      <w:r w:rsidRPr="00FD17E8">
        <w:rPr>
          <w:lang w:val="en-US"/>
        </w:rPr>
        <w:br w:type="page"/>
      </w:r>
    </w:p>
    <w:p w14:paraId="24212DB0" w14:textId="77777777" w:rsidR="003739FE" w:rsidRPr="00FD17E8" w:rsidRDefault="003739FE" w:rsidP="006925AD">
      <w:pPr>
        <w:jc w:val="center"/>
        <w:rPr>
          <w:b/>
          <w:lang w:val="en-US"/>
        </w:rPr>
      </w:pPr>
      <w:r w:rsidRPr="00FD17E8">
        <w:rPr>
          <w:b/>
          <w:lang w:val="en-US"/>
        </w:rPr>
        <w:lastRenderedPageBreak/>
        <w:t>RESUMO</w:t>
      </w:r>
    </w:p>
    <w:p w14:paraId="27E26BBE" w14:textId="77777777" w:rsidR="003739FE" w:rsidRPr="00FD17E8" w:rsidRDefault="003739FE" w:rsidP="00EF2BF1">
      <w:pPr>
        <w:rPr>
          <w:lang w:val="en-US"/>
        </w:rPr>
      </w:pPr>
    </w:p>
    <w:p w14:paraId="344C1158" w14:textId="77777777" w:rsidR="006925AD" w:rsidRDefault="006925AD" w:rsidP="006925AD">
      <w:pPr>
        <w:pStyle w:val="ResumoAbstract"/>
      </w:pPr>
      <w:r w:rsidRPr="00444256">
        <w:rPr>
          <w:lang w:val="en-US"/>
        </w:rPr>
        <w:t xml:space="preserve">Lorem ipsum dolor sit </w:t>
      </w:r>
      <w:proofErr w:type="spellStart"/>
      <w:r w:rsidRPr="00444256">
        <w:rPr>
          <w:lang w:val="en-US"/>
        </w:rPr>
        <w:t>amet</w:t>
      </w:r>
      <w:proofErr w:type="spellEnd"/>
      <w:r w:rsidRPr="00444256">
        <w:rPr>
          <w:lang w:val="en-US"/>
        </w:rPr>
        <w:t xml:space="preserve">, </w:t>
      </w:r>
      <w:proofErr w:type="spellStart"/>
      <w:r w:rsidRPr="00444256">
        <w:rPr>
          <w:lang w:val="en-US"/>
        </w:rPr>
        <w:t>consectetur</w:t>
      </w:r>
      <w:proofErr w:type="spellEnd"/>
      <w:r w:rsidRPr="00444256">
        <w:rPr>
          <w:lang w:val="en-US"/>
        </w:rPr>
        <w:t xml:space="preserve"> </w:t>
      </w:r>
      <w:proofErr w:type="spellStart"/>
      <w:r w:rsidRPr="00444256">
        <w:rPr>
          <w:lang w:val="en-US"/>
        </w:rPr>
        <w:t>adipiscing</w:t>
      </w:r>
      <w:proofErr w:type="spellEnd"/>
      <w:r w:rsidRPr="00444256">
        <w:rPr>
          <w:lang w:val="en-US"/>
        </w:rPr>
        <w:t xml:space="preserve"> </w:t>
      </w:r>
      <w:proofErr w:type="spellStart"/>
      <w:r w:rsidRPr="00444256">
        <w:rPr>
          <w:lang w:val="en-US"/>
        </w:rPr>
        <w:t>elit</w:t>
      </w:r>
      <w:proofErr w:type="spellEnd"/>
      <w:r w:rsidRPr="00444256">
        <w:rPr>
          <w:lang w:val="en-US"/>
        </w:rPr>
        <w:t xml:space="preserve">. </w:t>
      </w:r>
      <w:r w:rsidRPr="00A477BA">
        <w:rPr>
          <w:lang w:val="en-US"/>
        </w:rPr>
        <w:t xml:space="preserve">Donec id </w:t>
      </w:r>
      <w:proofErr w:type="spellStart"/>
      <w:r w:rsidRPr="00A477BA">
        <w:rPr>
          <w:lang w:val="en-US"/>
        </w:rPr>
        <w:t>lectus</w:t>
      </w:r>
      <w:proofErr w:type="spellEnd"/>
      <w:r w:rsidRPr="00A477BA">
        <w:rPr>
          <w:lang w:val="en-US"/>
        </w:rPr>
        <w:t xml:space="preserve"> </w:t>
      </w:r>
      <w:proofErr w:type="spellStart"/>
      <w:r w:rsidRPr="00A477BA">
        <w:rPr>
          <w:lang w:val="en-US"/>
        </w:rPr>
        <w:t>lacus</w:t>
      </w:r>
      <w:proofErr w:type="spellEnd"/>
      <w:r w:rsidRPr="00A477BA">
        <w:rPr>
          <w:lang w:val="en-US"/>
        </w:rPr>
        <w:t xml:space="preserve">. Ut vitae </w:t>
      </w:r>
      <w:proofErr w:type="spellStart"/>
      <w:r w:rsidRPr="00A477BA">
        <w:rPr>
          <w:lang w:val="en-US"/>
        </w:rPr>
        <w:t>mollis</w:t>
      </w:r>
      <w:proofErr w:type="spellEnd"/>
      <w:r w:rsidRPr="00A477BA">
        <w:rPr>
          <w:lang w:val="en-US"/>
        </w:rPr>
        <w:t xml:space="preserve"> ipsum. </w:t>
      </w:r>
      <w:proofErr w:type="spellStart"/>
      <w:r>
        <w:t>Phasellus</w:t>
      </w:r>
      <w:proofErr w:type="spellEnd"/>
      <w:r>
        <w:t xml:space="preserve"> </w:t>
      </w:r>
      <w:proofErr w:type="spellStart"/>
      <w:r>
        <w:t>mollis</w:t>
      </w:r>
      <w:proofErr w:type="spellEnd"/>
      <w:r>
        <w:t xml:space="preserve"> </w:t>
      </w:r>
      <w:proofErr w:type="spellStart"/>
      <w:r>
        <w:t>eros</w:t>
      </w:r>
      <w:proofErr w:type="spellEnd"/>
      <w:r>
        <w:t xml:space="preserve"> </w:t>
      </w:r>
      <w:proofErr w:type="spellStart"/>
      <w:r>
        <w:t>dignissim</w:t>
      </w:r>
      <w:proofErr w:type="spellEnd"/>
      <w:r>
        <w:t xml:space="preserve"> </w:t>
      </w:r>
      <w:proofErr w:type="spellStart"/>
      <w:r>
        <w:t>nulla</w:t>
      </w:r>
      <w:proofErr w:type="spellEnd"/>
      <w:r>
        <w:t xml:space="preserve"> gravida, </w:t>
      </w:r>
      <w:proofErr w:type="spellStart"/>
      <w:r>
        <w:t>vel</w:t>
      </w:r>
      <w:proofErr w:type="spellEnd"/>
      <w:r>
        <w:t xml:space="preserve"> </w:t>
      </w:r>
      <w:proofErr w:type="spellStart"/>
      <w:r>
        <w:t>lobortis</w:t>
      </w:r>
      <w:proofErr w:type="spellEnd"/>
      <w:r>
        <w:t xml:space="preserve"> </w:t>
      </w:r>
      <w:proofErr w:type="spellStart"/>
      <w:r>
        <w:t>risus</w:t>
      </w:r>
      <w:proofErr w:type="spellEnd"/>
      <w:r>
        <w:t xml:space="preserve"> </w:t>
      </w:r>
      <w:proofErr w:type="spellStart"/>
      <w:r>
        <w:t>luctus</w:t>
      </w:r>
      <w:proofErr w:type="spellEnd"/>
      <w:r>
        <w:t xml:space="preserve">. </w:t>
      </w:r>
      <w:proofErr w:type="spellStart"/>
      <w:r>
        <w:t>Morbi</w:t>
      </w:r>
      <w:proofErr w:type="spellEnd"/>
      <w:r>
        <w:t xml:space="preserve"> </w:t>
      </w:r>
      <w:proofErr w:type="spellStart"/>
      <w:r>
        <w:t>enim</w:t>
      </w:r>
      <w:proofErr w:type="spellEnd"/>
      <w:r>
        <w:t xml:space="preserve"> urna, </w:t>
      </w:r>
      <w:proofErr w:type="spellStart"/>
      <w:r>
        <w:t>suscipit</w:t>
      </w:r>
      <w:proofErr w:type="spellEnd"/>
      <w:r>
        <w:t xml:space="preserve"> a </w:t>
      </w:r>
      <w:proofErr w:type="spellStart"/>
      <w:r>
        <w:t>tincidunt</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vel</w:t>
      </w:r>
      <w:proofErr w:type="spellEnd"/>
      <w:r>
        <w:t xml:space="preserve"> </w:t>
      </w:r>
      <w:proofErr w:type="spellStart"/>
      <w:r>
        <w:t>lacus</w:t>
      </w:r>
      <w:proofErr w:type="spellEnd"/>
      <w:r>
        <w:t xml:space="preserve">. </w:t>
      </w:r>
      <w:proofErr w:type="spellStart"/>
      <w:r>
        <w:t>Nulla</w:t>
      </w:r>
      <w:proofErr w:type="spellEnd"/>
      <w:r>
        <w:t xml:space="preserve"> </w:t>
      </w:r>
      <w:proofErr w:type="spellStart"/>
      <w:r>
        <w:t>dictum</w:t>
      </w:r>
      <w:proofErr w:type="spellEnd"/>
      <w:r>
        <w:t xml:space="preserve"> </w:t>
      </w:r>
      <w:proofErr w:type="spellStart"/>
      <w:r>
        <w:t>ex</w:t>
      </w:r>
      <w:proofErr w:type="spellEnd"/>
      <w:r>
        <w:t xml:space="preserve"> non </w:t>
      </w:r>
      <w:proofErr w:type="spellStart"/>
      <w:r>
        <w:t>nisi</w:t>
      </w:r>
      <w:proofErr w:type="spellEnd"/>
      <w:r>
        <w:t xml:space="preserve"> </w:t>
      </w:r>
      <w:proofErr w:type="spellStart"/>
      <w:r>
        <w:t>dictum</w:t>
      </w:r>
      <w:proofErr w:type="spellEnd"/>
      <w:r>
        <w:t xml:space="preserve">, eu </w:t>
      </w:r>
      <w:proofErr w:type="spellStart"/>
      <w:r>
        <w:t>accumsan</w:t>
      </w:r>
      <w:proofErr w:type="spellEnd"/>
      <w:r>
        <w:t xml:space="preserve"> </w:t>
      </w:r>
      <w:proofErr w:type="spellStart"/>
      <w:r>
        <w:t>diam</w:t>
      </w:r>
      <w:proofErr w:type="spellEnd"/>
      <w:r>
        <w:t xml:space="preserve"> </w:t>
      </w:r>
      <w:proofErr w:type="spellStart"/>
      <w:r>
        <w:t>volutpat</w:t>
      </w:r>
      <w:proofErr w:type="spellEnd"/>
      <w:r>
        <w:t xml:space="preserve">. </w:t>
      </w:r>
      <w:proofErr w:type="spellStart"/>
      <w:r>
        <w:t>Phasellus</w:t>
      </w:r>
      <w:proofErr w:type="spellEnd"/>
      <w:r>
        <w:t xml:space="preserve"> a </w:t>
      </w:r>
      <w:proofErr w:type="spellStart"/>
      <w:r>
        <w:t>vehicula</w:t>
      </w:r>
      <w:proofErr w:type="spellEnd"/>
      <w:r>
        <w:t xml:space="preserve"> ipsum. </w:t>
      </w:r>
      <w:proofErr w:type="spellStart"/>
      <w:r>
        <w:t>Suspendisse</w:t>
      </w:r>
      <w:proofErr w:type="spellEnd"/>
      <w:r>
        <w:t xml:space="preserve"> </w:t>
      </w:r>
      <w:proofErr w:type="spellStart"/>
      <w:r>
        <w:t>feugiat</w:t>
      </w:r>
      <w:proofErr w:type="spellEnd"/>
      <w:r>
        <w:t xml:space="preserve"> </w:t>
      </w:r>
      <w:proofErr w:type="spellStart"/>
      <w:r>
        <w:t>lacus</w:t>
      </w:r>
      <w:proofErr w:type="spellEnd"/>
      <w:r>
        <w:t xml:space="preserve"> </w:t>
      </w:r>
      <w:proofErr w:type="spellStart"/>
      <w:r>
        <w:t>felis</w:t>
      </w:r>
      <w:proofErr w:type="spellEnd"/>
      <w:r>
        <w:t xml:space="preserve">, </w:t>
      </w:r>
      <w:proofErr w:type="spellStart"/>
      <w:r>
        <w:t>tristique</w:t>
      </w:r>
      <w:proofErr w:type="spellEnd"/>
      <w:r>
        <w:t xml:space="preserve"> </w:t>
      </w:r>
      <w:proofErr w:type="spellStart"/>
      <w:r>
        <w:t>elementum</w:t>
      </w:r>
      <w:proofErr w:type="spellEnd"/>
      <w:r>
        <w:t xml:space="preserve"> </w:t>
      </w:r>
      <w:proofErr w:type="spellStart"/>
      <w:r>
        <w:t>orci</w:t>
      </w:r>
      <w:proofErr w:type="spellEnd"/>
      <w:r>
        <w:t xml:space="preserve"> </w:t>
      </w:r>
      <w:proofErr w:type="spellStart"/>
      <w:r>
        <w:t>faucibus</w:t>
      </w:r>
      <w:proofErr w:type="spellEnd"/>
      <w:r>
        <w:t xml:space="preserve"> et. </w:t>
      </w:r>
      <w:proofErr w:type="spellStart"/>
      <w:r w:rsidRPr="00FD17E8">
        <w:rPr>
          <w:lang w:val="en-US"/>
        </w:rPr>
        <w:t>Pellentesque</w:t>
      </w:r>
      <w:proofErr w:type="spellEnd"/>
      <w:r w:rsidRPr="00FD17E8">
        <w:rPr>
          <w:lang w:val="en-US"/>
        </w:rPr>
        <w:t xml:space="preserve"> </w:t>
      </w:r>
      <w:proofErr w:type="spellStart"/>
      <w:r w:rsidRPr="00FD17E8">
        <w:rPr>
          <w:lang w:val="en-US"/>
        </w:rPr>
        <w:t>laoreet</w:t>
      </w:r>
      <w:proofErr w:type="spellEnd"/>
      <w:r w:rsidRPr="00FD17E8">
        <w:rPr>
          <w:lang w:val="en-US"/>
        </w:rPr>
        <w:t xml:space="preserve"> </w:t>
      </w:r>
      <w:proofErr w:type="spellStart"/>
      <w:r w:rsidRPr="00FD17E8">
        <w:rPr>
          <w:lang w:val="en-US"/>
        </w:rPr>
        <w:t>mauris</w:t>
      </w:r>
      <w:proofErr w:type="spellEnd"/>
      <w:r w:rsidRPr="00FD17E8">
        <w:rPr>
          <w:lang w:val="en-US"/>
        </w:rPr>
        <w:t xml:space="preserve"> fermentum </w:t>
      </w:r>
      <w:proofErr w:type="spellStart"/>
      <w:r w:rsidRPr="00FD17E8">
        <w:rPr>
          <w:lang w:val="en-US"/>
        </w:rPr>
        <w:t>sollicitudin</w:t>
      </w:r>
      <w:proofErr w:type="spellEnd"/>
      <w:r w:rsidRPr="00FD17E8">
        <w:rPr>
          <w:lang w:val="en-US"/>
        </w:rPr>
        <w:t xml:space="preserve"> </w:t>
      </w:r>
      <w:proofErr w:type="spellStart"/>
      <w:r w:rsidRPr="00FD17E8">
        <w:rPr>
          <w:lang w:val="en-US"/>
        </w:rPr>
        <w:t>molestie</w:t>
      </w:r>
      <w:proofErr w:type="spellEnd"/>
      <w:r w:rsidRPr="00FD17E8">
        <w:rPr>
          <w:lang w:val="en-US"/>
        </w:rPr>
        <w:t xml:space="preserve">. Morbi semper </w:t>
      </w:r>
      <w:proofErr w:type="spellStart"/>
      <w:r w:rsidRPr="00FD17E8">
        <w:rPr>
          <w:lang w:val="en-US"/>
        </w:rPr>
        <w:t>vulputate</w:t>
      </w:r>
      <w:proofErr w:type="spellEnd"/>
      <w:r w:rsidRPr="00FD17E8">
        <w:rPr>
          <w:lang w:val="en-US"/>
        </w:rPr>
        <w:t xml:space="preserve"> </w:t>
      </w:r>
      <w:proofErr w:type="spellStart"/>
      <w:r w:rsidRPr="00FD17E8">
        <w:rPr>
          <w:lang w:val="en-US"/>
        </w:rPr>
        <w:t>sollicitudin</w:t>
      </w:r>
      <w:proofErr w:type="spellEnd"/>
      <w:r w:rsidRPr="00FD17E8">
        <w:rPr>
          <w:lang w:val="en-US"/>
        </w:rPr>
        <w:t xml:space="preserve">. Aenean fermentum tempus pulvinar. Donec cursus </w:t>
      </w:r>
      <w:proofErr w:type="spellStart"/>
      <w:r w:rsidRPr="00FD17E8">
        <w:rPr>
          <w:lang w:val="en-US"/>
        </w:rPr>
        <w:t>orci</w:t>
      </w:r>
      <w:proofErr w:type="spellEnd"/>
      <w:r w:rsidRPr="00FD17E8">
        <w:rPr>
          <w:lang w:val="en-US"/>
        </w:rPr>
        <w:t xml:space="preserve"> a </w:t>
      </w:r>
      <w:proofErr w:type="spellStart"/>
      <w:r w:rsidRPr="00FD17E8">
        <w:rPr>
          <w:lang w:val="en-US"/>
        </w:rPr>
        <w:t>metus</w:t>
      </w:r>
      <w:proofErr w:type="spellEnd"/>
      <w:r w:rsidRPr="00FD17E8">
        <w:rPr>
          <w:lang w:val="en-US"/>
        </w:rPr>
        <w:t xml:space="preserve"> </w:t>
      </w:r>
      <w:proofErr w:type="spellStart"/>
      <w:r w:rsidRPr="00FD17E8">
        <w:rPr>
          <w:lang w:val="en-US"/>
        </w:rPr>
        <w:t>egestas</w:t>
      </w:r>
      <w:proofErr w:type="spellEnd"/>
      <w:r w:rsidRPr="00FD17E8">
        <w:rPr>
          <w:lang w:val="en-US"/>
        </w:rPr>
        <w:t xml:space="preserve">, in </w:t>
      </w:r>
      <w:proofErr w:type="spellStart"/>
      <w:r w:rsidRPr="00FD17E8">
        <w:rPr>
          <w:lang w:val="en-US"/>
        </w:rPr>
        <w:t>hendrerit</w:t>
      </w:r>
      <w:proofErr w:type="spellEnd"/>
      <w:r w:rsidRPr="00FD17E8">
        <w:rPr>
          <w:lang w:val="en-US"/>
        </w:rPr>
        <w:t xml:space="preserve"> </w:t>
      </w:r>
      <w:proofErr w:type="spellStart"/>
      <w:r w:rsidRPr="00FD17E8">
        <w:rPr>
          <w:lang w:val="en-US"/>
        </w:rPr>
        <w:t>lacus</w:t>
      </w:r>
      <w:proofErr w:type="spellEnd"/>
      <w:r w:rsidRPr="00FD17E8">
        <w:rPr>
          <w:lang w:val="en-US"/>
        </w:rPr>
        <w:t xml:space="preserve"> </w:t>
      </w:r>
      <w:proofErr w:type="spellStart"/>
      <w:r w:rsidRPr="00FD17E8">
        <w:rPr>
          <w:lang w:val="en-US"/>
        </w:rPr>
        <w:t>pellentesque</w:t>
      </w:r>
      <w:proofErr w:type="spellEnd"/>
      <w:r w:rsidRPr="00FD17E8">
        <w:rPr>
          <w:lang w:val="en-US"/>
        </w:rPr>
        <w:t xml:space="preserve">. </w:t>
      </w:r>
      <w:proofErr w:type="spellStart"/>
      <w:r w:rsidRPr="00A477BA">
        <w:rPr>
          <w:lang w:val="en-US"/>
        </w:rPr>
        <w:t>Nullam</w:t>
      </w:r>
      <w:proofErr w:type="spellEnd"/>
      <w:r w:rsidRPr="00A477BA">
        <w:rPr>
          <w:lang w:val="en-US"/>
        </w:rPr>
        <w:t xml:space="preserve"> </w:t>
      </w:r>
      <w:proofErr w:type="spellStart"/>
      <w:r w:rsidRPr="00A477BA">
        <w:rPr>
          <w:lang w:val="en-US"/>
        </w:rPr>
        <w:t>rhoncus</w:t>
      </w:r>
      <w:proofErr w:type="spellEnd"/>
      <w:r w:rsidRPr="00A477BA">
        <w:rPr>
          <w:lang w:val="en-US"/>
        </w:rPr>
        <w:t xml:space="preserve"> </w:t>
      </w:r>
      <w:proofErr w:type="spellStart"/>
      <w:r w:rsidRPr="00A477BA">
        <w:rPr>
          <w:lang w:val="en-US"/>
        </w:rPr>
        <w:t>molestie</w:t>
      </w:r>
      <w:proofErr w:type="spellEnd"/>
      <w:r w:rsidRPr="00A477BA">
        <w:rPr>
          <w:lang w:val="en-US"/>
        </w:rPr>
        <w:t xml:space="preserve"> </w:t>
      </w:r>
      <w:proofErr w:type="spellStart"/>
      <w:r w:rsidRPr="00A477BA">
        <w:rPr>
          <w:lang w:val="en-US"/>
        </w:rPr>
        <w:t>sapien</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laoree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pretium</w:t>
      </w:r>
      <w:proofErr w:type="spellEnd"/>
      <w:r w:rsidRPr="00A477BA">
        <w:rPr>
          <w:lang w:val="en-US"/>
        </w:rPr>
        <w:t xml:space="preserve"> in. Vestibulum </w:t>
      </w:r>
      <w:proofErr w:type="spellStart"/>
      <w:r w:rsidRPr="00A477BA">
        <w:rPr>
          <w:lang w:val="en-US"/>
        </w:rPr>
        <w:t>massa</w:t>
      </w:r>
      <w:proofErr w:type="spellEnd"/>
      <w:r w:rsidRPr="00A477BA">
        <w:rPr>
          <w:lang w:val="en-US"/>
        </w:rPr>
        <w:t xml:space="preserve"> </w:t>
      </w:r>
      <w:proofErr w:type="spellStart"/>
      <w:r w:rsidRPr="00A477BA">
        <w:rPr>
          <w:lang w:val="en-US"/>
        </w:rPr>
        <w:t>metus</w:t>
      </w:r>
      <w:proofErr w:type="spellEnd"/>
      <w:r w:rsidRPr="00A477BA">
        <w:rPr>
          <w:lang w:val="en-US"/>
        </w:rPr>
        <w:t xml:space="preserve">, </w:t>
      </w:r>
      <w:proofErr w:type="spellStart"/>
      <w:r w:rsidRPr="00A477BA">
        <w:rPr>
          <w:lang w:val="en-US"/>
        </w:rPr>
        <w:t>commodo</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blandit</w:t>
      </w:r>
      <w:proofErr w:type="spellEnd"/>
      <w:r w:rsidRPr="00A477BA">
        <w:rPr>
          <w:lang w:val="en-US"/>
        </w:rPr>
        <w:t xml:space="preserve"> sed, </w:t>
      </w:r>
      <w:proofErr w:type="spellStart"/>
      <w:r w:rsidRPr="00A477BA">
        <w:rPr>
          <w:lang w:val="en-US"/>
        </w:rPr>
        <w:t>molestie</w:t>
      </w:r>
      <w:proofErr w:type="spellEnd"/>
      <w:r w:rsidRPr="00A477BA">
        <w:rPr>
          <w:lang w:val="en-US"/>
        </w:rPr>
        <w:t xml:space="preserve"> at </w:t>
      </w:r>
      <w:proofErr w:type="spellStart"/>
      <w:r w:rsidRPr="00A477BA">
        <w:rPr>
          <w:lang w:val="en-US"/>
        </w:rPr>
        <w:t>nunc</w:t>
      </w:r>
      <w:proofErr w:type="spellEnd"/>
      <w:r w:rsidRPr="00A477BA">
        <w:rPr>
          <w:lang w:val="en-US"/>
        </w:rPr>
        <w:t xml:space="preserve">. </w:t>
      </w:r>
      <w:proofErr w:type="spellStart"/>
      <w:r w:rsidRPr="00A477BA">
        <w:rPr>
          <w:lang w:val="en-US"/>
        </w:rPr>
        <w:t>Suspendisse</w:t>
      </w:r>
      <w:proofErr w:type="spellEnd"/>
      <w:r w:rsidRPr="00A477BA">
        <w:rPr>
          <w:lang w:val="en-US"/>
        </w:rPr>
        <w:t xml:space="preserve"> </w:t>
      </w:r>
      <w:proofErr w:type="spellStart"/>
      <w:r w:rsidRPr="00A477BA">
        <w:rPr>
          <w:lang w:val="en-US"/>
        </w:rPr>
        <w:t>eu</w:t>
      </w:r>
      <w:proofErr w:type="spellEnd"/>
      <w:r w:rsidRPr="00A477BA">
        <w:rPr>
          <w:lang w:val="en-US"/>
        </w:rPr>
        <w:t xml:space="preserve"> </w:t>
      </w:r>
      <w:proofErr w:type="spellStart"/>
      <w:r w:rsidRPr="00A477BA">
        <w:rPr>
          <w:lang w:val="en-US"/>
        </w:rPr>
        <w:t>posuere</w:t>
      </w:r>
      <w:proofErr w:type="spellEnd"/>
      <w:r w:rsidRPr="00A477BA">
        <w:rPr>
          <w:lang w:val="en-US"/>
        </w:rPr>
        <w:t xml:space="preserve"> </w:t>
      </w:r>
      <w:proofErr w:type="spellStart"/>
      <w:r w:rsidRPr="00A477BA">
        <w:rPr>
          <w:lang w:val="en-US"/>
        </w:rPr>
        <w:t>purus</w:t>
      </w:r>
      <w:proofErr w:type="spellEnd"/>
      <w:r w:rsidRPr="00A477BA">
        <w:rPr>
          <w:lang w:val="en-US"/>
        </w:rPr>
        <w:t xml:space="preserve">, in </w:t>
      </w:r>
      <w:proofErr w:type="spellStart"/>
      <w:r w:rsidRPr="00A477BA">
        <w:rPr>
          <w:lang w:val="en-US"/>
        </w:rPr>
        <w:t>placerat</w:t>
      </w:r>
      <w:proofErr w:type="spellEnd"/>
      <w:r w:rsidRPr="00A477BA">
        <w:rPr>
          <w:lang w:val="en-US"/>
        </w:rPr>
        <w:t xml:space="preserve"> lorem. Sed </w:t>
      </w:r>
      <w:proofErr w:type="spellStart"/>
      <w:r w:rsidRPr="00A477BA">
        <w:rPr>
          <w:lang w:val="en-US"/>
        </w:rPr>
        <w:t>imperdiet</w:t>
      </w:r>
      <w:proofErr w:type="spellEnd"/>
      <w:r w:rsidRPr="00A477BA">
        <w:rPr>
          <w:lang w:val="en-US"/>
        </w:rPr>
        <w:t xml:space="preserve"> ligula </w:t>
      </w:r>
      <w:proofErr w:type="spellStart"/>
      <w:r w:rsidRPr="00A477BA">
        <w:rPr>
          <w:lang w:val="en-US"/>
        </w:rPr>
        <w:t>quis</w:t>
      </w:r>
      <w:proofErr w:type="spellEnd"/>
      <w:r w:rsidRPr="00A477BA">
        <w:rPr>
          <w:lang w:val="en-US"/>
        </w:rPr>
        <w:t xml:space="preserve"> ex </w:t>
      </w:r>
      <w:proofErr w:type="spellStart"/>
      <w:r w:rsidRPr="00A477BA">
        <w:rPr>
          <w:lang w:val="en-US"/>
        </w:rPr>
        <w:t>accumsan</w:t>
      </w:r>
      <w:proofErr w:type="spellEnd"/>
      <w:r w:rsidRPr="00A477BA">
        <w:rPr>
          <w:lang w:val="en-US"/>
        </w:rPr>
        <w:t xml:space="preserve">, non </w:t>
      </w:r>
      <w:proofErr w:type="spellStart"/>
      <w:r w:rsidRPr="00A477BA">
        <w:rPr>
          <w:lang w:val="en-US"/>
        </w:rPr>
        <w:t>eleifend</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dapibus</w:t>
      </w:r>
      <w:proofErr w:type="spellEnd"/>
      <w:r w:rsidRPr="00A477BA">
        <w:rPr>
          <w:lang w:val="en-US"/>
        </w:rPr>
        <w:t xml:space="preserve">. </w:t>
      </w:r>
      <w:proofErr w:type="spellStart"/>
      <w:r w:rsidRPr="00A477BA">
        <w:rPr>
          <w:lang w:val="en-US"/>
        </w:rPr>
        <w:t>Praesent</w:t>
      </w:r>
      <w:proofErr w:type="spellEnd"/>
      <w:r w:rsidRPr="00A477BA">
        <w:rPr>
          <w:lang w:val="en-US"/>
        </w:rPr>
        <w:t xml:space="preserve"> vel </w:t>
      </w:r>
      <w:proofErr w:type="spellStart"/>
      <w:r w:rsidRPr="00A477BA">
        <w:rPr>
          <w:lang w:val="en-US"/>
        </w:rPr>
        <w:t>sodales</w:t>
      </w:r>
      <w:proofErr w:type="spellEnd"/>
      <w:r w:rsidRPr="00A477BA">
        <w:rPr>
          <w:lang w:val="en-US"/>
        </w:rPr>
        <w:t xml:space="preserve"> </w:t>
      </w:r>
      <w:proofErr w:type="spellStart"/>
      <w:r w:rsidRPr="00A477BA">
        <w:rPr>
          <w:lang w:val="en-US"/>
        </w:rPr>
        <w:t>massa</w:t>
      </w:r>
      <w:proofErr w:type="spellEnd"/>
      <w:r w:rsidRPr="00A477BA">
        <w:rPr>
          <w:lang w:val="en-US"/>
        </w:rPr>
        <w:t xml:space="preserve">. Integer </w:t>
      </w:r>
      <w:proofErr w:type="spellStart"/>
      <w:r w:rsidRPr="00A477BA">
        <w:rPr>
          <w:lang w:val="en-US"/>
        </w:rPr>
        <w:t>finibus</w:t>
      </w:r>
      <w:proofErr w:type="spellEnd"/>
      <w:r w:rsidRPr="00A477BA">
        <w:rPr>
          <w:lang w:val="en-US"/>
        </w:rPr>
        <w:t xml:space="preserve"> </w:t>
      </w:r>
      <w:proofErr w:type="spellStart"/>
      <w:r w:rsidRPr="00A477BA">
        <w:rPr>
          <w:lang w:val="en-US"/>
        </w:rPr>
        <w:t>nibh</w:t>
      </w:r>
      <w:proofErr w:type="spellEnd"/>
      <w:r w:rsidRPr="00A477BA">
        <w:rPr>
          <w:lang w:val="en-US"/>
        </w:rPr>
        <w:t xml:space="preserve"> a </w:t>
      </w:r>
      <w:proofErr w:type="spellStart"/>
      <w:r w:rsidRPr="00A477BA">
        <w:rPr>
          <w:lang w:val="en-US"/>
        </w:rPr>
        <w:t>sapien</w:t>
      </w:r>
      <w:proofErr w:type="spellEnd"/>
      <w:r w:rsidRPr="00A477BA">
        <w:rPr>
          <w:lang w:val="en-US"/>
        </w:rPr>
        <w:t xml:space="preserve"> </w:t>
      </w:r>
      <w:proofErr w:type="spellStart"/>
      <w:r w:rsidRPr="00A477BA">
        <w:rPr>
          <w:lang w:val="en-US"/>
        </w:rPr>
        <w:t>sagittis</w:t>
      </w:r>
      <w:proofErr w:type="spellEnd"/>
      <w:r w:rsidRPr="00A477BA">
        <w:rPr>
          <w:lang w:val="en-US"/>
        </w:rPr>
        <w:t xml:space="preserve"> </w:t>
      </w:r>
      <w:proofErr w:type="spellStart"/>
      <w:r w:rsidRPr="00A477BA">
        <w:rPr>
          <w:lang w:val="en-US"/>
        </w:rPr>
        <w:t>efficitur</w:t>
      </w:r>
      <w:proofErr w:type="spellEnd"/>
      <w:r w:rsidRPr="00A477BA">
        <w:rPr>
          <w:lang w:val="en-US"/>
        </w:rPr>
        <w:t xml:space="preserve"> </w:t>
      </w:r>
      <w:proofErr w:type="spellStart"/>
      <w:r w:rsidRPr="00A477BA">
        <w:rPr>
          <w:lang w:val="en-US"/>
        </w:rPr>
        <w:t>nec</w:t>
      </w:r>
      <w:proofErr w:type="spellEnd"/>
      <w:r w:rsidRPr="00A477BA">
        <w:rPr>
          <w:lang w:val="en-US"/>
        </w:rPr>
        <w:t xml:space="preserve"> vel </w:t>
      </w:r>
      <w:proofErr w:type="spellStart"/>
      <w:r w:rsidRPr="00A477BA">
        <w:rPr>
          <w:lang w:val="en-US"/>
        </w:rPr>
        <w:t>purus</w:t>
      </w:r>
      <w:proofErr w:type="spellEnd"/>
      <w:r w:rsidRPr="00A477BA">
        <w:rPr>
          <w:lang w:val="en-US"/>
        </w:rPr>
        <w:t xml:space="preserve">. Duis ac </w:t>
      </w:r>
      <w:proofErr w:type="spellStart"/>
      <w:r w:rsidRPr="00A477BA">
        <w:rPr>
          <w:lang w:val="en-US"/>
        </w:rPr>
        <w:t>purus</w:t>
      </w:r>
      <w:proofErr w:type="spellEnd"/>
      <w:r w:rsidRPr="00A477BA">
        <w:rPr>
          <w:lang w:val="en-US"/>
        </w:rPr>
        <w:t xml:space="preserve"> dolor. Nam pharetra </w:t>
      </w:r>
      <w:proofErr w:type="spellStart"/>
      <w:r w:rsidRPr="00A477BA">
        <w:rPr>
          <w:lang w:val="en-US"/>
        </w:rPr>
        <w:t>nunc</w:t>
      </w:r>
      <w:proofErr w:type="spellEnd"/>
      <w:r w:rsidRPr="00A477BA">
        <w:rPr>
          <w:lang w:val="en-US"/>
        </w:rPr>
        <w:t xml:space="preserve"> </w:t>
      </w:r>
      <w:proofErr w:type="spellStart"/>
      <w:r w:rsidRPr="00A477BA">
        <w:rPr>
          <w:lang w:val="en-US"/>
        </w:rPr>
        <w:t>ullamcorper</w:t>
      </w:r>
      <w:proofErr w:type="spellEnd"/>
      <w:r w:rsidRPr="00A477BA">
        <w:rPr>
          <w:lang w:val="en-US"/>
        </w:rPr>
        <w:t xml:space="preserve"> </w:t>
      </w:r>
      <w:proofErr w:type="spellStart"/>
      <w:r w:rsidRPr="00A477BA">
        <w:rPr>
          <w:lang w:val="en-US"/>
        </w:rPr>
        <w:t>arcu</w:t>
      </w:r>
      <w:proofErr w:type="spellEnd"/>
      <w:r w:rsidRPr="00A477BA">
        <w:rPr>
          <w:lang w:val="en-US"/>
        </w:rPr>
        <w:t xml:space="preserve"> </w:t>
      </w:r>
      <w:proofErr w:type="spellStart"/>
      <w:r w:rsidRPr="00A477BA">
        <w:rPr>
          <w:lang w:val="en-US"/>
        </w:rPr>
        <w:t>vulputate</w:t>
      </w:r>
      <w:proofErr w:type="spellEnd"/>
      <w:r w:rsidRPr="00A477BA">
        <w:rPr>
          <w:lang w:val="en-US"/>
        </w:rPr>
        <w:t xml:space="preserve">, </w:t>
      </w:r>
      <w:proofErr w:type="spellStart"/>
      <w:r w:rsidRPr="00A477BA">
        <w:rPr>
          <w:lang w:val="en-US"/>
        </w:rPr>
        <w:t>eget</w:t>
      </w:r>
      <w:proofErr w:type="spellEnd"/>
      <w:r w:rsidRPr="00A477BA">
        <w:rPr>
          <w:lang w:val="en-US"/>
        </w:rPr>
        <w:t xml:space="preserve"> semper mi </w:t>
      </w:r>
      <w:proofErr w:type="spellStart"/>
      <w:r w:rsidRPr="00A477BA">
        <w:rPr>
          <w:lang w:val="en-US"/>
        </w:rPr>
        <w:t>interdum</w:t>
      </w:r>
      <w:proofErr w:type="spellEnd"/>
      <w:r w:rsidRPr="00A477BA">
        <w:rPr>
          <w:lang w:val="en-US"/>
        </w:rPr>
        <w:t xml:space="preserve">. Proin </w:t>
      </w:r>
      <w:proofErr w:type="spellStart"/>
      <w:r w:rsidRPr="00A477BA">
        <w:rPr>
          <w:lang w:val="en-US"/>
        </w:rPr>
        <w:t>imperdiet</w:t>
      </w:r>
      <w:proofErr w:type="spellEnd"/>
      <w:r w:rsidRPr="00A477BA">
        <w:rPr>
          <w:lang w:val="en-US"/>
        </w:rPr>
        <w:t xml:space="preserve"> </w:t>
      </w:r>
      <w:proofErr w:type="spellStart"/>
      <w:r w:rsidRPr="00A477BA">
        <w:rPr>
          <w:lang w:val="en-US"/>
        </w:rPr>
        <w:t>tincidunt</w:t>
      </w:r>
      <w:proofErr w:type="spellEnd"/>
      <w:r w:rsidRPr="00A477BA">
        <w:rPr>
          <w:lang w:val="en-US"/>
        </w:rPr>
        <w:t xml:space="preserve"> </w:t>
      </w:r>
      <w:proofErr w:type="spellStart"/>
      <w:r w:rsidRPr="00A477BA">
        <w:rPr>
          <w:lang w:val="en-US"/>
        </w:rPr>
        <w:t>nibh</w:t>
      </w:r>
      <w:proofErr w:type="spellEnd"/>
      <w:r w:rsidRPr="00A477BA">
        <w:rPr>
          <w:lang w:val="en-US"/>
        </w:rPr>
        <w:t xml:space="preserve"> </w:t>
      </w:r>
      <w:proofErr w:type="spellStart"/>
      <w:r w:rsidRPr="00A477BA">
        <w:rPr>
          <w:lang w:val="en-US"/>
        </w:rPr>
        <w:t>ut</w:t>
      </w:r>
      <w:proofErr w:type="spellEnd"/>
      <w:r w:rsidRPr="00A477BA">
        <w:rPr>
          <w:lang w:val="en-US"/>
        </w:rPr>
        <w:t xml:space="preserve"> </w:t>
      </w:r>
      <w:proofErr w:type="spellStart"/>
      <w:r w:rsidRPr="00A477BA">
        <w:rPr>
          <w:lang w:val="en-US"/>
        </w:rPr>
        <w:t>venenatis</w:t>
      </w:r>
      <w:proofErr w:type="spellEnd"/>
      <w:r w:rsidRPr="00A477BA">
        <w:rPr>
          <w:lang w:val="en-US"/>
        </w:rPr>
        <w:t xml:space="preserve">. </w:t>
      </w:r>
      <w:proofErr w:type="spellStart"/>
      <w:r w:rsidRPr="00A477BA">
        <w:rPr>
          <w:lang w:val="en-US"/>
        </w:rPr>
        <w:t>Nulla</w:t>
      </w:r>
      <w:proofErr w:type="spellEnd"/>
      <w:r w:rsidRPr="00A477BA">
        <w:rPr>
          <w:lang w:val="en-US"/>
        </w:rPr>
        <w:t xml:space="preserve"> dictum, </w:t>
      </w:r>
      <w:proofErr w:type="spellStart"/>
      <w:r w:rsidRPr="00A477BA">
        <w:rPr>
          <w:lang w:val="en-US"/>
        </w:rPr>
        <w:t>tellus</w:t>
      </w:r>
      <w:proofErr w:type="spellEnd"/>
      <w:r w:rsidRPr="00A477BA">
        <w:rPr>
          <w:lang w:val="en-US"/>
        </w:rPr>
        <w:t xml:space="preserve"> sed </w:t>
      </w:r>
      <w:proofErr w:type="spellStart"/>
      <w:r w:rsidRPr="00A477BA">
        <w:rPr>
          <w:lang w:val="en-US"/>
        </w:rPr>
        <w:t>aliquet</w:t>
      </w:r>
      <w:proofErr w:type="spellEnd"/>
      <w:r w:rsidRPr="00A477BA">
        <w:rPr>
          <w:lang w:val="en-US"/>
        </w:rPr>
        <w:t xml:space="preserve"> </w:t>
      </w:r>
      <w:proofErr w:type="spellStart"/>
      <w:r w:rsidRPr="00A477BA">
        <w:rPr>
          <w:lang w:val="en-US"/>
        </w:rPr>
        <w:t>laoreet</w:t>
      </w:r>
      <w:proofErr w:type="spellEnd"/>
      <w:r w:rsidRPr="00A477BA">
        <w:rPr>
          <w:lang w:val="en-US"/>
        </w:rPr>
        <w:t xml:space="preserve">, ex libero </w:t>
      </w:r>
      <w:proofErr w:type="spellStart"/>
      <w:r w:rsidRPr="00A477BA">
        <w:rPr>
          <w:lang w:val="en-US"/>
        </w:rPr>
        <w:t>tincidunt</w:t>
      </w:r>
      <w:proofErr w:type="spellEnd"/>
      <w:r w:rsidRPr="00A477BA">
        <w:rPr>
          <w:lang w:val="en-US"/>
        </w:rPr>
        <w:t xml:space="preserve"> diam, a </w:t>
      </w:r>
      <w:proofErr w:type="spellStart"/>
      <w:r w:rsidRPr="00A477BA">
        <w:rPr>
          <w:lang w:val="en-US"/>
        </w:rPr>
        <w:t>tincidunt</w:t>
      </w:r>
      <w:proofErr w:type="spellEnd"/>
      <w:r w:rsidRPr="00A477BA">
        <w:rPr>
          <w:lang w:val="en-US"/>
        </w:rPr>
        <w:t xml:space="preserve"> ipsum </w:t>
      </w:r>
      <w:proofErr w:type="spellStart"/>
      <w:r w:rsidRPr="00A477BA">
        <w:rPr>
          <w:lang w:val="en-US"/>
        </w:rPr>
        <w:t>nunc</w:t>
      </w:r>
      <w:proofErr w:type="spellEnd"/>
      <w:r w:rsidRPr="00A477BA">
        <w:rPr>
          <w:lang w:val="en-US"/>
        </w:rPr>
        <w:t xml:space="preserve"> </w:t>
      </w:r>
      <w:proofErr w:type="spellStart"/>
      <w:r w:rsidRPr="00A477BA">
        <w:rPr>
          <w:lang w:val="en-US"/>
        </w:rPr>
        <w:t>quis</w:t>
      </w:r>
      <w:proofErr w:type="spellEnd"/>
      <w:r w:rsidRPr="00A477BA">
        <w:rPr>
          <w:lang w:val="en-US"/>
        </w:rPr>
        <w:t xml:space="preserve"> </w:t>
      </w:r>
      <w:proofErr w:type="spellStart"/>
      <w:r w:rsidRPr="00A477BA">
        <w:rPr>
          <w:lang w:val="en-US"/>
        </w:rPr>
        <w:t>felis</w:t>
      </w:r>
      <w:proofErr w:type="spellEnd"/>
      <w:r w:rsidRPr="00A477BA">
        <w:rPr>
          <w:lang w:val="en-US"/>
        </w:rPr>
        <w:t xml:space="preserve">. </w:t>
      </w:r>
      <w:proofErr w:type="spellStart"/>
      <w:r w:rsidRPr="00A477BA">
        <w:rPr>
          <w:lang w:val="en-US"/>
        </w:rPr>
        <w:t>Mauris</w:t>
      </w:r>
      <w:proofErr w:type="spellEnd"/>
      <w:r w:rsidRPr="00A477BA">
        <w:rPr>
          <w:lang w:val="en-US"/>
        </w:rPr>
        <w:t xml:space="preserve"> et </w:t>
      </w:r>
      <w:proofErr w:type="spellStart"/>
      <w:r w:rsidRPr="00A477BA">
        <w:rPr>
          <w:lang w:val="en-US"/>
        </w:rPr>
        <w:t>sapien</w:t>
      </w:r>
      <w:proofErr w:type="spellEnd"/>
      <w:r w:rsidRPr="00A477BA">
        <w:rPr>
          <w:lang w:val="en-US"/>
        </w:rPr>
        <w:t xml:space="preserve"> id </w:t>
      </w:r>
      <w:proofErr w:type="spellStart"/>
      <w:r w:rsidRPr="00A477BA">
        <w:rPr>
          <w:lang w:val="en-US"/>
        </w:rPr>
        <w:t>metus</w:t>
      </w:r>
      <w:proofErr w:type="spellEnd"/>
      <w:r w:rsidRPr="00A477BA">
        <w:rPr>
          <w:lang w:val="en-US"/>
        </w:rPr>
        <w:t xml:space="preserve"> </w:t>
      </w:r>
      <w:proofErr w:type="spellStart"/>
      <w:r w:rsidRPr="00A477BA">
        <w:rPr>
          <w:lang w:val="en-US"/>
        </w:rPr>
        <w:t>tristique</w:t>
      </w:r>
      <w:proofErr w:type="spellEnd"/>
      <w:r w:rsidRPr="00A477BA">
        <w:rPr>
          <w:lang w:val="en-US"/>
        </w:rPr>
        <w:t xml:space="preserve"> </w:t>
      </w:r>
      <w:proofErr w:type="spellStart"/>
      <w:r w:rsidRPr="00A477BA">
        <w:rPr>
          <w:lang w:val="en-US"/>
        </w:rPr>
        <w:t>malesuada</w:t>
      </w:r>
      <w:proofErr w:type="spellEnd"/>
      <w:r w:rsidRPr="00A477BA">
        <w:rPr>
          <w:lang w:val="en-US"/>
        </w:rPr>
        <w:t xml:space="preserve">. Ut non </w:t>
      </w:r>
      <w:proofErr w:type="spellStart"/>
      <w:r w:rsidRPr="00A477BA">
        <w:rPr>
          <w:lang w:val="en-US"/>
        </w:rPr>
        <w:t>blandi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FD17E8">
        <w:t>Pellentesque</w:t>
      </w:r>
      <w:proofErr w:type="spellEnd"/>
      <w:r w:rsidRPr="00FD17E8">
        <w:t xml:space="preserve"> </w:t>
      </w:r>
      <w:proofErr w:type="spellStart"/>
      <w:r w:rsidRPr="00FD17E8">
        <w:t>nec</w:t>
      </w:r>
      <w:proofErr w:type="spellEnd"/>
      <w:r w:rsidRPr="00FD17E8">
        <w:t xml:space="preserve"> gravida justo. </w:t>
      </w:r>
      <w:proofErr w:type="spellStart"/>
      <w:r w:rsidRPr="00FD17E8">
        <w:t>Curabitur</w:t>
      </w:r>
      <w:proofErr w:type="spellEnd"/>
      <w:r w:rsidRPr="00FD17E8">
        <w:t xml:space="preserve"> </w:t>
      </w:r>
      <w:proofErr w:type="spellStart"/>
      <w:r w:rsidRPr="00FD17E8">
        <w:t>consequat</w:t>
      </w:r>
      <w:proofErr w:type="spellEnd"/>
      <w:r w:rsidRPr="00FD17E8">
        <w:t xml:space="preserve"> </w:t>
      </w:r>
      <w:proofErr w:type="spellStart"/>
      <w:r w:rsidRPr="00FD17E8">
        <w:t>velit</w:t>
      </w:r>
      <w:proofErr w:type="spellEnd"/>
      <w:r w:rsidRPr="00FD17E8">
        <w:t xml:space="preserve"> </w:t>
      </w:r>
      <w:proofErr w:type="spellStart"/>
      <w:r w:rsidRPr="00FD17E8">
        <w:t>orci</w:t>
      </w:r>
      <w:proofErr w:type="spellEnd"/>
      <w:r w:rsidRPr="00FD17E8">
        <w:t xml:space="preserve">, non </w:t>
      </w:r>
      <w:proofErr w:type="spellStart"/>
      <w:r w:rsidRPr="00FD17E8">
        <w:t>molestie</w:t>
      </w:r>
      <w:proofErr w:type="spellEnd"/>
      <w:r w:rsidRPr="00FD17E8">
        <w:t xml:space="preserve"> </w:t>
      </w:r>
      <w:proofErr w:type="spellStart"/>
      <w:r w:rsidRPr="00FD17E8">
        <w:t>nisl</w:t>
      </w:r>
      <w:proofErr w:type="spellEnd"/>
      <w:r w:rsidRPr="00FD17E8">
        <w:t xml:space="preserve"> </w:t>
      </w:r>
      <w:proofErr w:type="spellStart"/>
      <w:r w:rsidRPr="00FD17E8">
        <w:t>euismod</w:t>
      </w:r>
      <w:proofErr w:type="spellEnd"/>
      <w:r w:rsidRPr="00FD17E8">
        <w:t xml:space="preserve"> </w:t>
      </w:r>
      <w:proofErr w:type="spellStart"/>
      <w:r w:rsidRPr="00FD17E8">
        <w:t>eget</w:t>
      </w:r>
      <w:proofErr w:type="spellEnd"/>
      <w:r w:rsidRPr="00FD17E8">
        <w:t xml:space="preserve">. </w:t>
      </w:r>
      <w:r>
        <w:t xml:space="preserve">Etiam </w:t>
      </w:r>
      <w:proofErr w:type="spellStart"/>
      <w:r>
        <w:t>neque</w:t>
      </w:r>
      <w:proofErr w:type="spellEnd"/>
      <w:r>
        <w:t xml:space="preserve"> urna, </w:t>
      </w:r>
      <w:proofErr w:type="spellStart"/>
      <w:r>
        <w:t>finibus</w:t>
      </w:r>
      <w:proofErr w:type="spellEnd"/>
      <w:r>
        <w:t xml:space="preserve"> id </w:t>
      </w:r>
      <w:proofErr w:type="spellStart"/>
      <w:r>
        <w:t>nibh</w:t>
      </w:r>
      <w:proofErr w:type="spellEnd"/>
      <w:r>
        <w:t xml:space="preserve"> </w:t>
      </w:r>
      <w:proofErr w:type="spellStart"/>
      <w:r>
        <w:t>dignissim</w:t>
      </w:r>
      <w:proofErr w:type="spellEnd"/>
      <w:r>
        <w:t xml:space="preserve">. </w:t>
      </w:r>
      <w:proofErr w:type="spellStart"/>
      <w:r>
        <w:t>Morbi</w:t>
      </w:r>
      <w:proofErr w:type="spellEnd"/>
      <w:r>
        <w:t xml:space="preserve"> </w:t>
      </w:r>
      <w:proofErr w:type="spellStart"/>
      <w:r>
        <w:t>semper</w:t>
      </w:r>
      <w:proofErr w:type="spellEnd"/>
      <w:r>
        <w:t xml:space="preserve"> </w:t>
      </w:r>
      <w:proofErr w:type="spellStart"/>
      <w:r>
        <w:t>vulputate</w:t>
      </w:r>
      <w:proofErr w:type="spellEnd"/>
      <w:r>
        <w:t xml:space="preserve"> </w:t>
      </w:r>
      <w:proofErr w:type="spellStart"/>
      <w:r>
        <w:t>sollicitudin</w:t>
      </w:r>
      <w:proofErr w:type="spellEnd"/>
      <w:r>
        <w:t xml:space="preserve">. </w:t>
      </w:r>
      <w:proofErr w:type="spellStart"/>
      <w:r>
        <w:t>Aenean</w:t>
      </w:r>
      <w:proofErr w:type="spellEnd"/>
      <w:r>
        <w:t xml:space="preserve"> </w:t>
      </w:r>
      <w:proofErr w:type="spellStart"/>
      <w:r>
        <w:t>fermentum</w:t>
      </w:r>
      <w:proofErr w:type="spellEnd"/>
      <w:r>
        <w:t xml:space="preserve"> tempus </w:t>
      </w:r>
      <w:proofErr w:type="spellStart"/>
      <w:r>
        <w:t>pulvinar</w:t>
      </w:r>
      <w:proofErr w:type="spellEnd"/>
      <w:r>
        <w:t xml:space="preserve">. </w:t>
      </w:r>
      <w:proofErr w:type="spellStart"/>
      <w:r>
        <w:t>Donec</w:t>
      </w:r>
      <w:proofErr w:type="spellEnd"/>
      <w:r>
        <w:t xml:space="preserve"> </w:t>
      </w:r>
      <w:proofErr w:type="spellStart"/>
      <w:r>
        <w:t>cursus</w:t>
      </w:r>
      <w:proofErr w:type="spellEnd"/>
      <w:r>
        <w:t xml:space="preserve"> </w:t>
      </w:r>
      <w:proofErr w:type="spellStart"/>
      <w:r>
        <w:t>orci</w:t>
      </w:r>
      <w:proofErr w:type="spellEnd"/>
      <w:r>
        <w:t xml:space="preserve"> a </w:t>
      </w:r>
      <w:proofErr w:type="spellStart"/>
      <w:r>
        <w:t>metus</w:t>
      </w:r>
      <w:proofErr w:type="spellEnd"/>
      <w:r>
        <w:t xml:space="preserve"> </w:t>
      </w:r>
      <w:proofErr w:type="spellStart"/>
      <w:r>
        <w:t>egestas</w:t>
      </w:r>
      <w:proofErr w:type="spellEnd"/>
      <w:r>
        <w:t xml:space="preserve">, in </w:t>
      </w:r>
      <w:proofErr w:type="spellStart"/>
      <w:r>
        <w:t>hendrerit</w:t>
      </w:r>
      <w:proofErr w:type="spellEnd"/>
      <w:r>
        <w:t xml:space="preserve"> </w:t>
      </w:r>
      <w:proofErr w:type="spellStart"/>
      <w:r>
        <w:t>lacus</w:t>
      </w:r>
      <w:proofErr w:type="spellEnd"/>
      <w:r>
        <w:t xml:space="preserve"> </w:t>
      </w:r>
      <w:proofErr w:type="spellStart"/>
      <w:r>
        <w:t>pellentesque</w:t>
      </w:r>
      <w:proofErr w:type="spellEnd"/>
      <w:r>
        <w:t xml:space="preserve">. </w:t>
      </w:r>
      <w:proofErr w:type="spellStart"/>
      <w:r>
        <w:t>Nullam</w:t>
      </w:r>
      <w:proofErr w:type="spellEnd"/>
      <w:r>
        <w:t xml:space="preserve"> </w:t>
      </w:r>
      <w:proofErr w:type="spellStart"/>
      <w:r>
        <w:t>rhoncus</w:t>
      </w:r>
      <w:proofErr w:type="spellEnd"/>
      <w:r>
        <w:t xml:space="preserve"> </w:t>
      </w:r>
      <w:proofErr w:type="spellStart"/>
      <w:r>
        <w:t>molestie</w:t>
      </w:r>
      <w:proofErr w:type="spellEnd"/>
      <w:r>
        <w:t xml:space="preserve"> </w:t>
      </w:r>
      <w:proofErr w:type="spellStart"/>
      <w:r>
        <w:t>sapien</w:t>
      </w:r>
      <w:proofErr w:type="spellEnd"/>
      <w:r>
        <w:t xml:space="preserve">, </w:t>
      </w:r>
      <w:proofErr w:type="spellStart"/>
      <w:r>
        <w:t>nec</w:t>
      </w:r>
      <w:proofErr w:type="spellEnd"/>
      <w:r>
        <w:t xml:space="preserve"> </w:t>
      </w:r>
      <w:proofErr w:type="spellStart"/>
      <w:r>
        <w:t>laoreet</w:t>
      </w:r>
      <w:proofErr w:type="spellEnd"/>
      <w:r>
        <w:t xml:space="preserve"> </w:t>
      </w:r>
      <w:proofErr w:type="spellStart"/>
      <w:r>
        <w:t>leo</w:t>
      </w:r>
      <w:proofErr w:type="spellEnd"/>
      <w:r>
        <w:t xml:space="preserve"> </w:t>
      </w:r>
      <w:proofErr w:type="spellStart"/>
      <w:r>
        <w:t>pretium</w:t>
      </w:r>
      <w:proofErr w:type="spellEnd"/>
      <w:r>
        <w:t xml:space="preserve"> in. </w:t>
      </w:r>
      <w:r w:rsidRPr="00A477BA">
        <w:rPr>
          <w:lang w:val="en-US"/>
        </w:rPr>
        <w:t xml:space="preserve">Vestibulum </w:t>
      </w:r>
      <w:proofErr w:type="spellStart"/>
      <w:r w:rsidRPr="00A477BA">
        <w:rPr>
          <w:lang w:val="en-US"/>
        </w:rPr>
        <w:t>massa</w:t>
      </w:r>
      <w:proofErr w:type="spellEnd"/>
      <w:r w:rsidRPr="00A477BA">
        <w:rPr>
          <w:lang w:val="en-US"/>
        </w:rPr>
        <w:t xml:space="preserve"> </w:t>
      </w:r>
      <w:proofErr w:type="spellStart"/>
      <w:r w:rsidRPr="00A477BA">
        <w:rPr>
          <w:lang w:val="en-US"/>
        </w:rPr>
        <w:t>metus</w:t>
      </w:r>
      <w:proofErr w:type="spellEnd"/>
      <w:r w:rsidRPr="00A477BA">
        <w:rPr>
          <w:lang w:val="en-US"/>
        </w:rPr>
        <w:t xml:space="preserve">, </w:t>
      </w:r>
      <w:proofErr w:type="spellStart"/>
      <w:r w:rsidRPr="00A477BA">
        <w:rPr>
          <w:lang w:val="en-US"/>
        </w:rPr>
        <w:t>commodo</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blandit</w:t>
      </w:r>
      <w:proofErr w:type="spellEnd"/>
      <w:r w:rsidRPr="00A477BA">
        <w:rPr>
          <w:lang w:val="en-US"/>
        </w:rPr>
        <w:t xml:space="preserve"> sed, </w:t>
      </w:r>
      <w:proofErr w:type="spellStart"/>
      <w:r w:rsidRPr="00A477BA">
        <w:rPr>
          <w:lang w:val="en-US"/>
        </w:rPr>
        <w:t>molestie</w:t>
      </w:r>
      <w:proofErr w:type="spellEnd"/>
      <w:r w:rsidRPr="00A477BA">
        <w:rPr>
          <w:lang w:val="en-US"/>
        </w:rPr>
        <w:t xml:space="preserve"> at </w:t>
      </w:r>
      <w:proofErr w:type="spellStart"/>
      <w:r w:rsidRPr="00A477BA">
        <w:rPr>
          <w:lang w:val="en-US"/>
        </w:rPr>
        <w:t>nunc</w:t>
      </w:r>
      <w:proofErr w:type="spellEnd"/>
      <w:r w:rsidRPr="00A477BA">
        <w:rPr>
          <w:lang w:val="en-US"/>
        </w:rPr>
        <w:t xml:space="preserve">. </w:t>
      </w:r>
      <w:proofErr w:type="spellStart"/>
      <w:r w:rsidRPr="00A477BA">
        <w:rPr>
          <w:lang w:val="en-US"/>
        </w:rPr>
        <w:t>Suspendisse</w:t>
      </w:r>
      <w:proofErr w:type="spellEnd"/>
      <w:r w:rsidRPr="00A477BA">
        <w:rPr>
          <w:lang w:val="en-US"/>
        </w:rPr>
        <w:t xml:space="preserve"> </w:t>
      </w:r>
      <w:proofErr w:type="spellStart"/>
      <w:r w:rsidRPr="00A477BA">
        <w:rPr>
          <w:lang w:val="en-US"/>
        </w:rPr>
        <w:t>eu</w:t>
      </w:r>
      <w:proofErr w:type="spellEnd"/>
      <w:r w:rsidRPr="00A477BA">
        <w:rPr>
          <w:lang w:val="en-US"/>
        </w:rPr>
        <w:t xml:space="preserve"> </w:t>
      </w:r>
      <w:proofErr w:type="spellStart"/>
      <w:r w:rsidRPr="00A477BA">
        <w:rPr>
          <w:lang w:val="en-US"/>
        </w:rPr>
        <w:t>posuere</w:t>
      </w:r>
      <w:proofErr w:type="spellEnd"/>
      <w:r w:rsidRPr="00A477BA">
        <w:rPr>
          <w:lang w:val="en-US"/>
        </w:rPr>
        <w:t xml:space="preserve"> </w:t>
      </w:r>
      <w:proofErr w:type="spellStart"/>
      <w:r w:rsidRPr="00A477BA">
        <w:rPr>
          <w:lang w:val="en-US"/>
        </w:rPr>
        <w:t>purus</w:t>
      </w:r>
      <w:proofErr w:type="spellEnd"/>
      <w:r w:rsidRPr="00A477BA">
        <w:rPr>
          <w:lang w:val="en-US"/>
        </w:rPr>
        <w:t xml:space="preserve">, in </w:t>
      </w:r>
      <w:proofErr w:type="spellStart"/>
      <w:r w:rsidRPr="00A477BA">
        <w:rPr>
          <w:lang w:val="en-US"/>
        </w:rPr>
        <w:t>placerat</w:t>
      </w:r>
      <w:proofErr w:type="spellEnd"/>
      <w:r w:rsidRPr="00A477BA">
        <w:rPr>
          <w:lang w:val="en-US"/>
        </w:rPr>
        <w:t xml:space="preserve"> lorem. Sed </w:t>
      </w:r>
      <w:proofErr w:type="spellStart"/>
      <w:r w:rsidRPr="00A477BA">
        <w:rPr>
          <w:lang w:val="en-US"/>
        </w:rPr>
        <w:t>imperdiet</w:t>
      </w:r>
      <w:proofErr w:type="spellEnd"/>
      <w:r w:rsidRPr="00A477BA">
        <w:rPr>
          <w:lang w:val="en-US"/>
        </w:rPr>
        <w:t xml:space="preserve"> ligula </w:t>
      </w:r>
      <w:proofErr w:type="spellStart"/>
      <w:r w:rsidRPr="00A477BA">
        <w:rPr>
          <w:lang w:val="en-US"/>
        </w:rPr>
        <w:t>quis</w:t>
      </w:r>
      <w:proofErr w:type="spellEnd"/>
      <w:r w:rsidRPr="00A477BA">
        <w:rPr>
          <w:lang w:val="en-US"/>
        </w:rPr>
        <w:t xml:space="preserve"> ex </w:t>
      </w:r>
      <w:proofErr w:type="spellStart"/>
      <w:r w:rsidRPr="00A477BA">
        <w:rPr>
          <w:lang w:val="en-US"/>
        </w:rPr>
        <w:t>accumsan</w:t>
      </w:r>
      <w:proofErr w:type="spellEnd"/>
      <w:r w:rsidRPr="00A477BA">
        <w:rPr>
          <w:lang w:val="en-US"/>
        </w:rPr>
        <w:t xml:space="preserve">, non </w:t>
      </w:r>
      <w:proofErr w:type="spellStart"/>
      <w:r w:rsidRPr="00A477BA">
        <w:rPr>
          <w:lang w:val="en-US"/>
        </w:rPr>
        <w:t>eleifend</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dapibus</w:t>
      </w:r>
      <w:proofErr w:type="spellEnd"/>
      <w:r w:rsidRPr="00A477BA">
        <w:rPr>
          <w:lang w:val="en-US"/>
        </w:rPr>
        <w:t xml:space="preserve">. </w:t>
      </w:r>
      <w:proofErr w:type="spellStart"/>
      <w:r w:rsidRPr="00A477BA">
        <w:rPr>
          <w:lang w:val="en-US"/>
        </w:rPr>
        <w:t>Praesent</w:t>
      </w:r>
      <w:proofErr w:type="spellEnd"/>
      <w:r w:rsidRPr="00A477BA">
        <w:rPr>
          <w:lang w:val="en-US"/>
        </w:rPr>
        <w:t xml:space="preserve"> vel </w:t>
      </w:r>
      <w:proofErr w:type="spellStart"/>
      <w:r w:rsidRPr="00A477BA">
        <w:rPr>
          <w:lang w:val="en-US"/>
        </w:rPr>
        <w:t>sodales</w:t>
      </w:r>
      <w:proofErr w:type="spellEnd"/>
      <w:r w:rsidRPr="00A477BA">
        <w:rPr>
          <w:lang w:val="en-US"/>
        </w:rPr>
        <w:t xml:space="preserve"> </w:t>
      </w:r>
      <w:proofErr w:type="spellStart"/>
      <w:r w:rsidRPr="00A477BA">
        <w:rPr>
          <w:lang w:val="en-US"/>
        </w:rPr>
        <w:t>massa</w:t>
      </w:r>
      <w:proofErr w:type="spellEnd"/>
      <w:r w:rsidRPr="00A477BA">
        <w:rPr>
          <w:lang w:val="en-US"/>
        </w:rPr>
        <w:t xml:space="preserve">. Integer </w:t>
      </w:r>
      <w:proofErr w:type="spellStart"/>
      <w:r w:rsidRPr="00A477BA">
        <w:rPr>
          <w:lang w:val="en-US"/>
        </w:rPr>
        <w:t>finibus</w:t>
      </w:r>
      <w:proofErr w:type="spellEnd"/>
      <w:r w:rsidRPr="00A477BA">
        <w:rPr>
          <w:lang w:val="en-US"/>
        </w:rPr>
        <w:t xml:space="preserve"> </w:t>
      </w:r>
      <w:proofErr w:type="spellStart"/>
      <w:r w:rsidRPr="00A477BA">
        <w:rPr>
          <w:lang w:val="en-US"/>
        </w:rPr>
        <w:t>nibh</w:t>
      </w:r>
      <w:proofErr w:type="spellEnd"/>
      <w:r w:rsidRPr="00A477BA">
        <w:rPr>
          <w:lang w:val="en-US"/>
        </w:rPr>
        <w:t xml:space="preserve"> a </w:t>
      </w:r>
      <w:proofErr w:type="spellStart"/>
      <w:r w:rsidRPr="00A477BA">
        <w:rPr>
          <w:lang w:val="en-US"/>
        </w:rPr>
        <w:t>sapien</w:t>
      </w:r>
      <w:proofErr w:type="spellEnd"/>
      <w:r w:rsidRPr="00A477BA">
        <w:rPr>
          <w:lang w:val="en-US"/>
        </w:rPr>
        <w:t xml:space="preserve"> </w:t>
      </w:r>
      <w:proofErr w:type="spellStart"/>
      <w:r w:rsidRPr="00A477BA">
        <w:rPr>
          <w:lang w:val="en-US"/>
        </w:rPr>
        <w:t>sagittis</w:t>
      </w:r>
      <w:proofErr w:type="spellEnd"/>
      <w:r w:rsidRPr="00A477BA">
        <w:rPr>
          <w:lang w:val="en-US"/>
        </w:rPr>
        <w:t xml:space="preserve"> </w:t>
      </w:r>
      <w:proofErr w:type="spellStart"/>
      <w:r w:rsidRPr="00A477BA">
        <w:rPr>
          <w:lang w:val="en-US"/>
        </w:rPr>
        <w:t>efficitur</w:t>
      </w:r>
      <w:proofErr w:type="spellEnd"/>
      <w:r w:rsidRPr="00A477BA">
        <w:rPr>
          <w:lang w:val="en-US"/>
        </w:rPr>
        <w:t xml:space="preserve"> </w:t>
      </w:r>
      <w:proofErr w:type="spellStart"/>
      <w:r w:rsidRPr="00A477BA">
        <w:rPr>
          <w:lang w:val="en-US"/>
        </w:rPr>
        <w:t>nec</w:t>
      </w:r>
      <w:proofErr w:type="spellEnd"/>
      <w:r w:rsidRPr="00A477BA">
        <w:rPr>
          <w:lang w:val="en-US"/>
        </w:rPr>
        <w:t xml:space="preserve"> vel </w:t>
      </w:r>
      <w:proofErr w:type="spellStart"/>
      <w:r w:rsidRPr="00A477BA">
        <w:rPr>
          <w:lang w:val="en-US"/>
        </w:rPr>
        <w:t>purus</w:t>
      </w:r>
      <w:proofErr w:type="spellEnd"/>
      <w:r w:rsidRPr="00A477BA">
        <w:rPr>
          <w:lang w:val="en-US"/>
        </w:rPr>
        <w:t xml:space="preserve">. Duis ac </w:t>
      </w:r>
      <w:proofErr w:type="spellStart"/>
      <w:r w:rsidRPr="00A477BA">
        <w:rPr>
          <w:lang w:val="en-US"/>
        </w:rPr>
        <w:t>purus</w:t>
      </w:r>
      <w:proofErr w:type="spellEnd"/>
      <w:r w:rsidRPr="00A477BA">
        <w:rPr>
          <w:lang w:val="en-US"/>
        </w:rPr>
        <w:t xml:space="preserve"> dolor. Nam pharetra </w:t>
      </w:r>
      <w:proofErr w:type="spellStart"/>
      <w:r w:rsidRPr="00A477BA">
        <w:rPr>
          <w:lang w:val="en-US"/>
        </w:rPr>
        <w:t>nunc</w:t>
      </w:r>
      <w:proofErr w:type="spellEnd"/>
      <w:r w:rsidRPr="00A477BA">
        <w:rPr>
          <w:lang w:val="en-US"/>
        </w:rPr>
        <w:t xml:space="preserve"> </w:t>
      </w:r>
      <w:proofErr w:type="spellStart"/>
      <w:r w:rsidRPr="00A477BA">
        <w:rPr>
          <w:lang w:val="en-US"/>
        </w:rPr>
        <w:t>ullamcorper</w:t>
      </w:r>
      <w:proofErr w:type="spellEnd"/>
      <w:r w:rsidRPr="00A477BA">
        <w:rPr>
          <w:lang w:val="en-US"/>
        </w:rPr>
        <w:t xml:space="preserve"> </w:t>
      </w:r>
      <w:proofErr w:type="spellStart"/>
      <w:r w:rsidRPr="00A477BA">
        <w:rPr>
          <w:lang w:val="en-US"/>
        </w:rPr>
        <w:t>arcu</w:t>
      </w:r>
      <w:proofErr w:type="spellEnd"/>
      <w:r w:rsidRPr="00A477BA">
        <w:rPr>
          <w:lang w:val="en-US"/>
        </w:rPr>
        <w:t xml:space="preserve"> </w:t>
      </w:r>
      <w:proofErr w:type="spellStart"/>
      <w:r w:rsidRPr="00A477BA">
        <w:rPr>
          <w:lang w:val="en-US"/>
        </w:rPr>
        <w:t>vulputate</w:t>
      </w:r>
      <w:proofErr w:type="spellEnd"/>
      <w:r w:rsidRPr="00A477BA">
        <w:rPr>
          <w:lang w:val="en-US"/>
        </w:rPr>
        <w:t xml:space="preserve">, </w:t>
      </w:r>
      <w:proofErr w:type="spellStart"/>
      <w:r w:rsidRPr="00A477BA">
        <w:rPr>
          <w:lang w:val="en-US"/>
        </w:rPr>
        <w:t>eget</w:t>
      </w:r>
      <w:proofErr w:type="spellEnd"/>
      <w:r w:rsidRPr="00A477BA">
        <w:rPr>
          <w:lang w:val="en-US"/>
        </w:rPr>
        <w:t xml:space="preserve"> semper mi </w:t>
      </w:r>
      <w:proofErr w:type="spellStart"/>
      <w:r w:rsidRPr="00A477BA">
        <w:rPr>
          <w:lang w:val="en-US"/>
        </w:rPr>
        <w:t>interdum</w:t>
      </w:r>
      <w:proofErr w:type="spellEnd"/>
      <w:r w:rsidRPr="00A477BA">
        <w:rPr>
          <w:lang w:val="en-US"/>
        </w:rPr>
        <w:t xml:space="preserve">. Proin </w:t>
      </w:r>
      <w:proofErr w:type="spellStart"/>
      <w:r w:rsidRPr="00A477BA">
        <w:rPr>
          <w:lang w:val="en-US"/>
        </w:rPr>
        <w:t>imperdiet</w:t>
      </w:r>
      <w:proofErr w:type="spellEnd"/>
      <w:r w:rsidRPr="00A477BA">
        <w:rPr>
          <w:lang w:val="en-US"/>
        </w:rPr>
        <w:t xml:space="preserve"> </w:t>
      </w:r>
      <w:proofErr w:type="spellStart"/>
      <w:r w:rsidRPr="00A477BA">
        <w:rPr>
          <w:lang w:val="en-US"/>
        </w:rPr>
        <w:t>tincidunt</w:t>
      </w:r>
      <w:proofErr w:type="spellEnd"/>
      <w:r w:rsidRPr="00A477BA">
        <w:rPr>
          <w:lang w:val="en-US"/>
        </w:rPr>
        <w:t xml:space="preserve"> </w:t>
      </w:r>
      <w:proofErr w:type="spellStart"/>
      <w:r w:rsidRPr="00A477BA">
        <w:rPr>
          <w:lang w:val="en-US"/>
        </w:rPr>
        <w:t>nibh</w:t>
      </w:r>
      <w:proofErr w:type="spellEnd"/>
      <w:r w:rsidRPr="00A477BA">
        <w:rPr>
          <w:lang w:val="en-US"/>
        </w:rPr>
        <w:t xml:space="preserve"> </w:t>
      </w:r>
      <w:proofErr w:type="spellStart"/>
      <w:r w:rsidRPr="00A477BA">
        <w:rPr>
          <w:lang w:val="en-US"/>
        </w:rPr>
        <w:t>ut</w:t>
      </w:r>
      <w:proofErr w:type="spellEnd"/>
      <w:r w:rsidRPr="00A477BA">
        <w:rPr>
          <w:lang w:val="en-US"/>
        </w:rPr>
        <w:t xml:space="preserve"> </w:t>
      </w:r>
      <w:proofErr w:type="spellStart"/>
      <w:r w:rsidRPr="00A477BA">
        <w:rPr>
          <w:lang w:val="en-US"/>
        </w:rPr>
        <w:t>venenatis</w:t>
      </w:r>
      <w:proofErr w:type="spellEnd"/>
      <w:r w:rsidRPr="00A477BA">
        <w:rPr>
          <w:lang w:val="en-US"/>
        </w:rPr>
        <w:t xml:space="preserve">. </w:t>
      </w:r>
      <w:proofErr w:type="spellStart"/>
      <w:r w:rsidRPr="00A477BA">
        <w:rPr>
          <w:lang w:val="en-US"/>
        </w:rPr>
        <w:t>Nulla</w:t>
      </w:r>
      <w:proofErr w:type="spellEnd"/>
      <w:r w:rsidRPr="00A477BA">
        <w:rPr>
          <w:lang w:val="en-US"/>
        </w:rPr>
        <w:t xml:space="preserve"> dictum, </w:t>
      </w:r>
      <w:proofErr w:type="spellStart"/>
      <w:r w:rsidRPr="00A477BA">
        <w:rPr>
          <w:lang w:val="en-US"/>
        </w:rPr>
        <w:t>tellus</w:t>
      </w:r>
      <w:proofErr w:type="spellEnd"/>
      <w:r w:rsidRPr="00A477BA">
        <w:rPr>
          <w:lang w:val="en-US"/>
        </w:rPr>
        <w:t xml:space="preserve"> sed </w:t>
      </w:r>
      <w:proofErr w:type="spellStart"/>
      <w:r w:rsidRPr="00A477BA">
        <w:rPr>
          <w:lang w:val="en-US"/>
        </w:rPr>
        <w:t>aliquet</w:t>
      </w:r>
      <w:proofErr w:type="spellEnd"/>
      <w:r w:rsidRPr="00A477BA">
        <w:rPr>
          <w:lang w:val="en-US"/>
        </w:rPr>
        <w:t xml:space="preserve"> </w:t>
      </w:r>
      <w:proofErr w:type="spellStart"/>
      <w:r w:rsidRPr="00A477BA">
        <w:rPr>
          <w:lang w:val="en-US"/>
        </w:rPr>
        <w:t>laoreet</w:t>
      </w:r>
      <w:proofErr w:type="spellEnd"/>
      <w:r w:rsidRPr="00A477BA">
        <w:rPr>
          <w:lang w:val="en-US"/>
        </w:rPr>
        <w:t xml:space="preserve">, ex libero </w:t>
      </w:r>
      <w:proofErr w:type="spellStart"/>
      <w:r w:rsidRPr="00A477BA">
        <w:rPr>
          <w:lang w:val="en-US"/>
        </w:rPr>
        <w:t>tincidunt</w:t>
      </w:r>
      <w:proofErr w:type="spellEnd"/>
      <w:r w:rsidRPr="00A477BA">
        <w:rPr>
          <w:lang w:val="en-US"/>
        </w:rPr>
        <w:t xml:space="preserve"> diam, a </w:t>
      </w:r>
      <w:proofErr w:type="spellStart"/>
      <w:r w:rsidRPr="00A477BA">
        <w:rPr>
          <w:lang w:val="en-US"/>
        </w:rPr>
        <w:t>tincidunt</w:t>
      </w:r>
      <w:proofErr w:type="spellEnd"/>
      <w:r w:rsidRPr="00A477BA">
        <w:rPr>
          <w:lang w:val="en-US"/>
        </w:rPr>
        <w:t xml:space="preserve"> ipsum </w:t>
      </w:r>
      <w:proofErr w:type="spellStart"/>
      <w:r w:rsidRPr="00A477BA">
        <w:rPr>
          <w:lang w:val="en-US"/>
        </w:rPr>
        <w:t>nunc</w:t>
      </w:r>
      <w:proofErr w:type="spellEnd"/>
      <w:r w:rsidRPr="00A477BA">
        <w:rPr>
          <w:lang w:val="en-US"/>
        </w:rPr>
        <w:t xml:space="preserve"> </w:t>
      </w:r>
      <w:proofErr w:type="spellStart"/>
      <w:r w:rsidRPr="00A477BA">
        <w:rPr>
          <w:lang w:val="en-US"/>
        </w:rPr>
        <w:t>quis</w:t>
      </w:r>
      <w:proofErr w:type="spellEnd"/>
      <w:r w:rsidRPr="00A477BA">
        <w:rPr>
          <w:lang w:val="en-US"/>
        </w:rPr>
        <w:t xml:space="preserve"> </w:t>
      </w:r>
      <w:proofErr w:type="spellStart"/>
      <w:r w:rsidRPr="00A477BA">
        <w:rPr>
          <w:lang w:val="en-US"/>
        </w:rPr>
        <w:t>felis</w:t>
      </w:r>
      <w:proofErr w:type="spellEnd"/>
      <w:r w:rsidRPr="00A477BA">
        <w:rPr>
          <w:lang w:val="en-US"/>
        </w:rPr>
        <w:t xml:space="preserve">. </w:t>
      </w:r>
      <w:proofErr w:type="spellStart"/>
      <w:r w:rsidRPr="00A477BA">
        <w:rPr>
          <w:lang w:val="en-US"/>
        </w:rPr>
        <w:t>Mauris</w:t>
      </w:r>
      <w:proofErr w:type="spellEnd"/>
      <w:r w:rsidRPr="00A477BA">
        <w:rPr>
          <w:lang w:val="en-US"/>
        </w:rPr>
        <w:t xml:space="preserve"> et </w:t>
      </w:r>
      <w:proofErr w:type="spellStart"/>
      <w:r w:rsidRPr="00A477BA">
        <w:rPr>
          <w:lang w:val="en-US"/>
        </w:rPr>
        <w:t>sapien</w:t>
      </w:r>
      <w:proofErr w:type="spellEnd"/>
      <w:r w:rsidRPr="00A477BA">
        <w:rPr>
          <w:lang w:val="en-US"/>
        </w:rPr>
        <w:t xml:space="preserve"> id </w:t>
      </w:r>
      <w:proofErr w:type="spellStart"/>
      <w:r w:rsidRPr="00A477BA">
        <w:rPr>
          <w:lang w:val="en-US"/>
        </w:rPr>
        <w:t>metus</w:t>
      </w:r>
      <w:proofErr w:type="spellEnd"/>
      <w:r w:rsidRPr="00A477BA">
        <w:rPr>
          <w:lang w:val="en-US"/>
        </w:rPr>
        <w:t xml:space="preserve"> </w:t>
      </w:r>
      <w:proofErr w:type="spellStart"/>
      <w:r w:rsidRPr="00A477BA">
        <w:rPr>
          <w:lang w:val="en-US"/>
        </w:rPr>
        <w:t>tristique</w:t>
      </w:r>
      <w:proofErr w:type="spellEnd"/>
      <w:r w:rsidRPr="00A477BA">
        <w:rPr>
          <w:lang w:val="en-US"/>
        </w:rPr>
        <w:t xml:space="preserve"> </w:t>
      </w:r>
      <w:proofErr w:type="spellStart"/>
      <w:r w:rsidRPr="00A477BA">
        <w:rPr>
          <w:lang w:val="en-US"/>
        </w:rPr>
        <w:t>malesuada</w:t>
      </w:r>
      <w:proofErr w:type="spellEnd"/>
      <w:r w:rsidRPr="00A477BA">
        <w:rPr>
          <w:lang w:val="en-US"/>
        </w:rPr>
        <w:t xml:space="preserve">. Ut non </w:t>
      </w:r>
      <w:proofErr w:type="spellStart"/>
      <w:r w:rsidRPr="00A477BA">
        <w:rPr>
          <w:lang w:val="en-US"/>
        </w:rPr>
        <w:t>blandi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FD17E8">
        <w:t>Pellentesque</w:t>
      </w:r>
      <w:proofErr w:type="spellEnd"/>
      <w:r w:rsidRPr="00FD17E8">
        <w:t xml:space="preserve"> </w:t>
      </w:r>
      <w:proofErr w:type="spellStart"/>
      <w:r w:rsidRPr="00FD17E8">
        <w:t>nec</w:t>
      </w:r>
      <w:proofErr w:type="spellEnd"/>
      <w:r w:rsidRPr="00FD17E8">
        <w:t xml:space="preserve"> gravida justo. </w:t>
      </w:r>
      <w:proofErr w:type="spellStart"/>
      <w:r w:rsidRPr="00FD17E8">
        <w:t>Curabitur</w:t>
      </w:r>
      <w:proofErr w:type="spellEnd"/>
      <w:r w:rsidRPr="00FD17E8">
        <w:t xml:space="preserve"> </w:t>
      </w:r>
      <w:proofErr w:type="spellStart"/>
      <w:r w:rsidRPr="00FD17E8">
        <w:t>consequat</w:t>
      </w:r>
      <w:proofErr w:type="spellEnd"/>
      <w:r w:rsidRPr="00FD17E8">
        <w:t xml:space="preserve"> </w:t>
      </w:r>
      <w:proofErr w:type="spellStart"/>
      <w:r w:rsidRPr="00FD17E8">
        <w:t>velit</w:t>
      </w:r>
      <w:proofErr w:type="spellEnd"/>
      <w:r w:rsidRPr="00FD17E8">
        <w:t xml:space="preserve"> </w:t>
      </w:r>
      <w:proofErr w:type="spellStart"/>
      <w:r w:rsidRPr="00FD17E8">
        <w:t>orci</w:t>
      </w:r>
      <w:proofErr w:type="spellEnd"/>
      <w:r w:rsidRPr="00FD17E8">
        <w:t xml:space="preserve">, non </w:t>
      </w:r>
      <w:proofErr w:type="spellStart"/>
      <w:r w:rsidRPr="00FD17E8">
        <w:t>molestie</w:t>
      </w:r>
      <w:proofErr w:type="spellEnd"/>
      <w:r w:rsidRPr="00FD17E8">
        <w:t xml:space="preserve"> </w:t>
      </w:r>
      <w:proofErr w:type="spellStart"/>
      <w:r w:rsidRPr="00FD17E8">
        <w:t>nisl</w:t>
      </w:r>
      <w:proofErr w:type="spellEnd"/>
      <w:r w:rsidRPr="00FD17E8">
        <w:t xml:space="preserve"> </w:t>
      </w:r>
      <w:proofErr w:type="spellStart"/>
      <w:r w:rsidRPr="00FD17E8">
        <w:t>euismod</w:t>
      </w:r>
      <w:proofErr w:type="spellEnd"/>
      <w:r w:rsidRPr="00FD17E8">
        <w:t xml:space="preserve"> </w:t>
      </w:r>
      <w:proofErr w:type="spellStart"/>
      <w:r w:rsidRPr="00FD17E8">
        <w:t>eget</w:t>
      </w:r>
      <w:proofErr w:type="spellEnd"/>
      <w:r w:rsidRPr="00FD17E8">
        <w:t xml:space="preserve">. </w:t>
      </w:r>
      <w:r>
        <w:t xml:space="preserve">Etiam </w:t>
      </w:r>
      <w:proofErr w:type="spellStart"/>
      <w:r>
        <w:t>neque</w:t>
      </w:r>
      <w:proofErr w:type="spellEnd"/>
      <w:r>
        <w:t xml:space="preserve"> urna, </w:t>
      </w:r>
      <w:proofErr w:type="spellStart"/>
      <w:r>
        <w:t>finibus</w:t>
      </w:r>
      <w:proofErr w:type="spellEnd"/>
      <w:r>
        <w:t xml:space="preserve"> id </w:t>
      </w:r>
      <w:proofErr w:type="spellStart"/>
      <w:r>
        <w:t>nibh</w:t>
      </w:r>
      <w:proofErr w:type="spellEnd"/>
      <w:r>
        <w:t xml:space="preserve"> </w:t>
      </w:r>
      <w:proofErr w:type="spellStart"/>
      <w:r>
        <w:t>dignissim</w:t>
      </w:r>
      <w:proofErr w:type="spellEnd"/>
      <w:r>
        <w:t>.</w:t>
      </w:r>
    </w:p>
    <w:p w14:paraId="65423515" w14:textId="77777777" w:rsidR="006925AD" w:rsidRDefault="006925AD" w:rsidP="006925AD">
      <w:pPr>
        <w:pStyle w:val="ResumoAbstract"/>
        <w:ind w:firstLine="0"/>
      </w:pPr>
      <w:r w:rsidRPr="00606A53">
        <w:rPr>
          <w:b/>
        </w:rPr>
        <w:t>Palavras-chave:</w:t>
      </w:r>
      <w:r>
        <w:t xml:space="preserve"> </w:t>
      </w:r>
      <w:r w:rsidR="00606A53">
        <w:t xml:space="preserve">Palavra1. Palavra2. Palavra3. </w:t>
      </w:r>
    </w:p>
    <w:p w14:paraId="37FB57D9" w14:textId="77777777" w:rsidR="003739FE" w:rsidRDefault="003739FE">
      <w:pPr>
        <w:spacing w:after="200" w:line="276" w:lineRule="auto"/>
      </w:pPr>
      <w:r>
        <w:br w:type="page"/>
      </w:r>
    </w:p>
    <w:p w14:paraId="4065E4EB" w14:textId="77777777" w:rsidR="00606A53" w:rsidRPr="006925AD" w:rsidRDefault="00606A53" w:rsidP="00606A53">
      <w:pPr>
        <w:jc w:val="center"/>
        <w:rPr>
          <w:b/>
        </w:rPr>
      </w:pPr>
      <w:r>
        <w:rPr>
          <w:b/>
        </w:rPr>
        <w:lastRenderedPageBreak/>
        <w:t>ABSTRACT</w:t>
      </w:r>
    </w:p>
    <w:p w14:paraId="200BD0FB" w14:textId="77777777" w:rsidR="00606A53" w:rsidRDefault="00606A53" w:rsidP="00606A53"/>
    <w:p w14:paraId="005CFD36" w14:textId="77777777" w:rsidR="00606A53" w:rsidRPr="00A477BA" w:rsidRDefault="00606A53" w:rsidP="00606A53">
      <w:pPr>
        <w:pStyle w:val="ResumoAbstract"/>
        <w:rPr>
          <w:lang w:val="en-US"/>
        </w:rPr>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r w:rsidRPr="00A477BA">
        <w:rPr>
          <w:lang w:val="en-US"/>
        </w:rPr>
        <w:t xml:space="preserve">Donec id </w:t>
      </w:r>
      <w:proofErr w:type="spellStart"/>
      <w:r w:rsidRPr="00A477BA">
        <w:rPr>
          <w:lang w:val="en-US"/>
        </w:rPr>
        <w:t>lectus</w:t>
      </w:r>
      <w:proofErr w:type="spellEnd"/>
      <w:r w:rsidRPr="00A477BA">
        <w:rPr>
          <w:lang w:val="en-US"/>
        </w:rPr>
        <w:t xml:space="preserve"> </w:t>
      </w:r>
      <w:proofErr w:type="spellStart"/>
      <w:r w:rsidRPr="00A477BA">
        <w:rPr>
          <w:lang w:val="en-US"/>
        </w:rPr>
        <w:t>lacus</w:t>
      </w:r>
      <w:proofErr w:type="spellEnd"/>
      <w:r w:rsidRPr="00A477BA">
        <w:rPr>
          <w:lang w:val="en-US"/>
        </w:rPr>
        <w:t xml:space="preserve">. Ut vitae </w:t>
      </w:r>
      <w:proofErr w:type="spellStart"/>
      <w:r w:rsidRPr="00A477BA">
        <w:rPr>
          <w:lang w:val="en-US"/>
        </w:rPr>
        <w:t>mollis</w:t>
      </w:r>
      <w:proofErr w:type="spellEnd"/>
      <w:r w:rsidRPr="00A477BA">
        <w:rPr>
          <w:lang w:val="en-US"/>
        </w:rPr>
        <w:t xml:space="preserve"> ipsum. </w:t>
      </w:r>
      <w:proofErr w:type="spellStart"/>
      <w:r>
        <w:t>Phasellus</w:t>
      </w:r>
      <w:proofErr w:type="spellEnd"/>
      <w:r>
        <w:t xml:space="preserve"> </w:t>
      </w:r>
      <w:proofErr w:type="spellStart"/>
      <w:r>
        <w:t>mollis</w:t>
      </w:r>
      <w:proofErr w:type="spellEnd"/>
      <w:r>
        <w:t xml:space="preserve"> </w:t>
      </w:r>
      <w:proofErr w:type="spellStart"/>
      <w:r>
        <w:t>eros</w:t>
      </w:r>
      <w:proofErr w:type="spellEnd"/>
      <w:r>
        <w:t xml:space="preserve"> </w:t>
      </w:r>
      <w:proofErr w:type="spellStart"/>
      <w:r>
        <w:t>dignissim</w:t>
      </w:r>
      <w:proofErr w:type="spellEnd"/>
      <w:r>
        <w:t xml:space="preserve"> </w:t>
      </w:r>
      <w:proofErr w:type="spellStart"/>
      <w:r>
        <w:t>nulla</w:t>
      </w:r>
      <w:proofErr w:type="spellEnd"/>
      <w:r>
        <w:t xml:space="preserve"> gravida, </w:t>
      </w:r>
      <w:proofErr w:type="spellStart"/>
      <w:r>
        <w:t>vel</w:t>
      </w:r>
      <w:proofErr w:type="spellEnd"/>
      <w:r>
        <w:t xml:space="preserve"> </w:t>
      </w:r>
      <w:proofErr w:type="spellStart"/>
      <w:r>
        <w:t>lobortis</w:t>
      </w:r>
      <w:proofErr w:type="spellEnd"/>
      <w:r>
        <w:t xml:space="preserve"> </w:t>
      </w:r>
      <w:proofErr w:type="spellStart"/>
      <w:r>
        <w:t>risus</w:t>
      </w:r>
      <w:proofErr w:type="spellEnd"/>
      <w:r>
        <w:t xml:space="preserve"> </w:t>
      </w:r>
      <w:proofErr w:type="spellStart"/>
      <w:r>
        <w:t>luctus</w:t>
      </w:r>
      <w:proofErr w:type="spellEnd"/>
      <w:r>
        <w:t xml:space="preserve">. </w:t>
      </w:r>
      <w:proofErr w:type="spellStart"/>
      <w:r>
        <w:t>Morbi</w:t>
      </w:r>
      <w:proofErr w:type="spellEnd"/>
      <w:r>
        <w:t xml:space="preserve"> </w:t>
      </w:r>
      <w:proofErr w:type="spellStart"/>
      <w:r>
        <w:t>enim</w:t>
      </w:r>
      <w:proofErr w:type="spellEnd"/>
      <w:r>
        <w:t xml:space="preserve"> urna, </w:t>
      </w:r>
      <w:proofErr w:type="spellStart"/>
      <w:r>
        <w:t>suscipit</w:t>
      </w:r>
      <w:proofErr w:type="spellEnd"/>
      <w:r>
        <w:t xml:space="preserve"> a </w:t>
      </w:r>
      <w:proofErr w:type="spellStart"/>
      <w:r>
        <w:t>tincidunt</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vel</w:t>
      </w:r>
      <w:proofErr w:type="spellEnd"/>
      <w:r>
        <w:t xml:space="preserve"> </w:t>
      </w:r>
      <w:proofErr w:type="spellStart"/>
      <w:r>
        <w:t>lacus</w:t>
      </w:r>
      <w:proofErr w:type="spellEnd"/>
      <w:r>
        <w:t xml:space="preserve">. </w:t>
      </w:r>
      <w:proofErr w:type="spellStart"/>
      <w:r>
        <w:t>Nulla</w:t>
      </w:r>
      <w:proofErr w:type="spellEnd"/>
      <w:r>
        <w:t xml:space="preserve"> </w:t>
      </w:r>
      <w:proofErr w:type="spellStart"/>
      <w:r>
        <w:t>dictum</w:t>
      </w:r>
      <w:proofErr w:type="spellEnd"/>
      <w:r>
        <w:t xml:space="preserve"> </w:t>
      </w:r>
      <w:proofErr w:type="spellStart"/>
      <w:r>
        <w:t>ex</w:t>
      </w:r>
      <w:proofErr w:type="spellEnd"/>
      <w:r>
        <w:t xml:space="preserve"> non </w:t>
      </w:r>
      <w:proofErr w:type="spellStart"/>
      <w:r>
        <w:t>nisi</w:t>
      </w:r>
      <w:proofErr w:type="spellEnd"/>
      <w:r>
        <w:t xml:space="preserve"> </w:t>
      </w:r>
      <w:proofErr w:type="spellStart"/>
      <w:r>
        <w:t>dictum</w:t>
      </w:r>
      <w:proofErr w:type="spellEnd"/>
      <w:r>
        <w:t xml:space="preserve">, eu </w:t>
      </w:r>
      <w:proofErr w:type="spellStart"/>
      <w:r>
        <w:t>accumsan</w:t>
      </w:r>
      <w:proofErr w:type="spellEnd"/>
      <w:r>
        <w:t xml:space="preserve"> </w:t>
      </w:r>
      <w:proofErr w:type="spellStart"/>
      <w:r>
        <w:t>diam</w:t>
      </w:r>
      <w:proofErr w:type="spellEnd"/>
      <w:r>
        <w:t xml:space="preserve"> </w:t>
      </w:r>
      <w:proofErr w:type="spellStart"/>
      <w:r>
        <w:t>volutpat</w:t>
      </w:r>
      <w:proofErr w:type="spellEnd"/>
      <w:r>
        <w:t xml:space="preserve">. </w:t>
      </w:r>
      <w:proofErr w:type="spellStart"/>
      <w:r>
        <w:t>Phasellus</w:t>
      </w:r>
      <w:proofErr w:type="spellEnd"/>
      <w:r>
        <w:t xml:space="preserve"> a </w:t>
      </w:r>
      <w:proofErr w:type="spellStart"/>
      <w:r>
        <w:t>vehicula</w:t>
      </w:r>
      <w:proofErr w:type="spellEnd"/>
      <w:r>
        <w:t xml:space="preserve"> ipsum. </w:t>
      </w:r>
      <w:proofErr w:type="spellStart"/>
      <w:r>
        <w:t>Suspendisse</w:t>
      </w:r>
      <w:proofErr w:type="spellEnd"/>
      <w:r>
        <w:t xml:space="preserve"> </w:t>
      </w:r>
      <w:proofErr w:type="spellStart"/>
      <w:r>
        <w:t>feugiat</w:t>
      </w:r>
      <w:proofErr w:type="spellEnd"/>
      <w:r>
        <w:t xml:space="preserve"> </w:t>
      </w:r>
      <w:proofErr w:type="spellStart"/>
      <w:r>
        <w:t>lacus</w:t>
      </w:r>
      <w:proofErr w:type="spellEnd"/>
      <w:r>
        <w:t xml:space="preserve"> </w:t>
      </w:r>
      <w:proofErr w:type="spellStart"/>
      <w:r>
        <w:t>felis</w:t>
      </w:r>
      <w:proofErr w:type="spellEnd"/>
      <w:r>
        <w:t xml:space="preserve">, </w:t>
      </w:r>
      <w:proofErr w:type="spellStart"/>
      <w:r>
        <w:t>tristique</w:t>
      </w:r>
      <w:proofErr w:type="spellEnd"/>
      <w:r>
        <w:t xml:space="preserve"> </w:t>
      </w:r>
      <w:proofErr w:type="spellStart"/>
      <w:r>
        <w:t>elementum</w:t>
      </w:r>
      <w:proofErr w:type="spellEnd"/>
      <w:r>
        <w:t xml:space="preserve"> </w:t>
      </w:r>
      <w:proofErr w:type="spellStart"/>
      <w:r>
        <w:t>orci</w:t>
      </w:r>
      <w:proofErr w:type="spellEnd"/>
      <w:r>
        <w:t xml:space="preserve"> </w:t>
      </w:r>
      <w:proofErr w:type="spellStart"/>
      <w:r>
        <w:t>faucibus</w:t>
      </w:r>
      <w:proofErr w:type="spellEnd"/>
      <w:r>
        <w:t xml:space="preserve"> et. </w:t>
      </w:r>
      <w:proofErr w:type="spellStart"/>
      <w:r w:rsidRPr="00FD17E8">
        <w:rPr>
          <w:lang w:val="en-US"/>
        </w:rPr>
        <w:t>Pellentesque</w:t>
      </w:r>
      <w:proofErr w:type="spellEnd"/>
      <w:r w:rsidRPr="00FD17E8">
        <w:rPr>
          <w:lang w:val="en-US"/>
        </w:rPr>
        <w:t xml:space="preserve"> </w:t>
      </w:r>
      <w:proofErr w:type="spellStart"/>
      <w:r w:rsidRPr="00FD17E8">
        <w:rPr>
          <w:lang w:val="en-US"/>
        </w:rPr>
        <w:t>laoreet</w:t>
      </w:r>
      <w:proofErr w:type="spellEnd"/>
      <w:r w:rsidRPr="00FD17E8">
        <w:rPr>
          <w:lang w:val="en-US"/>
        </w:rPr>
        <w:t xml:space="preserve"> </w:t>
      </w:r>
      <w:proofErr w:type="spellStart"/>
      <w:r w:rsidRPr="00FD17E8">
        <w:rPr>
          <w:lang w:val="en-US"/>
        </w:rPr>
        <w:t>mauris</w:t>
      </w:r>
      <w:proofErr w:type="spellEnd"/>
      <w:r w:rsidRPr="00FD17E8">
        <w:rPr>
          <w:lang w:val="en-US"/>
        </w:rPr>
        <w:t xml:space="preserve"> fermentum </w:t>
      </w:r>
      <w:proofErr w:type="spellStart"/>
      <w:r w:rsidRPr="00FD17E8">
        <w:rPr>
          <w:lang w:val="en-US"/>
        </w:rPr>
        <w:t>sollicitudin</w:t>
      </w:r>
      <w:proofErr w:type="spellEnd"/>
      <w:r w:rsidRPr="00FD17E8">
        <w:rPr>
          <w:lang w:val="en-US"/>
        </w:rPr>
        <w:t xml:space="preserve"> </w:t>
      </w:r>
      <w:proofErr w:type="spellStart"/>
      <w:r w:rsidRPr="00FD17E8">
        <w:rPr>
          <w:lang w:val="en-US"/>
        </w:rPr>
        <w:t>molestie</w:t>
      </w:r>
      <w:proofErr w:type="spellEnd"/>
      <w:r w:rsidRPr="00FD17E8">
        <w:rPr>
          <w:lang w:val="en-US"/>
        </w:rPr>
        <w:t xml:space="preserve">. Morbi semper </w:t>
      </w:r>
      <w:proofErr w:type="spellStart"/>
      <w:r w:rsidRPr="00FD17E8">
        <w:rPr>
          <w:lang w:val="en-US"/>
        </w:rPr>
        <w:t>vulputate</w:t>
      </w:r>
      <w:proofErr w:type="spellEnd"/>
      <w:r w:rsidRPr="00FD17E8">
        <w:rPr>
          <w:lang w:val="en-US"/>
        </w:rPr>
        <w:t xml:space="preserve"> </w:t>
      </w:r>
      <w:proofErr w:type="spellStart"/>
      <w:r w:rsidRPr="00FD17E8">
        <w:rPr>
          <w:lang w:val="en-US"/>
        </w:rPr>
        <w:t>sollicitudin</w:t>
      </w:r>
      <w:proofErr w:type="spellEnd"/>
      <w:r w:rsidRPr="00FD17E8">
        <w:rPr>
          <w:lang w:val="en-US"/>
        </w:rPr>
        <w:t xml:space="preserve">. Aenean fermentum tempus pulvinar. Donec cursus </w:t>
      </w:r>
      <w:proofErr w:type="spellStart"/>
      <w:r w:rsidRPr="00FD17E8">
        <w:rPr>
          <w:lang w:val="en-US"/>
        </w:rPr>
        <w:t>orci</w:t>
      </w:r>
      <w:proofErr w:type="spellEnd"/>
      <w:r w:rsidRPr="00FD17E8">
        <w:rPr>
          <w:lang w:val="en-US"/>
        </w:rPr>
        <w:t xml:space="preserve"> a </w:t>
      </w:r>
      <w:proofErr w:type="spellStart"/>
      <w:r w:rsidRPr="00FD17E8">
        <w:rPr>
          <w:lang w:val="en-US"/>
        </w:rPr>
        <w:t>metus</w:t>
      </w:r>
      <w:proofErr w:type="spellEnd"/>
      <w:r w:rsidRPr="00FD17E8">
        <w:rPr>
          <w:lang w:val="en-US"/>
        </w:rPr>
        <w:t xml:space="preserve"> </w:t>
      </w:r>
      <w:proofErr w:type="spellStart"/>
      <w:r w:rsidRPr="00FD17E8">
        <w:rPr>
          <w:lang w:val="en-US"/>
        </w:rPr>
        <w:t>egestas</w:t>
      </w:r>
      <w:proofErr w:type="spellEnd"/>
      <w:r w:rsidRPr="00FD17E8">
        <w:rPr>
          <w:lang w:val="en-US"/>
        </w:rPr>
        <w:t xml:space="preserve">, in </w:t>
      </w:r>
      <w:proofErr w:type="spellStart"/>
      <w:r w:rsidRPr="00FD17E8">
        <w:rPr>
          <w:lang w:val="en-US"/>
        </w:rPr>
        <w:t>hendrerit</w:t>
      </w:r>
      <w:proofErr w:type="spellEnd"/>
      <w:r w:rsidRPr="00FD17E8">
        <w:rPr>
          <w:lang w:val="en-US"/>
        </w:rPr>
        <w:t xml:space="preserve"> </w:t>
      </w:r>
      <w:proofErr w:type="spellStart"/>
      <w:r w:rsidRPr="00FD17E8">
        <w:rPr>
          <w:lang w:val="en-US"/>
        </w:rPr>
        <w:t>lacus</w:t>
      </w:r>
      <w:proofErr w:type="spellEnd"/>
      <w:r w:rsidRPr="00FD17E8">
        <w:rPr>
          <w:lang w:val="en-US"/>
        </w:rPr>
        <w:t xml:space="preserve"> </w:t>
      </w:r>
      <w:proofErr w:type="spellStart"/>
      <w:r w:rsidRPr="00FD17E8">
        <w:rPr>
          <w:lang w:val="en-US"/>
        </w:rPr>
        <w:t>pellentesque</w:t>
      </w:r>
      <w:proofErr w:type="spellEnd"/>
      <w:r w:rsidRPr="00FD17E8">
        <w:rPr>
          <w:lang w:val="en-US"/>
        </w:rPr>
        <w:t xml:space="preserve">. </w:t>
      </w:r>
      <w:proofErr w:type="spellStart"/>
      <w:r w:rsidRPr="00A477BA">
        <w:rPr>
          <w:lang w:val="en-US"/>
        </w:rPr>
        <w:t>Nullam</w:t>
      </w:r>
      <w:proofErr w:type="spellEnd"/>
      <w:r w:rsidRPr="00A477BA">
        <w:rPr>
          <w:lang w:val="en-US"/>
        </w:rPr>
        <w:t xml:space="preserve"> </w:t>
      </w:r>
      <w:proofErr w:type="spellStart"/>
      <w:r w:rsidRPr="00A477BA">
        <w:rPr>
          <w:lang w:val="en-US"/>
        </w:rPr>
        <w:t>rhoncus</w:t>
      </w:r>
      <w:proofErr w:type="spellEnd"/>
      <w:r w:rsidRPr="00A477BA">
        <w:rPr>
          <w:lang w:val="en-US"/>
        </w:rPr>
        <w:t xml:space="preserve"> </w:t>
      </w:r>
      <w:proofErr w:type="spellStart"/>
      <w:r w:rsidRPr="00A477BA">
        <w:rPr>
          <w:lang w:val="en-US"/>
        </w:rPr>
        <w:t>molestie</w:t>
      </w:r>
      <w:proofErr w:type="spellEnd"/>
      <w:r w:rsidRPr="00A477BA">
        <w:rPr>
          <w:lang w:val="en-US"/>
        </w:rPr>
        <w:t xml:space="preserve"> </w:t>
      </w:r>
      <w:proofErr w:type="spellStart"/>
      <w:r w:rsidRPr="00A477BA">
        <w:rPr>
          <w:lang w:val="en-US"/>
        </w:rPr>
        <w:t>sapien</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laoree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pretium</w:t>
      </w:r>
      <w:proofErr w:type="spellEnd"/>
      <w:r w:rsidRPr="00A477BA">
        <w:rPr>
          <w:lang w:val="en-US"/>
        </w:rPr>
        <w:t xml:space="preserve"> in. Vestibulum </w:t>
      </w:r>
      <w:proofErr w:type="spellStart"/>
      <w:r w:rsidRPr="00A477BA">
        <w:rPr>
          <w:lang w:val="en-US"/>
        </w:rPr>
        <w:t>massa</w:t>
      </w:r>
      <w:proofErr w:type="spellEnd"/>
      <w:r w:rsidRPr="00A477BA">
        <w:rPr>
          <w:lang w:val="en-US"/>
        </w:rPr>
        <w:t xml:space="preserve"> </w:t>
      </w:r>
      <w:proofErr w:type="spellStart"/>
      <w:r w:rsidRPr="00A477BA">
        <w:rPr>
          <w:lang w:val="en-US"/>
        </w:rPr>
        <w:t>metus</w:t>
      </w:r>
      <w:proofErr w:type="spellEnd"/>
      <w:r w:rsidRPr="00A477BA">
        <w:rPr>
          <w:lang w:val="en-US"/>
        </w:rPr>
        <w:t xml:space="preserve">, </w:t>
      </w:r>
      <w:proofErr w:type="spellStart"/>
      <w:r w:rsidRPr="00A477BA">
        <w:rPr>
          <w:lang w:val="en-US"/>
        </w:rPr>
        <w:t>commodo</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blandit</w:t>
      </w:r>
      <w:proofErr w:type="spellEnd"/>
      <w:r w:rsidRPr="00A477BA">
        <w:rPr>
          <w:lang w:val="en-US"/>
        </w:rPr>
        <w:t xml:space="preserve"> sed, </w:t>
      </w:r>
      <w:proofErr w:type="spellStart"/>
      <w:r w:rsidRPr="00A477BA">
        <w:rPr>
          <w:lang w:val="en-US"/>
        </w:rPr>
        <w:t>molestie</w:t>
      </w:r>
      <w:proofErr w:type="spellEnd"/>
      <w:r w:rsidRPr="00A477BA">
        <w:rPr>
          <w:lang w:val="en-US"/>
        </w:rPr>
        <w:t xml:space="preserve"> at </w:t>
      </w:r>
      <w:proofErr w:type="spellStart"/>
      <w:r w:rsidRPr="00A477BA">
        <w:rPr>
          <w:lang w:val="en-US"/>
        </w:rPr>
        <w:t>nunc</w:t>
      </w:r>
      <w:proofErr w:type="spellEnd"/>
      <w:r w:rsidRPr="00A477BA">
        <w:rPr>
          <w:lang w:val="en-US"/>
        </w:rPr>
        <w:t xml:space="preserve">. </w:t>
      </w:r>
      <w:proofErr w:type="spellStart"/>
      <w:r w:rsidRPr="00A477BA">
        <w:rPr>
          <w:lang w:val="en-US"/>
        </w:rPr>
        <w:t>Suspendisse</w:t>
      </w:r>
      <w:proofErr w:type="spellEnd"/>
      <w:r w:rsidRPr="00A477BA">
        <w:rPr>
          <w:lang w:val="en-US"/>
        </w:rPr>
        <w:t xml:space="preserve"> </w:t>
      </w:r>
      <w:proofErr w:type="spellStart"/>
      <w:r w:rsidRPr="00A477BA">
        <w:rPr>
          <w:lang w:val="en-US"/>
        </w:rPr>
        <w:t>eu</w:t>
      </w:r>
      <w:proofErr w:type="spellEnd"/>
      <w:r w:rsidRPr="00A477BA">
        <w:rPr>
          <w:lang w:val="en-US"/>
        </w:rPr>
        <w:t xml:space="preserve"> </w:t>
      </w:r>
      <w:proofErr w:type="spellStart"/>
      <w:r w:rsidRPr="00A477BA">
        <w:rPr>
          <w:lang w:val="en-US"/>
        </w:rPr>
        <w:t>posuere</w:t>
      </w:r>
      <w:proofErr w:type="spellEnd"/>
      <w:r w:rsidRPr="00A477BA">
        <w:rPr>
          <w:lang w:val="en-US"/>
        </w:rPr>
        <w:t xml:space="preserve"> </w:t>
      </w:r>
      <w:proofErr w:type="spellStart"/>
      <w:r w:rsidRPr="00A477BA">
        <w:rPr>
          <w:lang w:val="en-US"/>
        </w:rPr>
        <w:t>purus</w:t>
      </w:r>
      <w:proofErr w:type="spellEnd"/>
      <w:r w:rsidRPr="00A477BA">
        <w:rPr>
          <w:lang w:val="en-US"/>
        </w:rPr>
        <w:t xml:space="preserve">, in </w:t>
      </w:r>
      <w:proofErr w:type="spellStart"/>
      <w:r w:rsidRPr="00A477BA">
        <w:rPr>
          <w:lang w:val="en-US"/>
        </w:rPr>
        <w:t>placerat</w:t>
      </w:r>
      <w:proofErr w:type="spellEnd"/>
      <w:r w:rsidRPr="00A477BA">
        <w:rPr>
          <w:lang w:val="en-US"/>
        </w:rPr>
        <w:t xml:space="preserve"> lorem. Sed </w:t>
      </w:r>
      <w:proofErr w:type="spellStart"/>
      <w:r w:rsidRPr="00A477BA">
        <w:rPr>
          <w:lang w:val="en-US"/>
        </w:rPr>
        <w:t>imperdiet</w:t>
      </w:r>
      <w:proofErr w:type="spellEnd"/>
      <w:r w:rsidRPr="00A477BA">
        <w:rPr>
          <w:lang w:val="en-US"/>
        </w:rPr>
        <w:t xml:space="preserve"> ligula </w:t>
      </w:r>
      <w:proofErr w:type="spellStart"/>
      <w:r w:rsidRPr="00A477BA">
        <w:rPr>
          <w:lang w:val="en-US"/>
        </w:rPr>
        <w:t>quis</w:t>
      </w:r>
      <w:proofErr w:type="spellEnd"/>
      <w:r w:rsidRPr="00A477BA">
        <w:rPr>
          <w:lang w:val="en-US"/>
        </w:rPr>
        <w:t xml:space="preserve"> ex </w:t>
      </w:r>
      <w:proofErr w:type="spellStart"/>
      <w:r w:rsidRPr="00A477BA">
        <w:rPr>
          <w:lang w:val="en-US"/>
        </w:rPr>
        <w:t>accumsan</w:t>
      </w:r>
      <w:proofErr w:type="spellEnd"/>
      <w:r w:rsidRPr="00A477BA">
        <w:rPr>
          <w:lang w:val="en-US"/>
        </w:rPr>
        <w:t xml:space="preserve">, non </w:t>
      </w:r>
      <w:proofErr w:type="spellStart"/>
      <w:r w:rsidRPr="00A477BA">
        <w:rPr>
          <w:lang w:val="en-US"/>
        </w:rPr>
        <w:t>eleifend</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dapibus</w:t>
      </w:r>
      <w:proofErr w:type="spellEnd"/>
      <w:r w:rsidRPr="00A477BA">
        <w:rPr>
          <w:lang w:val="en-US"/>
        </w:rPr>
        <w:t xml:space="preserve">. </w:t>
      </w:r>
      <w:proofErr w:type="spellStart"/>
      <w:r w:rsidRPr="00A477BA">
        <w:rPr>
          <w:lang w:val="en-US"/>
        </w:rPr>
        <w:t>Praesent</w:t>
      </w:r>
      <w:proofErr w:type="spellEnd"/>
      <w:r w:rsidRPr="00A477BA">
        <w:rPr>
          <w:lang w:val="en-US"/>
        </w:rPr>
        <w:t xml:space="preserve"> vel </w:t>
      </w:r>
      <w:proofErr w:type="spellStart"/>
      <w:r w:rsidRPr="00A477BA">
        <w:rPr>
          <w:lang w:val="en-US"/>
        </w:rPr>
        <w:t>sodales</w:t>
      </w:r>
      <w:proofErr w:type="spellEnd"/>
      <w:r w:rsidRPr="00A477BA">
        <w:rPr>
          <w:lang w:val="en-US"/>
        </w:rPr>
        <w:t xml:space="preserve"> </w:t>
      </w:r>
      <w:proofErr w:type="spellStart"/>
      <w:r w:rsidRPr="00A477BA">
        <w:rPr>
          <w:lang w:val="en-US"/>
        </w:rPr>
        <w:t>massa</w:t>
      </w:r>
      <w:proofErr w:type="spellEnd"/>
      <w:r w:rsidRPr="00A477BA">
        <w:rPr>
          <w:lang w:val="en-US"/>
        </w:rPr>
        <w:t xml:space="preserve">. Integer </w:t>
      </w:r>
      <w:proofErr w:type="spellStart"/>
      <w:r w:rsidRPr="00A477BA">
        <w:rPr>
          <w:lang w:val="en-US"/>
        </w:rPr>
        <w:t>finibus</w:t>
      </w:r>
      <w:proofErr w:type="spellEnd"/>
      <w:r w:rsidRPr="00A477BA">
        <w:rPr>
          <w:lang w:val="en-US"/>
        </w:rPr>
        <w:t xml:space="preserve"> </w:t>
      </w:r>
      <w:proofErr w:type="spellStart"/>
      <w:r w:rsidRPr="00A477BA">
        <w:rPr>
          <w:lang w:val="en-US"/>
        </w:rPr>
        <w:t>nibh</w:t>
      </w:r>
      <w:proofErr w:type="spellEnd"/>
      <w:r w:rsidRPr="00A477BA">
        <w:rPr>
          <w:lang w:val="en-US"/>
        </w:rPr>
        <w:t xml:space="preserve"> a </w:t>
      </w:r>
      <w:proofErr w:type="spellStart"/>
      <w:r w:rsidRPr="00A477BA">
        <w:rPr>
          <w:lang w:val="en-US"/>
        </w:rPr>
        <w:t>sapien</w:t>
      </w:r>
      <w:proofErr w:type="spellEnd"/>
      <w:r w:rsidRPr="00A477BA">
        <w:rPr>
          <w:lang w:val="en-US"/>
        </w:rPr>
        <w:t xml:space="preserve"> </w:t>
      </w:r>
      <w:proofErr w:type="spellStart"/>
      <w:r w:rsidRPr="00A477BA">
        <w:rPr>
          <w:lang w:val="en-US"/>
        </w:rPr>
        <w:t>sagittis</w:t>
      </w:r>
      <w:proofErr w:type="spellEnd"/>
      <w:r w:rsidRPr="00A477BA">
        <w:rPr>
          <w:lang w:val="en-US"/>
        </w:rPr>
        <w:t xml:space="preserve"> </w:t>
      </w:r>
      <w:proofErr w:type="spellStart"/>
      <w:r w:rsidRPr="00A477BA">
        <w:rPr>
          <w:lang w:val="en-US"/>
        </w:rPr>
        <w:t>efficitur</w:t>
      </w:r>
      <w:proofErr w:type="spellEnd"/>
      <w:r w:rsidRPr="00A477BA">
        <w:rPr>
          <w:lang w:val="en-US"/>
        </w:rPr>
        <w:t xml:space="preserve"> </w:t>
      </w:r>
      <w:proofErr w:type="spellStart"/>
      <w:r w:rsidRPr="00A477BA">
        <w:rPr>
          <w:lang w:val="en-US"/>
        </w:rPr>
        <w:t>nec</w:t>
      </w:r>
      <w:proofErr w:type="spellEnd"/>
      <w:r w:rsidRPr="00A477BA">
        <w:rPr>
          <w:lang w:val="en-US"/>
        </w:rPr>
        <w:t xml:space="preserve"> vel </w:t>
      </w:r>
      <w:proofErr w:type="spellStart"/>
      <w:r w:rsidRPr="00A477BA">
        <w:rPr>
          <w:lang w:val="en-US"/>
        </w:rPr>
        <w:t>purus</w:t>
      </w:r>
      <w:proofErr w:type="spellEnd"/>
      <w:r w:rsidRPr="00A477BA">
        <w:rPr>
          <w:lang w:val="en-US"/>
        </w:rPr>
        <w:t xml:space="preserve">. Duis ac </w:t>
      </w:r>
      <w:proofErr w:type="spellStart"/>
      <w:r w:rsidRPr="00A477BA">
        <w:rPr>
          <w:lang w:val="en-US"/>
        </w:rPr>
        <w:t>purus</w:t>
      </w:r>
      <w:proofErr w:type="spellEnd"/>
      <w:r w:rsidRPr="00A477BA">
        <w:rPr>
          <w:lang w:val="en-US"/>
        </w:rPr>
        <w:t xml:space="preserve"> dolor. Nam pharetra </w:t>
      </w:r>
      <w:proofErr w:type="spellStart"/>
      <w:r w:rsidRPr="00A477BA">
        <w:rPr>
          <w:lang w:val="en-US"/>
        </w:rPr>
        <w:t>nunc</w:t>
      </w:r>
      <w:proofErr w:type="spellEnd"/>
      <w:r w:rsidRPr="00A477BA">
        <w:rPr>
          <w:lang w:val="en-US"/>
        </w:rPr>
        <w:t xml:space="preserve"> </w:t>
      </w:r>
      <w:proofErr w:type="spellStart"/>
      <w:r w:rsidRPr="00A477BA">
        <w:rPr>
          <w:lang w:val="en-US"/>
        </w:rPr>
        <w:t>ullamcorper</w:t>
      </w:r>
      <w:proofErr w:type="spellEnd"/>
      <w:r w:rsidRPr="00A477BA">
        <w:rPr>
          <w:lang w:val="en-US"/>
        </w:rPr>
        <w:t xml:space="preserve"> </w:t>
      </w:r>
      <w:proofErr w:type="spellStart"/>
      <w:r w:rsidRPr="00A477BA">
        <w:rPr>
          <w:lang w:val="en-US"/>
        </w:rPr>
        <w:t>arcu</w:t>
      </w:r>
      <w:proofErr w:type="spellEnd"/>
      <w:r w:rsidRPr="00A477BA">
        <w:rPr>
          <w:lang w:val="en-US"/>
        </w:rPr>
        <w:t xml:space="preserve"> </w:t>
      </w:r>
      <w:proofErr w:type="spellStart"/>
      <w:r w:rsidRPr="00A477BA">
        <w:rPr>
          <w:lang w:val="en-US"/>
        </w:rPr>
        <w:t>vulputate</w:t>
      </w:r>
      <w:proofErr w:type="spellEnd"/>
      <w:r w:rsidRPr="00A477BA">
        <w:rPr>
          <w:lang w:val="en-US"/>
        </w:rPr>
        <w:t xml:space="preserve">, </w:t>
      </w:r>
      <w:proofErr w:type="spellStart"/>
      <w:r w:rsidRPr="00A477BA">
        <w:rPr>
          <w:lang w:val="en-US"/>
        </w:rPr>
        <w:t>eget</w:t>
      </w:r>
      <w:proofErr w:type="spellEnd"/>
      <w:r w:rsidRPr="00A477BA">
        <w:rPr>
          <w:lang w:val="en-US"/>
        </w:rPr>
        <w:t xml:space="preserve"> semper mi </w:t>
      </w:r>
      <w:proofErr w:type="spellStart"/>
      <w:r w:rsidRPr="00A477BA">
        <w:rPr>
          <w:lang w:val="en-US"/>
        </w:rPr>
        <w:t>interdum</w:t>
      </w:r>
      <w:proofErr w:type="spellEnd"/>
      <w:r w:rsidRPr="00A477BA">
        <w:rPr>
          <w:lang w:val="en-US"/>
        </w:rPr>
        <w:t xml:space="preserve">. Proin </w:t>
      </w:r>
      <w:proofErr w:type="spellStart"/>
      <w:r w:rsidRPr="00A477BA">
        <w:rPr>
          <w:lang w:val="en-US"/>
        </w:rPr>
        <w:t>imperdiet</w:t>
      </w:r>
      <w:proofErr w:type="spellEnd"/>
      <w:r w:rsidRPr="00A477BA">
        <w:rPr>
          <w:lang w:val="en-US"/>
        </w:rPr>
        <w:t xml:space="preserve"> </w:t>
      </w:r>
      <w:proofErr w:type="spellStart"/>
      <w:r w:rsidRPr="00A477BA">
        <w:rPr>
          <w:lang w:val="en-US"/>
        </w:rPr>
        <w:t>tincidunt</w:t>
      </w:r>
      <w:proofErr w:type="spellEnd"/>
      <w:r w:rsidRPr="00A477BA">
        <w:rPr>
          <w:lang w:val="en-US"/>
        </w:rPr>
        <w:t xml:space="preserve"> </w:t>
      </w:r>
      <w:proofErr w:type="spellStart"/>
      <w:r w:rsidRPr="00A477BA">
        <w:rPr>
          <w:lang w:val="en-US"/>
        </w:rPr>
        <w:t>nibh</w:t>
      </w:r>
      <w:proofErr w:type="spellEnd"/>
      <w:r w:rsidRPr="00A477BA">
        <w:rPr>
          <w:lang w:val="en-US"/>
        </w:rPr>
        <w:t xml:space="preserve"> </w:t>
      </w:r>
      <w:proofErr w:type="spellStart"/>
      <w:r w:rsidRPr="00A477BA">
        <w:rPr>
          <w:lang w:val="en-US"/>
        </w:rPr>
        <w:t>ut</w:t>
      </w:r>
      <w:proofErr w:type="spellEnd"/>
      <w:r w:rsidRPr="00A477BA">
        <w:rPr>
          <w:lang w:val="en-US"/>
        </w:rPr>
        <w:t xml:space="preserve"> </w:t>
      </w:r>
      <w:proofErr w:type="spellStart"/>
      <w:r w:rsidRPr="00A477BA">
        <w:rPr>
          <w:lang w:val="en-US"/>
        </w:rPr>
        <w:t>venenatis</w:t>
      </w:r>
      <w:proofErr w:type="spellEnd"/>
      <w:r w:rsidRPr="00A477BA">
        <w:rPr>
          <w:lang w:val="en-US"/>
        </w:rPr>
        <w:t xml:space="preserve">. </w:t>
      </w:r>
      <w:proofErr w:type="spellStart"/>
      <w:r w:rsidRPr="00A477BA">
        <w:rPr>
          <w:lang w:val="en-US"/>
        </w:rPr>
        <w:t>Nulla</w:t>
      </w:r>
      <w:proofErr w:type="spellEnd"/>
      <w:r w:rsidRPr="00A477BA">
        <w:rPr>
          <w:lang w:val="en-US"/>
        </w:rPr>
        <w:t xml:space="preserve"> dictum, </w:t>
      </w:r>
      <w:proofErr w:type="spellStart"/>
      <w:r w:rsidRPr="00A477BA">
        <w:rPr>
          <w:lang w:val="en-US"/>
        </w:rPr>
        <w:t>tellus</w:t>
      </w:r>
      <w:proofErr w:type="spellEnd"/>
      <w:r w:rsidRPr="00A477BA">
        <w:rPr>
          <w:lang w:val="en-US"/>
        </w:rPr>
        <w:t xml:space="preserve"> sed </w:t>
      </w:r>
      <w:proofErr w:type="spellStart"/>
      <w:r w:rsidRPr="00A477BA">
        <w:rPr>
          <w:lang w:val="en-US"/>
        </w:rPr>
        <w:t>aliquet</w:t>
      </w:r>
      <w:proofErr w:type="spellEnd"/>
      <w:r w:rsidRPr="00A477BA">
        <w:rPr>
          <w:lang w:val="en-US"/>
        </w:rPr>
        <w:t xml:space="preserve"> </w:t>
      </w:r>
      <w:proofErr w:type="spellStart"/>
      <w:r w:rsidRPr="00A477BA">
        <w:rPr>
          <w:lang w:val="en-US"/>
        </w:rPr>
        <w:t>laoreet</w:t>
      </w:r>
      <w:proofErr w:type="spellEnd"/>
      <w:r w:rsidRPr="00A477BA">
        <w:rPr>
          <w:lang w:val="en-US"/>
        </w:rPr>
        <w:t xml:space="preserve">, ex libero </w:t>
      </w:r>
      <w:proofErr w:type="spellStart"/>
      <w:r w:rsidRPr="00A477BA">
        <w:rPr>
          <w:lang w:val="en-US"/>
        </w:rPr>
        <w:t>tincidunt</w:t>
      </w:r>
      <w:proofErr w:type="spellEnd"/>
      <w:r w:rsidRPr="00A477BA">
        <w:rPr>
          <w:lang w:val="en-US"/>
        </w:rPr>
        <w:t xml:space="preserve"> diam, a </w:t>
      </w:r>
      <w:proofErr w:type="spellStart"/>
      <w:r w:rsidRPr="00A477BA">
        <w:rPr>
          <w:lang w:val="en-US"/>
        </w:rPr>
        <w:t>tincidunt</w:t>
      </w:r>
      <w:proofErr w:type="spellEnd"/>
      <w:r w:rsidRPr="00A477BA">
        <w:rPr>
          <w:lang w:val="en-US"/>
        </w:rPr>
        <w:t xml:space="preserve"> ipsum </w:t>
      </w:r>
      <w:proofErr w:type="spellStart"/>
      <w:r w:rsidRPr="00A477BA">
        <w:rPr>
          <w:lang w:val="en-US"/>
        </w:rPr>
        <w:t>nunc</w:t>
      </w:r>
      <w:proofErr w:type="spellEnd"/>
      <w:r w:rsidRPr="00A477BA">
        <w:rPr>
          <w:lang w:val="en-US"/>
        </w:rPr>
        <w:t xml:space="preserve"> </w:t>
      </w:r>
      <w:proofErr w:type="spellStart"/>
      <w:r w:rsidRPr="00A477BA">
        <w:rPr>
          <w:lang w:val="en-US"/>
        </w:rPr>
        <w:t>quis</w:t>
      </w:r>
      <w:proofErr w:type="spellEnd"/>
      <w:r w:rsidRPr="00A477BA">
        <w:rPr>
          <w:lang w:val="en-US"/>
        </w:rPr>
        <w:t xml:space="preserve"> </w:t>
      </w:r>
      <w:proofErr w:type="spellStart"/>
      <w:r w:rsidRPr="00A477BA">
        <w:rPr>
          <w:lang w:val="en-US"/>
        </w:rPr>
        <w:t>felis</w:t>
      </w:r>
      <w:proofErr w:type="spellEnd"/>
      <w:r w:rsidRPr="00A477BA">
        <w:rPr>
          <w:lang w:val="en-US"/>
        </w:rPr>
        <w:t xml:space="preserve">. </w:t>
      </w:r>
      <w:proofErr w:type="spellStart"/>
      <w:r w:rsidRPr="00A477BA">
        <w:rPr>
          <w:lang w:val="en-US"/>
        </w:rPr>
        <w:t>Mauris</w:t>
      </w:r>
      <w:proofErr w:type="spellEnd"/>
      <w:r w:rsidRPr="00A477BA">
        <w:rPr>
          <w:lang w:val="en-US"/>
        </w:rPr>
        <w:t xml:space="preserve"> et </w:t>
      </w:r>
      <w:proofErr w:type="spellStart"/>
      <w:r w:rsidRPr="00A477BA">
        <w:rPr>
          <w:lang w:val="en-US"/>
        </w:rPr>
        <w:t>sapien</w:t>
      </w:r>
      <w:proofErr w:type="spellEnd"/>
      <w:r w:rsidRPr="00A477BA">
        <w:rPr>
          <w:lang w:val="en-US"/>
        </w:rPr>
        <w:t xml:space="preserve"> id </w:t>
      </w:r>
      <w:proofErr w:type="spellStart"/>
      <w:r w:rsidRPr="00A477BA">
        <w:rPr>
          <w:lang w:val="en-US"/>
        </w:rPr>
        <w:t>metus</w:t>
      </w:r>
      <w:proofErr w:type="spellEnd"/>
      <w:r w:rsidRPr="00A477BA">
        <w:rPr>
          <w:lang w:val="en-US"/>
        </w:rPr>
        <w:t xml:space="preserve"> </w:t>
      </w:r>
      <w:proofErr w:type="spellStart"/>
      <w:r w:rsidRPr="00A477BA">
        <w:rPr>
          <w:lang w:val="en-US"/>
        </w:rPr>
        <w:t>tristique</w:t>
      </w:r>
      <w:proofErr w:type="spellEnd"/>
      <w:r w:rsidRPr="00A477BA">
        <w:rPr>
          <w:lang w:val="en-US"/>
        </w:rPr>
        <w:t xml:space="preserve"> </w:t>
      </w:r>
      <w:proofErr w:type="spellStart"/>
      <w:r w:rsidRPr="00A477BA">
        <w:rPr>
          <w:lang w:val="en-US"/>
        </w:rPr>
        <w:t>malesuada</w:t>
      </w:r>
      <w:proofErr w:type="spellEnd"/>
      <w:r w:rsidRPr="00A477BA">
        <w:rPr>
          <w:lang w:val="en-US"/>
        </w:rPr>
        <w:t xml:space="preserve">. Ut non </w:t>
      </w:r>
      <w:proofErr w:type="spellStart"/>
      <w:r w:rsidRPr="00A477BA">
        <w:rPr>
          <w:lang w:val="en-US"/>
        </w:rPr>
        <w:t>blandi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FD17E8">
        <w:t>Pellentesque</w:t>
      </w:r>
      <w:proofErr w:type="spellEnd"/>
      <w:r w:rsidRPr="00FD17E8">
        <w:t xml:space="preserve"> </w:t>
      </w:r>
      <w:proofErr w:type="spellStart"/>
      <w:r w:rsidRPr="00FD17E8">
        <w:t>nec</w:t>
      </w:r>
      <w:proofErr w:type="spellEnd"/>
      <w:r w:rsidRPr="00FD17E8">
        <w:t xml:space="preserve"> gravida justo. </w:t>
      </w:r>
      <w:proofErr w:type="spellStart"/>
      <w:r w:rsidRPr="00FD17E8">
        <w:t>Curabitur</w:t>
      </w:r>
      <w:proofErr w:type="spellEnd"/>
      <w:r w:rsidRPr="00FD17E8">
        <w:t xml:space="preserve"> </w:t>
      </w:r>
      <w:proofErr w:type="spellStart"/>
      <w:r w:rsidRPr="00FD17E8">
        <w:t>consequat</w:t>
      </w:r>
      <w:proofErr w:type="spellEnd"/>
      <w:r w:rsidRPr="00FD17E8">
        <w:t xml:space="preserve"> </w:t>
      </w:r>
      <w:proofErr w:type="spellStart"/>
      <w:r w:rsidRPr="00FD17E8">
        <w:t>velit</w:t>
      </w:r>
      <w:proofErr w:type="spellEnd"/>
      <w:r w:rsidRPr="00FD17E8">
        <w:t xml:space="preserve"> </w:t>
      </w:r>
      <w:proofErr w:type="spellStart"/>
      <w:r w:rsidRPr="00FD17E8">
        <w:t>orci</w:t>
      </w:r>
      <w:proofErr w:type="spellEnd"/>
      <w:r w:rsidRPr="00FD17E8">
        <w:t xml:space="preserve">, non </w:t>
      </w:r>
      <w:proofErr w:type="spellStart"/>
      <w:r w:rsidRPr="00FD17E8">
        <w:t>molestie</w:t>
      </w:r>
      <w:proofErr w:type="spellEnd"/>
      <w:r w:rsidRPr="00FD17E8">
        <w:t xml:space="preserve"> </w:t>
      </w:r>
      <w:proofErr w:type="spellStart"/>
      <w:r w:rsidRPr="00FD17E8">
        <w:t>nisl</w:t>
      </w:r>
      <w:proofErr w:type="spellEnd"/>
      <w:r w:rsidRPr="00FD17E8">
        <w:t xml:space="preserve"> </w:t>
      </w:r>
      <w:proofErr w:type="spellStart"/>
      <w:r w:rsidRPr="00FD17E8">
        <w:t>euismod</w:t>
      </w:r>
      <w:proofErr w:type="spellEnd"/>
      <w:r w:rsidRPr="00FD17E8">
        <w:t xml:space="preserve"> </w:t>
      </w:r>
      <w:proofErr w:type="spellStart"/>
      <w:r w:rsidRPr="00FD17E8">
        <w:t>eget</w:t>
      </w:r>
      <w:proofErr w:type="spellEnd"/>
      <w:r w:rsidRPr="00FD17E8">
        <w:t xml:space="preserve">. </w:t>
      </w:r>
      <w:r>
        <w:t xml:space="preserve">Etiam </w:t>
      </w:r>
      <w:proofErr w:type="spellStart"/>
      <w:r>
        <w:t>neque</w:t>
      </w:r>
      <w:proofErr w:type="spellEnd"/>
      <w:r>
        <w:t xml:space="preserve"> urna, </w:t>
      </w:r>
      <w:proofErr w:type="spellStart"/>
      <w:r>
        <w:t>finibus</w:t>
      </w:r>
      <w:proofErr w:type="spellEnd"/>
      <w:r>
        <w:t xml:space="preserve"> id </w:t>
      </w:r>
      <w:proofErr w:type="spellStart"/>
      <w:r>
        <w:t>nibh</w:t>
      </w:r>
      <w:proofErr w:type="spellEnd"/>
      <w:r>
        <w:t xml:space="preserve"> </w:t>
      </w:r>
      <w:proofErr w:type="spellStart"/>
      <w:r>
        <w:t>dignissim</w:t>
      </w:r>
      <w:proofErr w:type="spellEnd"/>
      <w:r>
        <w:t xml:space="preserve">. </w:t>
      </w:r>
      <w:proofErr w:type="spellStart"/>
      <w:r>
        <w:t>Morbi</w:t>
      </w:r>
      <w:proofErr w:type="spellEnd"/>
      <w:r>
        <w:t xml:space="preserve"> </w:t>
      </w:r>
      <w:proofErr w:type="spellStart"/>
      <w:r>
        <w:t>semper</w:t>
      </w:r>
      <w:proofErr w:type="spellEnd"/>
      <w:r>
        <w:t xml:space="preserve"> </w:t>
      </w:r>
      <w:proofErr w:type="spellStart"/>
      <w:r>
        <w:t>vulputate</w:t>
      </w:r>
      <w:proofErr w:type="spellEnd"/>
      <w:r>
        <w:t xml:space="preserve"> </w:t>
      </w:r>
      <w:proofErr w:type="spellStart"/>
      <w:r>
        <w:t>sollicitudin</w:t>
      </w:r>
      <w:proofErr w:type="spellEnd"/>
      <w:r>
        <w:t xml:space="preserve">. </w:t>
      </w:r>
      <w:proofErr w:type="spellStart"/>
      <w:r>
        <w:t>Aenean</w:t>
      </w:r>
      <w:proofErr w:type="spellEnd"/>
      <w:r>
        <w:t xml:space="preserve"> </w:t>
      </w:r>
      <w:proofErr w:type="spellStart"/>
      <w:r>
        <w:t>fermentum</w:t>
      </w:r>
      <w:proofErr w:type="spellEnd"/>
      <w:r>
        <w:t xml:space="preserve"> tempus </w:t>
      </w:r>
      <w:proofErr w:type="spellStart"/>
      <w:r>
        <w:t>pulvinar</w:t>
      </w:r>
      <w:proofErr w:type="spellEnd"/>
      <w:r>
        <w:t xml:space="preserve">. </w:t>
      </w:r>
      <w:proofErr w:type="spellStart"/>
      <w:r>
        <w:t>Donec</w:t>
      </w:r>
      <w:proofErr w:type="spellEnd"/>
      <w:r>
        <w:t xml:space="preserve"> </w:t>
      </w:r>
      <w:proofErr w:type="spellStart"/>
      <w:r>
        <w:t>cursus</w:t>
      </w:r>
      <w:proofErr w:type="spellEnd"/>
      <w:r>
        <w:t xml:space="preserve"> </w:t>
      </w:r>
      <w:proofErr w:type="spellStart"/>
      <w:r>
        <w:t>orci</w:t>
      </w:r>
      <w:proofErr w:type="spellEnd"/>
      <w:r>
        <w:t xml:space="preserve"> a </w:t>
      </w:r>
      <w:proofErr w:type="spellStart"/>
      <w:r>
        <w:t>metus</w:t>
      </w:r>
      <w:proofErr w:type="spellEnd"/>
      <w:r>
        <w:t xml:space="preserve"> </w:t>
      </w:r>
      <w:proofErr w:type="spellStart"/>
      <w:r>
        <w:t>egestas</w:t>
      </w:r>
      <w:proofErr w:type="spellEnd"/>
      <w:r>
        <w:t xml:space="preserve">, in </w:t>
      </w:r>
      <w:proofErr w:type="spellStart"/>
      <w:r>
        <w:t>hendrerit</w:t>
      </w:r>
      <w:proofErr w:type="spellEnd"/>
      <w:r>
        <w:t xml:space="preserve"> </w:t>
      </w:r>
      <w:proofErr w:type="spellStart"/>
      <w:r>
        <w:t>lacus</w:t>
      </w:r>
      <w:proofErr w:type="spellEnd"/>
      <w:r>
        <w:t xml:space="preserve"> </w:t>
      </w:r>
      <w:proofErr w:type="spellStart"/>
      <w:r>
        <w:t>pellentesque</w:t>
      </w:r>
      <w:proofErr w:type="spellEnd"/>
      <w:r>
        <w:t xml:space="preserve">. </w:t>
      </w:r>
      <w:proofErr w:type="spellStart"/>
      <w:r>
        <w:t>Nullam</w:t>
      </w:r>
      <w:proofErr w:type="spellEnd"/>
      <w:r>
        <w:t xml:space="preserve"> </w:t>
      </w:r>
      <w:proofErr w:type="spellStart"/>
      <w:r>
        <w:t>rhoncus</w:t>
      </w:r>
      <w:proofErr w:type="spellEnd"/>
      <w:r>
        <w:t xml:space="preserve"> </w:t>
      </w:r>
      <w:proofErr w:type="spellStart"/>
      <w:r>
        <w:t>molestie</w:t>
      </w:r>
      <w:proofErr w:type="spellEnd"/>
      <w:r>
        <w:t xml:space="preserve"> </w:t>
      </w:r>
      <w:proofErr w:type="spellStart"/>
      <w:r>
        <w:t>sapien</w:t>
      </w:r>
      <w:proofErr w:type="spellEnd"/>
      <w:r>
        <w:t xml:space="preserve">, </w:t>
      </w:r>
      <w:proofErr w:type="spellStart"/>
      <w:r>
        <w:t>nec</w:t>
      </w:r>
      <w:proofErr w:type="spellEnd"/>
      <w:r>
        <w:t xml:space="preserve"> </w:t>
      </w:r>
      <w:proofErr w:type="spellStart"/>
      <w:r>
        <w:t>laoreet</w:t>
      </w:r>
      <w:proofErr w:type="spellEnd"/>
      <w:r>
        <w:t xml:space="preserve"> </w:t>
      </w:r>
      <w:proofErr w:type="spellStart"/>
      <w:r>
        <w:t>leo</w:t>
      </w:r>
      <w:proofErr w:type="spellEnd"/>
      <w:r>
        <w:t xml:space="preserve"> </w:t>
      </w:r>
      <w:proofErr w:type="spellStart"/>
      <w:r>
        <w:t>pretium</w:t>
      </w:r>
      <w:proofErr w:type="spellEnd"/>
      <w:r>
        <w:t xml:space="preserve"> in. </w:t>
      </w:r>
      <w:r w:rsidRPr="00A477BA">
        <w:rPr>
          <w:lang w:val="en-US"/>
        </w:rPr>
        <w:t xml:space="preserve">Vestibulum </w:t>
      </w:r>
      <w:proofErr w:type="spellStart"/>
      <w:r w:rsidRPr="00A477BA">
        <w:rPr>
          <w:lang w:val="en-US"/>
        </w:rPr>
        <w:t>massa</w:t>
      </w:r>
      <w:proofErr w:type="spellEnd"/>
      <w:r w:rsidRPr="00A477BA">
        <w:rPr>
          <w:lang w:val="en-US"/>
        </w:rPr>
        <w:t xml:space="preserve"> </w:t>
      </w:r>
      <w:proofErr w:type="spellStart"/>
      <w:r w:rsidRPr="00A477BA">
        <w:rPr>
          <w:lang w:val="en-US"/>
        </w:rPr>
        <w:t>metus</w:t>
      </w:r>
      <w:proofErr w:type="spellEnd"/>
      <w:r w:rsidRPr="00A477BA">
        <w:rPr>
          <w:lang w:val="en-US"/>
        </w:rPr>
        <w:t xml:space="preserve">, </w:t>
      </w:r>
      <w:proofErr w:type="spellStart"/>
      <w:r w:rsidRPr="00A477BA">
        <w:rPr>
          <w:lang w:val="en-US"/>
        </w:rPr>
        <w:t>commodo</w:t>
      </w:r>
      <w:proofErr w:type="spellEnd"/>
      <w:r w:rsidRPr="00A477BA">
        <w:rPr>
          <w:lang w:val="en-US"/>
        </w:rPr>
        <w:t xml:space="preserve"> </w:t>
      </w:r>
      <w:proofErr w:type="spellStart"/>
      <w:r w:rsidRPr="00A477BA">
        <w:rPr>
          <w:lang w:val="en-US"/>
        </w:rPr>
        <w:t>nec</w:t>
      </w:r>
      <w:proofErr w:type="spellEnd"/>
      <w:r w:rsidRPr="00A477BA">
        <w:rPr>
          <w:lang w:val="en-US"/>
        </w:rPr>
        <w:t xml:space="preserve"> </w:t>
      </w:r>
      <w:proofErr w:type="spellStart"/>
      <w:r w:rsidRPr="00A477BA">
        <w:rPr>
          <w:lang w:val="en-US"/>
        </w:rPr>
        <w:t>blandit</w:t>
      </w:r>
      <w:proofErr w:type="spellEnd"/>
      <w:r w:rsidRPr="00A477BA">
        <w:rPr>
          <w:lang w:val="en-US"/>
        </w:rPr>
        <w:t xml:space="preserve"> sed, </w:t>
      </w:r>
      <w:proofErr w:type="spellStart"/>
      <w:r w:rsidRPr="00A477BA">
        <w:rPr>
          <w:lang w:val="en-US"/>
        </w:rPr>
        <w:t>molestie</w:t>
      </w:r>
      <w:proofErr w:type="spellEnd"/>
      <w:r w:rsidRPr="00A477BA">
        <w:rPr>
          <w:lang w:val="en-US"/>
        </w:rPr>
        <w:t xml:space="preserve"> at </w:t>
      </w:r>
      <w:proofErr w:type="spellStart"/>
      <w:r w:rsidRPr="00A477BA">
        <w:rPr>
          <w:lang w:val="en-US"/>
        </w:rPr>
        <w:t>nunc</w:t>
      </w:r>
      <w:proofErr w:type="spellEnd"/>
      <w:r w:rsidRPr="00A477BA">
        <w:rPr>
          <w:lang w:val="en-US"/>
        </w:rPr>
        <w:t xml:space="preserve">. </w:t>
      </w:r>
      <w:proofErr w:type="spellStart"/>
      <w:r w:rsidRPr="00A477BA">
        <w:rPr>
          <w:lang w:val="en-US"/>
        </w:rPr>
        <w:t>Suspendisse</w:t>
      </w:r>
      <w:proofErr w:type="spellEnd"/>
      <w:r w:rsidRPr="00A477BA">
        <w:rPr>
          <w:lang w:val="en-US"/>
        </w:rPr>
        <w:t xml:space="preserve"> </w:t>
      </w:r>
      <w:proofErr w:type="spellStart"/>
      <w:r w:rsidRPr="00A477BA">
        <w:rPr>
          <w:lang w:val="en-US"/>
        </w:rPr>
        <w:t>eu</w:t>
      </w:r>
      <w:proofErr w:type="spellEnd"/>
      <w:r w:rsidRPr="00A477BA">
        <w:rPr>
          <w:lang w:val="en-US"/>
        </w:rPr>
        <w:t xml:space="preserve"> </w:t>
      </w:r>
      <w:proofErr w:type="spellStart"/>
      <w:r w:rsidRPr="00A477BA">
        <w:rPr>
          <w:lang w:val="en-US"/>
        </w:rPr>
        <w:t>posuere</w:t>
      </w:r>
      <w:proofErr w:type="spellEnd"/>
      <w:r w:rsidRPr="00A477BA">
        <w:rPr>
          <w:lang w:val="en-US"/>
        </w:rPr>
        <w:t xml:space="preserve"> </w:t>
      </w:r>
      <w:proofErr w:type="spellStart"/>
      <w:r w:rsidRPr="00A477BA">
        <w:rPr>
          <w:lang w:val="en-US"/>
        </w:rPr>
        <w:t>purus</w:t>
      </w:r>
      <w:proofErr w:type="spellEnd"/>
      <w:r w:rsidRPr="00A477BA">
        <w:rPr>
          <w:lang w:val="en-US"/>
        </w:rPr>
        <w:t xml:space="preserve">, in </w:t>
      </w:r>
      <w:proofErr w:type="spellStart"/>
      <w:r w:rsidRPr="00A477BA">
        <w:rPr>
          <w:lang w:val="en-US"/>
        </w:rPr>
        <w:t>placerat</w:t>
      </w:r>
      <w:proofErr w:type="spellEnd"/>
      <w:r w:rsidRPr="00A477BA">
        <w:rPr>
          <w:lang w:val="en-US"/>
        </w:rPr>
        <w:t xml:space="preserve"> lorem. Sed </w:t>
      </w:r>
      <w:proofErr w:type="spellStart"/>
      <w:r w:rsidRPr="00A477BA">
        <w:rPr>
          <w:lang w:val="en-US"/>
        </w:rPr>
        <w:t>imperdiet</w:t>
      </w:r>
      <w:proofErr w:type="spellEnd"/>
      <w:r w:rsidRPr="00A477BA">
        <w:rPr>
          <w:lang w:val="en-US"/>
        </w:rPr>
        <w:t xml:space="preserve"> ligula </w:t>
      </w:r>
      <w:proofErr w:type="spellStart"/>
      <w:r w:rsidRPr="00A477BA">
        <w:rPr>
          <w:lang w:val="en-US"/>
        </w:rPr>
        <w:t>quis</w:t>
      </w:r>
      <w:proofErr w:type="spellEnd"/>
      <w:r w:rsidRPr="00A477BA">
        <w:rPr>
          <w:lang w:val="en-US"/>
        </w:rPr>
        <w:t xml:space="preserve"> ex </w:t>
      </w:r>
      <w:proofErr w:type="spellStart"/>
      <w:r w:rsidRPr="00A477BA">
        <w:rPr>
          <w:lang w:val="en-US"/>
        </w:rPr>
        <w:t>accumsan</w:t>
      </w:r>
      <w:proofErr w:type="spellEnd"/>
      <w:r w:rsidRPr="00A477BA">
        <w:rPr>
          <w:lang w:val="en-US"/>
        </w:rPr>
        <w:t xml:space="preserve">, non </w:t>
      </w:r>
      <w:proofErr w:type="spellStart"/>
      <w:r w:rsidRPr="00A477BA">
        <w:rPr>
          <w:lang w:val="en-US"/>
        </w:rPr>
        <w:t>eleifend</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A477BA">
        <w:rPr>
          <w:lang w:val="en-US"/>
        </w:rPr>
        <w:t>dapibus</w:t>
      </w:r>
      <w:proofErr w:type="spellEnd"/>
      <w:r w:rsidRPr="00A477BA">
        <w:rPr>
          <w:lang w:val="en-US"/>
        </w:rPr>
        <w:t xml:space="preserve">. </w:t>
      </w:r>
      <w:proofErr w:type="spellStart"/>
      <w:r w:rsidRPr="00A477BA">
        <w:rPr>
          <w:lang w:val="en-US"/>
        </w:rPr>
        <w:t>Praesent</w:t>
      </w:r>
      <w:proofErr w:type="spellEnd"/>
      <w:r w:rsidRPr="00A477BA">
        <w:rPr>
          <w:lang w:val="en-US"/>
        </w:rPr>
        <w:t xml:space="preserve"> vel </w:t>
      </w:r>
      <w:proofErr w:type="spellStart"/>
      <w:r w:rsidRPr="00A477BA">
        <w:rPr>
          <w:lang w:val="en-US"/>
        </w:rPr>
        <w:t>sodales</w:t>
      </w:r>
      <w:proofErr w:type="spellEnd"/>
      <w:r w:rsidRPr="00A477BA">
        <w:rPr>
          <w:lang w:val="en-US"/>
        </w:rPr>
        <w:t xml:space="preserve"> </w:t>
      </w:r>
      <w:proofErr w:type="spellStart"/>
      <w:r w:rsidRPr="00A477BA">
        <w:rPr>
          <w:lang w:val="en-US"/>
        </w:rPr>
        <w:t>massa</w:t>
      </w:r>
      <w:proofErr w:type="spellEnd"/>
      <w:r w:rsidRPr="00A477BA">
        <w:rPr>
          <w:lang w:val="en-US"/>
        </w:rPr>
        <w:t xml:space="preserve">. Integer </w:t>
      </w:r>
      <w:proofErr w:type="spellStart"/>
      <w:r w:rsidRPr="00A477BA">
        <w:rPr>
          <w:lang w:val="en-US"/>
        </w:rPr>
        <w:t>finibus</w:t>
      </w:r>
      <w:proofErr w:type="spellEnd"/>
      <w:r w:rsidRPr="00A477BA">
        <w:rPr>
          <w:lang w:val="en-US"/>
        </w:rPr>
        <w:t xml:space="preserve"> </w:t>
      </w:r>
      <w:proofErr w:type="spellStart"/>
      <w:r w:rsidRPr="00A477BA">
        <w:rPr>
          <w:lang w:val="en-US"/>
        </w:rPr>
        <w:t>nibh</w:t>
      </w:r>
      <w:proofErr w:type="spellEnd"/>
      <w:r w:rsidRPr="00A477BA">
        <w:rPr>
          <w:lang w:val="en-US"/>
        </w:rPr>
        <w:t xml:space="preserve"> a </w:t>
      </w:r>
      <w:proofErr w:type="spellStart"/>
      <w:r w:rsidRPr="00A477BA">
        <w:rPr>
          <w:lang w:val="en-US"/>
        </w:rPr>
        <w:t>sapien</w:t>
      </w:r>
      <w:proofErr w:type="spellEnd"/>
      <w:r w:rsidRPr="00A477BA">
        <w:rPr>
          <w:lang w:val="en-US"/>
        </w:rPr>
        <w:t xml:space="preserve"> </w:t>
      </w:r>
      <w:proofErr w:type="spellStart"/>
      <w:r w:rsidRPr="00A477BA">
        <w:rPr>
          <w:lang w:val="en-US"/>
        </w:rPr>
        <w:t>sagittis</w:t>
      </w:r>
      <w:proofErr w:type="spellEnd"/>
      <w:r w:rsidRPr="00A477BA">
        <w:rPr>
          <w:lang w:val="en-US"/>
        </w:rPr>
        <w:t xml:space="preserve"> </w:t>
      </w:r>
      <w:proofErr w:type="spellStart"/>
      <w:r w:rsidRPr="00A477BA">
        <w:rPr>
          <w:lang w:val="en-US"/>
        </w:rPr>
        <w:t>efficitur</w:t>
      </w:r>
      <w:proofErr w:type="spellEnd"/>
      <w:r w:rsidRPr="00A477BA">
        <w:rPr>
          <w:lang w:val="en-US"/>
        </w:rPr>
        <w:t xml:space="preserve"> </w:t>
      </w:r>
      <w:proofErr w:type="spellStart"/>
      <w:r w:rsidRPr="00A477BA">
        <w:rPr>
          <w:lang w:val="en-US"/>
        </w:rPr>
        <w:t>nec</w:t>
      </w:r>
      <w:proofErr w:type="spellEnd"/>
      <w:r w:rsidRPr="00A477BA">
        <w:rPr>
          <w:lang w:val="en-US"/>
        </w:rPr>
        <w:t xml:space="preserve"> vel </w:t>
      </w:r>
      <w:proofErr w:type="spellStart"/>
      <w:r w:rsidRPr="00A477BA">
        <w:rPr>
          <w:lang w:val="en-US"/>
        </w:rPr>
        <w:t>purus</w:t>
      </w:r>
      <w:proofErr w:type="spellEnd"/>
      <w:r w:rsidRPr="00A477BA">
        <w:rPr>
          <w:lang w:val="en-US"/>
        </w:rPr>
        <w:t xml:space="preserve">. Duis ac </w:t>
      </w:r>
      <w:proofErr w:type="spellStart"/>
      <w:r w:rsidRPr="00A477BA">
        <w:rPr>
          <w:lang w:val="en-US"/>
        </w:rPr>
        <w:t>purus</w:t>
      </w:r>
      <w:proofErr w:type="spellEnd"/>
      <w:r w:rsidRPr="00A477BA">
        <w:rPr>
          <w:lang w:val="en-US"/>
        </w:rPr>
        <w:t xml:space="preserve"> dolor. Nam pharetra </w:t>
      </w:r>
      <w:proofErr w:type="spellStart"/>
      <w:r w:rsidRPr="00A477BA">
        <w:rPr>
          <w:lang w:val="en-US"/>
        </w:rPr>
        <w:t>nunc</w:t>
      </w:r>
      <w:proofErr w:type="spellEnd"/>
      <w:r w:rsidRPr="00A477BA">
        <w:rPr>
          <w:lang w:val="en-US"/>
        </w:rPr>
        <w:t xml:space="preserve"> </w:t>
      </w:r>
      <w:proofErr w:type="spellStart"/>
      <w:r w:rsidRPr="00A477BA">
        <w:rPr>
          <w:lang w:val="en-US"/>
        </w:rPr>
        <w:t>ullamcorper</w:t>
      </w:r>
      <w:proofErr w:type="spellEnd"/>
      <w:r w:rsidRPr="00A477BA">
        <w:rPr>
          <w:lang w:val="en-US"/>
        </w:rPr>
        <w:t xml:space="preserve"> </w:t>
      </w:r>
      <w:proofErr w:type="spellStart"/>
      <w:r w:rsidRPr="00A477BA">
        <w:rPr>
          <w:lang w:val="en-US"/>
        </w:rPr>
        <w:t>arcu</w:t>
      </w:r>
      <w:proofErr w:type="spellEnd"/>
      <w:r w:rsidRPr="00A477BA">
        <w:rPr>
          <w:lang w:val="en-US"/>
        </w:rPr>
        <w:t xml:space="preserve"> </w:t>
      </w:r>
      <w:proofErr w:type="spellStart"/>
      <w:r w:rsidRPr="00A477BA">
        <w:rPr>
          <w:lang w:val="en-US"/>
        </w:rPr>
        <w:t>vulputate</w:t>
      </w:r>
      <w:proofErr w:type="spellEnd"/>
      <w:r w:rsidRPr="00A477BA">
        <w:rPr>
          <w:lang w:val="en-US"/>
        </w:rPr>
        <w:t xml:space="preserve">, </w:t>
      </w:r>
      <w:proofErr w:type="spellStart"/>
      <w:r w:rsidRPr="00A477BA">
        <w:rPr>
          <w:lang w:val="en-US"/>
        </w:rPr>
        <w:t>eget</w:t>
      </w:r>
      <w:proofErr w:type="spellEnd"/>
      <w:r w:rsidRPr="00A477BA">
        <w:rPr>
          <w:lang w:val="en-US"/>
        </w:rPr>
        <w:t xml:space="preserve"> semper mi </w:t>
      </w:r>
      <w:proofErr w:type="spellStart"/>
      <w:r w:rsidRPr="00A477BA">
        <w:rPr>
          <w:lang w:val="en-US"/>
        </w:rPr>
        <w:t>interdum</w:t>
      </w:r>
      <w:proofErr w:type="spellEnd"/>
      <w:r w:rsidRPr="00A477BA">
        <w:rPr>
          <w:lang w:val="en-US"/>
        </w:rPr>
        <w:t xml:space="preserve">. Proin </w:t>
      </w:r>
      <w:proofErr w:type="spellStart"/>
      <w:r w:rsidRPr="00A477BA">
        <w:rPr>
          <w:lang w:val="en-US"/>
        </w:rPr>
        <w:t>imperdiet</w:t>
      </w:r>
      <w:proofErr w:type="spellEnd"/>
      <w:r w:rsidRPr="00A477BA">
        <w:rPr>
          <w:lang w:val="en-US"/>
        </w:rPr>
        <w:t xml:space="preserve"> </w:t>
      </w:r>
      <w:proofErr w:type="spellStart"/>
      <w:r w:rsidRPr="00A477BA">
        <w:rPr>
          <w:lang w:val="en-US"/>
        </w:rPr>
        <w:t>tincidunt</w:t>
      </w:r>
      <w:proofErr w:type="spellEnd"/>
      <w:r w:rsidRPr="00A477BA">
        <w:rPr>
          <w:lang w:val="en-US"/>
        </w:rPr>
        <w:t xml:space="preserve"> </w:t>
      </w:r>
      <w:proofErr w:type="spellStart"/>
      <w:r w:rsidRPr="00A477BA">
        <w:rPr>
          <w:lang w:val="en-US"/>
        </w:rPr>
        <w:t>nibh</w:t>
      </w:r>
      <w:proofErr w:type="spellEnd"/>
      <w:r w:rsidRPr="00A477BA">
        <w:rPr>
          <w:lang w:val="en-US"/>
        </w:rPr>
        <w:t xml:space="preserve"> </w:t>
      </w:r>
      <w:proofErr w:type="spellStart"/>
      <w:r w:rsidRPr="00A477BA">
        <w:rPr>
          <w:lang w:val="en-US"/>
        </w:rPr>
        <w:t>ut</w:t>
      </w:r>
      <w:proofErr w:type="spellEnd"/>
      <w:r w:rsidRPr="00A477BA">
        <w:rPr>
          <w:lang w:val="en-US"/>
        </w:rPr>
        <w:t xml:space="preserve"> </w:t>
      </w:r>
      <w:proofErr w:type="spellStart"/>
      <w:r w:rsidRPr="00A477BA">
        <w:rPr>
          <w:lang w:val="en-US"/>
        </w:rPr>
        <w:t>venenatis</w:t>
      </w:r>
      <w:proofErr w:type="spellEnd"/>
      <w:r w:rsidRPr="00A477BA">
        <w:rPr>
          <w:lang w:val="en-US"/>
        </w:rPr>
        <w:t xml:space="preserve">. </w:t>
      </w:r>
      <w:proofErr w:type="spellStart"/>
      <w:r w:rsidRPr="00A477BA">
        <w:rPr>
          <w:lang w:val="en-US"/>
        </w:rPr>
        <w:t>Nulla</w:t>
      </w:r>
      <w:proofErr w:type="spellEnd"/>
      <w:r w:rsidRPr="00A477BA">
        <w:rPr>
          <w:lang w:val="en-US"/>
        </w:rPr>
        <w:t xml:space="preserve"> dictum, </w:t>
      </w:r>
      <w:proofErr w:type="spellStart"/>
      <w:r w:rsidRPr="00A477BA">
        <w:rPr>
          <w:lang w:val="en-US"/>
        </w:rPr>
        <w:t>tellus</w:t>
      </w:r>
      <w:proofErr w:type="spellEnd"/>
      <w:r w:rsidRPr="00A477BA">
        <w:rPr>
          <w:lang w:val="en-US"/>
        </w:rPr>
        <w:t xml:space="preserve"> sed </w:t>
      </w:r>
      <w:proofErr w:type="spellStart"/>
      <w:r w:rsidRPr="00A477BA">
        <w:rPr>
          <w:lang w:val="en-US"/>
        </w:rPr>
        <w:t>aliquet</w:t>
      </w:r>
      <w:proofErr w:type="spellEnd"/>
      <w:r w:rsidRPr="00A477BA">
        <w:rPr>
          <w:lang w:val="en-US"/>
        </w:rPr>
        <w:t xml:space="preserve"> </w:t>
      </w:r>
      <w:proofErr w:type="spellStart"/>
      <w:r w:rsidRPr="00A477BA">
        <w:rPr>
          <w:lang w:val="en-US"/>
        </w:rPr>
        <w:t>laoreet</w:t>
      </w:r>
      <w:proofErr w:type="spellEnd"/>
      <w:r w:rsidRPr="00A477BA">
        <w:rPr>
          <w:lang w:val="en-US"/>
        </w:rPr>
        <w:t xml:space="preserve">, ex libero </w:t>
      </w:r>
      <w:proofErr w:type="spellStart"/>
      <w:r w:rsidRPr="00A477BA">
        <w:rPr>
          <w:lang w:val="en-US"/>
        </w:rPr>
        <w:t>tincidunt</w:t>
      </w:r>
      <w:proofErr w:type="spellEnd"/>
      <w:r w:rsidRPr="00A477BA">
        <w:rPr>
          <w:lang w:val="en-US"/>
        </w:rPr>
        <w:t xml:space="preserve"> diam, a </w:t>
      </w:r>
      <w:proofErr w:type="spellStart"/>
      <w:r w:rsidRPr="00A477BA">
        <w:rPr>
          <w:lang w:val="en-US"/>
        </w:rPr>
        <w:t>tincidunt</w:t>
      </w:r>
      <w:proofErr w:type="spellEnd"/>
      <w:r w:rsidRPr="00A477BA">
        <w:rPr>
          <w:lang w:val="en-US"/>
        </w:rPr>
        <w:t xml:space="preserve"> ipsum </w:t>
      </w:r>
      <w:proofErr w:type="spellStart"/>
      <w:r w:rsidRPr="00A477BA">
        <w:rPr>
          <w:lang w:val="en-US"/>
        </w:rPr>
        <w:t>nunc</w:t>
      </w:r>
      <w:proofErr w:type="spellEnd"/>
      <w:r w:rsidRPr="00A477BA">
        <w:rPr>
          <w:lang w:val="en-US"/>
        </w:rPr>
        <w:t xml:space="preserve"> </w:t>
      </w:r>
      <w:proofErr w:type="spellStart"/>
      <w:r w:rsidRPr="00A477BA">
        <w:rPr>
          <w:lang w:val="en-US"/>
        </w:rPr>
        <w:t>quis</w:t>
      </w:r>
      <w:proofErr w:type="spellEnd"/>
      <w:r w:rsidRPr="00A477BA">
        <w:rPr>
          <w:lang w:val="en-US"/>
        </w:rPr>
        <w:t xml:space="preserve"> </w:t>
      </w:r>
      <w:proofErr w:type="spellStart"/>
      <w:r w:rsidRPr="00A477BA">
        <w:rPr>
          <w:lang w:val="en-US"/>
        </w:rPr>
        <w:t>felis</w:t>
      </w:r>
      <w:proofErr w:type="spellEnd"/>
      <w:r w:rsidRPr="00A477BA">
        <w:rPr>
          <w:lang w:val="en-US"/>
        </w:rPr>
        <w:t xml:space="preserve">. </w:t>
      </w:r>
      <w:proofErr w:type="spellStart"/>
      <w:r w:rsidRPr="00A477BA">
        <w:rPr>
          <w:lang w:val="en-US"/>
        </w:rPr>
        <w:t>Mauris</w:t>
      </w:r>
      <w:proofErr w:type="spellEnd"/>
      <w:r w:rsidRPr="00A477BA">
        <w:rPr>
          <w:lang w:val="en-US"/>
        </w:rPr>
        <w:t xml:space="preserve"> et </w:t>
      </w:r>
      <w:proofErr w:type="spellStart"/>
      <w:r w:rsidRPr="00A477BA">
        <w:rPr>
          <w:lang w:val="en-US"/>
        </w:rPr>
        <w:t>sapien</w:t>
      </w:r>
      <w:proofErr w:type="spellEnd"/>
      <w:r w:rsidRPr="00A477BA">
        <w:rPr>
          <w:lang w:val="en-US"/>
        </w:rPr>
        <w:t xml:space="preserve"> id </w:t>
      </w:r>
      <w:proofErr w:type="spellStart"/>
      <w:r w:rsidRPr="00A477BA">
        <w:rPr>
          <w:lang w:val="en-US"/>
        </w:rPr>
        <w:t>metus</w:t>
      </w:r>
      <w:proofErr w:type="spellEnd"/>
      <w:r w:rsidRPr="00A477BA">
        <w:rPr>
          <w:lang w:val="en-US"/>
        </w:rPr>
        <w:t xml:space="preserve"> </w:t>
      </w:r>
      <w:proofErr w:type="spellStart"/>
      <w:r w:rsidRPr="00A477BA">
        <w:rPr>
          <w:lang w:val="en-US"/>
        </w:rPr>
        <w:t>tristique</w:t>
      </w:r>
      <w:proofErr w:type="spellEnd"/>
      <w:r w:rsidRPr="00A477BA">
        <w:rPr>
          <w:lang w:val="en-US"/>
        </w:rPr>
        <w:t xml:space="preserve"> </w:t>
      </w:r>
      <w:proofErr w:type="spellStart"/>
      <w:r w:rsidRPr="00A477BA">
        <w:rPr>
          <w:lang w:val="en-US"/>
        </w:rPr>
        <w:t>malesuada</w:t>
      </w:r>
      <w:proofErr w:type="spellEnd"/>
      <w:r w:rsidRPr="00A477BA">
        <w:rPr>
          <w:lang w:val="en-US"/>
        </w:rPr>
        <w:t xml:space="preserve">. Ut non </w:t>
      </w:r>
      <w:proofErr w:type="spellStart"/>
      <w:r w:rsidRPr="00A477BA">
        <w:rPr>
          <w:lang w:val="en-US"/>
        </w:rPr>
        <w:t>blandit</w:t>
      </w:r>
      <w:proofErr w:type="spellEnd"/>
      <w:r w:rsidRPr="00A477BA">
        <w:rPr>
          <w:lang w:val="en-US"/>
        </w:rPr>
        <w:t xml:space="preserve"> </w:t>
      </w:r>
      <w:proofErr w:type="spellStart"/>
      <w:r w:rsidRPr="00A477BA">
        <w:rPr>
          <w:lang w:val="en-US"/>
        </w:rPr>
        <w:t>leo</w:t>
      </w:r>
      <w:proofErr w:type="spellEnd"/>
      <w:r w:rsidRPr="00A477BA">
        <w:rPr>
          <w:lang w:val="en-US"/>
        </w:rPr>
        <w:t xml:space="preserve">. </w:t>
      </w:r>
      <w:proofErr w:type="spellStart"/>
      <w:r w:rsidRPr="00FD17E8">
        <w:t>Pellentesque</w:t>
      </w:r>
      <w:proofErr w:type="spellEnd"/>
      <w:r w:rsidRPr="00FD17E8">
        <w:t xml:space="preserve"> </w:t>
      </w:r>
      <w:proofErr w:type="spellStart"/>
      <w:r w:rsidRPr="00FD17E8">
        <w:t>nec</w:t>
      </w:r>
      <w:proofErr w:type="spellEnd"/>
      <w:r w:rsidRPr="00FD17E8">
        <w:t xml:space="preserve"> gravida justo. </w:t>
      </w:r>
      <w:proofErr w:type="spellStart"/>
      <w:r w:rsidRPr="00FD17E8">
        <w:t>Curabitur</w:t>
      </w:r>
      <w:proofErr w:type="spellEnd"/>
      <w:r w:rsidRPr="00FD17E8">
        <w:t xml:space="preserve"> </w:t>
      </w:r>
      <w:proofErr w:type="spellStart"/>
      <w:r w:rsidRPr="00FD17E8">
        <w:t>consequat</w:t>
      </w:r>
      <w:proofErr w:type="spellEnd"/>
      <w:r w:rsidRPr="00FD17E8">
        <w:t xml:space="preserve"> </w:t>
      </w:r>
      <w:proofErr w:type="spellStart"/>
      <w:r w:rsidRPr="00FD17E8">
        <w:t>velit</w:t>
      </w:r>
      <w:proofErr w:type="spellEnd"/>
      <w:r w:rsidRPr="00FD17E8">
        <w:t xml:space="preserve"> </w:t>
      </w:r>
      <w:proofErr w:type="spellStart"/>
      <w:r w:rsidRPr="00FD17E8">
        <w:t>orci</w:t>
      </w:r>
      <w:proofErr w:type="spellEnd"/>
      <w:r w:rsidRPr="00FD17E8">
        <w:t xml:space="preserve">, non </w:t>
      </w:r>
      <w:proofErr w:type="spellStart"/>
      <w:r w:rsidRPr="00FD17E8">
        <w:t>molestie</w:t>
      </w:r>
      <w:proofErr w:type="spellEnd"/>
      <w:r w:rsidRPr="00FD17E8">
        <w:t xml:space="preserve"> </w:t>
      </w:r>
      <w:proofErr w:type="spellStart"/>
      <w:r w:rsidRPr="00FD17E8">
        <w:t>nisl</w:t>
      </w:r>
      <w:proofErr w:type="spellEnd"/>
      <w:r w:rsidRPr="00FD17E8">
        <w:t xml:space="preserve"> </w:t>
      </w:r>
      <w:proofErr w:type="spellStart"/>
      <w:r w:rsidRPr="00FD17E8">
        <w:t>euismod</w:t>
      </w:r>
      <w:proofErr w:type="spellEnd"/>
      <w:r w:rsidRPr="00FD17E8">
        <w:t xml:space="preserve"> </w:t>
      </w:r>
      <w:proofErr w:type="spellStart"/>
      <w:r w:rsidRPr="00FD17E8">
        <w:t>eget</w:t>
      </w:r>
      <w:proofErr w:type="spellEnd"/>
      <w:r w:rsidRPr="00FD17E8">
        <w:t xml:space="preserve">. </w:t>
      </w:r>
      <w:proofErr w:type="spellStart"/>
      <w:r w:rsidRPr="00A477BA">
        <w:rPr>
          <w:lang w:val="en-US"/>
        </w:rPr>
        <w:t>Etiam</w:t>
      </w:r>
      <w:proofErr w:type="spellEnd"/>
      <w:r w:rsidRPr="00A477BA">
        <w:rPr>
          <w:lang w:val="en-US"/>
        </w:rPr>
        <w:t xml:space="preserve"> </w:t>
      </w:r>
      <w:proofErr w:type="spellStart"/>
      <w:r w:rsidRPr="00A477BA">
        <w:rPr>
          <w:lang w:val="en-US"/>
        </w:rPr>
        <w:t>neque</w:t>
      </w:r>
      <w:proofErr w:type="spellEnd"/>
      <w:r w:rsidRPr="00A477BA">
        <w:rPr>
          <w:lang w:val="en-US"/>
        </w:rPr>
        <w:t xml:space="preserve"> </w:t>
      </w:r>
      <w:proofErr w:type="spellStart"/>
      <w:r w:rsidRPr="00A477BA">
        <w:rPr>
          <w:lang w:val="en-US"/>
        </w:rPr>
        <w:t>urna</w:t>
      </w:r>
      <w:proofErr w:type="spellEnd"/>
      <w:r w:rsidRPr="00A477BA">
        <w:rPr>
          <w:lang w:val="en-US"/>
        </w:rPr>
        <w:t xml:space="preserve">, </w:t>
      </w:r>
      <w:proofErr w:type="spellStart"/>
      <w:r w:rsidRPr="00A477BA">
        <w:rPr>
          <w:lang w:val="en-US"/>
        </w:rPr>
        <w:t>finibus</w:t>
      </w:r>
      <w:proofErr w:type="spellEnd"/>
      <w:r w:rsidRPr="00A477BA">
        <w:rPr>
          <w:lang w:val="en-US"/>
        </w:rPr>
        <w:t xml:space="preserve"> id </w:t>
      </w:r>
      <w:proofErr w:type="spellStart"/>
      <w:r w:rsidRPr="00A477BA">
        <w:rPr>
          <w:lang w:val="en-US"/>
        </w:rPr>
        <w:t>nibh</w:t>
      </w:r>
      <w:proofErr w:type="spellEnd"/>
      <w:r w:rsidRPr="00A477BA">
        <w:rPr>
          <w:lang w:val="en-US"/>
        </w:rPr>
        <w:t xml:space="preserve"> </w:t>
      </w:r>
      <w:proofErr w:type="spellStart"/>
      <w:r w:rsidRPr="00A477BA">
        <w:rPr>
          <w:lang w:val="en-US"/>
        </w:rPr>
        <w:t>dignissim</w:t>
      </w:r>
      <w:proofErr w:type="spellEnd"/>
      <w:r w:rsidRPr="00A477BA">
        <w:rPr>
          <w:lang w:val="en-US"/>
        </w:rPr>
        <w:t>.</w:t>
      </w:r>
    </w:p>
    <w:p w14:paraId="0A6AB3CC" w14:textId="77777777" w:rsidR="003739FE" w:rsidRDefault="004B1F13" w:rsidP="00606A53">
      <w:r w:rsidRPr="00A477BA">
        <w:rPr>
          <w:b/>
          <w:lang w:val="en-US"/>
        </w:rPr>
        <w:t>Keywords</w:t>
      </w:r>
      <w:r w:rsidR="00606A53" w:rsidRPr="00A477BA">
        <w:rPr>
          <w:b/>
          <w:lang w:val="en-US"/>
        </w:rPr>
        <w:t>:</w:t>
      </w:r>
      <w:r w:rsidR="00606A53" w:rsidRPr="00A477BA">
        <w:rPr>
          <w:lang w:val="en-US"/>
        </w:rPr>
        <w:t xml:space="preserve"> </w:t>
      </w:r>
      <w:r w:rsidRPr="00A477BA">
        <w:rPr>
          <w:lang w:val="en-US"/>
        </w:rPr>
        <w:t>Word</w:t>
      </w:r>
      <w:r w:rsidR="00606A53" w:rsidRPr="00A477BA">
        <w:rPr>
          <w:lang w:val="en-US"/>
        </w:rPr>
        <w:t xml:space="preserve">1. </w:t>
      </w:r>
      <w:r w:rsidRPr="00A477BA">
        <w:rPr>
          <w:lang w:val="en-US"/>
        </w:rPr>
        <w:t>Word</w:t>
      </w:r>
      <w:r w:rsidR="00606A53" w:rsidRPr="00A477BA">
        <w:rPr>
          <w:lang w:val="en-US"/>
        </w:rPr>
        <w:t xml:space="preserve">2. </w:t>
      </w:r>
      <w:r>
        <w:t>Word</w:t>
      </w:r>
      <w:r w:rsidR="00606A53">
        <w:t xml:space="preserve">3. </w:t>
      </w:r>
    </w:p>
    <w:p w14:paraId="3A804EE9" w14:textId="77777777" w:rsidR="003739FE" w:rsidRDefault="003739FE" w:rsidP="00EF2BF1"/>
    <w:p w14:paraId="67601288" w14:textId="77777777" w:rsidR="003739FE" w:rsidRDefault="003739FE">
      <w:pPr>
        <w:spacing w:after="200" w:line="276" w:lineRule="auto"/>
      </w:pPr>
      <w:r>
        <w:br w:type="page"/>
      </w:r>
    </w:p>
    <w:p w14:paraId="6BB3CA6A" w14:textId="77777777" w:rsidR="004B1F13" w:rsidRPr="004B1F13" w:rsidRDefault="004B1F13" w:rsidP="004B1F13">
      <w:pPr>
        <w:jc w:val="center"/>
        <w:rPr>
          <w:b/>
        </w:rPr>
      </w:pPr>
      <w:r w:rsidRPr="004B1F13">
        <w:rPr>
          <w:b/>
        </w:rPr>
        <w:lastRenderedPageBreak/>
        <w:t>LISTA</w:t>
      </w:r>
      <w:r>
        <w:rPr>
          <w:b/>
        </w:rPr>
        <w:t xml:space="preserve"> DE </w:t>
      </w:r>
      <w:r w:rsidR="008B436A">
        <w:rPr>
          <w:b/>
        </w:rPr>
        <w:t>ILUSTRAÇÕES</w:t>
      </w:r>
    </w:p>
    <w:p w14:paraId="6B692AA2" w14:textId="77777777" w:rsidR="004B1F13" w:rsidRDefault="004B1F13" w:rsidP="004B1F13"/>
    <w:p w14:paraId="3C9578DF" w14:textId="77777777" w:rsidR="004B1F13" w:rsidRDefault="004B1F13" w:rsidP="004B1F13"/>
    <w:p w14:paraId="4D4ACBC4" w14:textId="77777777" w:rsidR="004B1F13" w:rsidRDefault="004B1F13" w:rsidP="004B1F13">
      <w:r>
        <w:fldChar w:fldCharType="begin"/>
      </w:r>
      <w:r>
        <w:instrText xml:space="preserve"> TOC \h \z \c "Figura" </w:instrText>
      </w:r>
      <w:r>
        <w:fldChar w:fldCharType="separate"/>
      </w:r>
      <w:r w:rsidR="00A477BA">
        <w:rPr>
          <w:b/>
          <w:bCs/>
          <w:noProof/>
        </w:rPr>
        <w:t>Nenhuma entrada de índice de ilustrações foi encontrada.</w:t>
      </w:r>
      <w:r>
        <w:fldChar w:fldCharType="end"/>
      </w:r>
    </w:p>
    <w:p w14:paraId="4978065A" w14:textId="77777777" w:rsidR="008B436A" w:rsidRDefault="008B436A" w:rsidP="004B1F13">
      <w:r>
        <w:fldChar w:fldCharType="begin"/>
      </w:r>
      <w:r>
        <w:instrText xml:space="preserve"> TOC \h \z \c "Tabela" </w:instrText>
      </w:r>
      <w:r>
        <w:fldChar w:fldCharType="separate"/>
      </w:r>
      <w:r w:rsidR="00C02766">
        <w:rPr>
          <w:b/>
          <w:bCs/>
          <w:noProof/>
        </w:rPr>
        <w:t>Nenhuma entrada de índice de ilustrações foi encontrada.</w:t>
      </w:r>
      <w:r>
        <w:fldChar w:fldCharType="end"/>
      </w:r>
    </w:p>
    <w:p w14:paraId="1C9896F8" w14:textId="77777777" w:rsidR="008B436A" w:rsidRDefault="008B436A" w:rsidP="004B1F13">
      <w:r>
        <w:fldChar w:fldCharType="begin"/>
      </w:r>
      <w:r>
        <w:instrText xml:space="preserve"> TOC \h \z \c "Gráfico" </w:instrText>
      </w:r>
      <w:r>
        <w:fldChar w:fldCharType="separate"/>
      </w:r>
      <w:r w:rsidR="00C02766">
        <w:rPr>
          <w:b/>
          <w:bCs/>
          <w:noProof/>
        </w:rPr>
        <w:t>Nenhuma entrada de índice de ilustrações foi encontrada.</w:t>
      </w:r>
      <w:r>
        <w:fldChar w:fldCharType="end"/>
      </w:r>
    </w:p>
    <w:p w14:paraId="24E46DA1" w14:textId="77777777" w:rsidR="008B436A" w:rsidRDefault="009971D4" w:rsidP="004B1F13">
      <w:r>
        <w:fldChar w:fldCharType="begin"/>
      </w:r>
      <w:r>
        <w:instrText xml:space="preserve"> TOC \h \z \c "Quadro" </w:instrText>
      </w:r>
      <w:r>
        <w:fldChar w:fldCharType="separate"/>
      </w:r>
      <w:r w:rsidR="00C02766">
        <w:rPr>
          <w:b/>
          <w:bCs/>
          <w:noProof/>
        </w:rPr>
        <w:t>Nenhuma entrada de índice de ilustrações foi encontrada.</w:t>
      </w:r>
      <w:r>
        <w:fldChar w:fldCharType="end"/>
      </w:r>
    </w:p>
    <w:p w14:paraId="6A4E828B" w14:textId="77777777" w:rsidR="009971D4" w:rsidRDefault="009971D4" w:rsidP="004B1F13"/>
    <w:p w14:paraId="60F2EC28" w14:textId="77777777" w:rsidR="00862CA8" w:rsidRPr="004B1F13" w:rsidRDefault="004B1F13" w:rsidP="00862CA8">
      <w:pPr>
        <w:jc w:val="center"/>
        <w:rPr>
          <w:b/>
        </w:rPr>
      </w:pPr>
      <w:r>
        <w:rPr>
          <w:b/>
        </w:rPr>
        <w:br w:type="page"/>
      </w:r>
      <w:r w:rsidR="00862CA8" w:rsidRPr="004B1F13">
        <w:rPr>
          <w:b/>
        </w:rPr>
        <w:lastRenderedPageBreak/>
        <w:t>LISTA DE SIGLAS E ABREVIATURAS</w:t>
      </w:r>
    </w:p>
    <w:p w14:paraId="625A9651" w14:textId="77777777" w:rsidR="00862CA8" w:rsidRDefault="00862CA8" w:rsidP="00862CA8">
      <w:pPr>
        <w:pStyle w:val="ListasSiglas"/>
      </w:pPr>
    </w:p>
    <w:p w14:paraId="48458ED2" w14:textId="77777777" w:rsidR="00862CA8" w:rsidRDefault="00862CA8" w:rsidP="00862CA8">
      <w:pPr>
        <w:pStyle w:val="ListasSiglas"/>
      </w:pPr>
    </w:p>
    <w:p w14:paraId="7D885406" w14:textId="77777777" w:rsidR="00DD17F2" w:rsidRDefault="00DD17F2" w:rsidP="00DD17F2">
      <w:pPr>
        <w:pStyle w:val="ListasSiglas"/>
      </w:pPr>
      <w:r w:rsidRPr="00B6681D">
        <w:t>3D</w:t>
      </w:r>
      <w:r>
        <w:tab/>
        <w:t>Três Dimensões</w:t>
      </w:r>
    </w:p>
    <w:p w14:paraId="720C5E8A" w14:textId="77777777" w:rsidR="00DD17F2" w:rsidRDefault="00DD17F2" w:rsidP="00DD17F2">
      <w:pPr>
        <w:pStyle w:val="ListasSiglas"/>
      </w:pPr>
      <w:r>
        <w:t>ADM</w:t>
      </w:r>
      <w:r>
        <w:tab/>
        <w:t>Amplitude de Movimento</w:t>
      </w:r>
    </w:p>
    <w:p w14:paraId="5F93D7C8" w14:textId="77777777" w:rsidR="00DD17F2" w:rsidRDefault="00DD17F2" w:rsidP="00DD17F2">
      <w:pPr>
        <w:pStyle w:val="ListasSiglas"/>
      </w:pPr>
      <w:r w:rsidRPr="00A80855">
        <w:t>AVC</w:t>
      </w:r>
      <w:r w:rsidRPr="00A80855">
        <w:tab/>
      </w:r>
      <w:r w:rsidRPr="0015191B">
        <w:t>Acidente Vascular Cerebral</w:t>
      </w:r>
    </w:p>
    <w:p w14:paraId="45C9F30A" w14:textId="77777777" w:rsidR="00DD17F2" w:rsidRPr="00346DFD" w:rsidRDefault="00DD17F2" w:rsidP="00DD17F2">
      <w:pPr>
        <w:pStyle w:val="ListasSiglas"/>
        <w:rPr>
          <w:lang w:val="en-US"/>
        </w:rPr>
      </w:pPr>
      <w:r w:rsidRPr="00346DFD">
        <w:rPr>
          <w:lang w:val="en-US"/>
        </w:rPr>
        <w:t>FPCB</w:t>
      </w:r>
      <w:r>
        <w:rPr>
          <w:lang w:val="en-US"/>
        </w:rPr>
        <w:tab/>
      </w:r>
      <w:r w:rsidRPr="00346DFD">
        <w:rPr>
          <w:lang w:val="en-US"/>
        </w:rPr>
        <w:t>Flexible Printed Circuit Board</w:t>
      </w:r>
    </w:p>
    <w:p w14:paraId="6F7DA93C" w14:textId="77777777" w:rsidR="00DD17F2" w:rsidRPr="00346DFD" w:rsidRDefault="00DD17F2" w:rsidP="00DD17F2">
      <w:pPr>
        <w:pStyle w:val="ListasSiglas"/>
        <w:rPr>
          <w:lang w:val="en-US"/>
        </w:rPr>
      </w:pPr>
      <w:r w:rsidRPr="00346DFD">
        <w:rPr>
          <w:lang w:val="en-US"/>
        </w:rPr>
        <w:t>IMU</w:t>
      </w:r>
      <w:r w:rsidRPr="00346DFD">
        <w:rPr>
          <w:lang w:val="en-US"/>
        </w:rPr>
        <w:tab/>
        <w:t>Inertial Measurement Unit</w:t>
      </w:r>
    </w:p>
    <w:p w14:paraId="42D2647F" w14:textId="77777777" w:rsidR="00DD17F2" w:rsidRPr="00346DFD" w:rsidRDefault="00DD17F2" w:rsidP="00DD17F2">
      <w:pPr>
        <w:pStyle w:val="ListasSiglas"/>
        <w:rPr>
          <w:lang w:val="en-US"/>
        </w:rPr>
      </w:pPr>
      <w:r>
        <w:rPr>
          <w:lang w:val="en-US"/>
        </w:rPr>
        <w:t>MCM</w:t>
      </w:r>
      <w:r>
        <w:rPr>
          <w:lang w:val="en-US"/>
        </w:rPr>
        <w:tab/>
        <w:t>Motion Capture M</w:t>
      </w:r>
      <w:r w:rsidRPr="00181EEA">
        <w:rPr>
          <w:lang w:val="en-US"/>
        </w:rPr>
        <w:t>ainboard</w:t>
      </w:r>
    </w:p>
    <w:p w14:paraId="1C66462A" w14:textId="77777777" w:rsidR="00DD17F2" w:rsidRPr="00181EEA" w:rsidRDefault="00DD17F2" w:rsidP="00DD17F2">
      <w:pPr>
        <w:pStyle w:val="ListasSiglas"/>
        <w:rPr>
          <w:lang w:val="en-US"/>
        </w:rPr>
      </w:pPr>
      <w:r w:rsidRPr="00181EEA">
        <w:rPr>
          <w:lang w:val="en-US"/>
        </w:rPr>
        <w:t>RS-232</w:t>
      </w:r>
      <w:r w:rsidRPr="00181EEA">
        <w:rPr>
          <w:lang w:val="en-US"/>
        </w:rPr>
        <w:tab/>
        <w:t>Recommend Standard 232</w:t>
      </w:r>
    </w:p>
    <w:p w14:paraId="1A9E6D8F" w14:textId="77777777" w:rsidR="00DD17F2" w:rsidRDefault="00DD17F2" w:rsidP="00DD17F2">
      <w:pPr>
        <w:pStyle w:val="ListasSiglas"/>
        <w:rPr>
          <w:lang w:val="en-US"/>
        </w:rPr>
      </w:pPr>
      <w:r w:rsidRPr="0095684D">
        <w:rPr>
          <w:lang w:val="en-US"/>
        </w:rPr>
        <w:t xml:space="preserve">TUB </w:t>
      </w:r>
      <w:r w:rsidRPr="0095684D">
        <w:rPr>
          <w:lang w:val="en-US"/>
        </w:rPr>
        <w:tab/>
        <w:t xml:space="preserve">Technical University of </w:t>
      </w:r>
      <w:proofErr w:type="spellStart"/>
      <w:r w:rsidRPr="00FD17E8">
        <w:rPr>
          <w:lang w:val="en-US"/>
        </w:rPr>
        <w:t>Berlim</w:t>
      </w:r>
      <w:proofErr w:type="spellEnd"/>
    </w:p>
    <w:p w14:paraId="19E97EBB" w14:textId="041BD091" w:rsidR="00862CA8" w:rsidRPr="00FD17E8" w:rsidRDefault="00DD17F2" w:rsidP="00DD17F2">
      <w:pPr>
        <w:pStyle w:val="ListasSiglas"/>
        <w:rPr>
          <w:lang w:val="en-US"/>
        </w:rPr>
      </w:pPr>
      <w:r w:rsidRPr="00346DFD">
        <w:rPr>
          <w:lang w:val="en-US"/>
        </w:rPr>
        <w:t xml:space="preserve">USB </w:t>
      </w:r>
      <w:r w:rsidRPr="00346DFD">
        <w:rPr>
          <w:lang w:val="en-US"/>
        </w:rPr>
        <w:tab/>
      </w:r>
      <w:r>
        <w:rPr>
          <w:lang w:val="en-US"/>
        </w:rPr>
        <w:t>Universal Serial Bus</w:t>
      </w:r>
      <w:r w:rsidRPr="0095684D">
        <w:rPr>
          <w:lang w:val="en-US"/>
        </w:rPr>
        <w:br w:type="page"/>
      </w:r>
    </w:p>
    <w:p w14:paraId="2DAF88DA" w14:textId="77777777" w:rsidR="003739FE" w:rsidRDefault="003739FE" w:rsidP="00D35831">
      <w:pPr>
        <w:jc w:val="center"/>
        <w:rPr>
          <w:b/>
        </w:rPr>
      </w:pPr>
      <w:r w:rsidRPr="00D35831">
        <w:rPr>
          <w:b/>
        </w:rPr>
        <w:lastRenderedPageBreak/>
        <w:t>SUMÁRIO</w:t>
      </w:r>
    </w:p>
    <w:p w14:paraId="4221E086" w14:textId="77777777" w:rsidR="00D35831" w:rsidRPr="00D35831" w:rsidRDefault="00D35831" w:rsidP="00D35831">
      <w:pPr>
        <w:jc w:val="center"/>
        <w:rPr>
          <w:b/>
        </w:rPr>
      </w:pPr>
    </w:p>
    <w:p w14:paraId="28AF398A" w14:textId="77777777" w:rsidR="00D35831" w:rsidRDefault="00D35831" w:rsidP="00EF2BF1"/>
    <w:p w14:paraId="12658E50" w14:textId="46732BF5" w:rsidR="004441DE" w:rsidRDefault="00C02766">
      <w:pPr>
        <w:pStyle w:val="Sumrio1"/>
        <w:rPr>
          <w:rFonts w:asciiTheme="minorHAnsi" w:eastAsiaTheme="minorEastAsia" w:hAnsiTheme="minorHAnsi"/>
          <w:b w:val="0"/>
          <w:caps w:val="0"/>
          <w:sz w:val="22"/>
          <w:szCs w:val="22"/>
          <w:lang w:eastAsia="pt-BR"/>
        </w:rPr>
      </w:pPr>
      <w:r>
        <w:fldChar w:fldCharType="begin"/>
      </w:r>
      <w:r>
        <w:instrText xml:space="preserve"> TOC \o "1-3" \h \z \t "Título;1" </w:instrText>
      </w:r>
      <w:r>
        <w:fldChar w:fldCharType="separate"/>
      </w:r>
      <w:hyperlink w:anchor="_Toc111845327" w:history="1">
        <w:r w:rsidR="004441DE" w:rsidRPr="00996E6D">
          <w:rPr>
            <w:rStyle w:val="Hyperlink"/>
          </w:rPr>
          <w:t>1</w:t>
        </w:r>
        <w:r w:rsidR="004441DE">
          <w:rPr>
            <w:rFonts w:asciiTheme="minorHAnsi" w:eastAsiaTheme="minorEastAsia" w:hAnsiTheme="minorHAnsi"/>
            <w:b w:val="0"/>
            <w:caps w:val="0"/>
            <w:sz w:val="22"/>
            <w:szCs w:val="22"/>
            <w:lang w:eastAsia="pt-BR"/>
          </w:rPr>
          <w:tab/>
        </w:r>
        <w:r w:rsidR="004441DE" w:rsidRPr="00996E6D">
          <w:rPr>
            <w:rStyle w:val="Hyperlink"/>
          </w:rPr>
          <w:t>INTRODUÇÃO</w:t>
        </w:r>
        <w:r w:rsidR="004441DE">
          <w:rPr>
            <w:webHidden/>
          </w:rPr>
          <w:tab/>
        </w:r>
        <w:r w:rsidR="004441DE">
          <w:rPr>
            <w:webHidden/>
          </w:rPr>
          <w:fldChar w:fldCharType="begin"/>
        </w:r>
        <w:r w:rsidR="004441DE">
          <w:rPr>
            <w:webHidden/>
          </w:rPr>
          <w:instrText xml:space="preserve"> PAGEREF _Toc111845327 \h </w:instrText>
        </w:r>
        <w:r w:rsidR="004441DE">
          <w:rPr>
            <w:webHidden/>
          </w:rPr>
        </w:r>
        <w:r w:rsidR="004441DE">
          <w:rPr>
            <w:webHidden/>
          </w:rPr>
          <w:fldChar w:fldCharType="separate"/>
        </w:r>
        <w:r w:rsidR="001472C6">
          <w:rPr>
            <w:webHidden/>
          </w:rPr>
          <w:t>14</w:t>
        </w:r>
        <w:r w:rsidR="004441DE">
          <w:rPr>
            <w:webHidden/>
          </w:rPr>
          <w:fldChar w:fldCharType="end"/>
        </w:r>
      </w:hyperlink>
    </w:p>
    <w:p w14:paraId="5D11500D" w14:textId="0AA6C89A" w:rsidR="004441DE" w:rsidRDefault="00000000">
      <w:pPr>
        <w:pStyle w:val="Sumrio1"/>
        <w:rPr>
          <w:rFonts w:asciiTheme="minorHAnsi" w:eastAsiaTheme="minorEastAsia" w:hAnsiTheme="minorHAnsi"/>
          <w:b w:val="0"/>
          <w:caps w:val="0"/>
          <w:sz w:val="22"/>
          <w:szCs w:val="22"/>
          <w:lang w:eastAsia="pt-BR"/>
        </w:rPr>
      </w:pPr>
      <w:hyperlink w:anchor="_Toc111845328" w:history="1">
        <w:r w:rsidR="004441DE" w:rsidRPr="00996E6D">
          <w:rPr>
            <w:rStyle w:val="Hyperlink"/>
          </w:rPr>
          <w:t>2</w:t>
        </w:r>
        <w:r w:rsidR="004441DE">
          <w:rPr>
            <w:rFonts w:asciiTheme="minorHAnsi" w:eastAsiaTheme="minorEastAsia" w:hAnsiTheme="minorHAnsi"/>
            <w:b w:val="0"/>
            <w:caps w:val="0"/>
            <w:sz w:val="22"/>
            <w:szCs w:val="22"/>
            <w:lang w:eastAsia="pt-BR"/>
          </w:rPr>
          <w:tab/>
        </w:r>
        <w:r w:rsidR="004441DE" w:rsidRPr="00996E6D">
          <w:rPr>
            <w:rStyle w:val="Hyperlink"/>
          </w:rPr>
          <w:t>FUNDAMENTAÇÃO BIBLIOGRáFICA</w:t>
        </w:r>
        <w:r w:rsidR="004441DE">
          <w:rPr>
            <w:webHidden/>
          </w:rPr>
          <w:tab/>
        </w:r>
        <w:r w:rsidR="004441DE">
          <w:rPr>
            <w:webHidden/>
          </w:rPr>
          <w:fldChar w:fldCharType="begin"/>
        </w:r>
        <w:r w:rsidR="004441DE">
          <w:rPr>
            <w:webHidden/>
          </w:rPr>
          <w:instrText xml:space="preserve"> PAGEREF _Toc111845328 \h </w:instrText>
        </w:r>
        <w:r w:rsidR="004441DE">
          <w:rPr>
            <w:webHidden/>
          </w:rPr>
        </w:r>
        <w:r w:rsidR="004441DE">
          <w:rPr>
            <w:webHidden/>
          </w:rPr>
          <w:fldChar w:fldCharType="separate"/>
        </w:r>
        <w:r w:rsidR="001472C6">
          <w:rPr>
            <w:webHidden/>
          </w:rPr>
          <w:t>16</w:t>
        </w:r>
        <w:r w:rsidR="004441DE">
          <w:rPr>
            <w:webHidden/>
          </w:rPr>
          <w:fldChar w:fldCharType="end"/>
        </w:r>
      </w:hyperlink>
    </w:p>
    <w:p w14:paraId="7C38FD60" w14:textId="7B7288B9" w:rsidR="004441DE" w:rsidRDefault="00000000">
      <w:pPr>
        <w:pStyle w:val="Sumrio2"/>
        <w:rPr>
          <w:rFonts w:asciiTheme="minorHAnsi" w:eastAsiaTheme="minorEastAsia" w:hAnsiTheme="minorHAnsi"/>
          <w:b w:val="0"/>
          <w:sz w:val="22"/>
          <w:szCs w:val="22"/>
          <w:lang w:eastAsia="pt-BR"/>
        </w:rPr>
      </w:pPr>
      <w:hyperlink w:anchor="_Toc111845329" w:history="1">
        <w:r w:rsidR="004441DE" w:rsidRPr="00996E6D">
          <w:rPr>
            <w:rStyle w:val="Hyperlink"/>
          </w:rPr>
          <w:t>2.1</w:t>
        </w:r>
        <w:r w:rsidR="004441DE">
          <w:rPr>
            <w:rFonts w:asciiTheme="minorHAnsi" w:eastAsiaTheme="minorEastAsia" w:hAnsiTheme="minorHAnsi"/>
            <w:b w:val="0"/>
            <w:sz w:val="22"/>
            <w:szCs w:val="22"/>
            <w:lang w:eastAsia="pt-BR"/>
          </w:rPr>
          <w:tab/>
        </w:r>
        <w:r w:rsidR="004441DE" w:rsidRPr="00996E6D">
          <w:rPr>
            <w:rStyle w:val="Hyperlink"/>
          </w:rPr>
          <w:t>Estado da Arte</w:t>
        </w:r>
        <w:r w:rsidR="004441DE">
          <w:rPr>
            <w:webHidden/>
          </w:rPr>
          <w:tab/>
        </w:r>
        <w:r w:rsidR="004441DE">
          <w:rPr>
            <w:webHidden/>
          </w:rPr>
          <w:fldChar w:fldCharType="begin"/>
        </w:r>
        <w:r w:rsidR="004441DE">
          <w:rPr>
            <w:webHidden/>
          </w:rPr>
          <w:instrText xml:space="preserve"> PAGEREF _Toc111845329 \h </w:instrText>
        </w:r>
        <w:r w:rsidR="004441DE">
          <w:rPr>
            <w:webHidden/>
          </w:rPr>
        </w:r>
        <w:r w:rsidR="004441DE">
          <w:rPr>
            <w:webHidden/>
          </w:rPr>
          <w:fldChar w:fldCharType="separate"/>
        </w:r>
        <w:r w:rsidR="001472C6">
          <w:rPr>
            <w:webHidden/>
          </w:rPr>
          <w:t>16</w:t>
        </w:r>
        <w:r w:rsidR="004441DE">
          <w:rPr>
            <w:webHidden/>
          </w:rPr>
          <w:fldChar w:fldCharType="end"/>
        </w:r>
      </w:hyperlink>
    </w:p>
    <w:p w14:paraId="315D5957" w14:textId="79535810" w:rsidR="004441DE" w:rsidRDefault="00000000">
      <w:pPr>
        <w:pStyle w:val="Sumrio1"/>
        <w:rPr>
          <w:rFonts w:asciiTheme="minorHAnsi" w:eastAsiaTheme="minorEastAsia" w:hAnsiTheme="minorHAnsi"/>
          <w:b w:val="0"/>
          <w:caps w:val="0"/>
          <w:sz w:val="22"/>
          <w:szCs w:val="22"/>
          <w:lang w:eastAsia="pt-BR"/>
        </w:rPr>
      </w:pPr>
      <w:hyperlink w:anchor="_Toc111845330" w:history="1">
        <w:r w:rsidR="004441DE" w:rsidRPr="00996E6D">
          <w:rPr>
            <w:rStyle w:val="Hyperlink"/>
            <w:lang w:eastAsia="pt-BR"/>
          </w:rPr>
          <w:t>3</w:t>
        </w:r>
        <w:r w:rsidR="004441DE">
          <w:rPr>
            <w:rFonts w:asciiTheme="minorHAnsi" w:eastAsiaTheme="minorEastAsia" w:hAnsiTheme="minorHAnsi"/>
            <w:b w:val="0"/>
            <w:caps w:val="0"/>
            <w:sz w:val="22"/>
            <w:szCs w:val="22"/>
            <w:lang w:eastAsia="pt-BR"/>
          </w:rPr>
          <w:tab/>
        </w:r>
        <w:r w:rsidR="004441DE" w:rsidRPr="00996E6D">
          <w:rPr>
            <w:rStyle w:val="Hyperlink"/>
            <w:lang w:eastAsia="pt-BR"/>
          </w:rPr>
          <w:t>Projeto</w:t>
        </w:r>
        <w:r w:rsidR="004441DE">
          <w:rPr>
            <w:webHidden/>
          </w:rPr>
          <w:tab/>
        </w:r>
        <w:r w:rsidR="004441DE">
          <w:rPr>
            <w:webHidden/>
          </w:rPr>
          <w:fldChar w:fldCharType="begin"/>
        </w:r>
        <w:r w:rsidR="004441DE">
          <w:rPr>
            <w:webHidden/>
          </w:rPr>
          <w:instrText xml:space="preserve"> PAGEREF _Toc111845330 \h </w:instrText>
        </w:r>
        <w:r w:rsidR="004441DE">
          <w:rPr>
            <w:webHidden/>
          </w:rPr>
        </w:r>
        <w:r w:rsidR="004441DE">
          <w:rPr>
            <w:webHidden/>
          </w:rPr>
          <w:fldChar w:fldCharType="separate"/>
        </w:r>
        <w:r w:rsidR="001472C6">
          <w:rPr>
            <w:webHidden/>
          </w:rPr>
          <w:t>33</w:t>
        </w:r>
        <w:r w:rsidR="004441DE">
          <w:rPr>
            <w:webHidden/>
          </w:rPr>
          <w:fldChar w:fldCharType="end"/>
        </w:r>
      </w:hyperlink>
    </w:p>
    <w:p w14:paraId="6539360B" w14:textId="27D33800" w:rsidR="004441DE" w:rsidRDefault="00000000">
      <w:pPr>
        <w:pStyle w:val="Sumrio2"/>
        <w:rPr>
          <w:rFonts w:asciiTheme="minorHAnsi" w:eastAsiaTheme="minorEastAsia" w:hAnsiTheme="minorHAnsi"/>
          <w:b w:val="0"/>
          <w:sz w:val="22"/>
          <w:szCs w:val="22"/>
          <w:lang w:eastAsia="pt-BR"/>
        </w:rPr>
      </w:pPr>
      <w:hyperlink w:anchor="_Toc111845331" w:history="1">
        <w:r w:rsidR="004441DE" w:rsidRPr="00996E6D">
          <w:rPr>
            <w:rStyle w:val="Hyperlink"/>
            <w:lang w:eastAsia="pt-BR"/>
          </w:rPr>
          <w:t>3.1</w:t>
        </w:r>
        <w:r w:rsidR="004441DE">
          <w:rPr>
            <w:rFonts w:asciiTheme="minorHAnsi" w:eastAsiaTheme="minorEastAsia" w:hAnsiTheme="minorHAnsi"/>
            <w:b w:val="0"/>
            <w:sz w:val="22"/>
            <w:szCs w:val="22"/>
            <w:lang w:eastAsia="pt-BR"/>
          </w:rPr>
          <w:tab/>
        </w:r>
        <w:r w:rsidR="004441DE" w:rsidRPr="00996E6D">
          <w:rPr>
            <w:rStyle w:val="Hyperlink"/>
            <w:lang w:eastAsia="pt-BR"/>
          </w:rPr>
          <w:t>Movimentos da Mão</w:t>
        </w:r>
        <w:r w:rsidR="004441DE">
          <w:rPr>
            <w:webHidden/>
          </w:rPr>
          <w:tab/>
        </w:r>
        <w:r w:rsidR="004441DE">
          <w:rPr>
            <w:webHidden/>
          </w:rPr>
          <w:fldChar w:fldCharType="begin"/>
        </w:r>
        <w:r w:rsidR="004441DE">
          <w:rPr>
            <w:webHidden/>
          </w:rPr>
          <w:instrText xml:space="preserve"> PAGEREF _Toc111845331 \h </w:instrText>
        </w:r>
        <w:r w:rsidR="004441DE">
          <w:rPr>
            <w:webHidden/>
          </w:rPr>
        </w:r>
        <w:r w:rsidR="004441DE">
          <w:rPr>
            <w:webHidden/>
          </w:rPr>
          <w:fldChar w:fldCharType="separate"/>
        </w:r>
        <w:r w:rsidR="001472C6">
          <w:rPr>
            <w:webHidden/>
          </w:rPr>
          <w:t>33</w:t>
        </w:r>
        <w:r w:rsidR="004441DE">
          <w:rPr>
            <w:webHidden/>
          </w:rPr>
          <w:fldChar w:fldCharType="end"/>
        </w:r>
      </w:hyperlink>
    </w:p>
    <w:p w14:paraId="5EDB4339" w14:textId="50C49EBD" w:rsidR="004441DE" w:rsidRDefault="00000000">
      <w:pPr>
        <w:pStyle w:val="Sumrio2"/>
        <w:rPr>
          <w:rFonts w:asciiTheme="minorHAnsi" w:eastAsiaTheme="minorEastAsia" w:hAnsiTheme="minorHAnsi"/>
          <w:b w:val="0"/>
          <w:sz w:val="22"/>
          <w:szCs w:val="22"/>
          <w:lang w:eastAsia="pt-BR"/>
        </w:rPr>
      </w:pPr>
      <w:hyperlink w:anchor="_Toc111845332" w:history="1">
        <w:r w:rsidR="004441DE" w:rsidRPr="00996E6D">
          <w:rPr>
            <w:rStyle w:val="Hyperlink"/>
          </w:rPr>
          <w:t>3.2</w:t>
        </w:r>
        <w:r w:rsidR="004441DE">
          <w:rPr>
            <w:rFonts w:asciiTheme="minorHAnsi" w:eastAsiaTheme="minorEastAsia" w:hAnsiTheme="minorHAnsi"/>
            <w:b w:val="0"/>
            <w:sz w:val="22"/>
            <w:szCs w:val="22"/>
            <w:lang w:eastAsia="pt-BR"/>
          </w:rPr>
          <w:tab/>
        </w:r>
        <w:r w:rsidR="004441DE" w:rsidRPr="00996E6D">
          <w:rPr>
            <w:rStyle w:val="Hyperlink"/>
          </w:rPr>
          <w:t>Padrões</w:t>
        </w:r>
        <w:r w:rsidR="004441DE">
          <w:rPr>
            <w:webHidden/>
          </w:rPr>
          <w:tab/>
        </w:r>
        <w:r w:rsidR="004441DE">
          <w:rPr>
            <w:webHidden/>
          </w:rPr>
          <w:fldChar w:fldCharType="begin"/>
        </w:r>
        <w:r w:rsidR="004441DE">
          <w:rPr>
            <w:webHidden/>
          </w:rPr>
          <w:instrText xml:space="preserve"> PAGEREF _Toc111845332 \h </w:instrText>
        </w:r>
        <w:r w:rsidR="004441DE">
          <w:rPr>
            <w:webHidden/>
          </w:rPr>
        </w:r>
        <w:r w:rsidR="004441DE">
          <w:rPr>
            <w:webHidden/>
          </w:rPr>
          <w:fldChar w:fldCharType="separate"/>
        </w:r>
        <w:r w:rsidR="001472C6">
          <w:rPr>
            <w:webHidden/>
          </w:rPr>
          <w:t>37</w:t>
        </w:r>
        <w:r w:rsidR="004441DE">
          <w:rPr>
            <w:webHidden/>
          </w:rPr>
          <w:fldChar w:fldCharType="end"/>
        </w:r>
      </w:hyperlink>
    </w:p>
    <w:p w14:paraId="1CAECBE2" w14:textId="0BB13E05" w:rsidR="004441DE" w:rsidRDefault="00000000">
      <w:pPr>
        <w:pStyle w:val="Sumrio2"/>
        <w:rPr>
          <w:rFonts w:asciiTheme="minorHAnsi" w:eastAsiaTheme="minorEastAsia" w:hAnsiTheme="minorHAnsi"/>
          <w:b w:val="0"/>
          <w:sz w:val="22"/>
          <w:szCs w:val="22"/>
          <w:lang w:eastAsia="pt-BR"/>
        </w:rPr>
      </w:pPr>
      <w:hyperlink w:anchor="_Toc111845333" w:history="1">
        <w:r w:rsidR="004441DE" w:rsidRPr="00996E6D">
          <w:rPr>
            <w:rStyle w:val="Hyperlink"/>
          </w:rPr>
          <w:t>3.3</w:t>
        </w:r>
        <w:r w:rsidR="004441DE">
          <w:rPr>
            <w:rFonts w:asciiTheme="minorHAnsi" w:eastAsiaTheme="minorEastAsia" w:hAnsiTheme="minorHAnsi"/>
            <w:b w:val="0"/>
            <w:sz w:val="22"/>
            <w:szCs w:val="22"/>
            <w:lang w:eastAsia="pt-BR"/>
          </w:rPr>
          <w:tab/>
        </w:r>
        <w:r w:rsidR="004441DE" w:rsidRPr="00996E6D">
          <w:rPr>
            <w:rStyle w:val="Hyperlink"/>
          </w:rPr>
          <w:t>Padrão do Dispositivo - Luva</w:t>
        </w:r>
        <w:r w:rsidR="004441DE">
          <w:rPr>
            <w:webHidden/>
          </w:rPr>
          <w:tab/>
        </w:r>
        <w:r w:rsidR="004441DE">
          <w:rPr>
            <w:webHidden/>
          </w:rPr>
          <w:fldChar w:fldCharType="begin"/>
        </w:r>
        <w:r w:rsidR="004441DE">
          <w:rPr>
            <w:webHidden/>
          </w:rPr>
          <w:instrText xml:space="preserve"> PAGEREF _Toc111845333 \h </w:instrText>
        </w:r>
        <w:r w:rsidR="004441DE">
          <w:rPr>
            <w:webHidden/>
          </w:rPr>
        </w:r>
        <w:r w:rsidR="004441DE">
          <w:rPr>
            <w:webHidden/>
          </w:rPr>
          <w:fldChar w:fldCharType="separate"/>
        </w:r>
        <w:r w:rsidR="001472C6">
          <w:rPr>
            <w:webHidden/>
          </w:rPr>
          <w:t>38</w:t>
        </w:r>
        <w:r w:rsidR="004441DE">
          <w:rPr>
            <w:webHidden/>
          </w:rPr>
          <w:fldChar w:fldCharType="end"/>
        </w:r>
      </w:hyperlink>
    </w:p>
    <w:p w14:paraId="78D05F56" w14:textId="385B8B29" w:rsidR="004441DE" w:rsidRDefault="00000000">
      <w:pPr>
        <w:pStyle w:val="Sumrio2"/>
        <w:rPr>
          <w:rFonts w:asciiTheme="minorHAnsi" w:eastAsiaTheme="minorEastAsia" w:hAnsiTheme="minorHAnsi"/>
          <w:b w:val="0"/>
          <w:sz w:val="22"/>
          <w:szCs w:val="22"/>
          <w:lang w:eastAsia="pt-BR"/>
        </w:rPr>
      </w:pPr>
      <w:hyperlink w:anchor="_Toc111845334" w:history="1">
        <w:r w:rsidR="004441DE" w:rsidRPr="00996E6D">
          <w:rPr>
            <w:rStyle w:val="Hyperlink"/>
          </w:rPr>
          <w:t>3.4</w:t>
        </w:r>
        <w:r w:rsidR="004441DE">
          <w:rPr>
            <w:rFonts w:asciiTheme="minorHAnsi" w:eastAsiaTheme="minorEastAsia" w:hAnsiTheme="minorHAnsi"/>
            <w:b w:val="0"/>
            <w:sz w:val="22"/>
            <w:szCs w:val="22"/>
            <w:lang w:eastAsia="pt-BR"/>
          </w:rPr>
          <w:tab/>
        </w:r>
        <w:r w:rsidR="004441DE" w:rsidRPr="00996E6D">
          <w:rPr>
            <w:rStyle w:val="Hyperlink"/>
          </w:rPr>
          <w:t>Requisitos</w:t>
        </w:r>
        <w:r w:rsidR="004441DE">
          <w:rPr>
            <w:webHidden/>
          </w:rPr>
          <w:tab/>
        </w:r>
        <w:r w:rsidR="004441DE">
          <w:rPr>
            <w:webHidden/>
          </w:rPr>
          <w:fldChar w:fldCharType="begin"/>
        </w:r>
        <w:r w:rsidR="004441DE">
          <w:rPr>
            <w:webHidden/>
          </w:rPr>
          <w:instrText xml:space="preserve"> PAGEREF _Toc111845334 \h </w:instrText>
        </w:r>
        <w:r w:rsidR="004441DE">
          <w:rPr>
            <w:webHidden/>
          </w:rPr>
        </w:r>
        <w:r w:rsidR="004441DE">
          <w:rPr>
            <w:webHidden/>
          </w:rPr>
          <w:fldChar w:fldCharType="separate"/>
        </w:r>
        <w:r w:rsidR="001472C6">
          <w:rPr>
            <w:webHidden/>
          </w:rPr>
          <w:t>38</w:t>
        </w:r>
        <w:r w:rsidR="004441DE">
          <w:rPr>
            <w:webHidden/>
          </w:rPr>
          <w:fldChar w:fldCharType="end"/>
        </w:r>
      </w:hyperlink>
    </w:p>
    <w:p w14:paraId="6CE655F5" w14:textId="4D4826B6" w:rsidR="004441DE" w:rsidRDefault="00000000">
      <w:pPr>
        <w:pStyle w:val="Sumrio3"/>
        <w:rPr>
          <w:rFonts w:asciiTheme="minorHAnsi" w:eastAsiaTheme="minorEastAsia" w:hAnsiTheme="minorHAnsi"/>
          <w:sz w:val="22"/>
          <w:szCs w:val="22"/>
          <w:lang w:eastAsia="pt-BR"/>
        </w:rPr>
      </w:pPr>
      <w:hyperlink w:anchor="_Toc111845335" w:history="1">
        <w:r w:rsidR="004441DE" w:rsidRPr="00996E6D">
          <w:rPr>
            <w:rStyle w:val="Hyperlink"/>
          </w:rPr>
          <w:t>3.4.1</w:t>
        </w:r>
        <w:r w:rsidR="004441DE">
          <w:rPr>
            <w:rFonts w:asciiTheme="minorHAnsi" w:eastAsiaTheme="minorEastAsia" w:hAnsiTheme="minorHAnsi"/>
            <w:sz w:val="22"/>
            <w:szCs w:val="22"/>
            <w:lang w:eastAsia="pt-BR"/>
          </w:rPr>
          <w:tab/>
        </w:r>
        <w:r w:rsidR="004441DE" w:rsidRPr="00996E6D">
          <w:rPr>
            <w:rStyle w:val="Hyperlink"/>
          </w:rPr>
          <w:t>Treinamento</w:t>
        </w:r>
        <w:r w:rsidR="004441DE">
          <w:rPr>
            <w:webHidden/>
          </w:rPr>
          <w:tab/>
        </w:r>
        <w:r w:rsidR="004441DE">
          <w:rPr>
            <w:webHidden/>
          </w:rPr>
          <w:fldChar w:fldCharType="begin"/>
        </w:r>
        <w:r w:rsidR="004441DE">
          <w:rPr>
            <w:webHidden/>
          </w:rPr>
          <w:instrText xml:space="preserve"> PAGEREF _Toc111845335 \h </w:instrText>
        </w:r>
        <w:r w:rsidR="004441DE">
          <w:rPr>
            <w:webHidden/>
          </w:rPr>
        </w:r>
        <w:r w:rsidR="004441DE">
          <w:rPr>
            <w:webHidden/>
          </w:rPr>
          <w:fldChar w:fldCharType="separate"/>
        </w:r>
        <w:r w:rsidR="001472C6">
          <w:rPr>
            <w:webHidden/>
          </w:rPr>
          <w:t>38</w:t>
        </w:r>
        <w:r w:rsidR="004441DE">
          <w:rPr>
            <w:webHidden/>
          </w:rPr>
          <w:fldChar w:fldCharType="end"/>
        </w:r>
      </w:hyperlink>
    </w:p>
    <w:p w14:paraId="5B7C919C" w14:textId="37C530AE" w:rsidR="004441DE" w:rsidRDefault="00000000">
      <w:pPr>
        <w:pStyle w:val="Sumrio3"/>
        <w:rPr>
          <w:rFonts w:asciiTheme="minorHAnsi" w:eastAsiaTheme="minorEastAsia" w:hAnsiTheme="minorHAnsi"/>
          <w:sz w:val="22"/>
          <w:szCs w:val="22"/>
          <w:lang w:eastAsia="pt-BR"/>
        </w:rPr>
      </w:pPr>
      <w:hyperlink w:anchor="_Toc111845336" w:history="1">
        <w:r w:rsidR="004441DE" w:rsidRPr="00996E6D">
          <w:rPr>
            <w:rStyle w:val="Hyperlink"/>
          </w:rPr>
          <w:t>3.4.2</w:t>
        </w:r>
        <w:r w:rsidR="004441DE">
          <w:rPr>
            <w:rFonts w:asciiTheme="minorHAnsi" w:eastAsiaTheme="minorEastAsia" w:hAnsiTheme="minorHAnsi"/>
            <w:sz w:val="22"/>
            <w:szCs w:val="22"/>
            <w:lang w:eastAsia="pt-BR"/>
          </w:rPr>
          <w:tab/>
        </w:r>
        <w:r w:rsidR="004441DE" w:rsidRPr="00996E6D">
          <w:rPr>
            <w:rStyle w:val="Hyperlink"/>
          </w:rPr>
          <w:t>Ambientais</w:t>
        </w:r>
        <w:r w:rsidR="004441DE">
          <w:rPr>
            <w:webHidden/>
          </w:rPr>
          <w:tab/>
        </w:r>
        <w:r w:rsidR="004441DE">
          <w:rPr>
            <w:webHidden/>
          </w:rPr>
          <w:fldChar w:fldCharType="begin"/>
        </w:r>
        <w:r w:rsidR="004441DE">
          <w:rPr>
            <w:webHidden/>
          </w:rPr>
          <w:instrText xml:space="preserve"> PAGEREF _Toc111845336 \h </w:instrText>
        </w:r>
        <w:r w:rsidR="004441DE">
          <w:rPr>
            <w:webHidden/>
          </w:rPr>
        </w:r>
        <w:r w:rsidR="004441DE">
          <w:rPr>
            <w:webHidden/>
          </w:rPr>
          <w:fldChar w:fldCharType="separate"/>
        </w:r>
        <w:r w:rsidR="001472C6">
          <w:rPr>
            <w:webHidden/>
          </w:rPr>
          <w:t>39</w:t>
        </w:r>
        <w:r w:rsidR="004441DE">
          <w:rPr>
            <w:webHidden/>
          </w:rPr>
          <w:fldChar w:fldCharType="end"/>
        </w:r>
      </w:hyperlink>
    </w:p>
    <w:p w14:paraId="54EB0661" w14:textId="6A78F1DD" w:rsidR="004441DE" w:rsidRDefault="00000000">
      <w:pPr>
        <w:pStyle w:val="Sumrio3"/>
        <w:rPr>
          <w:rFonts w:asciiTheme="minorHAnsi" w:eastAsiaTheme="minorEastAsia" w:hAnsiTheme="minorHAnsi"/>
          <w:sz w:val="22"/>
          <w:szCs w:val="22"/>
          <w:lang w:eastAsia="pt-BR"/>
        </w:rPr>
      </w:pPr>
      <w:hyperlink w:anchor="_Toc111845337" w:history="1">
        <w:r w:rsidR="004441DE" w:rsidRPr="00996E6D">
          <w:rPr>
            <w:rStyle w:val="Hyperlink"/>
          </w:rPr>
          <w:t>3.4.3</w:t>
        </w:r>
        <w:r w:rsidR="004441DE">
          <w:rPr>
            <w:rFonts w:asciiTheme="minorHAnsi" w:eastAsiaTheme="minorEastAsia" w:hAnsiTheme="minorHAnsi"/>
            <w:sz w:val="22"/>
            <w:szCs w:val="22"/>
            <w:lang w:eastAsia="pt-BR"/>
          </w:rPr>
          <w:tab/>
        </w:r>
        <w:r w:rsidR="004441DE" w:rsidRPr="00996E6D">
          <w:rPr>
            <w:rStyle w:val="Hyperlink"/>
          </w:rPr>
          <w:t>Software</w:t>
        </w:r>
        <w:r w:rsidR="004441DE">
          <w:rPr>
            <w:webHidden/>
          </w:rPr>
          <w:tab/>
        </w:r>
        <w:r w:rsidR="004441DE">
          <w:rPr>
            <w:webHidden/>
          </w:rPr>
          <w:fldChar w:fldCharType="begin"/>
        </w:r>
        <w:r w:rsidR="004441DE">
          <w:rPr>
            <w:webHidden/>
          </w:rPr>
          <w:instrText xml:space="preserve"> PAGEREF _Toc111845337 \h </w:instrText>
        </w:r>
        <w:r w:rsidR="004441DE">
          <w:rPr>
            <w:webHidden/>
          </w:rPr>
        </w:r>
        <w:r w:rsidR="004441DE">
          <w:rPr>
            <w:webHidden/>
          </w:rPr>
          <w:fldChar w:fldCharType="separate"/>
        </w:r>
        <w:r w:rsidR="001472C6">
          <w:rPr>
            <w:webHidden/>
          </w:rPr>
          <w:t>40</w:t>
        </w:r>
        <w:r w:rsidR="004441DE">
          <w:rPr>
            <w:webHidden/>
          </w:rPr>
          <w:fldChar w:fldCharType="end"/>
        </w:r>
      </w:hyperlink>
    </w:p>
    <w:p w14:paraId="5760A8FA" w14:textId="0114DBAE" w:rsidR="004441DE" w:rsidRDefault="00000000">
      <w:pPr>
        <w:pStyle w:val="Sumrio3"/>
        <w:rPr>
          <w:rFonts w:asciiTheme="minorHAnsi" w:eastAsiaTheme="minorEastAsia" w:hAnsiTheme="minorHAnsi"/>
          <w:sz w:val="22"/>
          <w:szCs w:val="22"/>
          <w:lang w:eastAsia="pt-BR"/>
        </w:rPr>
      </w:pPr>
      <w:hyperlink w:anchor="_Toc111845338" w:history="1">
        <w:r w:rsidR="004441DE" w:rsidRPr="00996E6D">
          <w:rPr>
            <w:rStyle w:val="Hyperlink"/>
          </w:rPr>
          <w:t>3.4.4</w:t>
        </w:r>
        <w:r w:rsidR="004441DE">
          <w:rPr>
            <w:rFonts w:asciiTheme="minorHAnsi" w:eastAsiaTheme="minorEastAsia" w:hAnsiTheme="minorHAnsi"/>
            <w:sz w:val="22"/>
            <w:szCs w:val="22"/>
            <w:lang w:eastAsia="pt-BR"/>
          </w:rPr>
          <w:tab/>
        </w:r>
        <w:r w:rsidR="004441DE" w:rsidRPr="00996E6D">
          <w:rPr>
            <w:rStyle w:val="Hyperlink"/>
          </w:rPr>
          <w:t>Segurança</w:t>
        </w:r>
        <w:r w:rsidR="004441DE">
          <w:rPr>
            <w:webHidden/>
          </w:rPr>
          <w:tab/>
        </w:r>
        <w:r w:rsidR="004441DE">
          <w:rPr>
            <w:webHidden/>
          </w:rPr>
          <w:fldChar w:fldCharType="begin"/>
        </w:r>
        <w:r w:rsidR="004441DE">
          <w:rPr>
            <w:webHidden/>
          </w:rPr>
          <w:instrText xml:space="preserve"> PAGEREF _Toc111845338 \h </w:instrText>
        </w:r>
        <w:r w:rsidR="004441DE">
          <w:rPr>
            <w:webHidden/>
          </w:rPr>
        </w:r>
        <w:r w:rsidR="004441DE">
          <w:rPr>
            <w:webHidden/>
          </w:rPr>
          <w:fldChar w:fldCharType="separate"/>
        </w:r>
        <w:r w:rsidR="001472C6">
          <w:rPr>
            <w:webHidden/>
          </w:rPr>
          <w:t>40</w:t>
        </w:r>
        <w:r w:rsidR="004441DE">
          <w:rPr>
            <w:webHidden/>
          </w:rPr>
          <w:fldChar w:fldCharType="end"/>
        </w:r>
      </w:hyperlink>
    </w:p>
    <w:p w14:paraId="323F74AF" w14:textId="5AECF26C" w:rsidR="004441DE" w:rsidRDefault="00000000">
      <w:pPr>
        <w:pStyle w:val="Sumrio3"/>
        <w:rPr>
          <w:rFonts w:asciiTheme="minorHAnsi" w:eastAsiaTheme="minorEastAsia" w:hAnsiTheme="minorHAnsi"/>
          <w:sz w:val="22"/>
          <w:szCs w:val="22"/>
          <w:lang w:eastAsia="pt-BR"/>
        </w:rPr>
      </w:pPr>
      <w:hyperlink w:anchor="_Toc111845339" w:history="1">
        <w:r w:rsidR="004441DE" w:rsidRPr="00996E6D">
          <w:rPr>
            <w:rStyle w:val="Hyperlink"/>
          </w:rPr>
          <w:t>3.4.5</w:t>
        </w:r>
        <w:r w:rsidR="004441DE">
          <w:rPr>
            <w:rFonts w:asciiTheme="minorHAnsi" w:eastAsiaTheme="minorEastAsia" w:hAnsiTheme="minorHAnsi"/>
            <w:sz w:val="22"/>
            <w:szCs w:val="22"/>
            <w:lang w:eastAsia="pt-BR"/>
          </w:rPr>
          <w:tab/>
        </w:r>
        <w:r w:rsidR="004441DE" w:rsidRPr="00996E6D">
          <w:rPr>
            <w:rStyle w:val="Hyperlink"/>
          </w:rPr>
          <w:t>Desempenho</w:t>
        </w:r>
        <w:r w:rsidR="004441DE">
          <w:rPr>
            <w:webHidden/>
          </w:rPr>
          <w:tab/>
        </w:r>
        <w:r w:rsidR="004441DE">
          <w:rPr>
            <w:webHidden/>
          </w:rPr>
          <w:fldChar w:fldCharType="begin"/>
        </w:r>
        <w:r w:rsidR="004441DE">
          <w:rPr>
            <w:webHidden/>
          </w:rPr>
          <w:instrText xml:space="preserve"> PAGEREF _Toc111845339 \h </w:instrText>
        </w:r>
        <w:r w:rsidR="004441DE">
          <w:rPr>
            <w:webHidden/>
          </w:rPr>
        </w:r>
        <w:r w:rsidR="004441DE">
          <w:rPr>
            <w:webHidden/>
          </w:rPr>
          <w:fldChar w:fldCharType="separate"/>
        </w:r>
        <w:r w:rsidR="001472C6">
          <w:rPr>
            <w:webHidden/>
          </w:rPr>
          <w:t>40</w:t>
        </w:r>
        <w:r w:rsidR="004441DE">
          <w:rPr>
            <w:webHidden/>
          </w:rPr>
          <w:fldChar w:fldCharType="end"/>
        </w:r>
      </w:hyperlink>
    </w:p>
    <w:p w14:paraId="476C2CB3" w14:textId="28C09258" w:rsidR="004441DE" w:rsidRDefault="00000000">
      <w:pPr>
        <w:pStyle w:val="Sumrio3"/>
        <w:rPr>
          <w:rFonts w:asciiTheme="minorHAnsi" w:eastAsiaTheme="minorEastAsia" w:hAnsiTheme="minorHAnsi"/>
          <w:sz w:val="22"/>
          <w:szCs w:val="22"/>
          <w:lang w:eastAsia="pt-BR"/>
        </w:rPr>
      </w:pPr>
      <w:hyperlink w:anchor="_Toc111845340" w:history="1">
        <w:r w:rsidR="004441DE" w:rsidRPr="00996E6D">
          <w:rPr>
            <w:rStyle w:val="Hyperlink"/>
          </w:rPr>
          <w:t>3.4.6</w:t>
        </w:r>
        <w:r w:rsidR="004441DE">
          <w:rPr>
            <w:rFonts w:asciiTheme="minorHAnsi" w:eastAsiaTheme="minorEastAsia" w:hAnsiTheme="minorHAnsi"/>
            <w:sz w:val="22"/>
            <w:szCs w:val="22"/>
            <w:lang w:eastAsia="pt-BR"/>
          </w:rPr>
          <w:tab/>
        </w:r>
        <w:r w:rsidR="004441DE" w:rsidRPr="00996E6D">
          <w:rPr>
            <w:rStyle w:val="Hyperlink"/>
          </w:rPr>
          <w:t>Redes</w:t>
        </w:r>
        <w:r w:rsidR="004441DE">
          <w:rPr>
            <w:webHidden/>
          </w:rPr>
          <w:tab/>
        </w:r>
        <w:r w:rsidR="004441DE">
          <w:rPr>
            <w:webHidden/>
          </w:rPr>
          <w:fldChar w:fldCharType="begin"/>
        </w:r>
        <w:r w:rsidR="004441DE">
          <w:rPr>
            <w:webHidden/>
          </w:rPr>
          <w:instrText xml:space="preserve"> PAGEREF _Toc111845340 \h </w:instrText>
        </w:r>
        <w:r w:rsidR="004441DE">
          <w:rPr>
            <w:webHidden/>
          </w:rPr>
        </w:r>
        <w:r w:rsidR="004441DE">
          <w:rPr>
            <w:webHidden/>
          </w:rPr>
          <w:fldChar w:fldCharType="separate"/>
        </w:r>
        <w:r w:rsidR="001472C6">
          <w:rPr>
            <w:webHidden/>
          </w:rPr>
          <w:t>41</w:t>
        </w:r>
        <w:r w:rsidR="004441DE">
          <w:rPr>
            <w:webHidden/>
          </w:rPr>
          <w:fldChar w:fldCharType="end"/>
        </w:r>
      </w:hyperlink>
    </w:p>
    <w:p w14:paraId="1BFBA1AD" w14:textId="68E58A07" w:rsidR="004441DE" w:rsidRDefault="00000000">
      <w:pPr>
        <w:pStyle w:val="Sumrio3"/>
        <w:rPr>
          <w:rFonts w:asciiTheme="minorHAnsi" w:eastAsiaTheme="minorEastAsia" w:hAnsiTheme="minorHAnsi"/>
          <w:sz w:val="22"/>
          <w:szCs w:val="22"/>
          <w:lang w:eastAsia="pt-BR"/>
        </w:rPr>
      </w:pPr>
      <w:hyperlink w:anchor="_Toc111845341" w:history="1">
        <w:r w:rsidR="004441DE" w:rsidRPr="00996E6D">
          <w:rPr>
            <w:rStyle w:val="Hyperlink"/>
          </w:rPr>
          <w:t>3.4.7</w:t>
        </w:r>
        <w:r w:rsidR="004441DE">
          <w:rPr>
            <w:rFonts w:asciiTheme="minorHAnsi" w:eastAsiaTheme="minorEastAsia" w:hAnsiTheme="minorHAnsi"/>
            <w:sz w:val="22"/>
            <w:szCs w:val="22"/>
            <w:lang w:eastAsia="pt-BR"/>
          </w:rPr>
          <w:tab/>
        </w:r>
        <w:r w:rsidR="004441DE" w:rsidRPr="00996E6D">
          <w:rPr>
            <w:rStyle w:val="Hyperlink"/>
          </w:rPr>
          <w:t>Rede móvel (3G em diante)</w:t>
        </w:r>
        <w:r w:rsidR="004441DE">
          <w:rPr>
            <w:webHidden/>
          </w:rPr>
          <w:tab/>
        </w:r>
        <w:r w:rsidR="004441DE">
          <w:rPr>
            <w:webHidden/>
          </w:rPr>
          <w:fldChar w:fldCharType="begin"/>
        </w:r>
        <w:r w:rsidR="004441DE">
          <w:rPr>
            <w:webHidden/>
          </w:rPr>
          <w:instrText xml:space="preserve"> PAGEREF _Toc111845341 \h </w:instrText>
        </w:r>
        <w:r w:rsidR="004441DE">
          <w:rPr>
            <w:webHidden/>
          </w:rPr>
        </w:r>
        <w:r w:rsidR="004441DE">
          <w:rPr>
            <w:webHidden/>
          </w:rPr>
          <w:fldChar w:fldCharType="separate"/>
        </w:r>
        <w:r w:rsidR="001472C6">
          <w:rPr>
            <w:webHidden/>
          </w:rPr>
          <w:t>42</w:t>
        </w:r>
        <w:r w:rsidR="004441DE">
          <w:rPr>
            <w:webHidden/>
          </w:rPr>
          <w:fldChar w:fldCharType="end"/>
        </w:r>
      </w:hyperlink>
    </w:p>
    <w:p w14:paraId="1F762ABD" w14:textId="48E5E395" w:rsidR="004441DE" w:rsidRDefault="00000000">
      <w:pPr>
        <w:pStyle w:val="Sumrio3"/>
        <w:rPr>
          <w:rFonts w:asciiTheme="minorHAnsi" w:eastAsiaTheme="minorEastAsia" w:hAnsiTheme="minorHAnsi"/>
          <w:sz w:val="22"/>
          <w:szCs w:val="22"/>
          <w:lang w:eastAsia="pt-BR"/>
        </w:rPr>
      </w:pPr>
      <w:hyperlink w:anchor="_Toc111845342" w:history="1">
        <w:r w:rsidR="004441DE" w:rsidRPr="00996E6D">
          <w:rPr>
            <w:rStyle w:val="Hyperlink"/>
          </w:rPr>
          <w:t>3.4.8</w:t>
        </w:r>
        <w:r w:rsidR="004441DE">
          <w:rPr>
            <w:rFonts w:asciiTheme="minorHAnsi" w:eastAsiaTheme="minorEastAsia" w:hAnsiTheme="minorHAnsi"/>
            <w:sz w:val="22"/>
            <w:szCs w:val="22"/>
            <w:lang w:eastAsia="pt-BR"/>
          </w:rPr>
          <w:tab/>
        </w:r>
        <w:r w:rsidR="004441DE" w:rsidRPr="00996E6D">
          <w:rPr>
            <w:rStyle w:val="Hyperlink"/>
          </w:rPr>
          <w:t>Armazenamento</w:t>
        </w:r>
        <w:r w:rsidR="004441DE">
          <w:rPr>
            <w:webHidden/>
          </w:rPr>
          <w:tab/>
        </w:r>
        <w:r w:rsidR="004441DE">
          <w:rPr>
            <w:webHidden/>
          </w:rPr>
          <w:fldChar w:fldCharType="begin"/>
        </w:r>
        <w:r w:rsidR="004441DE">
          <w:rPr>
            <w:webHidden/>
          </w:rPr>
          <w:instrText xml:space="preserve"> PAGEREF _Toc111845342 \h </w:instrText>
        </w:r>
        <w:r w:rsidR="004441DE">
          <w:rPr>
            <w:webHidden/>
          </w:rPr>
        </w:r>
        <w:r w:rsidR="004441DE">
          <w:rPr>
            <w:webHidden/>
          </w:rPr>
          <w:fldChar w:fldCharType="separate"/>
        </w:r>
        <w:r w:rsidR="001472C6">
          <w:rPr>
            <w:webHidden/>
          </w:rPr>
          <w:t>43</w:t>
        </w:r>
        <w:r w:rsidR="004441DE">
          <w:rPr>
            <w:webHidden/>
          </w:rPr>
          <w:fldChar w:fldCharType="end"/>
        </w:r>
      </w:hyperlink>
    </w:p>
    <w:p w14:paraId="135253AE" w14:textId="033EBE71" w:rsidR="004441DE" w:rsidRDefault="00000000">
      <w:pPr>
        <w:pStyle w:val="Sumrio2"/>
        <w:rPr>
          <w:rFonts w:asciiTheme="minorHAnsi" w:eastAsiaTheme="minorEastAsia" w:hAnsiTheme="minorHAnsi"/>
          <w:b w:val="0"/>
          <w:sz w:val="22"/>
          <w:szCs w:val="22"/>
          <w:lang w:eastAsia="pt-BR"/>
        </w:rPr>
      </w:pPr>
      <w:hyperlink w:anchor="_Toc111845343" w:history="1">
        <w:r w:rsidR="004441DE" w:rsidRPr="00996E6D">
          <w:rPr>
            <w:rStyle w:val="Hyperlink"/>
          </w:rPr>
          <w:t>3.5</w:t>
        </w:r>
        <w:r w:rsidR="004441DE">
          <w:rPr>
            <w:rFonts w:asciiTheme="minorHAnsi" w:eastAsiaTheme="minorEastAsia" w:hAnsiTheme="minorHAnsi"/>
            <w:b w:val="0"/>
            <w:sz w:val="22"/>
            <w:szCs w:val="22"/>
            <w:lang w:eastAsia="pt-BR"/>
          </w:rPr>
          <w:tab/>
        </w:r>
        <w:r w:rsidR="004441DE" w:rsidRPr="00996E6D">
          <w:rPr>
            <w:rStyle w:val="Hyperlink"/>
          </w:rPr>
          <w:t>Protótipo do Hardware</w:t>
        </w:r>
        <w:r w:rsidR="004441DE">
          <w:rPr>
            <w:webHidden/>
          </w:rPr>
          <w:tab/>
        </w:r>
        <w:r w:rsidR="004441DE">
          <w:rPr>
            <w:webHidden/>
          </w:rPr>
          <w:fldChar w:fldCharType="begin"/>
        </w:r>
        <w:r w:rsidR="004441DE">
          <w:rPr>
            <w:webHidden/>
          </w:rPr>
          <w:instrText xml:space="preserve"> PAGEREF _Toc111845343 \h </w:instrText>
        </w:r>
        <w:r w:rsidR="004441DE">
          <w:rPr>
            <w:webHidden/>
          </w:rPr>
        </w:r>
        <w:r w:rsidR="004441DE">
          <w:rPr>
            <w:webHidden/>
          </w:rPr>
          <w:fldChar w:fldCharType="separate"/>
        </w:r>
        <w:r w:rsidR="001472C6">
          <w:rPr>
            <w:webHidden/>
          </w:rPr>
          <w:t>43</w:t>
        </w:r>
        <w:r w:rsidR="004441DE">
          <w:rPr>
            <w:webHidden/>
          </w:rPr>
          <w:fldChar w:fldCharType="end"/>
        </w:r>
      </w:hyperlink>
    </w:p>
    <w:p w14:paraId="5860E478" w14:textId="79242F9D" w:rsidR="004441DE" w:rsidRDefault="00000000">
      <w:pPr>
        <w:pStyle w:val="Sumrio2"/>
        <w:rPr>
          <w:rFonts w:asciiTheme="minorHAnsi" w:eastAsiaTheme="minorEastAsia" w:hAnsiTheme="minorHAnsi"/>
          <w:b w:val="0"/>
          <w:sz w:val="22"/>
          <w:szCs w:val="22"/>
          <w:lang w:eastAsia="pt-BR"/>
        </w:rPr>
      </w:pPr>
      <w:hyperlink w:anchor="_Toc111845344" w:history="1">
        <w:r w:rsidR="004441DE" w:rsidRPr="00996E6D">
          <w:rPr>
            <w:rStyle w:val="Hyperlink"/>
          </w:rPr>
          <w:t>3.6</w:t>
        </w:r>
        <w:r w:rsidR="004441DE">
          <w:rPr>
            <w:rFonts w:asciiTheme="minorHAnsi" w:eastAsiaTheme="minorEastAsia" w:hAnsiTheme="minorHAnsi"/>
            <w:b w:val="0"/>
            <w:sz w:val="22"/>
            <w:szCs w:val="22"/>
            <w:lang w:eastAsia="pt-BR"/>
          </w:rPr>
          <w:tab/>
        </w:r>
        <w:r w:rsidR="004441DE" w:rsidRPr="00996E6D">
          <w:rPr>
            <w:rStyle w:val="Hyperlink"/>
          </w:rPr>
          <w:t>Sensor</w:t>
        </w:r>
        <w:r w:rsidR="004441DE">
          <w:rPr>
            <w:webHidden/>
          </w:rPr>
          <w:tab/>
        </w:r>
        <w:r w:rsidR="004441DE">
          <w:rPr>
            <w:webHidden/>
          </w:rPr>
          <w:fldChar w:fldCharType="begin"/>
        </w:r>
        <w:r w:rsidR="004441DE">
          <w:rPr>
            <w:webHidden/>
          </w:rPr>
          <w:instrText xml:space="preserve"> PAGEREF _Toc111845344 \h </w:instrText>
        </w:r>
        <w:r w:rsidR="004441DE">
          <w:rPr>
            <w:webHidden/>
          </w:rPr>
        </w:r>
        <w:r w:rsidR="004441DE">
          <w:rPr>
            <w:webHidden/>
          </w:rPr>
          <w:fldChar w:fldCharType="separate"/>
        </w:r>
        <w:r w:rsidR="001472C6">
          <w:rPr>
            <w:webHidden/>
          </w:rPr>
          <w:t>43</w:t>
        </w:r>
        <w:r w:rsidR="004441DE">
          <w:rPr>
            <w:webHidden/>
          </w:rPr>
          <w:fldChar w:fldCharType="end"/>
        </w:r>
      </w:hyperlink>
    </w:p>
    <w:p w14:paraId="1829BA85" w14:textId="481C4C5C" w:rsidR="004441DE" w:rsidRDefault="00000000">
      <w:pPr>
        <w:pStyle w:val="Sumrio2"/>
        <w:rPr>
          <w:rFonts w:asciiTheme="minorHAnsi" w:eastAsiaTheme="minorEastAsia" w:hAnsiTheme="minorHAnsi"/>
          <w:b w:val="0"/>
          <w:sz w:val="22"/>
          <w:szCs w:val="22"/>
          <w:lang w:eastAsia="pt-BR"/>
        </w:rPr>
      </w:pPr>
      <w:hyperlink w:anchor="_Toc111845345" w:history="1">
        <w:r w:rsidR="004441DE" w:rsidRPr="00996E6D">
          <w:rPr>
            <w:rStyle w:val="Hyperlink"/>
          </w:rPr>
          <w:t>3.7</w:t>
        </w:r>
        <w:r w:rsidR="004441DE">
          <w:rPr>
            <w:rFonts w:asciiTheme="minorHAnsi" w:eastAsiaTheme="minorEastAsia" w:hAnsiTheme="minorHAnsi"/>
            <w:b w:val="0"/>
            <w:sz w:val="22"/>
            <w:szCs w:val="22"/>
            <w:lang w:eastAsia="pt-BR"/>
          </w:rPr>
          <w:tab/>
        </w:r>
        <w:r w:rsidR="004441DE" w:rsidRPr="00996E6D">
          <w:rPr>
            <w:rStyle w:val="Hyperlink"/>
          </w:rPr>
          <w:t>Materiais</w:t>
        </w:r>
        <w:r w:rsidR="004441DE">
          <w:rPr>
            <w:webHidden/>
          </w:rPr>
          <w:tab/>
        </w:r>
        <w:r w:rsidR="004441DE">
          <w:rPr>
            <w:webHidden/>
          </w:rPr>
          <w:fldChar w:fldCharType="begin"/>
        </w:r>
        <w:r w:rsidR="004441DE">
          <w:rPr>
            <w:webHidden/>
          </w:rPr>
          <w:instrText xml:space="preserve"> PAGEREF _Toc111845345 \h </w:instrText>
        </w:r>
        <w:r w:rsidR="004441DE">
          <w:rPr>
            <w:webHidden/>
          </w:rPr>
        </w:r>
        <w:r w:rsidR="004441DE">
          <w:rPr>
            <w:webHidden/>
          </w:rPr>
          <w:fldChar w:fldCharType="separate"/>
        </w:r>
        <w:r w:rsidR="001472C6">
          <w:rPr>
            <w:webHidden/>
          </w:rPr>
          <w:t>45</w:t>
        </w:r>
        <w:r w:rsidR="004441DE">
          <w:rPr>
            <w:webHidden/>
          </w:rPr>
          <w:fldChar w:fldCharType="end"/>
        </w:r>
      </w:hyperlink>
    </w:p>
    <w:p w14:paraId="13E53B83" w14:textId="1CD9CF91" w:rsidR="004441DE" w:rsidRDefault="00000000">
      <w:pPr>
        <w:pStyle w:val="Sumrio3"/>
        <w:rPr>
          <w:rFonts w:asciiTheme="minorHAnsi" w:eastAsiaTheme="minorEastAsia" w:hAnsiTheme="minorHAnsi"/>
          <w:sz w:val="22"/>
          <w:szCs w:val="22"/>
          <w:lang w:eastAsia="pt-BR"/>
        </w:rPr>
      </w:pPr>
      <w:hyperlink w:anchor="_Toc111845346" w:history="1">
        <w:r w:rsidR="004441DE" w:rsidRPr="00996E6D">
          <w:rPr>
            <w:rStyle w:val="Hyperlink"/>
            <w:rFonts w:eastAsia="Arial"/>
          </w:rPr>
          <w:t>3.7.1</w:t>
        </w:r>
        <w:r w:rsidR="004441DE">
          <w:rPr>
            <w:rFonts w:asciiTheme="minorHAnsi" w:eastAsiaTheme="minorEastAsia" w:hAnsiTheme="minorHAnsi"/>
            <w:sz w:val="22"/>
            <w:szCs w:val="22"/>
            <w:lang w:eastAsia="pt-BR"/>
          </w:rPr>
          <w:tab/>
        </w:r>
        <w:r w:rsidR="004441DE" w:rsidRPr="00996E6D">
          <w:rPr>
            <w:rStyle w:val="Hyperlink"/>
            <w:rFonts w:eastAsia="Arial"/>
          </w:rPr>
          <w:t>FSR4 - Sensor de Força Resistivo</w:t>
        </w:r>
        <w:r w:rsidR="004441DE">
          <w:rPr>
            <w:webHidden/>
          </w:rPr>
          <w:tab/>
        </w:r>
        <w:r w:rsidR="004441DE">
          <w:rPr>
            <w:webHidden/>
          </w:rPr>
          <w:fldChar w:fldCharType="begin"/>
        </w:r>
        <w:r w:rsidR="004441DE">
          <w:rPr>
            <w:webHidden/>
          </w:rPr>
          <w:instrText xml:space="preserve"> PAGEREF _Toc111845346 \h </w:instrText>
        </w:r>
        <w:r w:rsidR="004441DE">
          <w:rPr>
            <w:webHidden/>
          </w:rPr>
        </w:r>
        <w:r w:rsidR="004441DE">
          <w:rPr>
            <w:webHidden/>
          </w:rPr>
          <w:fldChar w:fldCharType="separate"/>
        </w:r>
        <w:r w:rsidR="001472C6">
          <w:rPr>
            <w:webHidden/>
          </w:rPr>
          <w:t>48</w:t>
        </w:r>
        <w:r w:rsidR="004441DE">
          <w:rPr>
            <w:webHidden/>
          </w:rPr>
          <w:fldChar w:fldCharType="end"/>
        </w:r>
      </w:hyperlink>
    </w:p>
    <w:p w14:paraId="5C28D719" w14:textId="7CFDC174" w:rsidR="004441DE" w:rsidRDefault="00000000">
      <w:pPr>
        <w:pStyle w:val="Sumrio3"/>
        <w:rPr>
          <w:rFonts w:asciiTheme="minorHAnsi" w:eastAsiaTheme="minorEastAsia" w:hAnsiTheme="minorHAnsi"/>
          <w:sz w:val="22"/>
          <w:szCs w:val="22"/>
          <w:lang w:eastAsia="pt-BR"/>
        </w:rPr>
      </w:pPr>
      <w:hyperlink w:anchor="_Toc111845347" w:history="1">
        <w:r w:rsidR="004441DE" w:rsidRPr="00996E6D">
          <w:rPr>
            <w:rStyle w:val="Hyperlink"/>
          </w:rPr>
          <w:t>3.7.2</w:t>
        </w:r>
        <w:r w:rsidR="004441DE">
          <w:rPr>
            <w:rFonts w:asciiTheme="minorHAnsi" w:eastAsiaTheme="minorEastAsia" w:hAnsiTheme="minorHAnsi"/>
            <w:sz w:val="22"/>
            <w:szCs w:val="22"/>
            <w:lang w:eastAsia="pt-BR"/>
          </w:rPr>
          <w:tab/>
        </w:r>
        <w:r w:rsidR="004441DE" w:rsidRPr="00996E6D">
          <w:rPr>
            <w:rStyle w:val="Hyperlink"/>
          </w:rPr>
          <w:t>Sensor Flex 2.2”</w:t>
        </w:r>
        <w:r w:rsidR="004441DE">
          <w:rPr>
            <w:webHidden/>
          </w:rPr>
          <w:tab/>
        </w:r>
        <w:r w:rsidR="004441DE">
          <w:rPr>
            <w:webHidden/>
          </w:rPr>
          <w:fldChar w:fldCharType="begin"/>
        </w:r>
        <w:r w:rsidR="004441DE">
          <w:rPr>
            <w:webHidden/>
          </w:rPr>
          <w:instrText xml:space="preserve"> PAGEREF _Toc111845347 \h </w:instrText>
        </w:r>
        <w:r w:rsidR="004441DE">
          <w:rPr>
            <w:webHidden/>
          </w:rPr>
        </w:r>
        <w:r w:rsidR="004441DE">
          <w:rPr>
            <w:webHidden/>
          </w:rPr>
          <w:fldChar w:fldCharType="separate"/>
        </w:r>
        <w:r w:rsidR="001472C6">
          <w:rPr>
            <w:webHidden/>
          </w:rPr>
          <w:t>49</w:t>
        </w:r>
        <w:r w:rsidR="004441DE">
          <w:rPr>
            <w:webHidden/>
          </w:rPr>
          <w:fldChar w:fldCharType="end"/>
        </w:r>
      </w:hyperlink>
    </w:p>
    <w:p w14:paraId="25D0B100" w14:textId="7010343B" w:rsidR="004441DE" w:rsidRDefault="00000000">
      <w:pPr>
        <w:pStyle w:val="Sumrio3"/>
        <w:rPr>
          <w:rFonts w:asciiTheme="minorHAnsi" w:eastAsiaTheme="minorEastAsia" w:hAnsiTheme="minorHAnsi"/>
          <w:sz w:val="22"/>
          <w:szCs w:val="22"/>
          <w:lang w:eastAsia="pt-BR"/>
        </w:rPr>
      </w:pPr>
      <w:hyperlink w:anchor="_Toc111845348" w:history="1">
        <w:r w:rsidR="004441DE" w:rsidRPr="00996E6D">
          <w:rPr>
            <w:rStyle w:val="Hyperlink"/>
            <w:rFonts w:eastAsia="Arial"/>
          </w:rPr>
          <w:t>3.7.3</w:t>
        </w:r>
        <w:r w:rsidR="004441DE">
          <w:rPr>
            <w:rFonts w:asciiTheme="minorHAnsi" w:eastAsiaTheme="minorEastAsia" w:hAnsiTheme="minorHAnsi"/>
            <w:sz w:val="22"/>
            <w:szCs w:val="22"/>
            <w:lang w:eastAsia="pt-BR"/>
          </w:rPr>
          <w:tab/>
        </w:r>
        <w:r w:rsidR="004441DE" w:rsidRPr="00996E6D">
          <w:rPr>
            <w:rStyle w:val="Hyperlink"/>
            <w:rFonts w:eastAsia="Arial"/>
          </w:rPr>
          <w:t>Sensor MPU-6050</w:t>
        </w:r>
        <w:r w:rsidR="004441DE">
          <w:rPr>
            <w:webHidden/>
          </w:rPr>
          <w:tab/>
        </w:r>
        <w:r w:rsidR="004441DE">
          <w:rPr>
            <w:webHidden/>
          </w:rPr>
          <w:fldChar w:fldCharType="begin"/>
        </w:r>
        <w:r w:rsidR="004441DE">
          <w:rPr>
            <w:webHidden/>
          </w:rPr>
          <w:instrText xml:space="preserve"> PAGEREF _Toc111845348 \h </w:instrText>
        </w:r>
        <w:r w:rsidR="004441DE">
          <w:rPr>
            <w:webHidden/>
          </w:rPr>
        </w:r>
        <w:r w:rsidR="004441DE">
          <w:rPr>
            <w:webHidden/>
          </w:rPr>
          <w:fldChar w:fldCharType="separate"/>
        </w:r>
        <w:r w:rsidR="001472C6">
          <w:rPr>
            <w:webHidden/>
          </w:rPr>
          <w:t>50</w:t>
        </w:r>
        <w:r w:rsidR="004441DE">
          <w:rPr>
            <w:webHidden/>
          </w:rPr>
          <w:fldChar w:fldCharType="end"/>
        </w:r>
      </w:hyperlink>
    </w:p>
    <w:p w14:paraId="52231B73" w14:textId="6F744A06" w:rsidR="004441DE" w:rsidRDefault="00000000">
      <w:pPr>
        <w:pStyle w:val="Sumrio3"/>
        <w:rPr>
          <w:rFonts w:asciiTheme="minorHAnsi" w:eastAsiaTheme="minorEastAsia" w:hAnsiTheme="minorHAnsi"/>
          <w:sz w:val="22"/>
          <w:szCs w:val="22"/>
          <w:lang w:eastAsia="pt-BR"/>
        </w:rPr>
      </w:pPr>
      <w:hyperlink w:anchor="_Toc111845349" w:history="1">
        <w:r w:rsidR="004441DE" w:rsidRPr="00996E6D">
          <w:rPr>
            <w:rStyle w:val="Hyperlink"/>
            <w:rFonts w:eastAsia="Arial"/>
          </w:rPr>
          <w:t>3.7.4</w:t>
        </w:r>
        <w:r w:rsidR="004441DE">
          <w:rPr>
            <w:rFonts w:asciiTheme="minorHAnsi" w:eastAsiaTheme="minorEastAsia" w:hAnsiTheme="minorHAnsi"/>
            <w:sz w:val="22"/>
            <w:szCs w:val="22"/>
            <w:lang w:eastAsia="pt-BR"/>
          </w:rPr>
          <w:tab/>
        </w:r>
        <w:r w:rsidR="004441DE" w:rsidRPr="00996E6D">
          <w:rPr>
            <w:rStyle w:val="Hyperlink"/>
            <w:rFonts w:eastAsia="Arial"/>
          </w:rPr>
          <w:t>Sensor BN080</w:t>
        </w:r>
        <w:r w:rsidR="004441DE">
          <w:rPr>
            <w:webHidden/>
          </w:rPr>
          <w:tab/>
        </w:r>
        <w:r w:rsidR="004441DE">
          <w:rPr>
            <w:webHidden/>
          </w:rPr>
          <w:fldChar w:fldCharType="begin"/>
        </w:r>
        <w:r w:rsidR="004441DE">
          <w:rPr>
            <w:webHidden/>
          </w:rPr>
          <w:instrText xml:space="preserve"> PAGEREF _Toc111845349 \h </w:instrText>
        </w:r>
        <w:r w:rsidR="004441DE">
          <w:rPr>
            <w:webHidden/>
          </w:rPr>
        </w:r>
        <w:r w:rsidR="004441DE">
          <w:rPr>
            <w:webHidden/>
          </w:rPr>
          <w:fldChar w:fldCharType="separate"/>
        </w:r>
        <w:r w:rsidR="001472C6">
          <w:rPr>
            <w:webHidden/>
          </w:rPr>
          <w:t>51</w:t>
        </w:r>
        <w:r w:rsidR="004441DE">
          <w:rPr>
            <w:webHidden/>
          </w:rPr>
          <w:fldChar w:fldCharType="end"/>
        </w:r>
      </w:hyperlink>
    </w:p>
    <w:p w14:paraId="27E0EB70" w14:textId="125BC801" w:rsidR="004441DE" w:rsidRDefault="00000000">
      <w:pPr>
        <w:pStyle w:val="Sumrio3"/>
        <w:rPr>
          <w:rFonts w:asciiTheme="minorHAnsi" w:eastAsiaTheme="minorEastAsia" w:hAnsiTheme="minorHAnsi"/>
          <w:sz w:val="22"/>
          <w:szCs w:val="22"/>
          <w:lang w:eastAsia="pt-BR"/>
        </w:rPr>
      </w:pPr>
      <w:hyperlink w:anchor="_Toc111845350" w:history="1">
        <w:r w:rsidR="004441DE" w:rsidRPr="00996E6D">
          <w:rPr>
            <w:rStyle w:val="Hyperlink"/>
            <w:rFonts w:eastAsia="Arial"/>
          </w:rPr>
          <w:t>3.7.5</w:t>
        </w:r>
        <w:r w:rsidR="004441DE">
          <w:rPr>
            <w:rFonts w:asciiTheme="minorHAnsi" w:eastAsiaTheme="minorEastAsia" w:hAnsiTheme="minorHAnsi"/>
            <w:sz w:val="22"/>
            <w:szCs w:val="22"/>
            <w:lang w:eastAsia="pt-BR"/>
          </w:rPr>
          <w:tab/>
        </w:r>
        <w:r w:rsidR="004441DE" w:rsidRPr="00996E6D">
          <w:rPr>
            <w:rStyle w:val="Hyperlink"/>
            <w:rFonts w:eastAsia="Arial"/>
          </w:rPr>
          <w:t>Sensor DF9-40</w:t>
        </w:r>
        <w:r w:rsidR="004441DE">
          <w:rPr>
            <w:webHidden/>
          </w:rPr>
          <w:tab/>
        </w:r>
        <w:r w:rsidR="004441DE">
          <w:rPr>
            <w:webHidden/>
          </w:rPr>
          <w:fldChar w:fldCharType="begin"/>
        </w:r>
        <w:r w:rsidR="004441DE">
          <w:rPr>
            <w:webHidden/>
          </w:rPr>
          <w:instrText xml:space="preserve"> PAGEREF _Toc111845350 \h </w:instrText>
        </w:r>
        <w:r w:rsidR="004441DE">
          <w:rPr>
            <w:webHidden/>
          </w:rPr>
        </w:r>
        <w:r w:rsidR="004441DE">
          <w:rPr>
            <w:webHidden/>
          </w:rPr>
          <w:fldChar w:fldCharType="separate"/>
        </w:r>
        <w:r w:rsidR="001472C6">
          <w:rPr>
            <w:webHidden/>
          </w:rPr>
          <w:t>53</w:t>
        </w:r>
        <w:r w:rsidR="004441DE">
          <w:rPr>
            <w:webHidden/>
          </w:rPr>
          <w:fldChar w:fldCharType="end"/>
        </w:r>
      </w:hyperlink>
    </w:p>
    <w:p w14:paraId="7AB4E74C" w14:textId="3CBFFB87" w:rsidR="004441DE" w:rsidRDefault="00000000">
      <w:pPr>
        <w:pStyle w:val="Sumrio3"/>
        <w:rPr>
          <w:rFonts w:asciiTheme="minorHAnsi" w:eastAsiaTheme="minorEastAsia" w:hAnsiTheme="minorHAnsi"/>
          <w:sz w:val="22"/>
          <w:szCs w:val="22"/>
          <w:lang w:eastAsia="pt-BR"/>
        </w:rPr>
      </w:pPr>
      <w:hyperlink w:anchor="_Toc111845351" w:history="1">
        <w:r w:rsidR="004441DE" w:rsidRPr="00996E6D">
          <w:rPr>
            <w:rStyle w:val="Hyperlink"/>
            <w:rFonts w:eastAsia="Arial"/>
          </w:rPr>
          <w:t>3.7.6</w:t>
        </w:r>
        <w:r w:rsidR="004441DE">
          <w:rPr>
            <w:rFonts w:asciiTheme="minorHAnsi" w:eastAsiaTheme="minorEastAsia" w:hAnsiTheme="minorHAnsi"/>
            <w:sz w:val="22"/>
            <w:szCs w:val="22"/>
            <w:lang w:eastAsia="pt-BR"/>
          </w:rPr>
          <w:tab/>
        </w:r>
        <w:r w:rsidR="004441DE" w:rsidRPr="00996E6D">
          <w:rPr>
            <w:rStyle w:val="Hyperlink"/>
            <w:rFonts w:eastAsia="Arial"/>
          </w:rPr>
          <w:t>Módulo Bluetooth</w:t>
        </w:r>
        <w:r w:rsidR="004441DE">
          <w:rPr>
            <w:webHidden/>
          </w:rPr>
          <w:tab/>
        </w:r>
        <w:r w:rsidR="004441DE">
          <w:rPr>
            <w:webHidden/>
          </w:rPr>
          <w:fldChar w:fldCharType="begin"/>
        </w:r>
        <w:r w:rsidR="004441DE">
          <w:rPr>
            <w:webHidden/>
          </w:rPr>
          <w:instrText xml:space="preserve"> PAGEREF _Toc111845351 \h </w:instrText>
        </w:r>
        <w:r w:rsidR="004441DE">
          <w:rPr>
            <w:webHidden/>
          </w:rPr>
        </w:r>
        <w:r w:rsidR="004441DE">
          <w:rPr>
            <w:webHidden/>
          </w:rPr>
          <w:fldChar w:fldCharType="separate"/>
        </w:r>
        <w:r w:rsidR="001472C6">
          <w:rPr>
            <w:webHidden/>
          </w:rPr>
          <w:t>54</w:t>
        </w:r>
        <w:r w:rsidR="004441DE">
          <w:rPr>
            <w:webHidden/>
          </w:rPr>
          <w:fldChar w:fldCharType="end"/>
        </w:r>
      </w:hyperlink>
    </w:p>
    <w:p w14:paraId="091A56FC" w14:textId="1127FE71" w:rsidR="004441DE" w:rsidRDefault="00000000">
      <w:pPr>
        <w:pStyle w:val="Sumrio3"/>
        <w:rPr>
          <w:rFonts w:asciiTheme="minorHAnsi" w:eastAsiaTheme="minorEastAsia" w:hAnsiTheme="minorHAnsi"/>
          <w:sz w:val="22"/>
          <w:szCs w:val="22"/>
          <w:lang w:eastAsia="pt-BR"/>
        </w:rPr>
      </w:pPr>
      <w:hyperlink w:anchor="_Toc111845352" w:history="1">
        <w:r w:rsidR="004441DE" w:rsidRPr="00996E6D">
          <w:rPr>
            <w:rStyle w:val="Hyperlink"/>
          </w:rPr>
          <w:t>3.7.7</w:t>
        </w:r>
        <w:r w:rsidR="004441DE">
          <w:rPr>
            <w:rFonts w:asciiTheme="minorHAnsi" w:eastAsiaTheme="minorEastAsia" w:hAnsiTheme="minorHAnsi"/>
            <w:sz w:val="22"/>
            <w:szCs w:val="22"/>
            <w:lang w:eastAsia="pt-BR"/>
          </w:rPr>
          <w:tab/>
        </w:r>
        <w:r w:rsidR="004441DE" w:rsidRPr="00996E6D">
          <w:rPr>
            <w:rStyle w:val="Hyperlink"/>
          </w:rPr>
          <w:t>Bluetooth HC-05 RS232</w:t>
        </w:r>
        <w:r w:rsidR="004441DE">
          <w:rPr>
            <w:webHidden/>
          </w:rPr>
          <w:tab/>
        </w:r>
        <w:r w:rsidR="004441DE">
          <w:rPr>
            <w:webHidden/>
          </w:rPr>
          <w:fldChar w:fldCharType="begin"/>
        </w:r>
        <w:r w:rsidR="004441DE">
          <w:rPr>
            <w:webHidden/>
          </w:rPr>
          <w:instrText xml:space="preserve"> PAGEREF _Toc111845352 \h </w:instrText>
        </w:r>
        <w:r w:rsidR="004441DE">
          <w:rPr>
            <w:webHidden/>
          </w:rPr>
        </w:r>
        <w:r w:rsidR="004441DE">
          <w:rPr>
            <w:webHidden/>
          </w:rPr>
          <w:fldChar w:fldCharType="separate"/>
        </w:r>
        <w:r w:rsidR="001472C6">
          <w:rPr>
            <w:webHidden/>
          </w:rPr>
          <w:t>55</w:t>
        </w:r>
        <w:r w:rsidR="004441DE">
          <w:rPr>
            <w:webHidden/>
          </w:rPr>
          <w:fldChar w:fldCharType="end"/>
        </w:r>
      </w:hyperlink>
    </w:p>
    <w:p w14:paraId="5287A523" w14:textId="5F94C9E8" w:rsidR="004441DE" w:rsidRDefault="00000000">
      <w:pPr>
        <w:pStyle w:val="Sumrio3"/>
        <w:rPr>
          <w:rFonts w:asciiTheme="minorHAnsi" w:eastAsiaTheme="minorEastAsia" w:hAnsiTheme="minorHAnsi"/>
          <w:sz w:val="22"/>
          <w:szCs w:val="22"/>
          <w:lang w:eastAsia="pt-BR"/>
        </w:rPr>
      </w:pPr>
      <w:hyperlink w:anchor="_Toc111845353" w:history="1">
        <w:r w:rsidR="004441DE" w:rsidRPr="00996E6D">
          <w:rPr>
            <w:rStyle w:val="Hyperlink"/>
          </w:rPr>
          <w:t>3.7.8</w:t>
        </w:r>
        <w:r w:rsidR="004441DE">
          <w:rPr>
            <w:rFonts w:asciiTheme="minorHAnsi" w:eastAsiaTheme="minorEastAsia" w:hAnsiTheme="minorHAnsi"/>
            <w:sz w:val="22"/>
            <w:szCs w:val="22"/>
            <w:lang w:eastAsia="pt-BR"/>
          </w:rPr>
          <w:tab/>
        </w:r>
        <w:r w:rsidR="004441DE" w:rsidRPr="00996E6D">
          <w:rPr>
            <w:rStyle w:val="Hyperlink"/>
          </w:rPr>
          <w:t>Bluetooth HC-08 4.0 BLE</w:t>
        </w:r>
        <w:r w:rsidR="004441DE">
          <w:rPr>
            <w:webHidden/>
          </w:rPr>
          <w:tab/>
        </w:r>
        <w:r w:rsidR="004441DE">
          <w:rPr>
            <w:webHidden/>
          </w:rPr>
          <w:fldChar w:fldCharType="begin"/>
        </w:r>
        <w:r w:rsidR="004441DE">
          <w:rPr>
            <w:webHidden/>
          </w:rPr>
          <w:instrText xml:space="preserve"> PAGEREF _Toc111845353 \h </w:instrText>
        </w:r>
        <w:r w:rsidR="004441DE">
          <w:rPr>
            <w:webHidden/>
          </w:rPr>
        </w:r>
        <w:r w:rsidR="004441DE">
          <w:rPr>
            <w:webHidden/>
          </w:rPr>
          <w:fldChar w:fldCharType="separate"/>
        </w:r>
        <w:r w:rsidR="001472C6">
          <w:rPr>
            <w:webHidden/>
          </w:rPr>
          <w:t>56</w:t>
        </w:r>
        <w:r w:rsidR="004441DE">
          <w:rPr>
            <w:webHidden/>
          </w:rPr>
          <w:fldChar w:fldCharType="end"/>
        </w:r>
      </w:hyperlink>
    </w:p>
    <w:p w14:paraId="38D71445" w14:textId="6A83F15A" w:rsidR="004441DE" w:rsidRDefault="00000000">
      <w:pPr>
        <w:pStyle w:val="Sumrio3"/>
        <w:rPr>
          <w:rFonts w:asciiTheme="minorHAnsi" w:eastAsiaTheme="minorEastAsia" w:hAnsiTheme="minorHAnsi"/>
          <w:sz w:val="22"/>
          <w:szCs w:val="22"/>
          <w:lang w:eastAsia="pt-BR"/>
        </w:rPr>
      </w:pPr>
      <w:hyperlink w:anchor="_Toc111845354" w:history="1">
        <w:r w:rsidR="004441DE" w:rsidRPr="00996E6D">
          <w:rPr>
            <w:rStyle w:val="Hyperlink"/>
          </w:rPr>
          <w:t>3.7.9</w:t>
        </w:r>
        <w:r w:rsidR="004441DE">
          <w:rPr>
            <w:rFonts w:asciiTheme="minorHAnsi" w:eastAsiaTheme="minorEastAsia" w:hAnsiTheme="minorHAnsi"/>
            <w:sz w:val="22"/>
            <w:szCs w:val="22"/>
            <w:lang w:eastAsia="pt-BR"/>
          </w:rPr>
          <w:tab/>
        </w:r>
        <w:r w:rsidR="004441DE" w:rsidRPr="00996E6D">
          <w:rPr>
            <w:rStyle w:val="Hyperlink"/>
          </w:rPr>
          <w:t>SparkFun Bluetooth Mate Silver</w:t>
        </w:r>
        <w:r w:rsidR="004441DE">
          <w:rPr>
            <w:webHidden/>
          </w:rPr>
          <w:tab/>
        </w:r>
        <w:r w:rsidR="004441DE">
          <w:rPr>
            <w:webHidden/>
          </w:rPr>
          <w:fldChar w:fldCharType="begin"/>
        </w:r>
        <w:r w:rsidR="004441DE">
          <w:rPr>
            <w:webHidden/>
          </w:rPr>
          <w:instrText xml:space="preserve"> PAGEREF _Toc111845354 \h </w:instrText>
        </w:r>
        <w:r w:rsidR="004441DE">
          <w:rPr>
            <w:webHidden/>
          </w:rPr>
        </w:r>
        <w:r w:rsidR="004441DE">
          <w:rPr>
            <w:webHidden/>
          </w:rPr>
          <w:fldChar w:fldCharType="separate"/>
        </w:r>
        <w:r w:rsidR="001472C6">
          <w:rPr>
            <w:webHidden/>
          </w:rPr>
          <w:t>57</w:t>
        </w:r>
        <w:r w:rsidR="004441DE">
          <w:rPr>
            <w:webHidden/>
          </w:rPr>
          <w:fldChar w:fldCharType="end"/>
        </w:r>
      </w:hyperlink>
    </w:p>
    <w:p w14:paraId="2E316BC4" w14:textId="3768E005" w:rsidR="004441DE" w:rsidRDefault="00000000">
      <w:pPr>
        <w:pStyle w:val="Sumrio2"/>
        <w:rPr>
          <w:rFonts w:asciiTheme="minorHAnsi" w:eastAsiaTheme="minorEastAsia" w:hAnsiTheme="minorHAnsi"/>
          <w:b w:val="0"/>
          <w:sz w:val="22"/>
          <w:szCs w:val="22"/>
          <w:lang w:eastAsia="pt-BR"/>
        </w:rPr>
      </w:pPr>
      <w:hyperlink w:anchor="_Toc111845355" w:history="1">
        <w:r w:rsidR="004441DE" w:rsidRPr="00996E6D">
          <w:rPr>
            <w:rStyle w:val="Hyperlink"/>
            <w:lang w:eastAsia="pt-BR"/>
          </w:rPr>
          <w:t>3.8</w:t>
        </w:r>
        <w:r w:rsidR="004441DE">
          <w:rPr>
            <w:rFonts w:asciiTheme="minorHAnsi" w:eastAsiaTheme="minorEastAsia" w:hAnsiTheme="minorHAnsi"/>
            <w:b w:val="0"/>
            <w:sz w:val="22"/>
            <w:szCs w:val="22"/>
            <w:lang w:eastAsia="pt-BR"/>
          </w:rPr>
          <w:tab/>
        </w:r>
        <w:r w:rsidR="004441DE" w:rsidRPr="00996E6D">
          <w:rPr>
            <w:rStyle w:val="Hyperlink"/>
            <w:lang w:eastAsia="pt-BR"/>
          </w:rPr>
          <w:t>Orçamento</w:t>
        </w:r>
        <w:r w:rsidR="004441DE">
          <w:rPr>
            <w:webHidden/>
          </w:rPr>
          <w:tab/>
        </w:r>
        <w:r w:rsidR="004441DE">
          <w:rPr>
            <w:webHidden/>
          </w:rPr>
          <w:fldChar w:fldCharType="begin"/>
        </w:r>
        <w:r w:rsidR="004441DE">
          <w:rPr>
            <w:webHidden/>
          </w:rPr>
          <w:instrText xml:space="preserve"> PAGEREF _Toc111845355 \h </w:instrText>
        </w:r>
        <w:r w:rsidR="004441DE">
          <w:rPr>
            <w:webHidden/>
          </w:rPr>
        </w:r>
        <w:r w:rsidR="004441DE">
          <w:rPr>
            <w:webHidden/>
          </w:rPr>
          <w:fldChar w:fldCharType="separate"/>
        </w:r>
        <w:r w:rsidR="001472C6">
          <w:rPr>
            <w:webHidden/>
          </w:rPr>
          <w:t>63</w:t>
        </w:r>
        <w:r w:rsidR="004441DE">
          <w:rPr>
            <w:webHidden/>
          </w:rPr>
          <w:fldChar w:fldCharType="end"/>
        </w:r>
      </w:hyperlink>
    </w:p>
    <w:p w14:paraId="390009BB" w14:textId="7EC17F06" w:rsidR="004441DE" w:rsidRDefault="00000000">
      <w:pPr>
        <w:pStyle w:val="Sumrio2"/>
        <w:rPr>
          <w:rFonts w:asciiTheme="minorHAnsi" w:eastAsiaTheme="minorEastAsia" w:hAnsiTheme="minorHAnsi"/>
          <w:b w:val="0"/>
          <w:sz w:val="22"/>
          <w:szCs w:val="22"/>
          <w:lang w:eastAsia="pt-BR"/>
        </w:rPr>
      </w:pPr>
      <w:hyperlink w:anchor="_Toc111845356" w:history="1">
        <w:r w:rsidR="004441DE" w:rsidRPr="00996E6D">
          <w:rPr>
            <w:rStyle w:val="Hyperlink"/>
            <w:lang w:eastAsia="pt-BR"/>
          </w:rPr>
          <w:t>3.9</w:t>
        </w:r>
        <w:r w:rsidR="004441DE">
          <w:rPr>
            <w:rFonts w:asciiTheme="minorHAnsi" w:eastAsiaTheme="minorEastAsia" w:hAnsiTheme="minorHAnsi"/>
            <w:b w:val="0"/>
            <w:sz w:val="22"/>
            <w:szCs w:val="22"/>
            <w:lang w:eastAsia="pt-BR"/>
          </w:rPr>
          <w:tab/>
        </w:r>
        <w:r w:rsidR="004441DE" w:rsidRPr="00996E6D">
          <w:rPr>
            <w:rStyle w:val="Hyperlink"/>
            <w:lang w:eastAsia="pt-BR"/>
          </w:rPr>
          <w:t>Métodos</w:t>
        </w:r>
        <w:r w:rsidR="004441DE">
          <w:rPr>
            <w:webHidden/>
          </w:rPr>
          <w:tab/>
        </w:r>
        <w:r w:rsidR="004441DE">
          <w:rPr>
            <w:webHidden/>
          </w:rPr>
          <w:fldChar w:fldCharType="begin"/>
        </w:r>
        <w:r w:rsidR="004441DE">
          <w:rPr>
            <w:webHidden/>
          </w:rPr>
          <w:instrText xml:space="preserve"> PAGEREF _Toc111845356 \h </w:instrText>
        </w:r>
        <w:r w:rsidR="004441DE">
          <w:rPr>
            <w:webHidden/>
          </w:rPr>
        </w:r>
        <w:r w:rsidR="004441DE">
          <w:rPr>
            <w:webHidden/>
          </w:rPr>
          <w:fldChar w:fldCharType="separate"/>
        </w:r>
        <w:r w:rsidR="001472C6">
          <w:rPr>
            <w:webHidden/>
          </w:rPr>
          <w:t>63</w:t>
        </w:r>
        <w:r w:rsidR="004441DE">
          <w:rPr>
            <w:webHidden/>
          </w:rPr>
          <w:fldChar w:fldCharType="end"/>
        </w:r>
      </w:hyperlink>
    </w:p>
    <w:p w14:paraId="5182285E" w14:textId="20D6681B" w:rsidR="004441DE" w:rsidRDefault="00000000">
      <w:pPr>
        <w:pStyle w:val="Sumrio2"/>
        <w:rPr>
          <w:rFonts w:asciiTheme="minorHAnsi" w:eastAsiaTheme="minorEastAsia" w:hAnsiTheme="minorHAnsi"/>
          <w:b w:val="0"/>
          <w:sz w:val="22"/>
          <w:szCs w:val="22"/>
          <w:lang w:eastAsia="pt-BR"/>
        </w:rPr>
      </w:pPr>
      <w:hyperlink w:anchor="_Toc111845357" w:history="1">
        <w:r w:rsidR="004441DE" w:rsidRPr="00996E6D">
          <w:rPr>
            <w:rStyle w:val="Hyperlink"/>
          </w:rPr>
          <w:t>3.10</w:t>
        </w:r>
        <w:r w:rsidR="004441DE">
          <w:rPr>
            <w:rFonts w:asciiTheme="minorHAnsi" w:eastAsiaTheme="minorEastAsia" w:hAnsiTheme="minorHAnsi"/>
            <w:b w:val="0"/>
            <w:sz w:val="22"/>
            <w:szCs w:val="22"/>
            <w:lang w:eastAsia="pt-BR"/>
          </w:rPr>
          <w:tab/>
        </w:r>
        <w:r w:rsidR="004441DE" w:rsidRPr="00996E6D">
          <w:rPr>
            <w:rStyle w:val="Hyperlink"/>
          </w:rPr>
          <w:t>Testes Propostos</w:t>
        </w:r>
        <w:r w:rsidR="004441DE">
          <w:rPr>
            <w:webHidden/>
          </w:rPr>
          <w:tab/>
        </w:r>
        <w:r w:rsidR="004441DE">
          <w:rPr>
            <w:webHidden/>
          </w:rPr>
          <w:fldChar w:fldCharType="begin"/>
        </w:r>
        <w:r w:rsidR="004441DE">
          <w:rPr>
            <w:webHidden/>
          </w:rPr>
          <w:instrText xml:space="preserve"> PAGEREF _Toc111845357 \h </w:instrText>
        </w:r>
        <w:r w:rsidR="004441DE">
          <w:rPr>
            <w:webHidden/>
          </w:rPr>
        </w:r>
        <w:r w:rsidR="004441DE">
          <w:rPr>
            <w:webHidden/>
          </w:rPr>
          <w:fldChar w:fldCharType="separate"/>
        </w:r>
        <w:r w:rsidR="001472C6">
          <w:rPr>
            <w:webHidden/>
          </w:rPr>
          <w:t>64</w:t>
        </w:r>
        <w:r w:rsidR="004441DE">
          <w:rPr>
            <w:webHidden/>
          </w:rPr>
          <w:fldChar w:fldCharType="end"/>
        </w:r>
      </w:hyperlink>
    </w:p>
    <w:p w14:paraId="09538B66" w14:textId="1BF3BBA9" w:rsidR="004441DE" w:rsidRDefault="00000000">
      <w:pPr>
        <w:pStyle w:val="Sumrio2"/>
        <w:rPr>
          <w:rFonts w:asciiTheme="minorHAnsi" w:eastAsiaTheme="minorEastAsia" w:hAnsiTheme="minorHAnsi"/>
          <w:b w:val="0"/>
          <w:sz w:val="22"/>
          <w:szCs w:val="22"/>
          <w:lang w:eastAsia="pt-BR"/>
        </w:rPr>
      </w:pPr>
      <w:hyperlink w:anchor="_Toc111845358" w:history="1">
        <w:r w:rsidR="004441DE" w:rsidRPr="00996E6D">
          <w:rPr>
            <w:rStyle w:val="Hyperlink"/>
          </w:rPr>
          <w:t>3.11</w:t>
        </w:r>
        <w:r w:rsidR="004441DE">
          <w:rPr>
            <w:rFonts w:asciiTheme="minorHAnsi" w:eastAsiaTheme="minorEastAsia" w:hAnsiTheme="minorHAnsi"/>
            <w:b w:val="0"/>
            <w:sz w:val="22"/>
            <w:szCs w:val="22"/>
            <w:lang w:eastAsia="pt-BR"/>
          </w:rPr>
          <w:tab/>
        </w:r>
        <w:r w:rsidR="004441DE" w:rsidRPr="00996E6D">
          <w:rPr>
            <w:rStyle w:val="Hyperlink"/>
          </w:rPr>
          <w:t>Diagramas</w:t>
        </w:r>
        <w:r w:rsidR="004441DE">
          <w:rPr>
            <w:webHidden/>
          </w:rPr>
          <w:tab/>
        </w:r>
        <w:r w:rsidR="004441DE">
          <w:rPr>
            <w:webHidden/>
          </w:rPr>
          <w:fldChar w:fldCharType="begin"/>
        </w:r>
        <w:r w:rsidR="004441DE">
          <w:rPr>
            <w:webHidden/>
          </w:rPr>
          <w:instrText xml:space="preserve"> PAGEREF _Toc111845358 \h </w:instrText>
        </w:r>
        <w:r w:rsidR="004441DE">
          <w:rPr>
            <w:webHidden/>
          </w:rPr>
        </w:r>
        <w:r w:rsidR="004441DE">
          <w:rPr>
            <w:webHidden/>
          </w:rPr>
          <w:fldChar w:fldCharType="separate"/>
        </w:r>
        <w:r w:rsidR="001472C6">
          <w:rPr>
            <w:webHidden/>
          </w:rPr>
          <w:t>65</w:t>
        </w:r>
        <w:r w:rsidR="004441DE">
          <w:rPr>
            <w:webHidden/>
          </w:rPr>
          <w:fldChar w:fldCharType="end"/>
        </w:r>
      </w:hyperlink>
    </w:p>
    <w:p w14:paraId="65177516" w14:textId="0A2BE5B0" w:rsidR="004441DE" w:rsidRDefault="00000000">
      <w:pPr>
        <w:pStyle w:val="Sumrio3"/>
        <w:rPr>
          <w:rFonts w:asciiTheme="minorHAnsi" w:eastAsiaTheme="minorEastAsia" w:hAnsiTheme="minorHAnsi"/>
          <w:sz w:val="22"/>
          <w:szCs w:val="22"/>
          <w:lang w:eastAsia="pt-BR"/>
        </w:rPr>
      </w:pPr>
      <w:hyperlink w:anchor="_Toc111845359" w:history="1">
        <w:r w:rsidR="004441DE" w:rsidRPr="00996E6D">
          <w:rPr>
            <w:rStyle w:val="Hyperlink"/>
          </w:rPr>
          <w:t>3.11.1</w:t>
        </w:r>
        <w:r w:rsidR="004441DE">
          <w:rPr>
            <w:rFonts w:asciiTheme="minorHAnsi" w:eastAsiaTheme="minorEastAsia" w:hAnsiTheme="minorHAnsi"/>
            <w:sz w:val="22"/>
            <w:szCs w:val="22"/>
            <w:lang w:eastAsia="pt-BR"/>
          </w:rPr>
          <w:tab/>
        </w:r>
        <w:r w:rsidR="004441DE" w:rsidRPr="00996E6D">
          <w:rPr>
            <w:rStyle w:val="Hyperlink"/>
          </w:rPr>
          <w:t>UML</w:t>
        </w:r>
        <w:r w:rsidR="004441DE">
          <w:rPr>
            <w:webHidden/>
          </w:rPr>
          <w:tab/>
        </w:r>
        <w:r w:rsidR="004441DE">
          <w:rPr>
            <w:webHidden/>
          </w:rPr>
          <w:fldChar w:fldCharType="begin"/>
        </w:r>
        <w:r w:rsidR="004441DE">
          <w:rPr>
            <w:webHidden/>
          </w:rPr>
          <w:instrText xml:space="preserve"> PAGEREF _Toc111845359 \h </w:instrText>
        </w:r>
        <w:r w:rsidR="004441DE">
          <w:rPr>
            <w:webHidden/>
          </w:rPr>
        </w:r>
        <w:r w:rsidR="004441DE">
          <w:rPr>
            <w:webHidden/>
          </w:rPr>
          <w:fldChar w:fldCharType="separate"/>
        </w:r>
        <w:r w:rsidR="001472C6">
          <w:rPr>
            <w:webHidden/>
          </w:rPr>
          <w:t>65</w:t>
        </w:r>
        <w:r w:rsidR="004441DE">
          <w:rPr>
            <w:webHidden/>
          </w:rPr>
          <w:fldChar w:fldCharType="end"/>
        </w:r>
      </w:hyperlink>
    </w:p>
    <w:p w14:paraId="4FF3AD33" w14:textId="0765C8A1" w:rsidR="004441DE" w:rsidRDefault="00000000">
      <w:pPr>
        <w:pStyle w:val="Sumrio3"/>
        <w:rPr>
          <w:rFonts w:asciiTheme="minorHAnsi" w:eastAsiaTheme="minorEastAsia" w:hAnsiTheme="minorHAnsi"/>
          <w:sz w:val="22"/>
          <w:szCs w:val="22"/>
          <w:lang w:eastAsia="pt-BR"/>
        </w:rPr>
      </w:pPr>
      <w:hyperlink w:anchor="_Toc111845360" w:history="1">
        <w:r w:rsidR="004441DE" w:rsidRPr="00996E6D">
          <w:rPr>
            <w:rStyle w:val="Hyperlink"/>
          </w:rPr>
          <w:t>3.11.2</w:t>
        </w:r>
        <w:r w:rsidR="004441DE">
          <w:rPr>
            <w:rFonts w:asciiTheme="minorHAnsi" w:eastAsiaTheme="minorEastAsia" w:hAnsiTheme="minorHAnsi"/>
            <w:sz w:val="22"/>
            <w:szCs w:val="22"/>
            <w:lang w:eastAsia="pt-BR"/>
          </w:rPr>
          <w:tab/>
        </w:r>
        <w:r w:rsidR="004441DE" w:rsidRPr="00996E6D">
          <w:rPr>
            <w:rStyle w:val="Hyperlink"/>
          </w:rPr>
          <w:t>Diagrama de Entidade e Relacionamento</w:t>
        </w:r>
        <w:r w:rsidR="004441DE">
          <w:rPr>
            <w:webHidden/>
          </w:rPr>
          <w:tab/>
        </w:r>
        <w:r w:rsidR="004441DE">
          <w:rPr>
            <w:webHidden/>
          </w:rPr>
          <w:fldChar w:fldCharType="begin"/>
        </w:r>
        <w:r w:rsidR="004441DE">
          <w:rPr>
            <w:webHidden/>
          </w:rPr>
          <w:instrText xml:space="preserve"> PAGEREF _Toc111845360 \h </w:instrText>
        </w:r>
        <w:r w:rsidR="004441DE">
          <w:rPr>
            <w:webHidden/>
          </w:rPr>
        </w:r>
        <w:r w:rsidR="004441DE">
          <w:rPr>
            <w:webHidden/>
          </w:rPr>
          <w:fldChar w:fldCharType="separate"/>
        </w:r>
        <w:r w:rsidR="001472C6">
          <w:rPr>
            <w:webHidden/>
          </w:rPr>
          <w:t>65</w:t>
        </w:r>
        <w:r w:rsidR="004441DE">
          <w:rPr>
            <w:webHidden/>
          </w:rPr>
          <w:fldChar w:fldCharType="end"/>
        </w:r>
      </w:hyperlink>
    </w:p>
    <w:p w14:paraId="5248600F" w14:textId="192ED326" w:rsidR="004441DE" w:rsidRDefault="00000000">
      <w:pPr>
        <w:pStyle w:val="Sumrio3"/>
        <w:rPr>
          <w:rFonts w:asciiTheme="minorHAnsi" w:eastAsiaTheme="minorEastAsia" w:hAnsiTheme="minorHAnsi"/>
          <w:sz w:val="22"/>
          <w:szCs w:val="22"/>
          <w:lang w:eastAsia="pt-BR"/>
        </w:rPr>
      </w:pPr>
      <w:hyperlink w:anchor="_Toc111845361" w:history="1">
        <w:r w:rsidR="004441DE" w:rsidRPr="00996E6D">
          <w:rPr>
            <w:rStyle w:val="Hyperlink"/>
          </w:rPr>
          <w:t>3.11.3</w:t>
        </w:r>
        <w:r w:rsidR="004441DE">
          <w:rPr>
            <w:rFonts w:asciiTheme="minorHAnsi" w:eastAsiaTheme="minorEastAsia" w:hAnsiTheme="minorHAnsi"/>
            <w:sz w:val="22"/>
            <w:szCs w:val="22"/>
            <w:lang w:eastAsia="pt-BR"/>
          </w:rPr>
          <w:tab/>
        </w:r>
        <w:r w:rsidR="004441DE" w:rsidRPr="00996E6D">
          <w:rPr>
            <w:rStyle w:val="Hyperlink"/>
          </w:rPr>
          <w:t>Diagrama de Classes</w:t>
        </w:r>
        <w:r w:rsidR="004441DE">
          <w:rPr>
            <w:webHidden/>
          </w:rPr>
          <w:tab/>
        </w:r>
        <w:r w:rsidR="004441DE">
          <w:rPr>
            <w:webHidden/>
          </w:rPr>
          <w:fldChar w:fldCharType="begin"/>
        </w:r>
        <w:r w:rsidR="004441DE">
          <w:rPr>
            <w:webHidden/>
          </w:rPr>
          <w:instrText xml:space="preserve"> PAGEREF _Toc111845361 \h </w:instrText>
        </w:r>
        <w:r w:rsidR="004441DE">
          <w:rPr>
            <w:webHidden/>
          </w:rPr>
        </w:r>
        <w:r w:rsidR="004441DE">
          <w:rPr>
            <w:webHidden/>
          </w:rPr>
          <w:fldChar w:fldCharType="separate"/>
        </w:r>
        <w:r w:rsidR="001472C6">
          <w:rPr>
            <w:webHidden/>
          </w:rPr>
          <w:t>66</w:t>
        </w:r>
        <w:r w:rsidR="004441DE">
          <w:rPr>
            <w:webHidden/>
          </w:rPr>
          <w:fldChar w:fldCharType="end"/>
        </w:r>
      </w:hyperlink>
    </w:p>
    <w:p w14:paraId="3D99F3D2" w14:textId="71A7E84E" w:rsidR="004441DE" w:rsidRDefault="00000000">
      <w:pPr>
        <w:pStyle w:val="Sumrio2"/>
        <w:rPr>
          <w:rFonts w:asciiTheme="minorHAnsi" w:eastAsiaTheme="minorEastAsia" w:hAnsiTheme="minorHAnsi"/>
          <w:b w:val="0"/>
          <w:sz w:val="22"/>
          <w:szCs w:val="22"/>
          <w:lang w:eastAsia="pt-BR"/>
        </w:rPr>
      </w:pPr>
      <w:hyperlink w:anchor="_Toc111845362" w:history="1">
        <w:r w:rsidR="004441DE" w:rsidRPr="00996E6D">
          <w:rPr>
            <w:rStyle w:val="Hyperlink"/>
            <w:lang w:eastAsia="pt-BR"/>
          </w:rPr>
          <w:t>3.12</w:t>
        </w:r>
        <w:r w:rsidR="004441DE">
          <w:rPr>
            <w:rFonts w:asciiTheme="minorHAnsi" w:eastAsiaTheme="minorEastAsia" w:hAnsiTheme="minorHAnsi"/>
            <w:b w:val="0"/>
            <w:sz w:val="22"/>
            <w:szCs w:val="22"/>
            <w:lang w:eastAsia="pt-BR"/>
          </w:rPr>
          <w:tab/>
        </w:r>
        <w:r w:rsidR="004441DE" w:rsidRPr="00996E6D">
          <w:rPr>
            <w:rStyle w:val="Hyperlink"/>
            <w:lang w:eastAsia="pt-BR"/>
          </w:rPr>
          <w:t>Desenvolvimento do Dispositivo</w:t>
        </w:r>
        <w:r w:rsidR="004441DE">
          <w:rPr>
            <w:webHidden/>
          </w:rPr>
          <w:tab/>
        </w:r>
        <w:r w:rsidR="004441DE">
          <w:rPr>
            <w:webHidden/>
          </w:rPr>
          <w:fldChar w:fldCharType="begin"/>
        </w:r>
        <w:r w:rsidR="004441DE">
          <w:rPr>
            <w:webHidden/>
          </w:rPr>
          <w:instrText xml:space="preserve"> PAGEREF _Toc111845362 \h </w:instrText>
        </w:r>
        <w:r w:rsidR="004441DE">
          <w:rPr>
            <w:webHidden/>
          </w:rPr>
        </w:r>
        <w:r w:rsidR="004441DE">
          <w:rPr>
            <w:webHidden/>
          </w:rPr>
          <w:fldChar w:fldCharType="separate"/>
        </w:r>
        <w:r w:rsidR="001472C6">
          <w:rPr>
            <w:webHidden/>
          </w:rPr>
          <w:t>66</w:t>
        </w:r>
        <w:r w:rsidR="004441DE">
          <w:rPr>
            <w:webHidden/>
          </w:rPr>
          <w:fldChar w:fldCharType="end"/>
        </w:r>
      </w:hyperlink>
    </w:p>
    <w:p w14:paraId="562B86FF" w14:textId="68E65169" w:rsidR="004441DE" w:rsidRDefault="00000000">
      <w:pPr>
        <w:pStyle w:val="Sumrio2"/>
        <w:rPr>
          <w:rFonts w:asciiTheme="minorHAnsi" w:eastAsiaTheme="minorEastAsia" w:hAnsiTheme="minorHAnsi"/>
          <w:b w:val="0"/>
          <w:sz w:val="22"/>
          <w:szCs w:val="22"/>
          <w:lang w:eastAsia="pt-BR"/>
        </w:rPr>
      </w:pPr>
      <w:hyperlink w:anchor="_Toc111845363" w:history="1">
        <w:r w:rsidR="004441DE" w:rsidRPr="00996E6D">
          <w:rPr>
            <w:rStyle w:val="Hyperlink"/>
          </w:rPr>
          <w:t>3.13</w:t>
        </w:r>
        <w:r w:rsidR="004441DE">
          <w:rPr>
            <w:rFonts w:asciiTheme="minorHAnsi" w:eastAsiaTheme="minorEastAsia" w:hAnsiTheme="minorHAnsi"/>
            <w:b w:val="0"/>
            <w:sz w:val="22"/>
            <w:szCs w:val="22"/>
            <w:lang w:eastAsia="pt-BR"/>
          </w:rPr>
          <w:tab/>
        </w:r>
        <w:r w:rsidR="004441DE" w:rsidRPr="00996E6D">
          <w:rPr>
            <w:rStyle w:val="Hyperlink"/>
          </w:rPr>
          <w:t>Programação Arduino</w:t>
        </w:r>
        <w:r w:rsidR="004441DE">
          <w:rPr>
            <w:webHidden/>
          </w:rPr>
          <w:tab/>
        </w:r>
        <w:r w:rsidR="004441DE">
          <w:rPr>
            <w:webHidden/>
          </w:rPr>
          <w:fldChar w:fldCharType="begin"/>
        </w:r>
        <w:r w:rsidR="004441DE">
          <w:rPr>
            <w:webHidden/>
          </w:rPr>
          <w:instrText xml:space="preserve"> PAGEREF _Toc111845363 \h </w:instrText>
        </w:r>
        <w:r w:rsidR="004441DE">
          <w:rPr>
            <w:webHidden/>
          </w:rPr>
        </w:r>
        <w:r w:rsidR="004441DE">
          <w:rPr>
            <w:webHidden/>
          </w:rPr>
          <w:fldChar w:fldCharType="separate"/>
        </w:r>
        <w:r w:rsidR="001472C6">
          <w:rPr>
            <w:webHidden/>
          </w:rPr>
          <w:t>66</w:t>
        </w:r>
        <w:r w:rsidR="004441DE">
          <w:rPr>
            <w:webHidden/>
          </w:rPr>
          <w:fldChar w:fldCharType="end"/>
        </w:r>
      </w:hyperlink>
    </w:p>
    <w:p w14:paraId="5EE6B7F5" w14:textId="0CECFA54" w:rsidR="004441DE" w:rsidRDefault="00000000">
      <w:pPr>
        <w:pStyle w:val="Sumrio2"/>
        <w:rPr>
          <w:rFonts w:asciiTheme="minorHAnsi" w:eastAsiaTheme="minorEastAsia" w:hAnsiTheme="minorHAnsi"/>
          <w:b w:val="0"/>
          <w:sz w:val="22"/>
          <w:szCs w:val="22"/>
          <w:lang w:eastAsia="pt-BR"/>
        </w:rPr>
      </w:pPr>
      <w:hyperlink w:anchor="_Toc111845364" w:history="1">
        <w:r w:rsidR="004441DE" w:rsidRPr="00996E6D">
          <w:rPr>
            <w:rStyle w:val="Hyperlink"/>
          </w:rPr>
          <w:t>3.14</w:t>
        </w:r>
        <w:r w:rsidR="004441DE">
          <w:rPr>
            <w:rFonts w:asciiTheme="minorHAnsi" w:eastAsiaTheme="minorEastAsia" w:hAnsiTheme="minorHAnsi"/>
            <w:b w:val="0"/>
            <w:sz w:val="22"/>
            <w:szCs w:val="22"/>
            <w:lang w:eastAsia="pt-BR"/>
          </w:rPr>
          <w:tab/>
        </w:r>
        <w:r w:rsidR="004441DE" w:rsidRPr="00996E6D">
          <w:rPr>
            <w:rStyle w:val="Hyperlink"/>
          </w:rPr>
          <w:t>Metodologia</w:t>
        </w:r>
        <w:r w:rsidR="004441DE">
          <w:rPr>
            <w:webHidden/>
          </w:rPr>
          <w:tab/>
        </w:r>
        <w:r w:rsidR="004441DE">
          <w:rPr>
            <w:webHidden/>
          </w:rPr>
          <w:fldChar w:fldCharType="begin"/>
        </w:r>
        <w:r w:rsidR="004441DE">
          <w:rPr>
            <w:webHidden/>
          </w:rPr>
          <w:instrText xml:space="preserve"> PAGEREF _Toc111845364 \h </w:instrText>
        </w:r>
        <w:r w:rsidR="004441DE">
          <w:rPr>
            <w:webHidden/>
          </w:rPr>
        </w:r>
        <w:r w:rsidR="004441DE">
          <w:rPr>
            <w:webHidden/>
          </w:rPr>
          <w:fldChar w:fldCharType="separate"/>
        </w:r>
        <w:r w:rsidR="001472C6">
          <w:rPr>
            <w:webHidden/>
          </w:rPr>
          <w:t>66</w:t>
        </w:r>
        <w:r w:rsidR="004441DE">
          <w:rPr>
            <w:webHidden/>
          </w:rPr>
          <w:fldChar w:fldCharType="end"/>
        </w:r>
      </w:hyperlink>
    </w:p>
    <w:p w14:paraId="542C0B3E" w14:textId="55284D74" w:rsidR="004441DE" w:rsidRDefault="00000000">
      <w:pPr>
        <w:pStyle w:val="Sumrio2"/>
        <w:rPr>
          <w:rFonts w:asciiTheme="minorHAnsi" w:eastAsiaTheme="minorEastAsia" w:hAnsiTheme="minorHAnsi"/>
          <w:b w:val="0"/>
          <w:sz w:val="22"/>
          <w:szCs w:val="22"/>
          <w:lang w:eastAsia="pt-BR"/>
        </w:rPr>
      </w:pPr>
      <w:hyperlink w:anchor="_Toc111845365" w:history="1">
        <w:r w:rsidR="004441DE" w:rsidRPr="00996E6D">
          <w:rPr>
            <w:rStyle w:val="Hyperlink"/>
          </w:rPr>
          <w:t>3.15</w:t>
        </w:r>
        <w:r w:rsidR="004441DE">
          <w:rPr>
            <w:rFonts w:asciiTheme="minorHAnsi" w:eastAsiaTheme="minorEastAsia" w:hAnsiTheme="minorHAnsi"/>
            <w:b w:val="0"/>
            <w:sz w:val="22"/>
            <w:szCs w:val="22"/>
            <w:lang w:eastAsia="pt-BR"/>
          </w:rPr>
          <w:tab/>
        </w:r>
        <w:r w:rsidR="004441DE" w:rsidRPr="00996E6D">
          <w:rPr>
            <w:rStyle w:val="Hyperlink"/>
          </w:rPr>
          <w:t>Cronograma</w:t>
        </w:r>
        <w:r w:rsidR="004441DE">
          <w:rPr>
            <w:webHidden/>
          </w:rPr>
          <w:tab/>
        </w:r>
        <w:r w:rsidR="004441DE">
          <w:rPr>
            <w:webHidden/>
          </w:rPr>
          <w:fldChar w:fldCharType="begin"/>
        </w:r>
        <w:r w:rsidR="004441DE">
          <w:rPr>
            <w:webHidden/>
          </w:rPr>
          <w:instrText xml:space="preserve"> PAGEREF _Toc111845365 \h </w:instrText>
        </w:r>
        <w:r w:rsidR="004441DE">
          <w:rPr>
            <w:webHidden/>
          </w:rPr>
        </w:r>
        <w:r w:rsidR="004441DE">
          <w:rPr>
            <w:webHidden/>
          </w:rPr>
          <w:fldChar w:fldCharType="separate"/>
        </w:r>
        <w:r w:rsidR="001472C6">
          <w:rPr>
            <w:webHidden/>
          </w:rPr>
          <w:t>68</w:t>
        </w:r>
        <w:r w:rsidR="004441DE">
          <w:rPr>
            <w:webHidden/>
          </w:rPr>
          <w:fldChar w:fldCharType="end"/>
        </w:r>
      </w:hyperlink>
    </w:p>
    <w:p w14:paraId="38B8302D" w14:textId="02F18CE9" w:rsidR="004441DE" w:rsidRDefault="00000000">
      <w:pPr>
        <w:pStyle w:val="Sumrio1"/>
        <w:rPr>
          <w:rFonts w:asciiTheme="minorHAnsi" w:eastAsiaTheme="minorEastAsia" w:hAnsiTheme="minorHAnsi"/>
          <w:b w:val="0"/>
          <w:caps w:val="0"/>
          <w:sz w:val="22"/>
          <w:szCs w:val="22"/>
          <w:lang w:eastAsia="pt-BR"/>
        </w:rPr>
      </w:pPr>
      <w:hyperlink w:anchor="_Toc111845366" w:history="1">
        <w:r w:rsidR="004441DE" w:rsidRPr="00996E6D">
          <w:rPr>
            <w:rStyle w:val="Hyperlink"/>
          </w:rPr>
          <w:t>4</w:t>
        </w:r>
        <w:r w:rsidR="004441DE">
          <w:rPr>
            <w:rFonts w:asciiTheme="minorHAnsi" w:eastAsiaTheme="minorEastAsia" w:hAnsiTheme="minorHAnsi"/>
            <w:b w:val="0"/>
            <w:caps w:val="0"/>
            <w:sz w:val="22"/>
            <w:szCs w:val="22"/>
            <w:lang w:eastAsia="pt-BR"/>
          </w:rPr>
          <w:tab/>
        </w:r>
        <w:r w:rsidR="004441DE" w:rsidRPr="00996E6D">
          <w:rPr>
            <w:rStyle w:val="Hyperlink"/>
          </w:rPr>
          <w:t>DESENVOLVIMENTO DO SOFTWARE</w:t>
        </w:r>
        <w:r w:rsidR="004441DE">
          <w:rPr>
            <w:webHidden/>
          </w:rPr>
          <w:tab/>
        </w:r>
        <w:r w:rsidR="004441DE">
          <w:rPr>
            <w:webHidden/>
          </w:rPr>
          <w:fldChar w:fldCharType="begin"/>
        </w:r>
        <w:r w:rsidR="004441DE">
          <w:rPr>
            <w:webHidden/>
          </w:rPr>
          <w:instrText xml:space="preserve"> PAGEREF _Toc111845366 \h </w:instrText>
        </w:r>
        <w:r w:rsidR="004441DE">
          <w:rPr>
            <w:webHidden/>
          </w:rPr>
        </w:r>
        <w:r w:rsidR="004441DE">
          <w:rPr>
            <w:webHidden/>
          </w:rPr>
          <w:fldChar w:fldCharType="separate"/>
        </w:r>
        <w:r w:rsidR="001472C6">
          <w:rPr>
            <w:webHidden/>
          </w:rPr>
          <w:t>70</w:t>
        </w:r>
        <w:r w:rsidR="004441DE">
          <w:rPr>
            <w:webHidden/>
          </w:rPr>
          <w:fldChar w:fldCharType="end"/>
        </w:r>
      </w:hyperlink>
    </w:p>
    <w:p w14:paraId="0D1D0259" w14:textId="2519C5D6" w:rsidR="004441DE" w:rsidRDefault="00000000">
      <w:pPr>
        <w:pStyle w:val="Sumrio2"/>
        <w:rPr>
          <w:rFonts w:asciiTheme="minorHAnsi" w:eastAsiaTheme="minorEastAsia" w:hAnsiTheme="minorHAnsi"/>
          <w:b w:val="0"/>
          <w:sz w:val="22"/>
          <w:szCs w:val="22"/>
          <w:lang w:eastAsia="pt-BR"/>
        </w:rPr>
      </w:pPr>
      <w:hyperlink w:anchor="_Toc111845367" w:history="1">
        <w:r w:rsidR="004441DE" w:rsidRPr="00996E6D">
          <w:rPr>
            <w:rStyle w:val="Hyperlink"/>
          </w:rPr>
          <w:t>4.1</w:t>
        </w:r>
        <w:r w:rsidR="004441DE">
          <w:rPr>
            <w:rFonts w:asciiTheme="minorHAnsi" w:eastAsiaTheme="minorEastAsia" w:hAnsiTheme="minorHAnsi"/>
            <w:b w:val="0"/>
            <w:sz w:val="22"/>
            <w:szCs w:val="22"/>
            <w:lang w:eastAsia="pt-BR"/>
          </w:rPr>
          <w:tab/>
        </w:r>
        <w:r w:rsidR="004441DE" w:rsidRPr="00996E6D">
          <w:rPr>
            <w:rStyle w:val="Hyperlink"/>
            <w:caps/>
          </w:rPr>
          <w:t>A</w:t>
        </w:r>
        <w:r w:rsidR="004441DE" w:rsidRPr="00996E6D">
          <w:rPr>
            <w:rStyle w:val="Hyperlink"/>
          </w:rPr>
          <w:t>plicativo</w:t>
        </w:r>
        <w:r w:rsidR="004441DE">
          <w:rPr>
            <w:webHidden/>
          </w:rPr>
          <w:tab/>
        </w:r>
        <w:r w:rsidR="004441DE">
          <w:rPr>
            <w:webHidden/>
          </w:rPr>
          <w:fldChar w:fldCharType="begin"/>
        </w:r>
        <w:r w:rsidR="004441DE">
          <w:rPr>
            <w:webHidden/>
          </w:rPr>
          <w:instrText xml:space="preserve"> PAGEREF _Toc111845367 \h </w:instrText>
        </w:r>
        <w:r w:rsidR="004441DE">
          <w:rPr>
            <w:webHidden/>
          </w:rPr>
        </w:r>
        <w:r w:rsidR="004441DE">
          <w:rPr>
            <w:webHidden/>
          </w:rPr>
          <w:fldChar w:fldCharType="separate"/>
        </w:r>
        <w:r w:rsidR="001472C6">
          <w:rPr>
            <w:webHidden/>
          </w:rPr>
          <w:t>70</w:t>
        </w:r>
        <w:r w:rsidR="004441DE">
          <w:rPr>
            <w:webHidden/>
          </w:rPr>
          <w:fldChar w:fldCharType="end"/>
        </w:r>
      </w:hyperlink>
    </w:p>
    <w:p w14:paraId="2CEFB533" w14:textId="42517765" w:rsidR="004441DE" w:rsidRDefault="00000000">
      <w:pPr>
        <w:pStyle w:val="Sumrio3"/>
        <w:rPr>
          <w:rFonts w:asciiTheme="minorHAnsi" w:eastAsiaTheme="minorEastAsia" w:hAnsiTheme="minorHAnsi"/>
          <w:sz w:val="22"/>
          <w:szCs w:val="22"/>
          <w:lang w:eastAsia="pt-BR"/>
        </w:rPr>
      </w:pPr>
      <w:hyperlink w:anchor="_Toc111845368" w:history="1">
        <w:r w:rsidR="004441DE" w:rsidRPr="00996E6D">
          <w:rPr>
            <w:rStyle w:val="Hyperlink"/>
          </w:rPr>
          <w:t>4.1.1</w:t>
        </w:r>
        <w:r w:rsidR="004441DE">
          <w:rPr>
            <w:rFonts w:asciiTheme="minorHAnsi" w:eastAsiaTheme="minorEastAsia" w:hAnsiTheme="minorHAnsi"/>
            <w:sz w:val="22"/>
            <w:szCs w:val="22"/>
            <w:lang w:eastAsia="pt-BR"/>
          </w:rPr>
          <w:tab/>
        </w:r>
        <w:r w:rsidR="004441DE" w:rsidRPr="00996E6D">
          <w:rPr>
            <w:rStyle w:val="Hyperlink"/>
          </w:rPr>
          <w:t>Prototipagem do App</w:t>
        </w:r>
        <w:r w:rsidR="004441DE">
          <w:rPr>
            <w:webHidden/>
          </w:rPr>
          <w:tab/>
        </w:r>
        <w:r w:rsidR="004441DE">
          <w:rPr>
            <w:webHidden/>
          </w:rPr>
          <w:fldChar w:fldCharType="begin"/>
        </w:r>
        <w:r w:rsidR="004441DE">
          <w:rPr>
            <w:webHidden/>
          </w:rPr>
          <w:instrText xml:space="preserve"> PAGEREF _Toc111845368 \h </w:instrText>
        </w:r>
        <w:r w:rsidR="004441DE">
          <w:rPr>
            <w:webHidden/>
          </w:rPr>
        </w:r>
        <w:r w:rsidR="004441DE">
          <w:rPr>
            <w:webHidden/>
          </w:rPr>
          <w:fldChar w:fldCharType="separate"/>
        </w:r>
        <w:r w:rsidR="001472C6">
          <w:rPr>
            <w:webHidden/>
          </w:rPr>
          <w:t>70</w:t>
        </w:r>
        <w:r w:rsidR="004441DE">
          <w:rPr>
            <w:webHidden/>
          </w:rPr>
          <w:fldChar w:fldCharType="end"/>
        </w:r>
      </w:hyperlink>
    </w:p>
    <w:p w14:paraId="03072718" w14:textId="1B710EFC" w:rsidR="004441DE" w:rsidRDefault="00000000">
      <w:pPr>
        <w:pStyle w:val="Sumrio3"/>
        <w:rPr>
          <w:rFonts w:asciiTheme="minorHAnsi" w:eastAsiaTheme="minorEastAsia" w:hAnsiTheme="minorHAnsi"/>
          <w:sz w:val="22"/>
          <w:szCs w:val="22"/>
          <w:lang w:eastAsia="pt-BR"/>
        </w:rPr>
      </w:pPr>
      <w:hyperlink w:anchor="_Toc111845369" w:history="1">
        <w:r w:rsidR="004441DE" w:rsidRPr="00996E6D">
          <w:rPr>
            <w:rStyle w:val="Hyperlink"/>
          </w:rPr>
          <w:t>4.1.2</w:t>
        </w:r>
        <w:r w:rsidR="004441DE">
          <w:rPr>
            <w:rFonts w:asciiTheme="minorHAnsi" w:eastAsiaTheme="minorEastAsia" w:hAnsiTheme="minorHAnsi"/>
            <w:sz w:val="22"/>
            <w:szCs w:val="22"/>
            <w:lang w:eastAsia="pt-BR"/>
          </w:rPr>
          <w:tab/>
        </w:r>
        <w:r w:rsidR="004441DE" w:rsidRPr="00996E6D">
          <w:rPr>
            <w:rStyle w:val="Hyperlink"/>
          </w:rPr>
          <w:t>Cadastrar Paciente</w:t>
        </w:r>
        <w:r w:rsidR="004441DE">
          <w:rPr>
            <w:webHidden/>
          </w:rPr>
          <w:tab/>
        </w:r>
        <w:r w:rsidR="004441DE">
          <w:rPr>
            <w:webHidden/>
          </w:rPr>
          <w:fldChar w:fldCharType="begin"/>
        </w:r>
        <w:r w:rsidR="004441DE">
          <w:rPr>
            <w:webHidden/>
          </w:rPr>
          <w:instrText xml:space="preserve"> PAGEREF _Toc111845369 \h </w:instrText>
        </w:r>
        <w:r w:rsidR="004441DE">
          <w:rPr>
            <w:webHidden/>
          </w:rPr>
        </w:r>
        <w:r w:rsidR="004441DE">
          <w:rPr>
            <w:webHidden/>
          </w:rPr>
          <w:fldChar w:fldCharType="separate"/>
        </w:r>
        <w:r w:rsidR="001472C6">
          <w:rPr>
            <w:webHidden/>
          </w:rPr>
          <w:t>71</w:t>
        </w:r>
        <w:r w:rsidR="004441DE">
          <w:rPr>
            <w:webHidden/>
          </w:rPr>
          <w:fldChar w:fldCharType="end"/>
        </w:r>
      </w:hyperlink>
    </w:p>
    <w:p w14:paraId="447374B9" w14:textId="73685FD6" w:rsidR="004441DE" w:rsidRDefault="00000000">
      <w:pPr>
        <w:pStyle w:val="Sumrio3"/>
        <w:rPr>
          <w:rFonts w:asciiTheme="minorHAnsi" w:eastAsiaTheme="minorEastAsia" w:hAnsiTheme="minorHAnsi"/>
          <w:sz w:val="22"/>
          <w:szCs w:val="22"/>
          <w:lang w:eastAsia="pt-BR"/>
        </w:rPr>
      </w:pPr>
      <w:hyperlink w:anchor="_Toc111845370" w:history="1">
        <w:r w:rsidR="004441DE" w:rsidRPr="00996E6D">
          <w:rPr>
            <w:rStyle w:val="Hyperlink"/>
          </w:rPr>
          <w:t>4.1.3</w:t>
        </w:r>
        <w:r w:rsidR="004441DE">
          <w:rPr>
            <w:rFonts w:asciiTheme="minorHAnsi" w:eastAsiaTheme="minorEastAsia" w:hAnsiTheme="minorHAnsi"/>
            <w:sz w:val="22"/>
            <w:szCs w:val="22"/>
            <w:lang w:eastAsia="pt-BR"/>
          </w:rPr>
          <w:tab/>
        </w:r>
        <w:r w:rsidR="004441DE" w:rsidRPr="00996E6D">
          <w:rPr>
            <w:rStyle w:val="Hyperlink"/>
          </w:rPr>
          <w:t>Cadastrar Profissional</w:t>
        </w:r>
        <w:r w:rsidR="004441DE">
          <w:rPr>
            <w:webHidden/>
          </w:rPr>
          <w:tab/>
        </w:r>
        <w:r w:rsidR="004441DE">
          <w:rPr>
            <w:webHidden/>
          </w:rPr>
          <w:fldChar w:fldCharType="begin"/>
        </w:r>
        <w:r w:rsidR="004441DE">
          <w:rPr>
            <w:webHidden/>
          </w:rPr>
          <w:instrText xml:space="preserve"> PAGEREF _Toc111845370 \h </w:instrText>
        </w:r>
        <w:r w:rsidR="004441DE">
          <w:rPr>
            <w:webHidden/>
          </w:rPr>
        </w:r>
        <w:r w:rsidR="004441DE">
          <w:rPr>
            <w:webHidden/>
          </w:rPr>
          <w:fldChar w:fldCharType="separate"/>
        </w:r>
        <w:r w:rsidR="001472C6">
          <w:rPr>
            <w:webHidden/>
          </w:rPr>
          <w:t>73</w:t>
        </w:r>
        <w:r w:rsidR="004441DE">
          <w:rPr>
            <w:webHidden/>
          </w:rPr>
          <w:fldChar w:fldCharType="end"/>
        </w:r>
      </w:hyperlink>
    </w:p>
    <w:p w14:paraId="1C51AF1C" w14:textId="33016991" w:rsidR="004441DE" w:rsidRDefault="00000000">
      <w:pPr>
        <w:pStyle w:val="Sumrio3"/>
        <w:rPr>
          <w:rFonts w:asciiTheme="minorHAnsi" w:eastAsiaTheme="minorEastAsia" w:hAnsiTheme="minorHAnsi"/>
          <w:sz w:val="22"/>
          <w:szCs w:val="22"/>
          <w:lang w:eastAsia="pt-BR"/>
        </w:rPr>
      </w:pPr>
      <w:hyperlink w:anchor="_Toc111845371" w:history="1">
        <w:r w:rsidR="004441DE" w:rsidRPr="00996E6D">
          <w:rPr>
            <w:rStyle w:val="Hyperlink"/>
          </w:rPr>
          <w:t>4.1.4</w:t>
        </w:r>
        <w:r w:rsidR="004441DE">
          <w:rPr>
            <w:rFonts w:asciiTheme="minorHAnsi" w:eastAsiaTheme="minorEastAsia" w:hAnsiTheme="minorHAnsi"/>
            <w:sz w:val="22"/>
            <w:szCs w:val="22"/>
            <w:lang w:eastAsia="pt-BR"/>
          </w:rPr>
          <w:tab/>
        </w:r>
        <w:r w:rsidR="004441DE" w:rsidRPr="00996E6D">
          <w:rPr>
            <w:rStyle w:val="Hyperlink"/>
          </w:rPr>
          <w:t>Monitorar</w:t>
        </w:r>
        <w:r w:rsidR="004441DE">
          <w:rPr>
            <w:webHidden/>
          </w:rPr>
          <w:tab/>
        </w:r>
        <w:r w:rsidR="004441DE">
          <w:rPr>
            <w:webHidden/>
          </w:rPr>
          <w:fldChar w:fldCharType="begin"/>
        </w:r>
        <w:r w:rsidR="004441DE">
          <w:rPr>
            <w:webHidden/>
          </w:rPr>
          <w:instrText xml:space="preserve"> PAGEREF _Toc111845371 \h </w:instrText>
        </w:r>
        <w:r w:rsidR="004441DE">
          <w:rPr>
            <w:webHidden/>
          </w:rPr>
        </w:r>
        <w:r w:rsidR="004441DE">
          <w:rPr>
            <w:webHidden/>
          </w:rPr>
          <w:fldChar w:fldCharType="separate"/>
        </w:r>
        <w:r w:rsidR="001472C6">
          <w:rPr>
            <w:webHidden/>
          </w:rPr>
          <w:t>74</w:t>
        </w:r>
        <w:r w:rsidR="004441DE">
          <w:rPr>
            <w:webHidden/>
          </w:rPr>
          <w:fldChar w:fldCharType="end"/>
        </w:r>
      </w:hyperlink>
    </w:p>
    <w:p w14:paraId="04B77DBF" w14:textId="055FF91B" w:rsidR="004441DE" w:rsidRDefault="00000000">
      <w:pPr>
        <w:pStyle w:val="Sumrio3"/>
        <w:rPr>
          <w:rFonts w:asciiTheme="minorHAnsi" w:eastAsiaTheme="minorEastAsia" w:hAnsiTheme="minorHAnsi"/>
          <w:sz w:val="22"/>
          <w:szCs w:val="22"/>
          <w:lang w:eastAsia="pt-BR"/>
        </w:rPr>
      </w:pPr>
      <w:hyperlink w:anchor="_Toc111845372" w:history="1">
        <w:r w:rsidR="004441DE" w:rsidRPr="00996E6D">
          <w:rPr>
            <w:rStyle w:val="Hyperlink"/>
          </w:rPr>
          <w:t>4.1.5</w:t>
        </w:r>
        <w:r w:rsidR="004441DE">
          <w:rPr>
            <w:rFonts w:asciiTheme="minorHAnsi" w:eastAsiaTheme="minorEastAsia" w:hAnsiTheme="minorHAnsi"/>
            <w:sz w:val="22"/>
            <w:szCs w:val="22"/>
            <w:lang w:eastAsia="pt-BR"/>
          </w:rPr>
          <w:tab/>
        </w:r>
        <w:r w:rsidR="004441DE" w:rsidRPr="00996E6D">
          <w:rPr>
            <w:rStyle w:val="Hyperlink"/>
          </w:rPr>
          <w:t>Tela do exercício escolhido</w:t>
        </w:r>
        <w:r w:rsidR="004441DE">
          <w:rPr>
            <w:webHidden/>
          </w:rPr>
          <w:tab/>
        </w:r>
        <w:r w:rsidR="004441DE">
          <w:rPr>
            <w:webHidden/>
          </w:rPr>
          <w:fldChar w:fldCharType="begin"/>
        </w:r>
        <w:r w:rsidR="004441DE">
          <w:rPr>
            <w:webHidden/>
          </w:rPr>
          <w:instrText xml:space="preserve"> PAGEREF _Toc111845372 \h </w:instrText>
        </w:r>
        <w:r w:rsidR="004441DE">
          <w:rPr>
            <w:webHidden/>
          </w:rPr>
        </w:r>
        <w:r w:rsidR="004441DE">
          <w:rPr>
            <w:webHidden/>
          </w:rPr>
          <w:fldChar w:fldCharType="separate"/>
        </w:r>
        <w:r w:rsidR="001472C6">
          <w:rPr>
            <w:webHidden/>
          </w:rPr>
          <w:t>75</w:t>
        </w:r>
        <w:r w:rsidR="004441DE">
          <w:rPr>
            <w:webHidden/>
          </w:rPr>
          <w:fldChar w:fldCharType="end"/>
        </w:r>
      </w:hyperlink>
    </w:p>
    <w:p w14:paraId="0E5FC130" w14:textId="44ED9AC1" w:rsidR="004441DE" w:rsidRDefault="00000000">
      <w:pPr>
        <w:pStyle w:val="Sumrio3"/>
        <w:rPr>
          <w:rFonts w:asciiTheme="minorHAnsi" w:eastAsiaTheme="minorEastAsia" w:hAnsiTheme="minorHAnsi"/>
          <w:sz w:val="22"/>
          <w:szCs w:val="22"/>
          <w:lang w:eastAsia="pt-BR"/>
        </w:rPr>
      </w:pPr>
      <w:hyperlink w:anchor="_Toc111845373" w:history="1">
        <w:r w:rsidR="004441DE" w:rsidRPr="00996E6D">
          <w:rPr>
            <w:rStyle w:val="Hyperlink"/>
          </w:rPr>
          <w:t>4.1.6</w:t>
        </w:r>
        <w:r w:rsidR="004441DE">
          <w:rPr>
            <w:rFonts w:asciiTheme="minorHAnsi" w:eastAsiaTheme="minorEastAsia" w:hAnsiTheme="minorHAnsi"/>
            <w:sz w:val="22"/>
            <w:szCs w:val="22"/>
            <w:lang w:eastAsia="pt-BR"/>
          </w:rPr>
          <w:tab/>
        </w:r>
        <w:r w:rsidR="004441DE" w:rsidRPr="00996E6D">
          <w:rPr>
            <w:rStyle w:val="Hyperlink"/>
          </w:rPr>
          <w:t>Registro de Dados</w:t>
        </w:r>
        <w:r w:rsidR="004441DE">
          <w:rPr>
            <w:webHidden/>
          </w:rPr>
          <w:tab/>
        </w:r>
        <w:r w:rsidR="004441DE">
          <w:rPr>
            <w:webHidden/>
          </w:rPr>
          <w:fldChar w:fldCharType="begin"/>
        </w:r>
        <w:r w:rsidR="004441DE">
          <w:rPr>
            <w:webHidden/>
          </w:rPr>
          <w:instrText xml:space="preserve"> PAGEREF _Toc111845373 \h </w:instrText>
        </w:r>
        <w:r w:rsidR="004441DE">
          <w:rPr>
            <w:webHidden/>
          </w:rPr>
        </w:r>
        <w:r w:rsidR="004441DE">
          <w:rPr>
            <w:webHidden/>
          </w:rPr>
          <w:fldChar w:fldCharType="separate"/>
        </w:r>
        <w:r w:rsidR="001472C6">
          <w:rPr>
            <w:webHidden/>
          </w:rPr>
          <w:t>75</w:t>
        </w:r>
        <w:r w:rsidR="004441DE">
          <w:rPr>
            <w:webHidden/>
          </w:rPr>
          <w:fldChar w:fldCharType="end"/>
        </w:r>
      </w:hyperlink>
    </w:p>
    <w:p w14:paraId="0A82F5C7" w14:textId="1C4078CA" w:rsidR="004441DE" w:rsidRDefault="00000000">
      <w:pPr>
        <w:pStyle w:val="Sumrio2"/>
        <w:rPr>
          <w:rFonts w:asciiTheme="minorHAnsi" w:eastAsiaTheme="minorEastAsia" w:hAnsiTheme="minorHAnsi"/>
          <w:b w:val="0"/>
          <w:sz w:val="22"/>
          <w:szCs w:val="22"/>
          <w:lang w:eastAsia="pt-BR"/>
        </w:rPr>
      </w:pPr>
      <w:hyperlink w:anchor="_Toc111845374" w:history="1">
        <w:r w:rsidR="004441DE" w:rsidRPr="00996E6D">
          <w:rPr>
            <w:rStyle w:val="Hyperlink"/>
          </w:rPr>
          <w:t>4.2</w:t>
        </w:r>
        <w:r w:rsidR="004441DE">
          <w:rPr>
            <w:rFonts w:asciiTheme="minorHAnsi" w:eastAsiaTheme="minorEastAsia" w:hAnsiTheme="minorHAnsi"/>
            <w:b w:val="0"/>
            <w:sz w:val="22"/>
            <w:szCs w:val="22"/>
            <w:lang w:eastAsia="pt-BR"/>
          </w:rPr>
          <w:tab/>
        </w:r>
        <w:r w:rsidR="004441DE" w:rsidRPr="00996E6D">
          <w:rPr>
            <w:rStyle w:val="Hyperlink"/>
          </w:rPr>
          <w:t>Banco de Dados</w:t>
        </w:r>
        <w:r w:rsidR="004441DE">
          <w:rPr>
            <w:webHidden/>
          </w:rPr>
          <w:tab/>
        </w:r>
        <w:r w:rsidR="004441DE">
          <w:rPr>
            <w:webHidden/>
          </w:rPr>
          <w:fldChar w:fldCharType="begin"/>
        </w:r>
        <w:r w:rsidR="004441DE">
          <w:rPr>
            <w:webHidden/>
          </w:rPr>
          <w:instrText xml:space="preserve"> PAGEREF _Toc111845374 \h </w:instrText>
        </w:r>
        <w:r w:rsidR="004441DE">
          <w:rPr>
            <w:webHidden/>
          </w:rPr>
        </w:r>
        <w:r w:rsidR="004441DE">
          <w:rPr>
            <w:webHidden/>
          </w:rPr>
          <w:fldChar w:fldCharType="separate"/>
        </w:r>
        <w:r w:rsidR="001472C6">
          <w:rPr>
            <w:webHidden/>
          </w:rPr>
          <w:t>77</w:t>
        </w:r>
        <w:r w:rsidR="004441DE">
          <w:rPr>
            <w:webHidden/>
          </w:rPr>
          <w:fldChar w:fldCharType="end"/>
        </w:r>
      </w:hyperlink>
    </w:p>
    <w:p w14:paraId="5D1B94A1" w14:textId="2B206A77" w:rsidR="004441DE" w:rsidRDefault="00000000">
      <w:pPr>
        <w:pStyle w:val="Sumrio2"/>
        <w:rPr>
          <w:rFonts w:asciiTheme="minorHAnsi" w:eastAsiaTheme="minorEastAsia" w:hAnsiTheme="minorHAnsi"/>
          <w:b w:val="0"/>
          <w:sz w:val="22"/>
          <w:szCs w:val="22"/>
          <w:lang w:eastAsia="pt-BR"/>
        </w:rPr>
      </w:pPr>
      <w:hyperlink w:anchor="_Toc111845375" w:history="1">
        <w:r w:rsidR="004441DE" w:rsidRPr="00996E6D">
          <w:rPr>
            <w:rStyle w:val="Hyperlink"/>
          </w:rPr>
          <w:t>4.3</w:t>
        </w:r>
        <w:r w:rsidR="004441DE">
          <w:rPr>
            <w:rFonts w:asciiTheme="minorHAnsi" w:eastAsiaTheme="minorEastAsia" w:hAnsiTheme="minorHAnsi"/>
            <w:b w:val="0"/>
            <w:sz w:val="22"/>
            <w:szCs w:val="22"/>
            <w:lang w:eastAsia="pt-BR"/>
          </w:rPr>
          <w:tab/>
        </w:r>
        <w:r w:rsidR="004441DE" w:rsidRPr="00996E6D">
          <w:rPr>
            <w:rStyle w:val="Hyperlink"/>
          </w:rPr>
          <w:t>Dicionário de Dados</w:t>
        </w:r>
        <w:r w:rsidR="004441DE">
          <w:rPr>
            <w:webHidden/>
          </w:rPr>
          <w:tab/>
        </w:r>
        <w:r w:rsidR="004441DE">
          <w:rPr>
            <w:webHidden/>
          </w:rPr>
          <w:fldChar w:fldCharType="begin"/>
        </w:r>
        <w:r w:rsidR="004441DE">
          <w:rPr>
            <w:webHidden/>
          </w:rPr>
          <w:instrText xml:space="preserve"> PAGEREF _Toc111845375 \h </w:instrText>
        </w:r>
        <w:r w:rsidR="004441DE">
          <w:rPr>
            <w:webHidden/>
          </w:rPr>
        </w:r>
        <w:r w:rsidR="004441DE">
          <w:rPr>
            <w:webHidden/>
          </w:rPr>
          <w:fldChar w:fldCharType="separate"/>
        </w:r>
        <w:r w:rsidR="001472C6">
          <w:rPr>
            <w:webHidden/>
          </w:rPr>
          <w:t>79</w:t>
        </w:r>
        <w:r w:rsidR="004441DE">
          <w:rPr>
            <w:webHidden/>
          </w:rPr>
          <w:fldChar w:fldCharType="end"/>
        </w:r>
      </w:hyperlink>
    </w:p>
    <w:p w14:paraId="0621CD51" w14:textId="6091777D" w:rsidR="004441DE" w:rsidRDefault="00000000">
      <w:pPr>
        <w:pStyle w:val="Sumrio2"/>
        <w:rPr>
          <w:rFonts w:asciiTheme="minorHAnsi" w:eastAsiaTheme="minorEastAsia" w:hAnsiTheme="minorHAnsi"/>
          <w:b w:val="0"/>
          <w:sz w:val="22"/>
          <w:szCs w:val="22"/>
          <w:lang w:eastAsia="pt-BR"/>
        </w:rPr>
      </w:pPr>
      <w:hyperlink w:anchor="_Toc111845376" w:history="1">
        <w:r w:rsidR="004441DE" w:rsidRPr="00996E6D">
          <w:rPr>
            <w:rStyle w:val="Hyperlink"/>
          </w:rPr>
          <w:t>4.4</w:t>
        </w:r>
        <w:r w:rsidR="004441DE">
          <w:rPr>
            <w:rFonts w:asciiTheme="minorHAnsi" w:eastAsiaTheme="minorEastAsia" w:hAnsiTheme="minorHAnsi"/>
            <w:b w:val="0"/>
            <w:sz w:val="22"/>
            <w:szCs w:val="22"/>
            <w:lang w:eastAsia="pt-BR"/>
          </w:rPr>
          <w:tab/>
        </w:r>
        <w:r w:rsidR="004441DE" w:rsidRPr="00996E6D">
          <w:rPr>
            <w:rStyle w:val="Hyperlink"/>
          </w:rPr>
          <w:t>Ambiente de Desenvolvimento</w:t>
        </w:r>
        <w:r w:rsidR="004441DE">
          <w:rPr>
            <w:webHidden/>
          </w:rPr>
          <w:tab/>
        </w:r>
        <w:r w:rsidR="004441DE">
          <w:rPr>
            <w:webHidden/>
          </w:rPr>
          <w:fldChar w:fldCharType="begin"/>
        </w:r>
        <w:r w:rsidR="004441DE">
          <w:rPr>
            <w:webHidden/>
          </w:rPr>
          <w:instrText xml:space="preserve"> PAGEREF _Toc111845376 \h </w:instrText>
        </w:r>
        <w:r w:rsidR="004441DE">
          <w:rPr>
            <w:webHidden/>
          </w:rPr>
        </w:r>
        <w:r w:rsidR="004441DE">
          <w:rPr>
            <w:webHidden/>
          </w:rPr>
          <w:fldChar w:fldCharType="separate"/>
        </w:r>
        <w:r w:rsidR="001472C6">
          <w:rPr>
            <w:webHidden/>
          </w:rPr>
          <w:t>80</w:t>
        </w:r>
        <w:r w:rsidR="004441DE">
          <w:rPr>
            <w:webHidden/>
          </w:rPr>
          <w:fldChar w:fldCharType="end"/>
        </w:r>
      </w:hyperlink>
    </w:p>
    <w:p w14:paraId="59CE5452" w14:textId="2A4284EF" w:rsidR="004441DE" w:rsidRDefault="00000000">
      <w:pPr>
        <w:pStyle w:val="Sumrio3"/>
        <w:rPr>
          <w:rFonts w:asciiTheme="minorHAnsi" w:eastAsiaTheme="minorEastAsia" w:hAnsiTheme="minorHAnsi"/>
          <w:sz w:val="22"/>
          <w:szCs w:val="22"/>
          <w:lang w:eastAsia="pt-BR"/>
        </w:rPr>
      </w:pPr>
      <w:hyperlink w:anchor="_Toc111845377" w:history="1">
        <w:r w:rsidR="004441DE" w:rsidRPr="00996E6D">
          <w:rPr>
            <w:rStyle w:val="Hyperlink"/>
          </w:rPr>
          <w:t>4.4.1</w:t>
        </w:r>
        <w:r w:rsidR="004441DE">
          <w:rPr>
            <w:rFonts w:asciiTheme="minorHAnsi" w:eastAsiaTheme="minorEastAsia" w:hAnsiTheme="minorHAnsi"/>
            <w:sz w:val="22"/>
            <w:szCs w:val="22"/>
            <w:lang w:eastAsia="pt-BR"/>
          </w:rPr>
          <w:tab/>
        </w:r>
        <w:r w:rsidR="004441DE" w:rsidRPr="00996E6D">
          <w:rPr>
            <w:rStyle w:val="Hyperlink"/>
          </w:rPr>
          <w:t>IDE - Ambiente de Desenvolvimento Integrado</w:t>
        </w:r>
        <w:r w:rsidR="004441DE">
          <w:rPr>
            <w:webHidden/>
          </w:rPr>
          <w:tab/>
        </w:r>
        <w:r w:rsidR="004441DE">
          <w:rPr>
            <w:webHidden/>
          </w:rPr>
          <w:fldChar w:fldCharType="begin"/>
        </w:r>
        <w:r w:rsidR="004441DE">
          <w:rPr>
            <w:webHidden/>
          </w:rPr>
          <w:instrText xml:space="preserve"> PAGEREF _Toc111845377 \h </w:instrText>
        </w:r>
        <w:r w:rsidR="004441DE">
          <w:rPr>
            <w:webHidden/>
          </w:rPr>
        </w:r>
        <w:r w:rsidR="004441DE">
          <w:rPr>
            <w:webHidden/>
          </w:rPr>
          <w:fldChar w:fldCharType="separate"/>
        </w:r>
        <w:r w:rsidR="001472C6">
          <w:rPr>
            <w:webHidden/>
          </w:rPr>
          <w:t>80</w:t>
        </w:r>
        <w:r w:rsidR="004441DE">
          <w:rPr>
            <w:webHidden/>
          </w:rPr>
          <w:fldChar w:fldCharType="end"/>
        </w:r>
      </w:hyperlink>
    </w:p>
    <w:p w14:paraId="5B85BAF5" w14:textId="799E3E5C" w:rsidR="004441DE" w:rsidRDefault="00000000">
      <w:pPr>
        <w:pStyle w:val="Sumrio3"/>
        <w:rPr>
          <w:rFonts w:asciiTheme="minorHAnsi" w:eastAsiaTheme="minorEastAsia" w:hAnsiTheme="minorHAnsi"/>
          <w:sz w:val="22"/>
          <w:szCs w:val="22"/>
          <w:lang w:eastAsia="pt-BR"/>
        </w:rPr>
      </w:pPr>
      <w:hyperlink w:anchor="_Toc111845378" w:history="1">
        <w:r w:rsidR="004441DE" w:rsidRPr="00996E6D">
          <w:rPr>
            <w:rStyle w:val="Hyperlink"/>
          </w:rPr>
          <w:t>4.4.2</w:t>
        </w:r>
        <w:r w:rsidR="004441DE">
          <w:rPr>
            <w:rFonts w:asciiTheme="minorHAnsi" w:eastAsiaTheme="minorEastAsia" w:hAnsiTheme="minorHAnsi"/>
            <w:sz w:val="22"/>
            <w:szCs w:val="22"/>
            <w:lang w:eastAsia="pt-BR"/>
          </w:rPr>
          <w:tab/>
        </w:r>
        <w:r w:rsidR="004441DE" w:rsidRPr="00996E6D">
          <w:rPr>
            <w:rStyle w:val="Hyperlink"/>
          </w:rPr>
          <w:t>BD - Banco de Dados</w:t>
        </w:r>
        <w:r w:rsidR="004441DE">
          <w:rPr>
            <w:webHidden/>
          </w:rPr>
          <w:tab/>
        </w:r>
        <w:r w:rsidR="004441DE">
          <w:rPr>
            <w:webHidden/>
          </w:rPr>
          <w:fldChar w:fldCharType="begin"/>
        </w:r>
        <w:r w:rsidR="004441DE">
          <w:rPr>
            <w:webHidden/>
          </w:rPr>
          <w:instrText xml:space="preserve"> PAGEREF _Toc111845378 \h </w:instrText>
        </w:r>
        <w:r w:rsidR="004441DE">
          <w:rPr>
            <w:webHidden/>
          </w:rPr>
        </w:r>
        <w:r w:rsidR="004441DE">
          <w:rPr>
            <w:webHidden/>
          </w:rPr>
          <w:fldChar w:fldCharType="separate"/>
        </w:r>
        <w:r w:rsidR="001472C6">
          <w:rPr>
            <w:webHidden/>
          </w:rPr>
          <w:t>83</w:t>
        </w:r>
        <w:r w:rsidR="004441DE">
          <w:rPr>
            <w:webHidden/>
          </w:rPr>
          <w:fldChar w:fldCharType="end"/>
        </w:r>
      </w:hyperlink>
    </w:p>
    <w:p w14:paraId="34623BCC" w14:textId="7F2DD0B7" w:rsidR="004441DE" w:rsidRDefault="00000000">
      <w:pPr>
        <w:pStyle w:val="Sumrio3"/>
        <w:rPr>
          <w:rFonts w:asciiTheme="minorHAnsi" w:eastAsiaTheme="minorEastAsia" w:hAnsiTheme="minorHAnsi"/>
          <w:sz w:val="22"/>
          <w:szCs w:val="22"/>
          <w:lang w:eastAsia="pt-BR"/>
        </w:rPr>
      </w:pPr>
      <w:hyperlink w:anchor="_Toc111845379" w:history="1">
        <w:r w:rsidR="004441DE" w:rsidRPr="00996E6D">
          <w:rPr>
            <w:rStyle w:val="Hyperlink"/>
          </w:rPr>
          <w:t>4.4.3</w:t>
        </w:r>
        <w:r w:rsidR="004441DE">
          <w:rPr>
            <w:rFonts w:asciiTheme="minorHAnsi" w:eastAsiaTheme="minorEastAsia" w:hAnsiTheme="minorHAnsi"/>
            <w:sz w:val="22"/>
            <w:szCs w:val="22"/>
            <w:lang w:eastAsia="pt-BR"/>
          </w:rPr>
          <w:tab/>
        </w:r>
        <w:r w:rsidR="004441DE" w:rsidRPr="00996E6D">
          <w:rPr>
            <w:rStyle w:val="Hyperlink"/>
          </w:rPr>
          <w:t>Linguagens de Programação</w:t>
        </w:r>
        <w:r w:rsidR="004441DE">
          <w:rPr>
            <w:webHidden/>
          </w:rPr>
          <w:tab/>
        </w:r>
        <w:r w:rsidR="004441DE">
          <w:rPr>
            <w:webHidden/>
          </w:rPr>
          <w:fldChar w:fldCharType="begin"/>
        </w:r>
        <w:r w:rsidR="004441DE">
          <w:rPr>
            <w:webHidden/>
          </w:rPr>
          <w:instrText xml:space="preserve"> PAGEREF _Toc111845379 \h </w:instrText>
        </w:r>
        <w:r w:rsidR="004441DE">
          <w:rPr>
            <w:webHidden/>
          </w:rPr>
        </w:r>
        <w:r w:rsidR="004441DE">
          <w:rPr>
            <w:webHidden/>
          </w:rPr>
          <w:fldChar w:fldCharType="separate"/>
        </w:r>
        <w:r w:rsidR="001472C6">
          <w:rPr>
            <w:webHidden/>
          </w:rPr>
          <w:t>84</w:t>
        </w:r>
        <w:r w:rsidR="004441DE">
          <w:rPr>
            <w:webHidden/>
          </w:rPr>
          <w:fldChar w:fldCharType="end"/>
        </w:r>
      </w:hyperlink>
    </w:p>
    <w:p w14:paraId="379CBF13" w14:textId="565DF7A2" w:rsidR="004441DE" w:rsidRDefault="00000000">
      <w:pPr>
        <w:pStyle w:val="Sumrio3"/>
        <w:rPr>
          <w:rFonts w:asciiTheme="minorHAnsi" w:eastAsiaTheme="minorEastAsia" w:hAnsiTheme="minorHAnsi"/>
          <w:sz w:val="22"/>
          <w:szCs w:val="22"/>
          <w:lang w:eastAsia="pt-BR"/>
        </w:rPr>
      </w:pPr>
      <w:hyperlink w:anchor="_Toc111845380" w:history="1">
        <w:r w:rsidR="004441DE" w:rsidRPr="00996E6D">
          <w:rPr>
            <w:rStyle w:val="Hyperlink"/>
          </w:rPr>
          <w:t>4.4.4</w:t>
        </w:r>
        <w:r w:rsidR="004441DE">
          <w:rPr>
            <w:rFonts w:asciiTheme="minorHAnsi" w:eastAsiaTheme="minorEastAsia" w:hAnsiTheme="minorHAnsi"/>
            <w:sz w:val="22"/>
            <w:szCs w:val="22"/>
            <w:lang w:eastAsia="pt-BR"/>
          </w:rPr>
          <w:tab/>
        </w:r>
        <w:r w:rsidR="004441DE" w:rsidRPr="00996E6D">
          <w:rPr>
            <w:rStyle w:val="Hyperlink"/>
          </w:rPr>
          <w:t>Funcionalidade e Contextualização</w:t>
        </w:r>
        <w:r w:rsidR="004441DE">
          <w:rPr>
            <w:webHidden/>
          </w:rPr>
          <w:tab/>
        </w:r>
        <w:r w:rsidR="004441DE">
          <w:rPr>
            <w:webHidden/>
          </w:rPr>
          <w:fldChar w:fldCharType="begin"/>
        </w:r>
        <w:r w:rsidR="004441DE">
          <w:rPr>
            <w:webHidden/>
          </w:rPr>
          <w:instrText xml:space="preserve"> PAGEREF _Toc111845380 \h </w:instrText>
        </w:r>
        <w:r w:rsidR="004441DE">
          <w:rPr>
            <w:webHidden/>
          </w:rPr>
        </w:r>
        <w:r w:rsidR="004441DE">
          <w:rPr>
            <w:webHidden/>
          </w:rPr>
          <w:fldChar w:fldCharType="separate"/>
        </w:r>
        <w:r w:rsidR="001472C6">
          <w:rPr>
            <w:webHidden/>
          </w:rPr>
          <w:t>86</w:t>
        </w:r>
        <w:r w:rsidR="004441DE">
          <w:rPr>
            <w:webHidden/>
          </w:rPr>
          <w:fldChar w:fldCharType="end"/>
        </w:r>
      </w:hyperlink>
    </w:p>
    <w:p w14:paraId="135B1E10" w14:textId="744EF268" w:rsidR="004441DE" w:rsidRDefault="00000000">
      <w:pPr>
        <w:pStyle w:val="Sumrio3"/>
        <w:rPr>
          <w:rFonts w:asciiTheme="minorHAnsi" w:eastAsiaTheme="minorEastAsia" w:hAnsiTheme="minorHAnsi"/>
          <w:sz w:val="22"/>
          <w:szCs w:val="22"/>
          <w:lang w:eastAsia="pt-BR"/>
        </w:rPr>
      </w:pPr>
      <w:hyperlink w:anchor="_Toc111845381" w:history="1">
        <w:r w:rsidR="004441DE" w:rsidRPr="00996E6D">
          <w:rPr>
            <w:rStyle w:val="Hyperlink"/>
          </w:rPr>
          <w:t>4.4.5</w:t>
        </w:r>
        <w:r w:rsidR="004441DE">
          <w:rPr>
            <w:rFonts w:asciiTheme="minorHAnsi" w:eastAsiaTheme="minorEastAsia" w:hAnsiTheme="minorHAnsi"/>
            <w:sz w:val="22"/>
            <w:szCs w:val="22"/>
            <w:lang w:eastAsia="pt-BR"/>
          </w:rPr>
          <w:tab/>
        </w:r>
        <w:r w:rsidR="004441DE" w:rsidRPr="00996E6D">
          <w:rPr>
            <w:rStyle w:val="Hyperlink"/>
          </w:rPr>
          <w:t>Interface e Experiência do Usuário</w:t>
        </w:r>
        <w:r w:rsidR="004441DE">
          <w:rPr>
            <w:webHidden/>
          </w:rPr>
          <w:tab/>
        </w:r>
        <w:r w:rsidR="004441DE">
          <w:rPr>
            <w:webHidden/>
          </w:rPr>
          <w:fldChar w:fldCharType="begin"/>
        </w:r>
        <w:r w:rsidR="004441DE">
          <w:rPr>
            <w:webHidden/>
          </w:rPr>
          <w:instrText xml:space="preserve"> PAGEREF _Toc111845381 \h </w:instrText>
        </w:r>
        <w:r w:rsidR="004441DE">
          <w:rPr>
            <w:webHidden/>
          </w:rPr>
        </w:r>
        <w:r w:rsidR="004441DE">
          <w:rPr>
            <w:webHidden/>
          </w:rPr>
          <w:fldChar w:fldCharType="separate"/>
        </w:r>
        <w:r w:rsidR="001472C6">
          <w:rPr>
            <w:webHidden/>
          </w:rPr>
          <w:t>89</w:t>
        </w:r>
        <w:r w:rsidR="004441DE">
          <w:rPr>
            <w:webHidden/>
          </w:rPr>
          <w:fldChar w:fldCharType="end"/>
        </w:r>
      </w:hyperlink>
    </w:p>
    <w:p w14:paraId="299CFD58" w14:textId="5AD47E3E" w:rsidR="004441DE" w:rsidRDefault="00000000">
      <w:pPr>
        <w:pStyle w:val="Sumrio1"/>
        <w:rPr>
          <w:rFonts w:asciiTheme="minorHAnsi" w:eastAsiaTheme="minorEastAsia" w:hAnsiTheme="minorHAnsi"/>
          <w:b w:val="0"/>
          <w:caps w:val="0"/>
          <w:sz w:val="22"/>
          <w:szCs w:val="22"/>
          <w:lang w:eastAsia="pt-BR"/>
        </w:rPr>
      </w:pPr>
      <w:hyperlink w:anchor="_Toc111845382" w:history="1">
        <w:r w:rsidR="004441DE" w:rsidRPr="00996E6D">
          <w:rPr>
            <w:rStyle w:val="Hyperlink"/>
          </w:rPr>
          <w:t>5</w:t>
        </w:r>
        <w:r w:rsidR="004441DE">
          <w:rPr>
            <w:rFonts w:asciiTheme="minorHAnsi" w:eastAsiaTheme="minorEastAsia" w:hAnsiTheme="minorHAnsi"/>
            <w:b w:val="0"/>
            <w:caps w:val="0"/>
            <w:sz w:val="22"/>
            <w:szCs w:val="22"/>
            <w:lang w:eastAsia="pt-BR"/>
          </w:rPr>
          <w:tab/>
        </w:r>
        <w:r w:rsidR="004441DE" w:rsidRPr="00996E6D">
          <w:rPr>
            <w:rStyle w:val="Hyperlink"/>
          </w:rPr>
          <w:t>TESTES E RESULTADOS</w:t>
        </w:r>
        <w:r w:rsidR="004441DE">
          <w:rPr>
            <w:webHidden/>
          </w:rPr>
          <w:tab/>
        </w:r>
        <w:r w:rsidR="004441DE">
          <w:rPr>
            <w:webHidden/>
          </w:rPr>
          <w:fldChar w:fldCharType="begin"/>
        </w:r>
        <w:r w:rsidR="004441DE">
          <w:rPr>
            <w:webHidden/>
          </w:rPr>
          <w:instrText xml:space="preserve"> PAGEREF _Toc111845382 \h </w:instrText>
        </w:r>
        <w:r w:rsidR="004441DE">
          <w:rPr>
            <w:webHidden/>
          </w:rPr>
        </w:r>
        <w:r w:rsidR="004441DE">
          <w:rPr>
            <w:webHidden/>
          </w:rPr>
          <w:fldChar w:fldCharType="separate"/>
        </w:r>
        <w:r w:rsidR="001472C6">
          <w:rPr>
            <w:webHidden/>
          </w:rPr>
          <w:t>90</w:t>
        </w:r>
        <w:r w:rsidR="004441DE">
          <w:rPr>
            <w:webHidden/>
          </w:rPr>
          <w:fldChar w:fldCharType="end"/>
        </w:r>
      </w:hyperlink>
    </w:p>
    <w:p w14:paraId="06AFCEEC" w14:textId="6FFE9C15" w:rsidR="004441DE" w:rsidRDefault="00000000">
      <w:pPr>
        <w:pStyle w:val="Sumrio2"/>
        <w:rPr>
          <w:rFonts w:asciiTheme="minorHAnsi" w:eastAsiaTheme="minorEastAsia" w:hAnsiTheme="minorHAnsi"/>
          <w:b w:val="0"/>
          <w:sz w:val="22"/>
          <w:szCs w:val="22"/>
          <w:lang w:eastAsia="pt-BR"/>
        </w:rPr>
      </w:pPr>
      <w:hyperlink w:anchor="_Toc111845383" w:history="1">
        <w:r w:rsidR="004441DE" w:rsidRPr="00996E6D">
          <w:rPr>
            <w:rStyle w:val="Hyperlink"/>
          </w:rPr>
          <w:t>5.1</w:t>
        </w:r>
        <w:r w:rsidR="004441DE">
          <w:rPr>
            <w:rFonts w:asciiTheme="minorHAnsi" w:eastAsiaTheme="minorEastAsia" w:hAnsiTheme="minorHAnsi"/>
            <w:b w:val="0"/>
            <w:sz w:val="22"/>
            <w:szCs w:val="22"/>
            <w:lang w:eastAsia="pt-BR"/>
          </w:rPr>
          <w:tab/>
        </w:r>
        <w:r w:rsidR="004441DE" w:rsidRPr="00996E6D">
          <w:rPr>
            <w:rStyle w:val="Hyperlink"/>
          </w:rPr>
          <w:t>Testes do Protótipo da Luva Inteligente</w:t>
        </w:r>
        <w:r w:rsidR="004441DE">
          <w:rPr>
            <w:webHidden/>
          </w:rPr>
          <w:tab/>
        </w:r>
        <w:r w:rsidR="004441DE">
          <w:rPr>
            <w:webHidden/>
          </w:rPr>
          <w:fldChar w:fldCharType="begin"/>
        </w:r>
        <w:r w:rsidR="004441DE">
          <w:rPr>
            <w:webHidden/>
          </w:rPr>
          <w:instrText xml:space="preserve"> PAGEREF _Toc111845383 \h </w:instrText>
        </w:r>
        <w:r w:rsidR="004441DE">
          <w:rPr>
            <w:webHidden/>
          </w:rPr>
        </w:r>
        <w:r w:rsidR="004441DE">
          <w:rPr>
            <w:webHidden/>
          </w:rPr>
          <w:fldChar w:fldCharType="separate"/>
        </w:r>
        <w:r w:rsidR="001472C6">
          <w:rPr>
            <w:webHidden/>
          </w:rPr>
          <w:t>90</w:t>
        </w:r>
        <w:r w:rsidR="004441DE">
          <w:rPr>
            <w:webHidden/>
          </w:rPr>
          <w:fldChar w:fldCharType="end"/>
        </w:r>
      </w:hyperlink>
    </w:p>
    <w:p w14:paraId="21A1DED2" w14:textId="20D65320" w:rsidR="004441DE" w:rsidRDefault="00000000">
      <w:pPr>
        <w:pStyle w:val="Sumrio2"/>
        <w:rPr>
          <w:rFonts w:asciiTheme="minorHAnsi" w:eastAsiaTheme="minorEastAsia" w:hAnsiTheme="minorHAnsi"/>
          <w:b w:val="0"/>
          <w:sz w:val="22"/>
          <w:szCs w:val="22"/>
          <w:lang w:eastAsia="pt-BR"/>
        </w:rPr>
      </w:pPr>
      <w:hyperlink w:anchor="_Toc111845384" w:history="1">
        <w:r w:rsidR="004441DE" w:rsidRPr="00996E6D">
          <w:rPr>
            <w:rStyle w:val="Hyperlink"/>
          </w:rPr>
          <w:t>5.2</w:t>
        </w:r>
        <w:r w:rsidR="004441DE">
          <w:rPr>
            <w:rFonts w:asciiTheme="minorHAnsi" w:eastAsiaTheme="minorEastAsia" w:hAnsiTheme="minorHAnsi"/>
            <w:b w:val="0"/>
            <w:sz w:val="22"/>
            <w:szCs w:val="22"/>
            <w:lang w:eastAsia="pt-BR"/>
          </w:rPr>
          <w:tab/>
        </w:r>
        <w:r w:rsidR="004441DE" w:rsidRPr="00996E6D">
          <w:rPr>
            <w:rStyle w:val="Hyperlink"/>
          </w:rPr>
          <w:t>Resultados do Protótipo da Luva Inteligente</w:t>
        </w:r>
        <w:r w:rsidR="004441DE">
          <w:rPr>
            <w:webHidden/>
          </w:rPr>
          <w:tab/>
        </w:r>
        <w:r w:rsidR="004441DE">
          <w:rPr>
            <w:webHidden/>
          </w:rPr>
          <w:fldChar w:fldCharType="begin"/>
        </w:r>
        <w:r w:rsidR="004441DE">
          <w:rPr>
            <w:webHidden/>
          </w:rPr>
          <w:instrText xml:space="preserve"> PAGEREF _Toc111845384 \h </w:instrText>
        </w:r>
        <w:r w:rsidR="004441DE">
          <w:rPr>
            <w:webHidden/>
          </w:rPr>
        </w:r>
        <w:r w:rsidR="004441DE">
          <w:rPr>
            <w:webHidden/>
          </w:rPr>
          <w:fldChar w:fldCharType="separate"/>
        </w:r>
        <w:r w:rsidR="001472C6">
          <w:rPr>
            <w:webHidden/>
          </w:rPr>
          <w:t>90</w:t>
        </w:r>
        <w:r w:rsidR="004441DE">
          <w:rPr>
            <w:webHidden/>
          </w:rPr>
          <w:fldChar w:fldCharType="end"/>
        </w:r>
      </w:hyperlink>
    </w:p>
    <w:p w14:paraId="59EDE2C6" w14:textId="7E37F28C" w:rsidR="004441DE" w:rsidRDefault="00000000">
      <w:pPr>
        <w:pStyle w:val="Sumrio2"/>
        <w:rPr>
          <w:rFonts w:asciiTheme="minorHAnsi" w:eastAsiaTheme="minorEastAsia" w:hAnsiTheme="minorHAnsi"/>
          <w:b w:val="0"/>
          <w:sz w:val="22"/>
          <w:szCs w:val="22"/>
          <w:lang w:eastAsia="pt-BR"/>
        </w:rPr>
      </w:pPr>
      <w:hyperlink w:anchor="_Toc111845385" w:history="1">
        <w:r w:rsidR="004441DE" w:rsidRPr="00996E6D">
          <w:rPr>
            <w:rStyle w:val="Hyperlink"/>
          </w:rPr>
          <w:t>5.3</w:t>
        </w:r>
        <w:r w:rsidR="004441DE">
          <w:rPr>
            <w:rFonts w:asciiTheme="minorHAnsi" w:eastAsiaTheme="minorEastAsia" w:hAnsiTheme="minorHAnsi"/>
            <w:b w:val="0"/>
            <w:sz w:val="22"/>
            <w:szCs w:val="22"/>
            <w:lang w:eastAsia="pt-BR"/>
          </w:rPr>
          <w:tab/>
        </w:r>
        <w:r w:rsidR="004441DE" w:rsidRPr="00996E6D">
          <w:rPr>
            <w:rStyle w:val="Hyperlink"/>
          </w:rPr>
          <w:t>Teste de Execução do App Mobile</w:t>
        </w:r>
        <w:r w:rsidR="004441DE">
          <w:rPr>
            <w:webHidden/>
          </w:rPr>
          <w:tab/>
        </w:r>
        <w:r w:rsidR="004441DE">
          <w:rPr>
            <w:webHidden/>
          </w:rPr>
          <w:fldChar w:fldCharType="begin"/>
        </w:r>
        <w:r w:rsidR="004441DE">
          <w:rPr>
            <w:webHidden/>
          </w:rPr>
          <w:instrText xml:space="preserve"> PAGEREF _Toc111845385 \h </w:instrText>
        </w:r>
        <w:r w:rsidR="004441DE">
          <w:rPr>
            <w:webHidden/>
          </w:rPr>
        </w:r>
        <w:r w:rsidR="004441DE">
          <w:rPr>
            <w:webHidden/>
          </w:rPr>
          <w:fldChar w:fldCharType="separate"/>
        </w:r>
        <w:r w:rsidR="001472C6">
          <w:rPr>
            <w:webHidden/>
          </w:rPr>
          <w:t>90</w:t>
        </w:r>
        <w:r w:rsidR="004441DE">
          <w:rPr>
            <w:webHidden/>
          </w:rPr>
          <w:fldChar w:fldCharType="end"/>
        </w:r>
      </w:hyperlink>
    </w:p>
    <w:p w14:paraId="1621A085" w14:textId="772C4963" w:rsidR="004441DE" w:rsidRDefault="00000000">
      <w:pPr>
        <w:pStyle w:val="Sumrio2"/>
        <w:rPr>
          <w:rFonts w:asciiTheme="minorHAnsi" w:eastAsiaTheme="minorEastAsia" w:hAnsiTheme="minorHAnsi"/>
          <w:b w:val="0"/>
          <w:sz w:val="22"/>
          <w:szCs w:val="22"/>
          <w:lang w:eastAsia="pt-BR"/>
        </w:rPr>
      </w:pPr>
      <w:hyperlink w:anchor="_Toc111845386" w:history="1">
        <w:r w:rsidR="004441DE" w:rsidRPr="00996E6D">
          <w:rPr>
            <w:rStyle w:val="Hyperlink"/>
          </w:rPr>
          <w:t>5.4</w:t>
        </w:r>
        <w:r w:rsidR="004441DE">
          <w:rPr>
            <w:rFonts w:asciiTheme="minorHAnsi" w:eastAsiaTheme="minorEastAsia" w:hAnsiTheme="minorHAnsi"/>
            <w:b w:val="0"/>
            <w:sz w:val="22"/>
            <w:szCs w:val="22"/>
            <w:lang w:eastAsia="pt-BR"/>
          </w:rPr>
          <w:tab/>
        </w:r>
        <w:r w:rsidR="004441DE" w:rsidRPr="00996E6D">
          <w:rPr>
            <w:rStyle w:val="Hyperlink"/>
          </w:rPr>
          <w:t>Resultados do App Mobile</w:t>
        </w:r>
        <w:r w:rsidR="004441DE">
          <w:rPr>
            <w:webHidden/>
          </w:rPr>
          <w:tab/>
        </w:r>
        <w:r w:rsidR="004441DE">
          <w:rPr>
            <w:webHidden/>
          </w:rPr>
          <w:fldChar w:fldCharType="begin"/>
        </w:r>
        <w:r w:rsidR="004441DE">
          <w:rPr>
            <w:webHidden/>
          </w:rPr>
          <w:instrText xml:space="preserve"> PAGEREF _Toc111845386 \h </w:instrText>
        </w:r>
        <w:r w:rsidR="004441DE">
          <w:rPr>
            <w:webHidden/>
          </w:rPr>
        </w:r>
        <w:r w:rsidR="004441DE">
          <w:rPr>
            <w:webHidden/>
          </w:rPr>
          <w:fldChar w:fldCharType="separate"/>
        </w:r>
        <w:r w:rsidR="001472C6">
          <w:rPr>
            <w:webHidden/>
          </w:rPr>
          <w:t>90</w:t>
        </w:r>
        <w:r w:rsidR="004441DE">
          <w:rPr>
            <w:webHidden/>
          </w:rPr>
          <w:fldChar w:fldCharType="end"/>
        </w:r>
      </w:hyperlink>
    </w:p>
    <w:p w14:paraId="2317D8F2" w14:textId="4F2003A4" w:rsidR="004441DE" w:rsidRDefault="00000000">
      <w:pPr>
        <w:pStyle w:val="Sumrio1"/>
        <w:rPr>
          <w:rFonts w:asciiTheme="minorHAnsi" w:eastAsiaTheme="minorEastAsia" w:hAnsiTheme="minorHAnsi"/>
          <w:b w:val="0"/>
          <w:caps w:val="0"/>
          <w:sz w:val="22"/>
          <w:szCs w:val="22"/>
          <w:lang w:eastAsia="pt-BR"/>
        </w:rPr>
      </w:pPr>
      <w:hyperlink w:anchor="_Toc111845387" w:history="1">
        <w:r w:rsidR="004441DE" w:rsidRPr="00996E6D">
          <w:rPr>
            <w:rStyle w:val="Hyperlink"/>
          </w:rPr>
          <w:t>6</w:t>
        </w:r>
        <w:r w:rsidR="004441DE">
          <w:rPr>
            <w:rFonts w:asciiTheme="minorHAnsi" w:eastAsiaTheme="minorEastAsia" w:hAnsiTheme="minorHAnsi"/>
            <w:b w:val="0"/>
            <w:caps w:val="0"/>
            <w:sz w:val="22"/>
            <w:szCs w:val="22"/>
            <w:lang w:eastAsia="pt-BR"/>
          </w:rPr>
          <w:tab/>
        </w:r>
        <w:r w:rsidR="004441DE" w:rsidRPr="00996E6D">
          <w:rPr>
            <w:rStyle w:val="Hyperlink"/>
          </w:rPr>
          <w:t>Considerações Finais</w:t>
        </w:r>
        <w:r w:rsidR="004441DE">
          <w:rPr>
            <w:webHidden/>
          </w:rPr>
          <w:tab/>
        </w:r>
        <w:r w:rsidR="004441DE">
          <w:rPr>
            <w:webHidden/>
          </w:rPr>
          <w:fldChar w:fldCharType="begin"/>
        </w:r>
        <w:r w:rsidR="004441DE">
          <w:rPr>
            <w:webHidden/>
          </w:rPr>
          <w:instrText xml:space="preserve"> PAGEREF _Toc111845387 \h </w:instrText>
        </w:r>
        <w:r w:rsidR="004441DE">
          <w:rPr>
            <w:webHidden/>
          </w:rPr>
        </w:r>
        <w:r w:rsidR="004441DE">
          <w:rPr>
            <w:webHidden/>
          </w:rPr>
          <w:fldChar w:fldCharType="separate"/>
        </w:r>
        <w:r w:rsidR="001472C6">
          <w:rPr>
            <w:webHidden/>
          </w:rPr>
          <w:t>91</w:t>
        </w:r>
        <w:r w:rsidR="004441DE">
          <w:rPr>
            <w:webHidden/>
          </w:rPr>
          <w:fldChar w:fldCharType="end"/>
        </w:r>
      </w:hyperlink>
    </w:p>
    <w:p w14:paraId="64EA9274" w14:textId="08EBA421" w:rsidR="004441DE" w:rsidRDefault="00000000">
      <w:pPr>
        <w:pStyle w:val="Sumrio1"/>
        <w:rPr>
          <w:rFonts w:asciiTheme="minorHAnsi" w:eastAsiaTheme="minorEastAsia" w:hAnsiTheme="minorHAnsi"/>
          <w:b w:val="0"/>
          <w:caps w:val="0"/>
          <w:sz w:val="22"/>
          <w:szCs w:val="22"/>
          <w:lang w:eastAsia="pt-BR"/>
        </w:rPr>
      </w:pPr>
      <w:hyperlink w:anchor="_Toc111845388" w:history="1">
        <w:r w:rsidR="004441DE" w:rsidRPr="00996E6D">
          <w:rPr>
            <w:rStyle w:val="Hyperlink"/>
          </w:rPr>
          <w:t>Referências</w:t>
        </w:r>
        <w:r w:rsidR="004441DE">
          <w:rPr>
            <w:webHidden/>
          </w:rPr>
          <w:tab/>
        </w:r>
        <w:r w:rsidR="004441DE">
          <w:rPr>
            <w:webHidden/>
          </w:rPr>
          <w:fldChar w:fldCharType="begin"/>
        </w:r>
        <w:r w:rsidR="004441DE">
          <w:rPr>
            <w:webHidden/>
          </w:rPr>
          <w:instrText xml:space="preserve"> PAGEREF _Toc111845388 \h </w:instrText>
        </w:r>
        <w:r w:rsidR="004441DE">
          <w:rPr>
            <w:webHidden/>
          </w:rPr>
        </w:r>
        <w:r w:rsidR="004441DE">
          <w:rPr>
            <w:webHidden/>
          </w:rPr>
          <w:fldChar w:fldCharType="separate"/>
        </w:r>
        <w:r w:rsidR="001472C6">
          <w:rPr>
            <w:webHidden/>
          </w:rPr>
          <w:t>92</w:t>
        </w:r>
        <w:r w:rsidR="004441DE">
          <w:rPr>
            <w:webHidden/>
          </w:rPr>
          <w:fldChar w:fldCharType="end"/>
        </w:r>
      </w:hyperlink>
    </w:p>
    <w:p w14:paraId="1601647A" w14:textId="62B32C32" w:rsidR="004441DE" w:rsidRDefault="00000000">
      <w:pPr>
        <w:pStyle w:val="Sumrio1"/>
        <w:rPr>
          <w:rFonts w:asciiTheme="minorHAnsi" w:eastAsiaTheme="minorEastAsia" w:hAnsiTheme="minorHAnsi"/>
          <w:b w:val="0"/>
          <w:caps w:val="0"/>
          <w:sz w:val="22"/>
          <w:szCs w:val="22"/>
          <w:lang w:eastAsia="pt-BR"/>
        </w:rPr>
      </w:pPr>
      <w:hyperlink w:anchor="_Toc111845389" w:history="1">
        <w:r w:rsidR="004441DE" w:rsidRPr="00996E6D">
          <w:rPr>
            <w:rStyle w:val="Hyperlink"/>
          </w:rPr>
          <w:t>Apêndice I – PROTÓTIPO</w:t>
        </w:r>
        <w:r w:rsidR="004441DE">
          <w:rPr>
            <w:webHidden/>
          </w:rPr>
          <w:tab/>
        </w:r>
        <w:r w:rsidR="004441DE">
          <w:rPr>
            <w:webHidden/>
          </w:rPr>
          <w:fldChar w:fldCharType="begin"/>
        </w:r>
        <w:r w:rsidR="004441DE">
          <w:rPr>
            <w:webHidden/>
          </w:rPr>
          <w:instrText xml:space="preserve"> PAGEREF _Toc111845389 \h </w:instrText>
        </w:r>
        <w:r w:rsidR="004441DE">
          <w:rPr>
            <w:webHidden/>
          </w:rPr>
        </w:r>
        <w:r w:rsidR="004441DE">
          <w:rPr>
            <w:webHidden/>
          </w:rPr>
          <w:fldChar w:fldCharType="separate"/>
        </w:r>
        <w:r w:rsidR="001472C6">
          <w:rPr>
            <w:webHidden/>
          </w:rPr>
          <w:t>98</w:t>
        </w:r>
        <w:r w:rsidR="004441DE">
          <w:rPr>
            <w:webHidden/>
          </w:rPr>
          <w:fldChar w:fldCharType="end"/>
        </w:r>
      </w:hyperlink>
    </w:p>
    <w:p w14:paraId="4E786B38" w14:textId="13ACD961" w:rsidR="004441DE" w:rsidRDefault="00000000">
      <w:pPr>
        <w:pStyle w:val="Sumrio1"/>
        <w:rPr>
          <w:rFonts w:asciiTheme="minorHAnsi" w:eastAsiaTheme="minorEastAsia" w:hAnsiTheme="minorHAnsi"/>
          <w:b w:val="0"/>
          <w:caps w:val="0"/>
          <w:sz w:val="22"/>
          <w:szCs w:val="22"/>
          <w:lang w:eastAsia="pt-BR"/>
        </w:rPr>
      </w:pPr>
      <w:hyperlink w:anchor="_Toc111845390" w:history="1">
        <w:r w:rsidR="004441DE" w:rsidRPr="00996E6D">
          <w:rPr>
            <w:rStyle w:val="Hyperlink"/>
          </w:rPr>
          <w:t>Apêndice II – TABELAS</w:t>
        </w:r>
        <w:r w:rsidR="004441DE">
          <w:rPr>
            <w:webHidden/>
          </w:rPr>
          <w:tab/>
        </w:r>
        <w:r w:rsidR="004441DE">
          <w:rPr>
            <w:webHidden/>
          </w:rPr>
          <w:fldChar w:fldCharType="begin"/>
        </w:r>
        <w:r w:rsidR="004441DE">
          <w:rPr>
            <w:webHidden/>
          </w:rPr>
          <w:instrText xml:space="preserve"> PAGEREF _Toc111845390 \h </w:instrText>
        </w:r>
        <w:r w:rsidR="004441DE">
          <w:rPr>
            <w:webHidden/>
          </w:rPr>
        </w:r>
        <w:r w:rsidR="004441DE">
          <w:rPr>
            <w:webHidden/>
          </w:rPr>
          <w:fldChar w:fldCharType="separate"/>
        </w:r>
        <w:r w:rsidR="001472C6">
          <w:rPr>
            <w:webHidden/>
          </w:rPr>
          <w:t>99</w:t>
        </w:r>
        <w:r w:rsidR="004441DE">
          <w:rPr>
            <w:webHidden/>
          </w:rPr>
          <w:fldChar w:fldCharType="end"/>
        </w:r>
      </w:hyperlink>
    </w:p>
    <w:p w14:paraId="7CB62772" w14:textId="76059DF5" w:rsidR="004441DE" w:rsidRDefault="00000000">
      <w:pPr>
        <w:pStyle w:val="Sumrio2"/>
        <w:rPr>
          <w:rFonts w:asciiTheme="minorHAnsi" w:eastAsiaTheme="minorEastAsia" w:hAnsiTheme="minorHAnsi"/>
          <w:b w:val="0"/>
          <w:sz w:val="22"/>
          <w:szCs w:val="22"/>
          <w:lang w:eastAsia="pt-BR"/>
        </w:rPr>
      </w:pPr>
      <w:hyperlink w:anchor="_Toc111845391" w:history="1">
        <w:r w:rsidR="004441DE" w:rsidRPr="00996E6D">
          <w:rPr>
            <w:rStyle w:val="Hyperlink"/>
          </w:rPr>
          <w:t>(A)</w:t>
        </w:r>
        <w:r w:rsidR="004441DE">
          <w:rPr>
            <w:rFonts w:asciiTheme="minorHAnsi" w:eastAsiaTheme="minorEastAsia" w:hAnsiTheme="minorHAnsi"/>
            <w:b w:val="0"/>
            <w:sz w:val="22"/>
            <w:szCs w:val="22"/>
            <w:lang w:eastAsia="pt-BR"/>
          </w:rPr>
          <w:tab/>
        </w:r>
        <w:r w:rsidR="004441DE" w:rsidRPr="00996E6D">
          <w:rPr>
            <w:rStyle w:val="Hyperlink"/>
          </w:rPr>
          <w:t>Estratégias de Testes e de Conversão</w:t>
        </w:r>
        <w:r w:rsidR="004441DE">
          <w:rPr>
            <w:webHidden/>
          </w:rPr>
          <w:tab/>
        </w:r>
        <w:r w:rsidR="004441DE">
          <w:rPr>
            <w:webHidden/>
          </w:rPr>
          <w:fldChar w:fldCharType="begin"/>
        </w:r>
        <w:r w:rsidR="004441DE">
          <w:rPr>
            <w:webHidden/>
          </w:rPr>
          <w:instrText xml:space="preserve"> PAGEREF _Toc111845391 \h </w:instrText>
        </w:r>
        <w:r w:rsidR="004441DE">
          <w:rPr>
            <w:webHidden/>
          </w:rPr>
        </w:r>
        <w:r w:rsidR="004441DE">
          <w:rPr>
            <w:webHidden/>
          </w:rPr>
          <w:fldChar w:fldCharType="separate"/>
        </w:r>
        <w:r w:rsidR="001472C6">
          <w:rPr>
            <w:webHidden/>
          </w:rPr>
          <w:t>107</w:t>
        </w:r>
        <w:r w:rsidR="004441DE">
          <w:rPr>
            <w:webHidden/>
          </w:rPr>
          <w:fldChar w:fldCharType="end"/>
        </w:r>
      </w:hyperlink>
    </w:p>
    <w:p w14:paraId="73143407" w14:textId="4FCD80EE" w:rsidR="004441DE" w:rsidRDefault="00000000">
      <w:pPr>
        <w:pStyle w:val="Sumrio1"/>
        <w:rPr>
          <w:rFonts w:asciiTheme="minorHAnsi" w:eastAsiaTheme="minorEastAsia" w:hAnsiTheme="minorHAnsi"/>
          <w:b w:val="0"/>
          <w:caps w:val="0"/>
          <w:sz w:val="22"/>
          <w:szCs w:val="22"/>
          <w:lang w:eastAsia="pt-BR"/>
        </w:rPr>
      </w:pPr>
      <w:hyperlink w:anchor="_Toc111845392" w:history="1">
        <w:r w:rsidR="004441DE" w:rsidRPr="00996E6D">
          <w:rPr>
            <w:rStyle w:val="Hyperlink"/>
          </w:rPr>
          <w:t>Apêndice III – Códigos</w:t>
        </w:r>
        <w:r w:rsidR="004441DE">
          <w:rPr>
            <w:webHidden/>
          </w:rPr>
          <w:tab/>
        </w:r>
        <w:r w:rsidR="004441DE">
          <w:rPr>
            <w:webHidden/>
          </w:rPr>
          <w:fldChar w:fldCharType="begin"/>
        </w:r>
        <w:r w:rsidR="004441DE">
          <w:rPr>
            <w:webHidden/>
          </w:rPr>
          <w:instrText xml:space="preserve"> PAGEREF _Toc111845392 \h </w:instrText>
        </w:r>
        <w:r w:rsidR="004441DE">
          <w:rPr>
            <w:webHidden/>
          </w:rPr>
        </w:r>
        <w:r w:rsidR="004441DE">
          <w:rPr>
            <w:webHidden/>
          </w:rPr>
          <w:fldChar w:fldCharType="separate"/>
        </w:r>
        <w:r w:rsidR="001472C6">
          <w:rPr>
            <w:webHidden/>
          </w:rPr>
          <w:t>123</w:t>
        </w:r>
        <w:r w:rsidR="004441DE">
          <w:rPr>
            <w:webHidden/>
          </w:rPr>
          <w:fldChar w:fldCharType="end"/>
        </w:r>
      </w:hyperlink>
    </w:p>
    <w:p w14:paraId="691CD4DF" w14:textId="11C1D1C6" w:rsidR="004441DE" w:rsidRDefault="00000000">
      <w:pPr>
        <w:pStyle w:val="Sumrio2"/>
        <w:rPr>
          <w:rFonts w:asciiTheme="minorHAnsi" w:eastAsiaTheme="minorEastAsia" w:hAnsiTheme="minorHAnsi"/>
          <w:b w:val="0"/>
          <w:sz w:val="22"/>
          <w:szCs w:val="22"/>
          <w:lang w:eastAsia="pt-BR"/>
        </w:rPr>
      </w:pPr>
      <w:hyperlink w:anchor="_Toc111845393" w:history="1">
        <w:r w:rsidR="004441DE" w:rsidRPr="00996E6D">
          <w:rPr>
            <w:rStyle w:val="Hyperlink"/>
          </w:rPr>
          <w:t>(B)</w:t>
        </w:r>
        <w:r w:rsidR="004441DE">
          <w:rPr>
            <w:rFonts w:asciiTheme="minorHAnsi" w:eastAsiaTheme="minorEastAsia" w:hAnsiTheme="minorHAnsi"/>
            <w:b w:val="0"/>
            <w:sz w:val="22"/>
            <w:szCs w:val="22"/>
            <w:lang w:eastAsia="pt-BR"/>
          </w:rPr>
          <w:tab/>
        </w:r>
        <w:r w:rsidR="004441DE" w:rsidRPr="00996E6D">
          <w:rPr>
            <w:rStyle w:val="Hyperlink"/>
          </w:rPr>
          <w:t>Script – Banco de Dados</w:t>
        </w:r>
        <w:r w:rsidR="004441DE">
          <w:rPr>
            <w:webHidden/>
          </w:rPr>
          <w:tab/>
        </w:r>
        <w:r w:rsidR="004441DE">
          <w:rPr>
            <w:webHidden/>
          </w:rPr>
          <w:fldChar w:fldCharType="begin"/>
        </w:r>
        <w:r w:rsidR="004441DE">
          <w:rPr>
            <w:webHidden/>
          </w:rPr>
          <w:instrText xml:space="preserve"> PAGEREF _Toc111845393 \h </w:instrText>
        </w:r>
        <w:r w:rsidR="004441DE">
          <w:rPr>
            <w:webHidden/>
          </w:rPr>
        </w:r>
        <w:r w:rsidR="004441DE">
          <w:rPr>
            <w:webHidden/>
          </w:rPr>
          <w:fldChar w:fldCharType="separate"/>
        </w:r>
        <w:r w:rsidR="001472C6">
          <w:rPr>
            <w:webHidden/>
          </w:rPr>
          <w:t>123</w:t>
        </w:r>
        <w:r w:rsidR="004441DE">
          <w:rPr>
            <w:webHidden/>
          </w:rPr>
          <w:fldChar w:fldCharType="end"/>
        </w:r>
      </w:hyperlink>
    </w:p>
    <w:p w14:paraId="3D2777DB" w14:textId="121F513F" w:rsidR="00D35831" w:rsidRDefault="00C02766" w:rsidP="00EF2BF1">
      <w:r>
        <w:rPr>
          <w:b/>
          <w:caps/>
        </w:rPr>
        <w:fldChar w:fldCharType="end"/>
      </w:r>
    </w:p>
    <w:p w14:paraId="2E2DF0BD" w14:textId="77777777" w:rsidR="003739FE" w:rsidRDefault="003739FE" w:rsidP="00EF2BF1"/>
    <w:p w14:paraId="337956E1" w14:textId="369EF87A" w:rsidR="003739FE" w:rsidRDefault="00D35831" w:rsidP="00FC40AC">
      <w:pPr>
        <w:pStyle w:val="Ttulo1"/>
      </w:pPr>
      <w:bookmarkStart w:id="0" w:name="_Toc111845327"/>
      <w:r>
        <w:lastRenderedPageBreak/>
        <w:t>INTRODUÇÃO</w:t>
      </w:r>
      <w:bookmarkEnd w:id="0"/>
    </w:p>
    <w:p w14:paraId="5E11AD7C" w14:textId="77777777" w:rsidR="00DD17F2" w:rsidRPr="00A80855" w:rsidRDefault="00DD17F2" w:rsidP="00DD17F2">
      <w:pPr>
        <w:pStyle w:val="CORPO"/>
      </w:pPr>
      <w:r w:rsidRPr="00A80855">
        <w:t xml:space="preserve">Com o avanço da tecnologia, diversas áreas da saúde têm sido beneficiadas, seja, obtendo melhores resultados para tratamentos ou achando solução para problemas que anteriormente não tinham. Como por exemplo a criação do exoesqueleto para reabilitar pessoas com AVC (Assessoria de Comunicação, 2020) até cirurgia a longa distância (Cozer, 2019).  As luvas inteligentes vêm para suprir a necessidade de monitorar o movimento da mão do paciente para obter um melhor tratamento. </w:t>
      </w:r>
    </w:p>
    <w:p w14:paraId="67395B37" w14:textId="77777777" w:rsidR="00DD17F2" w:rsidRPr="00A80855" w:rsidRDefault="00DD17F2" w:rsidP="00DD17F2">
      <w:pPr>
        <w:pStyle w:val="CORPO"/>
      </w:pPr>
      <w:r w:rsidRPr="00A80855">
        <w:t xml:space="preserve">A gamificação tem-se mostrado como uma ótima ferramenta para influenciar e estimular pessoas de diversas áreas, inclusive da saúde. Empregando os elementos de jogos para outros contextos, propósitos ou cenários, que vão além do entretenimento, que é o esperado para um jogo. Assim, diferentes atividades podem ser </w:t>
      </w:r>
      <w:proofErr w:type="spellStart"/>
      <w:r w:rsidRPr="00A80855">
        <w:t>gamificadas</w:t>
      </w:r>
      <w:proofErr w:type="spellEnd"/>
      <w:r w:rsidRPr="00A80855">
        <w:t xml:space="preserve">, incluindo atividades do cotidiano (Gaio, 2021, p. 9). Por meio da integração de jogos em tratamentos é possível ajustar o comportamento do usuário positivamente quanto a ações tomadas irracionalmente que afetam sua saúde, como o hábito de fumar, obesidade, consumo excessivo de álcool, que são mantidas mesmo sabendo dos lados negativos que essas ações trazem, aumentando o foco para o objetivo desejado com recompensas para a obtenção da sensação de prazer (AJMC, 2019). </w:t>
      </w:r>
    </w:p>
    <w:p w14:paraId="1E6D3FC6" w14:textId="77777777" w:rsidR="00DD17F2" w:rsidRPr="00A80855" w:rsidRDefault="00DD17F2" w:rsidP="00DD17F2">
      <w:pPr>
        <w:pStyle w:val="CORPO"/>
      </w:pPr>
      <w:r w:rsidRPr="00A80855">
        <w:t xml:space="preserve">Dentro desse contexto, o projeto tem como objetivo desenvolver uma luva inteligente com um sistema de monitoramento de dados via software e aplicação de gamificação que beneficiará o profissional de fisioterapia, paciente ou usuário final de forma a complementar o tratamento na etapa de reabilitação motora. A reabilitação motora é um processo dinâmico e orientado com o objetivo de conduzir à recuperação total ou parcial das capacidades motoras que visam a reintegração social de um paciente. Existe a necessidade e a possibilidade de reabilitar pacientes com mãos lesionadas quer devido a traumas ou a patologias associadas ao sistema nervoso, graças ao fenômeno denominado neuroplasticidade. A neuroplasticidade é a capacidade das áreas saudáveis do cérebro poderem assumir funções desempenhadas pelas áreas afetadas, segundo este princípio um paciente pode recuperar total, ou parcialmente as suas capacidades por estímulo sistemático e adequado do membro afetado. A recuperação e aumento da qualidade de vida dos </w:t>
      </w:r>
      <w:r w:rsidRPr="00A80855">
        <w:lastRenderedPageBreak/>
        <w:t xml:space="preserve">pacientes é possível através da prática diária e frequente de exercícios de reabilitação (ABREU, 2015, p. I). </w:t>
      </w:r>
    </w:p>
    <w:p w14:paraId="60344CE5" w14:textId="77777777" w:rsidR="00DD17F2" w:rsidRPr="00A80855" w:rsidRDefault="00DD17F2" w:rsidP="00DD17F2">
      <w:pPr>
        <w:pStyle w:val="CORPO"/>
      </w:pPr>
      <w:r w:rsidRPr="00A80855">
        <w:t xml:space="preserve">A reabilitação motora é baseada na manipulação do membro paralisado, através de estímulos e exercícios conduzidos por um terapeuta especializado. Em função do grau da disfunção motora, poderá haver a necessidade de realizar os exercícios de reabilitação diariamente e ao longo de vários meses. Em situações de mobilidade reduzida ou inexistente a utilização de um sistema ativo apresenta uma solução de apoio à reabilitação do doente, mas em situações cujos doentes apresentem alguma mobilidade, o apoio de um dispositivo passivo na reabilitação da mão se torna pertinente. As luvas passivas para a reabilitação da mão podem assim ser utilizadas como meio complementar às sessões de fisioterapia potenciando aspectos como a motivação, o interesse, em oposição às tradicionais características repetitivas e monótonas dos exercícios de reabilitação. Se almeja ainda obter o monitoramento dos movimentos funcionais da mão do usuário e suas extensões finais de forma mais precisa e eloquente de acordo com as limitações de movimento da mão por meio de dados e gráficos quantitativos, e ter um dispositivo inteligente com potencial para aplicações de realidade virtual e/ou aumentada (ABREU, 2015). </w:t>
      </w:r>
    </w:p>
    <w:p w14:paraId="5176CF59" w14:textId="77777777" w:rsidR="00DD17F2" w:rsidRPr="00A80855" w:rsidRDefault="00DD17F2" w:rsidP="00DD17F2">
      <w:pPr>
        <w:pStyle w:val="CORPO"/>
      </w:pPr>
      <w:r w:rsidRPr="00A80855">
        <w:t>A função complexa da mão ocorre como resultado de um equilíbrio e controle de forças abrangentes entre os músculos extrínsecos e intrínsecos do punho e da mão. Com isso procura-se a otimização na evolução do tratamento do paciente com maior incentivo por meio da gamificação. Também a melhor parametrização dos dados obtidos pelo profissional da saúde em virtude das mudanças propostas aos métodos de tratamento fisioterapêuticos focados na mão (KISNER; COLBY, 2009).</w:t>
      </w:r>
    </w:p>
    <w:p w14:paraId="55FD6139" w14:textId="77777777" w:rsidR="00DD17F2" w:rsidRPr="00A80855" w:rsidRDefault="00DD17F2" w:rsidP="00DD17F2">
      <w:pPr>
        <w:pStyle w:val="CORPO"/>
      </w:pPr>
    </w:p>
    <w:bookmarkStart w:id="1" w:name="_FUNDAMENTAÇÃO_BIBLIOGRAFICA"/>
    <w:bookmarkStart w:id="2" w:name="_FUNDAMENTAÇÃO_BIBLIOGRAFICA_"/>
    <w:bookmarkStart w:id="3" w:name="_FUNDAMENTAÇÃO_BIBLIOGRáFICA"/>
    <w:bookmarkStart w:id="4" w:name="_Ref100763431"/>
    <w:bookmarkStart w:id="5" w:name="_Ref101371320"/>
    <w:bookmarkEnd w:id="1"/>
    <w:bookmarkEnd w:id="2"/>
    <w:bookmarkEnd w:id="3"/>
    <w:p w14:paraId="7487A404" w14:textId="3ED44BC8" w:rsidR="00DD17F2" w:rsidRPr="00296C33" w:rsidRDefault="00DD17F2" w:rsidP="00FC40AC">
      <w:pPr>
        <w:pStyle w:val="Ttulo1"/>
        <w:rPr>
          <w:rStyle w:val="Hyperlink"/>
          <w:u w:val="none"/>
        </w:rPr>
      </w:pPr>
      <w:r>
        <w:lastRenderedPageBreak/>
        <w:fldChar w:fldCharType="begin"/>
      </w:r>
      <w:r>
        <w:instrText xml:space="preserve"> HYPERLINK  \l "_FUNDAMENTAÇÃO_BIBLIOGRáFICA" </w:instrText>
      </w:r>
      <w:r>
        <w:fldChar w:fldCharType="separate"/>
      </w:r>
      <w:bookmarkStart w:id="6" w:name="_Toc111845328"/>
      <w:bookmarkStart w:id="7" w:name="_Ref104578370"/>
      <w:bookmarkStart w:id="8" w:name="_Ref104577901"/>
      <w:bookmarkStart w:id="9" w:name="_Toc101876432"/>
      <w:r w:rsidRPr="00296C33">
        <w:rPr>
          <w:rStyle w:val="Hyperlink"/>
          <w:caps w:val="0"/>
          <w:color w:val="auto"/>
          <w:szCs w:val="26"/>
          <w:u w:val="none"/>
        </w:rPr>
        <w:t xml:space="preserve">FUNDAMENTAÇÃO </w:t>
      </w:r>
      <w:r w:rsidRPr="00296C33">
        <w:rPr>
          <w:rStyle w:val="Hyperlink"/>
          <w:color w:val="auto"/>
          <w:u w:val="none"/>
        </w:rPr>
        <w:t>BIBLIOGRáFICA</w:t>
      </w:r>
      <w:bookmarkEnd w:id="4"/>
      <w:bookmarkEnd w:id="5"/>
      <w:bookmarkEnd w:id="6"/>
      <w:bookmarkEnd w:id="7"/>
      <w:bookmarkEnd w:id="8"/>
      <w:bookmarkEnd w:id="9"/>
      <w:r w:rsidRPr="00296C33">
        <w:rPr>
          <w:rStyle w:val="Hyperlink"/>
          <w:color w:val="auto"/>
          <w:u w:val="none"/>
        </w:rPr>
        <w:t xml:space="preserve"> </w:t>
      </w:r>
      <w:r w:rsidRPr="00296C33">
        <w:rPr>
          <w:rStyle w:val="Hyperlink"/>
          <w:u w:val="none"/>
        </w:rPr>
        <w:t xml:space="preserve"> </w:t>
      </w:r>
    </w:p>
    <w:bookmarkStart w:id="10" w:name="_ESTADO_DA_ARTE"/>
    <w:bookmarkEnd w:id="10"/>
    <w:p w14:paraId="12AC2544" w14:textId="323E0FC3" w:rsidR="00DD17F2" w:rsidRPr="00573908" w:rsidRDefault="00DD17F2" w:rsidP="00FC40AC">
      <w:pPr>
        <w:pStyle w:val="Ttulo2"/>
      </w:pPr>
      <w:r>
        <w:fldChar w:fldCharType="end"/>
      </w:r>
      <w:hyperlink w:anchor="_ESTADO_DA_ARTE" w:history="1">
        <w:bookmarkStart w:id="11" w:name="_Toc101876433"/>
        <w:bookmarkStart w:id="12" w:name="_Ref101351530"/>
        <w:bookmarkStart w:id="13" w:name="_Toc111845329"/>
        <w:r w:rsidRPr="00573908">
          <w:rPr>
            <w:rStyle w:val="Hyperlink"/>
            <w:color w:val="auto"/>
            <w:u w:val="none"/>
          </w:rPr>
          <w:t>Estado da Arte</w:t>
        </w:r>
        <w:bookmarkEnd w:id="11"/>
        <w:bookmarkEnd w:id="12"/>
        <w:bookmarkEnd w:id="13"/>
      </w:hyperlink>
    </w:p>
    <w:p w14:paraId="711E6643" w14:textId="47B77769" w:rsidR="00DD17F2" w:rsidRDefault="00DD17F2" w:rsidP="00DD17F2">
      <w:pPr>
        <w:pStyle w:val="CORPO"/>
      </w:pPr>
      <w:r>
        <w:t xml:space="preserve">No século XX, a área da reabilitação teve seu auge de desenvolvimento influenciada pelas catástrofes mundiais que marcaram o século. Traumas como fraturas ósseas, lesões a nível dos ligamentos ou degradação natural do aparelho musculoesquelético, ou em patologias associadas ao sistema nervoso, como é o caso dos acidentes vasculares cerebrais (AVC), a doença de Parkinson, a esclerose múltipla, a paralisia cerebral, entre outras caracterizam disfunções motoras. A reabilitação motora consiste na manipulação do membro paralisado, por meio de estímulos e exercícios estrategicamente conduzidos e estipulados pelo terapeuta especializado. A frequência dos exercícios ou a necessidade está ligada ao grau da disfunção motora, em determinados casos de mobilidade reduzida ou inexistente o emprego de um sistema ativo constitui uma solução de apoio ao paciente, no entanto certos casos o paciente tem alguma mobilidade sendo apropriado o apoio através de um dispositivo passivo na reabilitação do membro. Enquanto dispositivo passivo, as luvas para reabilitação da mão se enquadram como meio complementar às sessões de fisioterapia, desempenhando fatores como motivação e/ou interesse com relação ao paciente. </w:t>
      </w:r>
      <w:r>
        <w:tab/>
        <w:t>A mão humana é um membro superior complexo do ser humano responsável por executar ou coordenar vários movimentos ao mesmo tempo de acordo com suas subpartes desde o pulso até a extremidades dos dedos. A mão é</w:t>
      </w:r>
      <w:r w:rsidRPr="00AE1BB0">
        <w:t xml:space="preserve"> composta pelo carpo, metacarpo e falanges, integrando um total de 27 ossos. O carpo, ou vulgarmente designado por pulso, é composto por 8 ossos</w:t>
      </w:r>
      <w:r>
        <w:t>. O</w:t>
      </w:r>
      <w:r w:rsidRPr="00AE1BB0">
        <w:t xml:space="preserve"> metacarpo, zona da palma, é constituído por 5 ossos</w:t>
      </w:r>
      <w:r>
        <w:t>. Os 14 flanges existentes</w:t>
      </w:r>
      <w:r w:rsidRPr="00AE1BB0">
        <w:t xml:space="preserve"> na mão constituem os ossos dos dedos.</w:t>
      </w:r>
      <w:r>
        <w:t xml:space="preserve"> </w:t>
      </w:r>
    </w:p>
    <w:p w14:paraId="4E8D7D3C" w14:textId="788AA817" w:rsidR="00DD17F2" w:rsidRDefault="00DD17F2" w:rsidP="00DD17F2">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1</w:t>
      </w:r>
      <w:r w:rsidR="00790471">
        <w:fldChar w:fldCharType="end"/>
      </w:r>
      <w:r>
        <w:t xml:space="preserve"> - </w:t>
      </w:r>
      <w:r w:rsidRPr="003D263F">
        <w:t>Representação óssea da mão direita humana (adaptado)</w:t>
      </w:r>
    </w:p>
    <w:p w14:paraId="646CD27B" w14:textId="3F64F97A" w:rsidR="00DD17F2" w:rsidRDefault="00DD17F2" w:rsidP="00DD17F2">
      <w:pPr>
        <w:pStyle w:val="IMGTBLGRF"/>
      </w:pPr>
      <w:r>
        <w:drawing>
          <wp:inline distT="0" distB="0" distL="0" distR="0" wp14:anchorId="64CB33F1" wp14:editId="7916C9F2">
            <wp:extent cx="4776438" cy="4104168"/>
            <wp:effectExtent l="0" t="0" r="571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6701" cy="4112987"/>
                    </a:xfrm>
                    <a:prstGeom prst="rect">
                      <a:avLst/>
                    </a:prstGeom>
                    <a:noFill/>
                  </pic:spPr>
                </pic:pic>
              </a:graphicData>
            </a:graphic>
          </wp:inline>
        </w:drawing>
      </w:r>
    </w:p>
    <w:p w14:paraId="1FC3839B" w14:textId="4AAE6C7B" w:rsidR="00DD17F2" w:rsidRDefault="00DD17F2" w:rsidP="000300E6">
      <w:pPr>
        <w:pStyle w:val="Fonte"/>
      </w:pPr>
      <w:r>
        <w:t xml:space="preserve">Fonte: </w:t>
      </w:r>
      <w:r w:rsidRPr="00791B1A">
        <w:t xml:space="preserve">ABREU, Marco André Magalhães. </w:t>
      </w:r>
      <w:r w:rsidRPr="00453952">
        <w:rPr>
          <w:b/>
        </w:rPr>
        <w:t>Conceção de uma luva sensorial para avaliação da capacidade de aposição do polegar</w:t>
      </w:r>
      <w:r w:rsidRPr="00791B1A">
        <w:t xml:space="preserve">. </w:t>
      </w:r>
      <w:r w:rsidRPr="00453952">
        <w:t>Faculdade de Engenharia da Universidade do Porto, Porto – Portugal</w:t>
      </w:r>
      <w:r w:rsidRPr="00DA34FE">
        <w:t>, p. 5,</w:t>
      </w:r>
      <w:r>
        <w:t xml:space="preserve"> </w:t>
      </w:r>
      <w:r w:rsidRPr="00791B1A">
        <w:t>30 set. 2015. Disponível em: &lt;</w:t>
      </w:r>
      <w:hyperlink r:id="rId10">
        <w:r w:rsidRPr="00791B1A">
          <w:rPr>
            <w:rStyle w:val="Hyperlink"/>
            <w:rFonts w:eastAsia="Arial" w:cs="Arial"/>
            <w:color w:val="auto"/>
            <w:szCs w:val="20"/>
            <w:u w:val="none"/>
          </w:rPr>
          <w:t>https://hdl.handle.net/10216/80857</w:t>
        </w:r>
      </w:hyperlink>
      <w:r w:rsidRPr="00791B1A">
        <w:t>&gt;. Acesso em: 23 abr. 2022.</w:t>
      </w:r>
    </w:p>
    <w:p w14:paraId="208490E3" w14:textId="5013C2B9" w:rsidR="00DD17F2" w:rsidRDefault="00DD17F2" w:rsidP="00DD17F2">
      <w:pPr>
        <w:pStyle w:val="CORPO"/>
      </w:pPr>
      <w:r>
        <w:t>Tirando</w:t>
      </w:r>
      <w:r w:rsidRPr="006A45D7">
        <w:t xml:space="preserve"> o polegar, que pode realizar diferentes rotações e ainda ocupar uma posição perpendicular à palma da mão, os restantes dedos apresentam movimentos de extensão/flexão e adução/abduçã</w:t>
      </w:r>
      <w:r>
        <w:t>o.</w:t>
      </w:r>
    </w:p>
    <w:p w14:paraId="12FF2C4B" w14:textId="39E27B7D" w:rsidR="008D7774" w:rsidRDefault="008D7774" w:rsidP="008D7774">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w:t>
      </w:r>
      <w:r w:rsidR="00790471">
        <w:fldChar w:fldCharType="end"/>
      </w:r>
      <w:r>
        <w:t xml:space="preserve"> - </w:t>
      </w:r>
      <w:r w:rsidRPr="005E68E6">
        <w:t>Articulações e graus de movimento do dedo indicador</w:t>
      </w:r>
    </w:p>
    <w:p w14:paraId="21222360" w14:textId="70910837" w:rsidR="00DD17F2" w:rsidRDefault="008D7774" w:rsidP="008D7774">
      <w:pPr>
        <w:pStyle w:val="IMGTBLGRF"/>
      </w:pPr>
      <w:r>
        <w:drawing>
          <wp:inline distT="0" distB="0" distL="0" distR="0" wp14:anchorId="1FCC2E9C" wp14:editId="2C7D41C0">
            <wp:extent cx="4956175" cy="1920240"/>
            <wp:effectExtent l="0" t="0" r="0" b="381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6175" cy="1920240"/>
                    </a:xfrm>
                    <a:prstGeom prst="rect">
                      <a:avLst/>
                    </a:prstGeom>
                    <a:noFill/>
                  </pic:spPr>
                </pic:pic>
              </a:graphicData>
            </a:graphic>
          </wp:inline>
        </w:drawing>
      </w:r>
    </w:p>
    <w:p w14:paraId="06F51C5F" w14:textId="7A4E4751" w:rsidR="008D7774" w:rsidRDefault="008D7774" w:rsidP="008D7774">
      <w:pPr>
        <w:pStyle w:val="Fonte"/>
        <w:jc w:val="both"/>
        <w:rPr>
          <w:rFonts w:cs="Arial"/>
          <w:szCs w:val="20"/>
        </w:rPr>
      </w:pPr>
      <w:r>
        <w:t xml:space="preserve">Fonte: </w:t>
      </w:r>
      <w:r w:rsidRPr="00791B1A">
        <w:rPr>
          <w:rFonts w:cs="Arial"/>
          <w:szCs w:val="20"/>
        </w:rPr>
        <w:t xml:space="preserve">ABREU, Marco André Magalhães. </w:t>
      </w:r>
      <w:r w:rsidRPr="00FA310E">
        <w:rPr>
          <w:rFonts w:cs="Arial"/>
          <w:b/>
          <w:szCs w:val="20"/>
        </w:rPr>
        <w:t>Conceção de uma luva sensorial para avaliação da capacidade de aposição do polegar</w:t>
      </w:r>
      <w:r w:rsidRPr="00791B1A">
        <w:rPr>
          <w:rFonts w:cs="Arial"/>
          <w:szCs w:val="20"/>
        </w:rPr>
        <w:t xml:space="preserve">. </w:t>
      </w:r>
      <w:r w:rsidRPr="00FA310E">
        <w:rPr>
          <w:rFonts w:cs="Arial"/>
          <w:szCs w:val="20"/>
        </w:rPr>
        <w:t>Faculdade de Engenharia da Universidade do Porto, Porto – Portugal</w:t>
      </w:r>
      <w:r>
        <w:rPr>
          <w:rFonts w:cs="Arial"/>
          <w:szCs w:val="20"/>
        </w:rPr>
        <w:t xml:space="preserve">, p. 6, </w:t>
      </w:r>
      <w:r w:rsidRPr="00791B1A">
        <w:rPr>
          <w:rFonts w:cs="Arial"/>
          <w:szCs w:val="20"/>
        </w:rPr>
        <w:t>30 set. 2015. Disponível em: &lt;</w:t>
      </w:r>
      <w:hyperlink r:id="rId12">
        <w:r w:rsidRPr="00791B1A">
          <w:rPr>
            <w:rStyle w:val="Hyperlink"/>
            <w:rFonts w:eastAsia="Arial" w:cs="Arial"/>
            <w:color w:val="auto"/>
            <w:szCs w:val="20"/>
            <w:u w:val="none"/>
          </w:rPr>
          <w:t>https://hdl.handle.net/10216/80857</w:t>
        </w:r>
      </w:hyperlink>
      <w:r w:rsidRPr="00791B1A">
        <w:rPr>
          <w:rFonts w:cs="Arial"/>
          <w:szCs w:val="20"/>
        </w:rPr>
        <w:t>&gt;. Acesso em: 23 abr. 2022.</w:t>
      </w:r>
    </w:p>
    <w:p w14:paraId="0D8A6F9C" w14:textId="77777777" w:rsidR="008D7774" w:rsidRDefault="008D7774" w:rsidP="008D7774">
      <w:pPr>
        <w:pStyle w:val="CORPO"/>
      </w:pPr>
      <w:r w:rsidRPr="00BA41B7">
        <w:lastRenderedPageBreak/>
        <w:t>Na reabilitação da mão, os dispositivos dedicados do tipo ativos e passivos desempenham um papel importante. Os primeiros possuem a capacidade de impor movimentos à mão/dedos, estando vocacionados para exercícios de reabilitação em que a mobilidade da mão é muito reduzida. Os dispositivos passivos são utilizados em doentes que apresentam capacidade de movimentação da mão e dedos, mas</w:t>
      </w:r>
      <w:r>
        <w:t xml:space="preserve"> </w:t>
      </w:r>
      <w:r w:rsidRPr="00BA41B7">
        <w:t xml:space="preserve">requerem a realização de múltiplas sessões de exercícios de reabilitação motora. Estes equipamentos passivos apresentam, normalmente, capacidade sensorial que permite monitorizar quer a posição relativa da mão/dedos quer alguns casos, a força exercida por cada dedo, constituindo assim um dispositivo que permite avaliar o progresso dos programas de reabilitação. Se estas capacidades forem conjugadas com aplicações </w:t>
      </w:r>
      <w:r>
        <w:t>de software</w:t>
      </w:r>
      <w:r w:rsidRPr="00BA41B7">
        <w:t xml:space="preserve"> cuidadosamente desenvolvidas, o dispositivo pode ser utilizado e, na ausência de um terapeuta, permitir conduzir e monitorizar o paciente nos exercícios de reabilitação motora. Assim, a natureza repetitiva dos exercícios de reabilitação da mão pode ser configurada para ser motivadora, interessante, podendo até constituir um desafio.</w:t>
      </w:r>
      <w:r>
        <w:t xml:space="preserve"> Atualmente contamos com diversos modelos de luvas dotados </w:t>
      </w:r>
      <w:r w:rsidRPr="00EB211A">
        <w:t>de vários tipos de sensores e eletrônica para aquisição e processamento de</w:t>
      </w:r>
      <w:r>
        <w:t xml:space="preserve"> </w:t>
      </w:r>
      <w:r w:rsidRPr="00EB211A">
        <w:t>dados, bem como em alguns casos aplicações de software vocacionadas para a área da reabilitação</w:t>
      </w:r>
      <w:r>
        <w:t xml:space="preserve"> (</w:t>
      </w:r>
      <w:r w:rsidRPr="00DF38CC">
        <w:t>ABREU,</w:t>
      </w:r>
      <w:r>
        <w:t xml:space="preserve"> 2015).</w:t>
      </w:r>
    </w:p>
    <w:p w14:paraId="498A2A7F" w14:textId="77777777" w:rsidR="008D7774" w:rsidRDefault="008D7774" w:rsidP="008D7774">
      <w:pPr>
        <w:pStyle w:val="CORPO"/>
      </w:pPr>
      <w:r>
        <w:t xml:space="preserve">Os </w:t>
      </w:r>
      <w:r w:rsidRPr="00210CBD">
        <w:t xml:space="preserve">padrões sensitivos </w:t>
      </w:r>
      <w:r>
        <w:t xml:space="preserve">que o paciente interpreta como dor ou distúrbio sensitivo na mão pode </w:t>
      </w:r>
      <w:r w:rsidRPr="000B555A">
        <w:t xml:space="preserve">ser decorrente da lesão do nervo em qualquer lugar no seu trajeto, ou a dor pode derivar da irritação do tecido de origem segmentar comum, como articulações </w:t>
      </w:r>
      <w:proofErr w:type="spellStart"/>
      <w:r w:rsidRPr="000B555A">
        <w:t>zigoapofisárias</w:t>
      </w:r>
      <w:proofErr w:type="spellEnd"/>
      <w:r w:rsidRPr="000B555A">
        <w:t xml:space="preserve"> da coluna.</w:t>
      </w:r>
      <w:r>
        <w:t xml:space="preserve"> Para m</w:t>
      </w:r>
      <w:r w:rsidRPr="000334A8">
        <w:t xml:space="preserve">anter a mobilidade articular e </w:t>
      </w:r>
      <w:proofErr w:type="spellStart"/>
      <w:r w:rsidRPr="000334A8">
        <w:t>tendínea</w:t>
      </w:r>
      <w:proofErr w:type="spellEnd"/>
      <w:r w:rsidRPr="000334A8">
        <w:t xml:space="preserve"> e a integridade muscular </w:t>
      </w:r>
      <w:r>
        <w:t xml:space="preserve">é necessário a análise de ADM (amplitude de movimento) </w:t>
      </w:r>
      <w:r w:rsidRPr="00F850A2">
        <w:t>passiva, assistida ou ativa.</w:t>
      </w:r>
      <w:r w:rsidRPr="001074E0">
        <w:t xml:space="preserve"> É importante mover as articulações conforme a tolerância porque a imobilidade da mão leva rapidamente a desequilíbrios musculares e formação de contraturas ou</w:t>
      </w:r>
      <w:r>
        <w:t xml:space="preserve"> </w:t>
      </w:r>
      <w:r w:rsidRPr="001074E0">
        <w:t>deterioração articular adicional.</w:t>
      </w:r>
      <w:r>
        <w:t xml:space="preserve"> Neste caso é indiciado e</w:t>
      </w:r>
      <w:r w:rsidRPr="006B01C3">
        <w:t>xercícios de deslizamento de tendão</w:t>
      </w:r>
      <w:r>
        <w:t>, onde</w:t>
      </w:r>
      <w:r w:rsidRPr="006B01C3">
        <w:t xml:space="preserve"> o paciente realiza movimentos complexos nas articulações não envolvidas e o máximo de movimento possível nas articulações envolvidas para prevenir aderências entre os tendões longos ou entre os tendões e suas bainhas sinoviais.</w:t>
      </w:r>
      <w:r w:rsidRPr="000F0CFC">
        <w:t xml:space="preserve"> Como as aderências entre as várias estruturas podem causar restrições ou incapacidade, são usados, sempre que possível, exercícios de deslizamento de tendão e de bloqueio de tendão para desenvolver ou manter a mobilidade. Isso é de particular importância quando houve imobilização após trauma, cirurgia ou fratura e desenvolveram-se aderências de tecido cicatricial. </w:t>
      </w:r>
      <w:r>
        <w:t>As t</w:t>
      </w:r>
      <w:r w:rsidRPr="008F6EC3">
        <w:t xml:space="preserve">écnicas </w:t>
      </w:r>
      <w:r w:rsidRPr="008F6EC3">
        <w:lastRenderedPageBreak/>
        <w:t xml:space="preserve">para mobilidade </w:t>
      </w:r>
      <w:proofErr w:type="spellStart"/>
      <w:r w:rsidRPr="008F6EC3">
        <w:t>musculotendínea</w:t>
      </w:r>
      <w:proofErr w:type="spellEnd"/>
      <w:r>
        <w:t xml:space="preserve"> envolvem o</w:t>
      </w:r>
      <w:r w:rsidRPr="000F0CFC">
        <w:t xml:space="preserve">s exercícios de deslizamento de bloqueio de tendão </w:t>
      </w:r>
      <w:r>
        <w:t xml:space="preserve">que </w:t>
      </w:r>
      <w:r w:rsidRPr="000F0CFC">
        <w:t xml:space="preserve">também podem ser usados para desenvolver controle neuromuscular e movimento coordenado. </w:t>
      </w:r>
      <w:r>
        <w:t>Dentre os e</w:t>
      </w:r>
      <w:r w:rsidRPr="00122E3A">
        <w:t>xercícios de deslizamento e bloqueio de tendão</w:t>
      </w:r>
      <w:r>
        <w:t xml:space="preserve"> temos: </w:t>
      </w:r>
      <w:r w:rsidRPr="006744F7">
        <w:t>de posicionar e manter</w:t>
      </w:r>
      <w:r>
        <w:t xml:space="preserve">, </w:t>
      </w:r>
      <w:r w:rsidRPr="006744F7">
        <w:t>de deslizamento dos tendões flexores</w:t>
      </w:r>
      <w:r>
        <w:t xml:space="preserve">, </w:t>
      </w:r>
      <w:r w:rsidRPr="006744F7">
        <w:t>de bloqueio do tendão flexor</w:t>
      </w:r>
      <w:r>
        <w:t xml:space="preserve">, </w:t>
      </w:r>
      <w:r w:rsidRPr="006744F7">
        <w:t>para reduzir a folga extensora</w:t>
      </w:r>
      <w:r>
        <w:t xml:space="preserve"> e e</w:t>
      </w:r>
      <w:r w:rsidRPr="006744F7">
        <w:t>xercícios de deslizamento de tendão extensor</w:t>
      </w:r>
      <w:r>
        <w:t xml:space="preserve">. </w:t>
      </w:r>
    </w:p>
    <w:p w14:paraId="548D21E0" w14:textId="77777777" w:rsidR="008D7774" w:rsidRDefault="008D7774" w:rsidP="008D7774">
      <w:pPr>
        <w:pStyle w:val="CORPO"/>
      </w:pPr>
      <w:r w:rsidRPr="00C1096E">
        <w:t xml:space="preserve">Técnicas de </w:t>
      </w:r>
      <w:r>
        <w:t>e</w:t>
      </w:r>
      <w:r w:rsidRPr="00C1096E">
        <w:t xml:space="preserve">xercício para </w:t>
      </w:r>
      <w:r>
        <w:t>a</w:t>
      </w:r>
      <w:r w:rsidRPr="00C1096E">
        <w:t xml:space="preserve">umentar a </w:t>
      </w:r>
      <w:r>
        <w:t>f</w:t>
      </w:r>
      <w:r w:rsidRPr="00C1096E">
        <w:t xml:space="preserve">lexibilidade e </w:t>
      </w:r>
      <w:r>
        <w:t>a</w:t>
      </w:r>
      <w:r w:rsidRPr="00C1096E">
        <w:t xml:space="preserve">mplitude de </w:t>
      </w:r>
      <w:r>
        <w:t>m</w:t>
      </w:r>
      <w:r w:rsidRPr="00C1096E">
        <w:t>ovimento</w:t>
      </w:r>
      <w:r>
        <w:t xml:space="preserve"> se baseiam no</w:t>
      </w:r>
      <w:r w:rsidRPr="00C1096E">
        <w:t xml:space="preserve"> alongamento dos músculos e estruturas de tecido conjuntivo do punho e da mão requer o conhecimento das relações</w:t>
      </w:r>
      <w:r>
        <w:t xml:space="preserve"> </w:t>
      </w:r>
      <w:r w:rsidRPr="00C1096E">
        <w:t xml:space="preserve">anatômicas únicas das unidades </w:t>
      </w:r>
      <w:proofErr w:type="spellStart"/>
      <w:r w:rsidRPr="00C1096E">
        <w:t>musculotendíneas</w:t>
      </w:r>
      <w:proofErr w:type="spellEnd"/>
      <w:r w:rsidRPr="00C1096E">
        <w:t xml:space="preserve"> multiarticulares e do mecanismo extensor dos dedos.</w:t>
      </w:r>
      <w:r>
        <w:t xml:space="preserve"> Das t</w:t>
      </w:r>
      <w:r w:rsidRPr="00C1096E">
        <w:t>écnicas de alongamento geral</w:t>
      </w:r>
      <w:r>
        <w:t>, existem: p</w:t>
      </w:r>
      <w:r w:rsidRPr="00C1096E">
        <w:t>ara aumentar a extensão do punho</w:t>
      </w:r>
      <w:r>
        <w:t>; p</w:t>
      </w:r>
      <w:r w:rsidRPr="00C1096E">
        <w:t>ara aumentar a flexão do punho</w:t>
      </w:r>
      <w:r>
        <w:t>; e p</w:t>
      </w:r>
      <w:r w:rsidRPr="00C1096E">
        <w:t>ara aumentar a flexão ou extensão de articulações individuais dos dedos ou do polegar</w:t>
      </w:r>
      <w:r>
        <w:t>.</w:t>
      </w:r>
      <w:r w:rsidRPr="00C1096E">
        <w:t xml:space="preserve"> </w:t>
      </w:r>
      <w:r>
        <w:t>Entre as t</w:t>
      </w:r>
      <w:r w:rsidRPr="00C1096E">
        <w:t>écnicas de alongamento para músculos intrínsecos e multiarticulares</w:t>
      </w:r>
      <w:r>
        <w:t xml:space="preserve"> da mão, contamos com: a</w:t>
      </w:r>
      <w:r w:rsidRPr="00C1096E">
        <w:t>uto alongamento dos músculos lumbricais e interósseos</w:t>
      </w:r>
      <w:r>
        <w:t>; a</w:t>
      </w:r>
      <w:r w:rsidRPr="00C1096E">
        <w:t>uto</w:t>
      </w:r>
      <w:r>
        <w:t xml:space="preserve"> </w:t>
      </w:r>
      <w:r w:rsidRPr="00C1096E">
        <w:t>alongamento dos músculos interósseos</w:t>
      </w:r>
      <w:r>
        <w:t>; a</w:t>
      </w:r>
      <w:r w:rsidRPr="00C1096E">
        <w:t>uto</w:t>
      </w:r>
      <w:r>
        <w:t xml:space="preserve"> </w:t>
      </w:r>
      <w:r w:rsidRPr="00C1096E">
        <w:t>alongamento do adutor do polegar</w:t>
      </w:r>
      <w:r>
        <w:t>; a</w:t>
      </w:r>
      <w:r w:rsidRPr="00C1096E">
        <w:t>longamento manual dos músculos extrínsecos</w:t>
      </w:r>
      <w:r>
        <w:t>; a</w:t>
      </w:r>
      <w:r w:rsidRPr="00C1096E">
        <w:t>uto</w:t>
      </w:r>
      <w:r>
        <w:t xml:space="preserve"> </w:t>
      </w:r>
      <w:r w:rsidRPr="00C1096E">
        <w:t>alongamento do flexor profundo e superficial dos dedos</w:t>
      </w:r>
      <w:r>
        <w:t>; e a</w:t>
      </w:r>
      <w:r w:rsidRPr="00C1096E">
        <w:t>uto</w:t>
      </w:r>
      <w:r>
        <w:t xml:space="preserve"> </w:t>
      </w:r>
      <w:r w:rsidRPr="00C1096E">
        <w:t>alongamento do extensor dos dedos</w:t>
      </w:r>
      <w:r>
        <w:t>.</w:t>
      </w:r>
      <w:r w:rsidRPr="00C1096E">
        <w:t xml:space="preserve">     </w:t>
      </w:r>
    </w:p>
    <w:p w14:paraId="61A38EAA" w14:textId="7323F8EA" w:rsidR="008D7774" w:rsidRDefault="008D7774" w:rsidP="008D7774">
      <w:pPr>
        <w:pStyle w:val="CORPO"/>
      </w:pPr>
      <w:r>
        <w:t>Os e</w:t>
      </w:r>
      <w:r w:rsidRPr="002D3EFB">
        <w:t xml:space="preserve">xercícios para </w:t>
      </w:r>
      <w:r>
        <w:t>d</w:t>
      </w:r>
      <w:r w:rsidRPr="002D3EFB">
        <w:t xml:space="preserve">esenvolver e </w:t>
      </w:r>
      <w:r>
        <w:t>m</w:t>
      </w:r>
      <w:r w:rsidRPr="002D3EFB">
        <w:t xml:space="preserve">elhorar o </w:t>
      </w:r>
      <w:r>
        <w:t>d</w:t>
      </w:r>
      <w:r w:rsidRPr="002D3EFB">
        <w:t xml:space="preserve">esempenho </w:t>
      </w:r>
      <w:r>
        <w:t>m</w:t>
      </w:r>
      <w:r w:rsidRPr="002D3EFB">
        <w:t xml:space="preserve">uscular, o </w:t>
      </w:r>
      <w:r>
        <w:t>c</w:t>
      </w:r>
      <w:r w:rsidRPr="002D3EFB">
        <w:t xml:space="preserve">ontrole </w:t>
      </w:r>
      <w:r>
        <w:t>n</w:t>
      </w:r>
      <w:r w:rsidRPr="002D3EFB">
        <w:t xml:space="preserve">euromuscular e o </w:t>
      </w:r>
      <w:r>
        <w:t>m</w:t>
      </w:r>
      <w:r w:rsidRPr="002D3EFB">
        <w:t xml:space="preserve">ovimento </w:t>
      </w:r>
      <w:r>
        <w:t>c</w:t>
      </w:r>
      <w:r w:rsidRPr="002D3EFB">
        <w:t>oordenado</w:t>
      </w:r>
      <w:r>
        <w:t>, precisam levar em conta</w:t>
      </w:r>
      <w:r w:rsidRPr="002D3EFB">
        <w:t xml:space="preserve"> as condições</w:t>
      </w:r>
      <w:r>
        <w:t xml:space="preserve"> que </w:t>
      </w:r>
      <w:r w:rsidRPr="002D3EFB">
        <w:t>podem ocorrer</w:t>
      </w:r>
      <w:r>
        <w:t xml:space="preserve"> devido</w:t>
      </w:r>
      <w:r w:rsidRPr="002D3EFB">
        <w:t xml:space="preserve"> desequilíbrios no comprimento e força dos músculos do punho e da mão como resultado de uma variedade de causas, como lesão nervosa, trauma, doença ou imobilização. </w:t>
      </w:r>
      <w:r>
        <w:t>Devido a este fato adotamos as t</w:t>
      </w:r>
      <w:r w:rsidRPr="002D3EFB">
        <w:t>écnicas para fortalecer os músculos do punho e da mão</w:t>
      </w:r>
      <w:r>
        <w:t>, temos técnicas: p</w:t>
      </w:r>
      <w:r w:rsidRPr="002D3EFB">
        <w:t>ara fortalecer a musculatura do punho</w:t>
      </w:r>
      <w:r>
        <w:t>; p</w:t>
      </w:r>
      <w:r w:rsidRPr="002D3EFB">
        <w:t>ara fortalecer uma musculatura intrínseca fraca</w:t>
      </w:r>
      <w:r>
        <w:t>; p</w:t>
      </w:r>
      <w:r w:rsidRPr="002D3EFB">
        <w:t>ara fortalecer uma musculatura extrínseca fraca dos dedos</w:t>
      </w:r>
      <w:r>
        <w:t>; e t</w:t>
      </w:r>
      <w:r w:rsidRPr="002D3EFB">
        <w:t>écnicas de resistência mecânica para função muscular intrínseca e extrínseca combinada</w:t>
      </w:r>
      <w:r>
        <w:t xml:space="preserve"> </w:t>
      </w:r>
      <w:r w:rsidRPr="000B09A3">
        <w:t>(KISNER; COLBY,</w:t>
      </w:r>
      <w:r>
        <w:t xml:space="preserve"> 2009).</w:t>
      </w:r>
    </w:p>
    <w:p w14:paraId="7CE7587F" w14:textId="40B75A29" w:rsidR="000300E6" w:rsidRDefault="000300E6" w:rsidP="000300E6">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3</w:t>
      </w:r>
      <w:r w:rsidR="00790471">
        <w:fldChar w:fldCharType="end"/>
      </w:r>
      <w:r>
        <w:t xml:space="preserve"> - </w:t>
      </w:r>
      <w:r w:rsidRPr="00C37CE0">
        <w:t>As cinco posições dos dedos usados para exercícios de deslizamento de tendão flexor</w:t>
      </w:r>
    </w:p>
    <w:p w14:paraId="439A7C2F" w14:textId="2F7B4E28" w:rsidR="000300E6" w:rsidRDefault="000300E6" w:rsidP="000300E6">
      <w:pPr>
        <w:pStyle w:val="IMGTBLGRF"/>
        <w:rPr>
          <w:lang w:eastAsia="en-US"/>
        </w:rPr>
      </w:pPr>
      <w:r>
        <w:drawing>
          <wp:inline distT="0" distB="0" distL="0" distR="0" wp14:anchorId="0DBF1F53" wp14:editId="4B56EA00">
            <wp:extent cx="2432685" cy="2834640"/>
            <wp:effectExtent l="0" t="0" r="5715" b="381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2685" cy="2834640"/>
                    </a:xfrm>
                    <a:prstGeom prst="rect">
                      <a:avLst/>
                    </a:prstGeom>
                    <a:noFill/>
                  </pic:spPr>
                </pic:pic>
              </a:graphicData>
            </a:graphic>
          </wp:inline>
        </w:drawing>
      </w:r>
    </w:p>
    <w:p w14:paraId="287219C4" w14:textId="697E92E3" w:rsidR="000300E6" w:rsidRDefault="000300E6" w:rsidP="000300E6">
      <w:pPr>
        <w:pStyle w:val="Fonte"/>
      </w:pPr>
      <w:r>
        <w:rPr>
          <w:lang w:eastAsia="en-US"/>
        </w:rPr>
        <w:t xml:space="preserve">Fonte: </w:t>
      </w:r>
      <w:r w:rsidRPr="007E1F72">
        <w:t xml:space="preserve">KISNER, Carolyn; COLBY, Lynn A. </w:t>
      </w:r>
      <w:r w:rsidRPr="00BE4246">
        <w:t>Exercícios Terapêuticos: Fundamentos e Técnicas</w:t>
      </w:r>
      <w:r w:rsidRPr="007E1F72">
        <w:t>. 5. ed</w:t>
      </w:r>
      <w:r>
        <w:t>. p. 660</w:t>
      </w:r>
      <w:r w:rsidRPr="007E1F72">
        <w:t>. São Paulo: Manole, 2009.</w:t>
      </w:r>
    </w:p>
    <w:p w14:paraId="3FDCFC57" w14:textId="57E11823" w:rsidR="000300E6" w:rsidRDefault="000300E6" w:rsidP="000300E6">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4</w:t>
      </w:r>
      <w:r w:rsidR="00790471">
        <w:fldChar w:fldCharType="end"/>
      </w:r>
      <w:r>
        <w:t xml:space="preserve"> - </w:t>
      </w:r>
      <w:r w:rsidRPr="00F66839">
        <w:t>Exercícios de boqueio de tendão flexor</w:t>
      </w:r>
    </w:p>
    <w:p w14:paraId="37D602FB" w14:textId="706DA937" w:rsidR="000300E6" w:rsidRDefault="000300E6" w:rsidP="000300E6">
      <w:pPr>
        <w:pStyle w:val="IMGTBLGRF"/>
      </w:pPr>
      <w:r>
        <w:drawing>
          <wp:inline distT="0" distB="0" distL="0" distR="0" wp14:anchorId="3A231A92" wp14:editId="16ED5BF5">
            <wp:extent cx="2725420" cy="270700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5420" cy="2707005"/>
                    </a:xfrm>
                    <a:prstGeom prst="rect">
                      <a:avLst/>
                    </a:prstGeom>
                    <a:noFill/>
                  </pic:spPr>
                </pic:pic>
              </a:graphicData>
            </a:graphic>
          </wp:inline>
        </w:drawing>
      </w:r>
    </w:p>
    <w:p w14:paraId="3A019C97" w14:textId="7F90E4EF" w:rsidR="000300E6" w:rsidRDefault="000300E6" w:rsidP="000300E6">
      <w:pPr>
        <w:pStyle w:val="Fonte"/>
      </w:pPr>
      <w:r>
        <w:t xml:space="preserve">Fonte: </w:t>
      </w:r>
      <w:r w:rsidRPr="000300E6">
        <w:t>KISNER, Carolyn; COLBY, Lynn A. Exercícios Terapêuticos: Fundamentos e Técnicas. 5. ed. p. 661. São Paulo: Manole, 2009.</w:t>
      </w:r>
    </w:p>
    <w:p w14:paraId="74ABA4E9" w14:textId="77777777" w:rsidR="000300E6" w:rsidRPr="000300E6" w:rsidRDefault="000300E6" w:rsidP="000300E6">
      <w:pPr>
        <w:pStyle w:val="CORPO"/>
        <w:rPr>
          <w:lang w:eastAsia="pt-BR"/>
        </w:rPr>
      </w:pPr>
    </w:p>
    <w:p w14:paraId="7C73C950" w14:textId="038C328B" w:rsidR="00101C55" w:rsidRDefault="00101C55" w:rsidP="00101C55">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5</w:t>
      </w:r>
      <w:r w:rsidR="00790471">
        <w:fldChar w:fldCharType="end"/>
      </w:r>
      <w:r>
        <w:t xml:space="preserve"> - </w:t>
      </w:r>
      <w:r w:rsidRPr="00B061DC">
        <w:t>Extensão terminal da articulação IFP</w:t>
      </w:r>
    </w:p>
    <w:p w14:paraId="37647612" w14:textId="44CD1389" w:rsidR="000300E6" w:rsidRDefault="000300E6" w:rsidP="000300E6">
      <w:pPr>
        <w:pStyle w:val="IMGTBLGRF"/>
      </w:pPr>
      <w:r>
        <w:drawing>
          <wp:inline distT="0" distB="0" distL="0" distR="0" wp14:anchorId="006C181F" wp14:editId="5A014039">
            <wp:extent cx="3218815" cy="1493520"/>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8815" cy="1493520"/>
                    </a:xfrm>
                    <a:prstGeom prst="rect">
                      <a:avLst/>
                    </a:prstGeom>
                    <a:noFill/>
                  </pic:spPr>
                </pic:pic>
              </a:graphicData>
            </a:graphic>
          </wp:inline>
        </w:drawing>
      </w:r>
    </w:p>
    <w:p w14:paraId="063F59FD" w14:textId="13894E47" w:rsidR="00101C55" w:rsidRDefault="00101C55" w:rsidP="00101C55">
      <w:pPr>
        <w:pStyle w:val="Fonte"/>
      </w:pPr>
      <w:r>
        <w:t xml:space="preserve">Fonte: </w:t>
      </w:r>
      <w:r w:rsidRPr="007E1F72">
        <w:t xml:space="preserve">KISNER, Carolyn; COLBY, Lynn A. </w:t>
      </w:r>
      <w:r w:rsidRPr="00BE4246">
        <w:t>Exercícios Terapêuticos: Fundamentos e Técnicas</w:t>
      </w:r>
      <w:r w:rsidRPr="007E1F72">
        <w:t>. 5. ed</w:t>
      </w:r>
      <w:r>
        <w:t>. p. 662</w:t>
      </w:r>
      <w:r w:rsidRPr="007E1F72">
        <w:t>. São Paulo: Manole, 2009.</w:t>
      </w:r>
    </w:p>
    <w:p w14:paraId="03083B50" w14:textId="127FD4D2" w:rsidR="00101C55" w:rsidRDefault="00101C55" w:rsidP="00101C5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6</w:t>
      </w:r>
      <w:r w:rsidR="00790471">
        <w:fldChar w:fldCharType="end"/>
      </w:r>
      <w:r>
        <w:t xml:space="preserve"> - </w:t>
      </w:r>
      <w:r w:rsidRPr="00F032A1">
        <w:t>Deslizamento diferencial dos tendões extensores dos dedos.</w:t>
      </w:r>
    </w:p>
    <w:p w14:paraId="4C6A7A44" w14:textId="4278777A" w:rsidR="00101C55" w:rsidRDefault="00101C55" w:rsidP="00101C55">
      <w:pPr>
        <w:pStyle w:val="IMGTBLGRF"/>
      </w:pPr>
      <w:r>
        <w:drawing>
          <wp:inline distT="0" distB="0" distL="0" distR="0" wp14:anchorId="1B3C6B93" wp14:editId="6844B88C">
            <wp:extent cx="2993390" cy="2170430"/>
            <wp:effectExtent l="0" t="0" r="0" b="127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3390" cy="2170430"/>
                    </a:xfrm>
                    <a:prstGeom prst="rect">
                      <a:avLst/>
                    </a:prstGeom>
                    <a:noFill/>
                  </pic:spPr>
                </pic:pic>
              </a:graphicData>
            </a:graphic>
          </wp:inline>
        </w:drawing>
      </w:r>
    </w:p>
    <w:p w14:paraId="228C6D59" w14:textId="448F37CB" w:rsidR="00101C55" w:rsidRDefault="00101C55" w:rsidP="00101C55">
      <w:pPr>
        <w:pStyle w:val="Fonte"/>
        <w:rPr>
          <w:b/>
          <w:bCs/>
          <w:sz w:val="24"/>
        </w:rPr>
      </w:pPr>
      <w:r w:rsidRPr="006E779E">
        <w:t>Fonte:</w:t>
      </w:r>
      <w:r w:rsidRPr="00B34F68">
        <w:t xml:space="preserve"> </w:t>
      </w:r>
      <w:r w:rsidRPr="007E1F72">
        <w:t xml:space="preserve">KISNER, Carolyn; COLBY, Lynn A. </w:t>
      </w:r>
      <w:r w:rsidRPr="00BE4246">
        <w:t>Exercícios Terapêuticos: Fundamentos e Técnicas</w:t>
      </w:r>
      <w:r w:rsidRPr="007E1F72">
        <w:t>. 5. ed</w:t>
      </w:r>
      <w:r>
        <w:t>. p. 662</w:t>
      </w:r>
      <w:r w:rsidRPr="007E1F72">
        <w:t>. São Paulo: Manole, 2009.</w:t>
      </w:r>
    </w:p>
    <w:p w14:paraId="630A9A19" w14:textId="6C1D595C" w:rsidR="00101C55" w:rsidRDefault="00101C55" w:rsidP="00101C5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7</w:t>
      </w:r>
      <w:r w:rsidR="00790471">
        <w:fldChar w:fldCharType="end"/>
      </w:r>
      <w:r>
        <w:t xml:space="preserve"> - </w:t>
      </w:r>
      <w:r w:rsidRPr="002C370E">
        <w:t>Auto alongamento dos músculos lumbricais e interósseos</w:t>
      </w:r>
    </w:p>
    <w:p w14:paraId="455C3D23" w14:textId="1C25EB2C" w:rsidR="00101C55" w:rsidRDefault="00101C55" w:rsidP="00101C55">
      <w:pPr>
        <w:pStyle w:val="IMGTBLGRF"/>
      </w:pPr>
      <w:r>
        <w:drawing>
          <wp:inline distT="0" distB="0" distL="0" distR="0" wp14:anchorId="56C49122" wp14:editId="64729042">
            <wp:extent cx="3084830" cy="2115185"/>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4830" cy="2115185"/>
                    </a:xfrm>
                    <a:prstGeom prst="rect">
                      <a:avLst/>
                    </a:prstGeom>
                    <a:noFill/>
                  </pic:spPr>
                </pic:pic>
              </a:graphicData>
            </a:graphic>
          </wp:inline>
        </w:drawing>
      </w:r>
    </w:p>
    <w:p w14:paraId="75BBBADE" w14:textId="48FEDBA7" w:rsidR="00101C55" w:rsidRDefault="00101C55" w:rsidP="00101C55">
      <w:pPr>
        <w:pStyle w:val="Fonte"/>
      </w:pPr>
      <w:r w:rsidRPr="006E779E">
        <w:t>Fonte:</w:t>
      </w:r>
      <w:r w:rsidRPr="00B908F9">
        <w:t xml:space="preserve"> KISNER, Carolyn; COLBY, Lynn A. </w:t>
      </w:r>
      <w:r w:rsidRPr="00BE4246">
        <w:t>Exercícios Terapêuticos: Fundamentos e Técnicas</w:t>
      </w:r>
      <w:r w:rsidRPr="00B908F9">
        <w:t>. 5. ed. p. 66</w:t>
      </w:r>
      <w:r>
        <w:t>4</w:t>
      </w:r>
      <w:r w:rsidRPr="00B908F9">
        <w:t>. São Paulo: Manole, 2009.</w:t>
      </w:r>
    </w:p>
    <w:p w14:paraId="7DEB9526" w14:textId="430907A8" w:rsidR="00101C55" w:rsidRDefault="00101C55" w:rsidP="00101C55">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8</w:t>
      </w:r>
      <w:r w:rsidR="00790471">
        <w:fldChar w:fldCharType="end"/>
      </w:r>
      <w:r>
        <w:t xml:space="preserve"> - </w:t>
      </w:r>
      <w:r w:rsidRPr="00B80385">
        <w:t>Auto alongamento dos músculos flexores extrínsecos dos dedos, mostrando a estabilização das pequenas articulações distais.</w:t>
      </w:r>
    </w:p>
    <w:p w14:paraId="743D6EE8" w14:textId="7BF1517F" w:rsidR="00101C55" w:rsidRDefault="00101C55" w:rsidP="00101C55">
      <w:pPr>
        <w:pStyle w:val="IMGTBLGRF"/>
      </w:pPr>
      <w:r>
        <w:drawing>
          <wp:inline distT="0" distB="0" distL="0" distR="0" wp14:anchorId="17B60F75" wp14:editId="7C5E4E54">
            <wp:extent cx="2999740" cy="3230880"/>
            <wp:effectExtent l="0" t="0" r="0" b="762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9740" cy="3230880"/>
                    </a:xfrm>
                    <a:prstGeom prst="rect">
                      <a:avLst/>
                    </a:prstGeom>
                    <a:noFill/>
                  </pic:spPr>
                </pic:pic>
              </a:graphicData>
            </a:graphic>
          </wp:inline>
        </w:drawing>
      </w:r>
    </w:p>
    <w:p w14:paraId="73D07A22" w14:textId="315501B1" w:rsidR="00101C55" w:rsidRDefault="00101C55" w:rsidP="00101C55">
      <w:pPr>
        <w:pStyle w:val="Fonte"/>
      </w:pPr>
      <w:r>
        <w:t xml:space="preserve">Fonte: </w:t>
      </w:r>
      <w:r w:rsidRPr="00B908F9">
        <w:t xml:space="preserve">KISNER, Carolyn; COLBY, Lynn A. </w:t>
      </w:r>
      <w:r w:rsidRPr="005B3473">
        <w:t>Exercícios Terapêuticos: Fundamentos e Técnicas</w:t>
      </w:r>
      <w:r w:rsidRPr="00B908F9">
        <w:t>. 5. ed. p. 66</w:t>
      </w:r>
      <w:r>
        <w:t>4</w:t>
      </w:r>
      <w:r w:rsidRPr="00B908F9">
        <w:t>. São Paulo: Manole, 2009.</w:t>
      </w:r>
    </w:p>
    <w:p w14:paraId="53EE1E7B" w14:textId="64CD04D3" w:rsidR="00101C55" w:rsidRDefault="00101C55" w:rsidP="00101C5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9</w:t>
      </w:r>
      <w:r w:rsidR="00790471">
        <w:fldChar w:fldCharType="end"/>
      </w:r>
      <w:r>
        <w:t xml:space="preserve"> - </w:t>
      </w:r>
      <w:r w:rsidRPr="0033307A">
        <w:t>Resistência mecânica para fortalecer a extensão do punho.</w:t>
      </w:r>
    </w:p>
    <w:p w14:paraId="252E9EB9" w14:textId="6FF8CF58" w:rsidR="00101C55" w:rsidRDefault="00101C55" w:rsidP="00101C55">
      <w:pPr>
        <w:pStyle w:val="IMGTBLGRF"/>
      </w:pPr>
      <w:r>
        <w:drawing>
          <wp:inline distT="0" distB="0" distL="0" distR="0" wp14:anchorId="6336CB61" wp14:editId="340294D9">
            <wp:extent cx="2512060" cy="2712720"/>
            <wp:effectExtent l="0" t="0" r="254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2060" cy="2712720"/>
                    </a:xfrm>
                    <a:prstGeom prst="rect">
                      <a:avLst/>
                    </a:prstGeom>
                    <a:noFill/>
                  </pic:spPr>
                </pic:pic>
              </a:graphicData>
            </a:graphic>
          </wp:inline>
        </w:drawing>
      </w:r>
    </w:p>
    <w:p w14:paraId="373746ED" w14:textId="0B4237A6" w:rsidR="005F161C" w:rsidRDefault="005F161C" w:rsidP="005F161C">
      <w:pPr>
        <w:pStyle w:val="Fonte"/>
      </w:pPr>
      <w:r>
        <w:t xml:space="preserve">Fonte: </w:t>
      </w:r>
      <w:r w:rsidRPr="00B908F9">
        <w:t xml:space="preserve">KISNER, Carolyn; COLBY, Lynn A. </w:t>
      </w:r>
      <w:r w:rsidRPr="00BE4246">
        <w:t>Exercícios Terapêuticos: Fundamentos e Técnicas</w:t>
      </w:r>
      <w:r w:rsidRPr="00B908F9">
        <w:t>. 5. ed. p. 66</w:t>
      </w:r>
      <w:r>
        <w:t>5</w:t>
      </w:r>
      <w:r w:rsidRPr="00B908F9">
        <w:t>. São Paulo: Manole, 2009.</w:t>
      </w:r>
    </w:p>
    <w:p w14:paraId="339A0D61" w14:textId="47F993D9" w:rsidR="005F161C" w:rsidRDefault="005F161C" w:rsidP="005F161C">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10</w:t>
      </w:r>
      <w:r w:rsidR="00790471">
        <w:fldChar w:fldCharType="end"/>
      </w:r>
      <w:r>
        <w:t xml:space="preserve"> - </w:t>
      </w:r>
      <w:r w:rsidRPr="00E81095">
        <w:t>Resistência mecânica para fortalecer a musculatura do punho</w:t>
      </w:r>
    </w:p>
    <w:p w14:paraId="065D972D" w14:textId="65C9F7BD" w:rsidR="005F161C" w:rsidRDefault="005F161C" w:rsidP="005F161C">
      <w:pPr>
        <w:pStyle w:val="IMGTBLGRF"/>
      </w:pPr>
      <w:r>
        <w:drawing>
          <wp:inline distT="0" distB="0" distL="0" distR="0" wp14:anchorId="78874267" wp14:editId="5CD2127E">
            <wp:extent cx="2749550" cy="2475230"/>
            <wp:effectExtent l="0" t="0" r="0" b="127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9550" cy="2475230"/>
                    </a:xfrm>
                    <a:prstGeom prst="rect">
                      <a:avLst/>
                    </a:prstGeom>
                    <a:noFill/>
                  </pic:spPr>
                </pic:pic>
              </a:graphicData>
            </a:graphic>
          </wp:inline>
        </w:drawing>
      </w:r>
    </w:p>
    <w:p w14:paraId="10320613" w14:textId="7CFDBD69" w:rsidR="005F161C" w:rsidRDefault="005F161C" w:rsidP="005F161C">
      <w:pPr>
        <w:pStyle w:val="Fonte"/>
      </w:pPr>
      <w:r w:rsidRPr="00743ABA">
        <w:t>Fonte:</w:t>
      </w:r>
      <w:r>
        <w:t xml:space="preserve"> </w:t>
      </w:r>
      <w:r w:rsidRPr="00B908F9">
        <w:t xml:space="preserve">KISNER, Carolyn; COLBY, Lynn A. </w:t>
      </w:r>
      <w:r w:rsidRPr="005B3473">
        <w:t>Exercícios Terapêuticos: Fundamentos e Técnicas</w:t>
      </w:r>
      <w:r w:rsidRPr="00B908F9">
        <w:t>. 5. ed. p. 66</w:t>
      </w:r>
      <w:r>
        <w:t>5</w:t>
      </w:r>
      <w:r w:rsidRPr="00B908F9">
        <w:t>. São Paulo: Manole, 2009.</w:t>
      </w:r>
    </w:p>
    <w:p w14:paraId="4892A79E" w14:textId="0F87F8D4" w:rsidR="005F161C" w:rsidRDefault="005F161C" w:rsidP="005F161C">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1</w:t>
      </w:r>
      <w:r w:rsidR="00790471">
        <w:fldChar w:fldCharType="end"/>
      </w:r>
      <w:r>
        <w:t xml:space="preserve"> - </w:t>
      </w:r>
      <w:r w:rsidRPr="006D548E">
        <w:t>Flexão da articulação MCF e extensão da articulação IF (lumbricais)</w:t>
      </w:r>
    </w:p>
    <w:p w14:paraId="2D584F18" w14:textId="3A6BF68F" w:rsidR="005F161C" w:rsidRDefault="005F161C" w:rsidP="005F161C">
      <w:pPr>
        <w:pStyle w:val="IMGTBLGRF"/>
      </w:pPr>
      <w:r>
        <w:drawing>
          <wp:inline distT="0" distB="0" distL="0" distR="0" wp14:anchorId="04E9225F" wp14:editId="38535F0B">
            <wp:extent cx="3194685" cy="2005965"/>
            <wp:effectExtent l="0" t="0" r="571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4685" cy="2005965"/>
                    </a:xfrm>
                    <a:prstGeom prst="rect">
                      <a:avLst/>
                    </a:prstGeom>
                    <a:noFill/>
                  </pic:spPr>
                </pic:pic>
              </a:graphicData>
            </a:graphic>
          </wp:inline>
        </w:drawing>
      </w:r>
    </w:p>
    <w:p w14:paraId="07ED4262" w14:textId="77777777" w:rsidR="005F161C" w:rsidRPr="003E3835" w:rsidRDefault="005F161C" w:rsidP="005F161C">
      <w:pPr>
        <w:pStyle w:val="Fonte"/>
        <w:rPr>
          <w:b/>
          <w:bCs/>
          <w:sz w:val="24"/>
        </w:rPr>
      </w:pPr>
      <w:r w:rsidRPr="00743ABA">
        <w:t>Fonte:</w:t>
      </w:r>
      <w:r>
        <w:t xml:space="preserve"> </w:t>
      </w:r>
      <w:r w:rsidRPr="00B908F9">
        <w:t xml:space="preserve">KISNER, Carolyn; COLBY, Lynn A. </w:t>
      </w:r>
      <w:r w:rsidRPr="00DC3DAC">
        <w:t>Exercícios Terapêuticos: Fundamentos e Técnicas</w:t>
      </w:r>
      <w:r w:rsidRPr="00B908F9">
        <w:t>. 5. ed. p. 66</w:t>
      </w:r>
      <w:r>
        <w:t>6</w:t>
      </w:r>
      <w:r w:rsidRPr="00B908F9">
        <w:t>. São Paulo: Manole, 2009.</w:t>
      </w:r>
    </w:p>
    <w:p w14:paraId="5ADE90BB" w14:textId="78867C10" w:rsidR="005F161C" w:rsidRDefault="005F161C" w:rsidP="005F161C">
      <w:pPr>
        <w:pStyle w:val="Fonte"/>
      </w:pPr>
    </w:p>
    <w:p w14:paraId="6A8DC2A4" w14:textId="13A222DB" w:rsidR="005F161C" w:rsidRDefault="005F161C" w:rsidP="005F161C">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2</w:t>
      </w:r>
      <w:r w:rsidR="00790471">
        <w:fldChar w:fldCharType="end"/>
      </w:r>
      <w:r>
        <w:t xml:space="preserve"> - </w:t>
      </w:r>
      <w:r w:rsidRPr="00C81EA3">
        <w:t>Auto resistência para fortalecer os músculos flexores extrínsecos dos dedos</w:t>
      </w:r>
    </w:p>
    <w:p w14:paraId="5A526E0B" w14:textId="020ADD12" w:rsidR="005F161C" w:rsidRDefault="005F161C" w:rsidP="005F161C">
      <w:pPr>
        <w:pStyle w:val="IMGTBLGRF"/>
      </w:pPr>
      <w:r>
        <w:drawing>
          <wp:inline distT="0" distB="0" distL="0" distR="0" wp14:anchorId="144988E9" wp14:editId="0352194B">
            <wp:extent cx="2627630" cy="1718945"/>
            <wp:effectExtent l="0" t="0" r="127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27630" cy="1718945"/>
                    </a:xfrm>
                    <a:prstGeom prst="rect">
                      <a:avLst/>
                    </a:prstGeom>
                    <a:noFill/>
                  </pic:spPr>
                </pic:pic>
              </a:graphicData>
            </a:graphic>
          </wp:inline>
        </w:drawing>
      </w:r>
    </w:p>
    <w:p w14:paraId="75CF9FE0" w14:textId="3C1F9A85" w:rsidR="005F161C" w:rsidRDefault="005F161C" w:rsidP="005F161C">
      <w:pPr>
        <w:pStyle w:val="Fonte"/>
      </w:pPr>
      <w:r w:rsidRPr="00743ABA">
        <w:t>Fonte:</w:t>
      </w:r>
      <w:r>
        <w:t xml:space="preserve"> </w:t>
      </w:r>
      <w:r w:rsidRPr="00B908F9">
        <w:t xml:space="preserve">KISNER, Carolyn; COLBY, Lynn A. </w:t>
      </w:r>
      <w:r w:rsidRPr="005B3473">
        <w:t>Exercícios Terapêuticos: Fundamentos e Técnicas</w:t>
      </w:r>
      <w:r w:rsidRPr="00B908F9">
        <w:t>. 5. ed. p. 66</w:t>
      </w:r>
      <w:r>
        <w:t>7</w:t>
      </w:r>
      <w:r w:rsidRPr="00B908F9">
        <w:t>. São Paulo: Manole, 2009.</w:t>
      </w:r>
    </w:p>
    <w:p w14:paraId="1EB54D53" w14:textId="77777777" w:rsidR="005F161C" w:rsidRDefault="005F161C" w:rsidP="005F161C">
      <w:pPr>
        <w:pStyle w:val="CORPO"/>
      </w:pPr>
      <w:r>
        <w:t>Conforme</w:t>
      </w:r>
      <w:r w:rsidRPr="00CD7093">
        <w:rPr>
          <w:rFonts w:cs="Arial"/>
        </w:rPr>
        <w:t xml:space="preserve"> Marco André Magalhães</w:t>
      </w:r>
      <w:r w:rsidRPr="00A16831">
        <w:rPr>
          <w:rFonts w:cs="Arial"/>
        </w:rPr>
        <w:t xml:space="preserve"> </w:t>
      </w:r>
      <w:r w:rsidRPr="00CD7093">
        <w:rPr>
          <w:rFonts w:cs="Arial"/>
        </w:rPr>
        <w:t>Abreu</w:t>
      </w:r>
      <w:r>
        <w:t xml:space="preserve">, 2015, em seu artigo </w:t>
      </w:r>
      <w:r w:rsidRPr="00F405D5">
        <w:t>Conceção de uma luva sensorial para avaliação da capacidade de aposição do polegar</w:t>
      </w:r>
      <w:r>
        <w:t xml:space="preserve">, existem </w:t>
      </w:r>
      <w:r>
        <w:lastRenderedPageBreak/>
        <w:t xml:space="preserve">diversos tipos de luvas dotadas de sensores como a </w:t>
      </w:r>
      <w:r w:rsidRPr="004734D0">
        <w:t xml:space="preserve">TUB-Sensor </w:t>
      </w:r>
      <w:proofErr w:type="spellStart"/>
      <w:r w:rsidRPr="004734D0">
        <w:t>Glove</w:t>
      </w:r>
      <w:proofErr w:type="spellEnd"/>
      <w:r>
        <w:t xml:space="preserve"> da Universidade </w:t>
      </w:r>
      <w:r w:rsidRPr="004734D0">
        <w:t>Técnica de Berlim</w:t>
      </w:r>
      <w:r>
        <w:t xml:space="preserve">, </w:t>
      </w:r>
      <w:r w:rsidRPr="004734D0">
        <w:t xml:space="preserve">IGS </w:t>
      </w:r>
      <w:proofErr w:type="spellStart"/>
      <w:r w:rsidRPr="004734D0">
        <w:t>Glove</w:t>
      </w:r>
      <w:proofErr w:type="spellEnd"/>
      <w:r>
        <w:t xml:space="preserve"> da empresa </w:t>
      </w:r>
      <w:proofErr w:type="spellStart"/>
      <w:r w:rsidRPr="004734D0">
        <w:t>Synertial</w:t>
      </w:r>
      <w:proofErr w:type="spellEnd"/>
      <w:r>
        <w:t xml:space="preserve"> e até sensores que podem estar fixados a uma luva ou não, como por exemplo as tiras elásticas da </w:t>
      </w:r>
      <w:proofErr w:type="spellStart"/>
      <w:r w:rsidRPr="00F0450C">
        <w:t>Stretch</w:t>
      </w:r>
      <w:proofErr w:type="spellEnd"/>
      <w:r w:rsidRPr="00F0450C">
        <w:t xml:space="preserve"> </w:t>
      </w:r>
      <w:proofErr w:type="spellStart"/>
      <w:r w:rsidRPr="00F0450C">
        <w:t>Sense</w:t>
      </w:r>
      <w:proofErr w:type="spellEnd"/>
      <w:r>
        <w:t>.</w:t>
      </w:r>
    </w:p>
    <w:p w14:paraId="2C641D27" w14:textId="77777777" w:rsidR="005F161C" w:rsidRDefault="005F161C" w:rsidP="005F161C">
      <w:pPr>
        <w:pStyle w:val="CORPO"/>
      </w:pPr>
      <w:r>
        <w:t xml:space="preserve">A </w:t>
      </w:r>
      <w:r w:rsidRPr="003175CE">
        <w:t xml:space="preserve">TUB-Sensor </w:t>
      </w:r>
      <w:proofErr w:type="spellStart"/>
      <w:r w:rsidRPr="003175CE">
        <w:t>Glove</w:t>
      </w:r>
      <w:proofErr w:type="spellEnd"/>
      <w:r>
        <w:t xml:space="preserve"> é um tipo de luvas desenvolvida pela Universidade Técnica de Berlin que </w:t>
      </w:r>
      <w:r w:rsidRPr="003175CE">
        <w:t>mede</w:t>
      </w:r>
      <w:r>
        <w:t xml:space="preserve"> </w:t>
      </w:r>
      <w:r w:rsidRPr="003175CE">
        <w:t xml:space="preserve">o deslocamento angular das articulações dos dedos da mão e a distribuição de pressão na palma da </w:t>
      </w:r>
      <w:r>
        <w:t>mão e dedos ao agarrarem objeto. Dispõe de 12 sensores capacitivos de pressão e doze codificadores incrementais absolutos. Essa luva tem aplicações na área de reabilitação, o qual permite uma comunicação com o computador através da porta serial RS-232, e o diagnóstico e tratamento em pacientes com disfunção motoras através da monitorização e estudo de imagens simuladas em 3D.</w:t>
      </w:r>
    </w:p>
    <w:p w14:paraId="7FF6BCD2" w14:textId="3FE97994" w:rsidR="005F161C" w:rsidRDefault="005F161C" w:rsidP="005F161C">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3</w:t>
      </w:r>
      <w:r w:rsidR="00790471">
        <w:fldChar w:fldCharType="end"/>
      </w:r>
      <w:r>
        <w:t xml:space="preserve"> - </w:t>
      </w:r>
      <w:r w:rsidRPr="009B3E9D">
        <w:t>Disposição dos sensores na TUB-</w:t>
      </w:r>
      <w:proofErr w:type="spellStart"/>
      <w:r w:rsidRPr="009B3E9D">
        <w:t>Glove</w:t>
      </w:r>
      <w:proofErr w:type="spellEnd"/>
    </w:p>
    <w:p w14:paraId="2377C566" w14:textId="5722BDC4" w:rsidR="005F161C" w:rsidRDefault="005F161C" w:rsidP="005F161C">
      <w:pPr>
        <w:pStyle w:val="IMGTBLGRF"/>
      </w:pPr>
      <w:r>
        <w:drawing>
          <wp:inline distT="0" distB="0" distL="0" distR="0" wp14:anchorId="506E4581" wp14:editId="33D30461">
            <wp:extent cx="5456555" cy="332232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56555" cy="3322320"/>
                    </a:xfrm>
                    <a:prstGeom prst="rect">
                      <a:avLst/>
                    </a:prstGeom>
                    <a:noFill/>
                  </pic:spPr>
                </pic:pic>
              </a:graphicData>
            </a:graphic>
          </wp:inline>
        </w:drawing>
      </w:r>
    </w:p>
    <w:p w14:paraId="5899D01D" w14:textId="6791C205" w:rsidR="00E27935" w:rsidRPr="00E27935" w:rsidRDefault="00E27935" w:rsidP="00E27935">
      <w:pPr>
        <w:pStyle w:val="Fonte"/>
        <w:rPr>
          <w:rFonts w:cs="Arial"/>
          <w:szCs w:val="20"/>
        </w:rPr>
      </w:pPr>
      <w:r w:rsidRPr="00743ABA">
        <w:t>Fonte:</w:t>
      </w:r>
      <w:r w:rsidRPr="00E27935">
        <w:rPr>
          <w:rFonts w:cs="Arial"/>
          <w:szCs w:val="20"/>
        </w:rPr>
        <w:t xml:space="preserve"> </w:t>
      </w:r>
      <w:r w:rsidRPr="00791B1A">
        <w:rPr>
          <w:rFonts w:cs="Arial"/>
          <w:szCs w:val="20"/>
        </w:rPr>
        <w:t xml:space="preserve">ABREU, Marco André Magalhães. </w:t>
      </w:r>
      <w:r w:rsidRPr="00A02F82">
        <w:rPr>
          <w:rFonts w:cs="Arial"/>
          <w:b/>
          <w:szCs w:val="20"/>
        </w:rPr>
        <w:t>Conceção de uma luva sensorial para avaliação da capacidade de aposição do polegar</w:t>
      </w:r>
      <w:r w:rsidRPr="00791B1A">
        <w:rPr>
          <w:rFonts w:cs="Arial"/>
          <w:szCs w:val="20"/>
        </w:rPr>
        <w:t xml:space="preserve">. </w:t>
      </w:r>
      <w:r w:rsidRPr="00A02F82">
        <w:rPr>
          <w:rFonts w:cs="Arial"/>
          <w:szCs w:val="20"/>
        </w:rPr>
        <w:t>Faculdade de Engenharia da Universidade do Porto, Porto – Portugal</w:t>
      </w:r>
      <w:r>
        <w:rPr>
          <w:rFonts w:cs="Arial"/>
          <w:szCs w:val="20"/>
        </w:rPr>
        <w:t xml:space="preserve">, p. 10, </w:t>
      </w:r>
      <w:r w:rsidRPr="00791B1A">
        <w:rPr>
          <w:rFonts w:cs="Arial"/>
          <w:szCs w:val="20"/>
        </w:rPr>
        <w:t>30 set. 2015. Disponível em: &lt;</w:t>
      </w:r>
      <w:hyperlink r:id="rId24">
        <w:r w:rsidRPr="00791B1A">
          <w:rPr>
            <w:rStyle w:val="Hyperlink"/>
            <w:rFonts w:eastAsia="Arial" w:cs="Arial"/>
            <w:color w:val="auto"/>
            <w:szCs w:val="20"/>
            <w:u w:val="none"/>
          </w:rPr>
          <w:t>https://hdl.handle.net/10216/80857</w:t>
        </w:r>
      </w:hyperlink>
      <w:r w:rsidRPr="00791B1A">
        <w:rPr>
          <w:rFonts w:cs="Arial"/>
          <w:szCs w:val="20"/>
        </w:rPr>
        <w:t>&gt;. Acesso em: 23 abr. 2022.</w:t>
      </w:r>
    </w:p>
    <w:p w14:paraId="1FD1CBBE" w14:textId="77777777" w:rsidR="00E27935" w:rsidRDefault="00E27935" w:rsidP="00E27935">
      <w:pPr>
        <w:pStyle w:val="CORPO"/>
        <w:numPr>
          <w:ilvl w:val="0"/>
          <w:numId w:val="14"/>
        </w:numPr>
      </w:pPr>
      <w:r>
        <w:t>Posição dos sensores de pressão na palma da luva</w:t>
      </w:r>
    </w:p>
    <w:p w14:paraId="6C08BE94" w14:textId="31853E3C" w:rsidR="00E27935" w:rsidRDefault="00E27935" w:rsidP="00E27935">
      <w:pPr>
        <w:pStyle w:val="CORPO"/>
        <w:numPr>
          <w:ilvl w:val="0"/>
          <w:numId w:val="14"/>
        </w:numPr>
      </w:pPr>
      <w:r>
        <w:t>Posição dos sensores de posição na costa da luva</w:t>
      </w:r>
    </w:p>
    <w:p w14:paraId="268430D3" w14:textId="77777777" w:rsidR="00E27935" w:rsidRDefault="00E27935" w:rsidP="00E27935">
      <w:pPr>
        <w:pStyle w:val="CORPO"/>
      </w:pPr>
      <w:r w:rsidRPr="00E27935">
        <w:t xml:space="preserve">A empresa </w:t>
      </w:r>
      <w:proofErr w:type="spellStart"/>
      <w:r w:rsidRPr="00E27935">
        <w:t>Synertial</w:t>
      </w:r>
      <w:proofErr w:type="spellEnd"/>
      <w:r w:rsidRPr="00E27935">
        <w:t xml:space="preserve"> desenvolveu a luvas IGS </w:t>
      </w:r>
      <w:proofErr w:type="spellStart"/>
      <w:r w:rsidRPr="00E27935">
        <w:t>Glove</w:t>
      </w:r>
      <w:proofErr w:type="spellEnd"/>
      <w:r w:rsidRPr="00E27935">
        <w:t>, que contém sensores inerciais (IMU) para aquisição dos movimentos da mão e dedos, com diversas</w:t>
      </w:r>
      <w:r>
        <w:t xml:space="preserve"> aplicações no mercado, como por exemplo projetos de investigação, animação, </w:t>
      </w:r>
      <w:r>
        <w:lastRenderedPageBreak/>
        <w:t>ergonomia e simulação. Os modelos comercializados pelo fabricante podem chegar até quinze sensores inerciais. A comunicação da luva com o computador pode ser cabeada via USB ou Wireless com autonomia de 4h.</w:t>
      </w:r>
    </w:p>
    <w:p w14:paraId="38C9BEF8" w14:textId="15A323EC" w:rsidR="00E27935" w:rsidRDefault="00E27935" w:rsidP="00E2793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4</w:t>
      </w:r>
      <w:r w:rsidR="00790471">
        <w:fldChar w:fldCharType="end"/>
      </w:r>
      <w:r>
        <w:t xml:space="preserve"> - </w:t>
      </w:r>
      <w:r w:rsidRPr="008B5F5F">
        <w:t xml:space="preserve">Disposição dos sensores na IGS </w:t>
      </w:r>
      <w:proofErr w:type="spellStart"/>
      <w:r w:rsidRPr="008B5F5F">
        <w:t>Glove</w:t>
      </w:r>
      <w:proofErr w:type="spellEnd"/>
    </w:p>
    <w:p w14:paraId="4B25ADAD" w14:textId="22A4922B" w:rsidR="00E27935" w:rsidRDefault="00E27935" w:rsidP="00E27935">
      <w:pPr>
        <w:pStyle w:val="IMGTBLGRF"/>
      </w:pPr>
      <w:r>
        <w:drawing>
          <wp:inline distT="0" distB="0" distL="0" distR="0" wp14:anchorId="0E004869" wp14:editId="48110EB1">
            <wp:extent cx="4859020" cy="1347470"/>
            <wp:effectExtent l="0" t="0" r="0" b="508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9020" cy="1347470"/>
                    </a:xfrm>
                    <a:prstGeom prst="rect">
                      <a:avLst/>
                    </a:prstGeom>
                    <a:noFill/>
                  </pic:spPr>
                </pic:pic>
              </a:graphicData>
            </a:graphic>
          </wp:inline>
        </w:drawing>
      </w:r>
    </w:p>
    <w:p w14:paraId="1E884D85" w14:textId="4C2C777C" w:rsidR="00E27935" w:rsidRDefault="00E27935" w:rsidP="00E27935">
      <w:pPr>
        <w:pStyle w:val="Fonte"/>
        <w:rPr>
          <w:rFonts w:cs="Arial"/>
          <w:szCs w:val="20"/>
        </w:rPr>
      </w:pPr>
      <w:r w:rsidRPr="00743ABA">
        <w:t>Fonte:</w:t>
      </w:r>
      <w:r>
        <w:t xml:space="preserve"> </w:t>
      </w:r>
      <w:r w:rsidRPr="00621101">
        <w:rPr>
          <w:rFonts w:cs="Arial"/>
          <w:szCs w:val="20"/>
        </w:rPr>
        <w:t xml:space="preserve">ABREU, Marco André Magalhães. </w:t>
      </w:r>
      <w:r w:rsidRPr="00A02F82">
        <w:rPr>
          <w:rFonts w:cs="Arial"/>
          <w:b/>
          <w:szCs w:val="20"/>
        </w:rPr>
        <w:t>Conceção de uma luva sensorial para avaliação da capacidade de aposição do polegar</w:t>
      </w:r>
      <w:r w:rsidRPr="00621101">
        <w:rPr>
          <w:rFonts w:cs="Arial"/>
          <w:szCs w:val="20"/>
        </w:rPr>
        <w:t xml:space="preserve">. </w:t>
      </w:r>
      <w:r w:rsidRPr="00A02F82">
        <w:rPr>
          <w:rFonts w:cs="Arial"/>
          <w:szCs w:val="20"/>
        </w:rPr>
        <w:t>Faculdade de Engenharia da Universidade do Porto, Porto – Portugal</w:t>
      </w:r>
      <w:r w:rsidRPr="00621101">
        <w:rPr>
          <w:rFonts w:cs="Arial"/>
          <w:szCs w:val="20"/>
        </w:rPr>
        <w:t>, p. 12, 30 set. 2015. Disponível em: &lt;</w:t>
      </w:r>
      <w:hyperlink r:id="rId26">
        <w:r w:rsidRPr="00621101">
          <w:rPr>
            <w:rStyle w:val="Hyperlink"/>
            <w:rFonts w:eastAsia="Arial" w:cs="Arial"/>
            <w:color w:val="auto"/>
            <w:szCs w:val="20"/>
            <w:u w:val="none"/>
          </w:rPr>
          <w:t>https://hdl.handle.net/10216/80857</w:t>
        </w:r>
      </w:hyperlink>
      <w:r w:rsidRPr="00621101">
        <w:rPr>
          <w:rFonts w:cs="Arial"/>
          <w:szCs w:val="20"/>
        </w:rPr>
        <w:t>&gt;. Acesso em: 23 abr. 2022.</w:t>
      </w:r>
    </w:p>
    <w:p w14:paraId="6D70F6DF" w14:textId="77777777" w:rsidR="00E27935" w:rsidRDefault="00E27935" w:rsidP="00E27935">
      <w:pPr>
        <w:pStyle w:val="CORPO"/>
        <w:numPr>
          <w:ilvl w:val="0"/>
          <w:numId w:val="15"/>
        </w:numPr>
      </w:pPr>
      <w:r>
        <w:t>Disposição dos sensores na luva</w:t>
      </w:r>
    </w:p>
    <w:p w14:paraId="21BBABD8" w14:textId="77777777" w:rsidR="00E27935" w:rsidRDefault="00E27935" w:rsidP="00E27935">
      <w:pPr>
        <w:pStyle w:val="CORPO"/>
        <w:numPr>
          <w:ilvl w:val="0"/>
          <w:numId w:val="15"/>
        </w:numPr>
      </w:pPr>
      <w:r>
        <w:t>Modelo com sete sensores</w:t>
      </w:r>
    </w:p>
    <w:p w14:paraId="37BC476C" w14:textId="77777777" w:rsidR="00E27935" w:rsidRDefault="00E27935" w:rsidP="00E27935">
      <w:pPr>
        <w:pStyle w:val="CORPO"/>
        <w:numPr>
          <w:ilvl w:val="0"/>
          <w:numId w:val="15"/>
        </w:numPr>
      </w:pPr>
      <w:r>
        <w:t>Modelo com doze sensores</w:t>
      </w:r>
    </w:p>
    <w:p w14:paraId="01CBBC16" w14:textId="2D16E8A1" w:rsidR="00E27935" w:rsidRDefault="00E27935" w:rsidP="00E27935">
      <w:pPr>
        <w:pStyle w:val="CORPO"/>
        <w:numPr>
          <w:ilvl w:val="0"/>
          <w:numId w:val="15"/>
        </w:numPr>
      </w:pPr>
      <w:r>
        <w:t>Modelo com quinze sensores</w:t>
      </w:r>
    </w:p>
    <w:p w14:paraId="109CE0C8" w14:textId="77777777" w:rsidR="00E27935" w:rsidRDefault="00E27935" w:rsidP="00E27935">
      <w:pPr>
        <w:pStyle w:val="CORPO"/>
      </w:pPr>
      <w:r w:rsidRPr="00E27935">
        <w:t xml:space="preserve">Uma empresa neozelandesa chamada </w:t>
      </w:r>
      <w:proofErr w:type="spellStart"/>
      <w:r w:rsidRPr="00E27935">
        <w:t>Stretch</w:t>
      </w:r>
      <w:proofErr w:type="spellEnd"/>
      <w:r w:rsidRPr="00E27935">
        <w:t xml:space="preserve"> </w:t>
      </w:r>
      <w:proofErr w:type="spellStart"/>
      <w:r w:rsidRPr="00E27935">
        <w:t>Sense</w:t>
      </w:r>
      <w:proofErr w:type="spellEnd"/>
      <w:r w:rsidRPr="00E27935">
        <w:t xml:space="preserve">, desenvolveu tiras elásticas de material capacitivo, constituído a partir de uma estrutura polimérica laminar. Estes sensores têm a capacidade de </w:t>
      </w:r>
      <w:proofErr w:type="spellStart"/>
      <w:r w:rsidRPr="00E27935">
        <w:t>sensorização</w:t>
      </w:r>
      <w:proofErr w:type="spellEnd"/>
      <w:r w:rsidRPr="00E27935">
        <w:t xml:space="preserve"> de deformações de estruturas flexíveis, como por exemplo o corpo humano. Podem ser fixos à uma peça de roupa ou ao corpo. Podem ser comunicados com um dispositivo através de aplicações dedicadas.</w:t>
      </w:r>
      <w:r>
        <w:t xml:space="preserve"> </w:t>
      </w:r>
    </w:p>
    <w:p w14:paraId="60F0BA4B" w14:textId="5417962E" w:rsidR="00E27935" w:rsidRDefault="00E27935" w:rsidP="00E27935">
      <w:pPr>
        <w:pStyle w:val="CORPO"/>
      </w:pPr>
      <w:r>
        <w:t>Em uma página na internet, a empresa demonstra a potencialidade do produto, com um vídeo de uma aplicação dos sensores para medição da flexão dos dedos de</w:t>
      </w:r>
      <w:r w:rsidR="00F9731D">
        <w:t xml:space="preserve"> uma mão e um dispositivo móvel para o monitoramento dos movimentos em tempo real.</w:t>
      </w:r>
    </w:p>
    <w:p w14:paraId="183CCA67" w14:textId="0D94A008" w:rsidR="00F9731D" w:rsidRDefault="00F9731D" w:rsidP="00F9731D">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15</w:t>
      </w:r>
      <w:r w:rsidR="00790471">
        <w:fldChar w:fldCharType="end"/>
      </w:r>
      <w:r>
        <w:t xml:space="preserve"> - </w:t>
      </w:r>
      <w:r w:rsidRPr="00E30B7F">
        <w:t xml:space="preserve">Aplicação dos sensores </w:t>
      </w:r>
      <w:proofErr w:type="spellStart"/>
      <w:r w:rsidRPr="00E30B7F">
        <w:t>Stretch</w:t>
      </w:r>
      <w:proofErr w:type="spellEnd"/>
      <w:r w:rsidRPr="00E30B7F">
        <w:t xml:space="preserve"> </w:t>
      </w:r>
      <w:proofErr w:type="spellStart"/>
      <w:r w:rsidRPr="00E30B7F">
        <w:t>Sense</w:t>
      </w:r>
      <w:proofErr w:type="spellEnd"/>
      <w:r w:rsidRPr="00E30B7F">
        <w:t xml:space="preserve"> para monitorização dos movimentos dos dedos</w:t>
      </w:r>
      <w:r>
        <w:t>.</w:t>
      </w:r>
    </w:p>
    <w:p w14:paraId="27E933DC" w14:textId="517E6FDD" w:rsidR="00F9731D" w:rsidRDefault="00F9731D" w:rsidP="00F9731D">
      <w:pPr>
        <w:pStyle w:val="IMGTBLGRF"/>
        <w:rPr>
          <w:lang w:eastAsia="en-US"/>
        </w:rPr>
      </w:pPr>
      <w:r>
        <w:drawing>
          <wp:inline distT="0" distB="0" distL="0" distR="0" wp14:anchorId="3AAF0DEC" wp14:editId="78D7C762">
            <wp:extent cx="4547870" cy="1511935"/>
            <wp:effectExtent l="0" t="0" r="508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47870" cy="1511935"/>
                    </a:xfrm>
                    <a:prstGeom prst="rect">
                      <a:avLst/>
                    </a:prstGeom>
                    <a:noFill/>
                  </pic:spPr>
                </pic:pic>
              </a:graphicData>
            </a:graphic>
          </wp:inline>
        </w:drawing>
      </w:r>
    </w:p>
    <w:p w14:paraId="47565695" w14:textId="593B7E8A" w:rsidR="00F9731D" w:rsidRDefault="00F9731D" w:rsidP="00F9731D">
      <w:pPr>
        <w:pStyle w:val="Fonte"/>
      </w:pPr>
      <w:r w:rsidRPr="00743ABA">
        <w:rPr>
          <w:lang w:eastAsia="en-US"/>
        </w:rPr>
        <w:t>Fonte:</w:t>
      </w:r>
      <w:r>
        <w:rPr>
          <w:lang w:eastAsia="en-US"/>
        </w:rPr>
        <w:t xml:space="preserve"> </w:t>
      </w:r>
      <w:r w:rsidRPr="00621101">
        <w:t xml:space="preserve">ABREU, Marco André Magalhães. </w:t>
      </w:r>
      <w:r w:rsidRPr="008C109C">
        <w:rPr>
          <w:b/>
        </w:rPr>
        <w:t>Conceção de uma luva sensorial para avaliação da capacidade de aposição do polegar</w:t>
      </w:r>
      <w:r w:rsidRPr="00621101">
        <w:t xml:space="preserve">. </w:t>
      </w:r>
      <w:r w:rsidRPr="008C109C">
        <w:t>Faculdade de Engenharia da Universidade do Porto, Porto – Portugal</w:t>
      </w:r>
      <w:r>
        <w:t>, p. 11</w:t>
      </w:r>
      <w:r w:rsidRPr="00621101">
        <w:t>, 30 set. 2015. Disponível em: &lt;</w:t>
      </w:r>
      <w:hyperlink r:id="rId28">
        <w:r w:rsidRPr="00621101">
          <w:rPr>
            <w:rStyle w:val="Hyperlink"/>
            <w:rFonts w:eastAsia="Arial" w:cs="Arial"/>
            <w:color w:val="auto"/>
            <w:szCs w:val="20"/>
            <w:u w:val="none"/>
          </w:rPr>
          <w:t>https://hdl.handle.net/10216/80857</w:t>
        </w:r>
      </w:hyperlink>
      <w:r>
        <w:t>&gt;. Acesso em: 23 abr. 2022.</w:t>
      </w:r>
    </w:p>
    <w:p w14:paraId="2AB72FF7" w14:textId="77777777" w:rsidR="00F9731D" w:rsidRDefault="00F9731D" w:rsidP="00F9731D">
      <w:pPr>
        <w:pStyle w:val="CORPO"/>
        <w:ind w:firstLine="0"/>
      </w:pPr>
      <w:r>
        <w:t xml:space="preserve">A medição do deslocamento angular é realizada por meio dos sensores tipo capacitivo. Um kit desse produto constituído de uma bateria, carregador, módulo de comunicação Bluetooth e dois sensores capacitivos </w:t>
      </w:r>
      <w:proofErr w:type="spellStart"/>
      <w:r>
        <w:t>Stretch</w:t>
      </w:r>
      <w:proofErr w:type="spellEnd"/>
      <w:r>
        <w:t xml:space="preserve"> </w:t>
      </w:r>
      <w:proofErr w:type="spellStart"/>
      <w:r>
        <w:t>Sense</w:t>
      </w:r>
      <w:proofErr w:type="spellEnd"/>
      <w:r>
        <w:t xml:space="preserve"> pode ser adquirido por um preço elevado de 800€.</w:t>
      </w:r>
    </w:p>
    <w:p w14:paraId="50B7F118" w14:textId="77777777" w:rsidR="00F9731D" w:rsidRDefault="00F9731D" w:rsidP="00F9731D">
      <w:pPr>
        <w:pStyle w:val="CORPO"/>
        <w:ind w:firstLine="0"/>
      </w:pPr>
      <w:r>
        <w:tab/>
      </w:r>
      <w:r w:rsidRPr="00CD7093">
        <w:rPr>
          <w:rFonts w:cs="Arial"/>
        </w:rPr>
        <w:t xml:space="preserve">ZEINEDDINE, </w:t>
      </w:r>
      <w:proofErr w:type="spellStart"/>
      <w:r w:rsidRPr="00CD7093">
        <w:rPr>
          <w:rFonts w:cs="Arial"/>
        </w:rPr>
        <w:t>Rabah</w:t>
      </w:r>
      <w:proofErr w:type="spellEnd"/>
      <w:r>
        <w:rPr>
          <w:w w:val="105"/>
        </w:rPr>
        <w:t xml:space="preserve"> et al, 2019, apresentam uma luva de dados de baixo custo utilizando a placa Arduino </w:t>
      </w:r>
      <w:proofErr w:type="spellStart"/>
      <w:r>
        <w:rPr>
          <w:w w:val="105"/>
        </w:rPr>
        <w:t>LilyPad</w:t>
      </w:r>
      <w:proofErr w:type="spellEnd"/>
      <w:r>
        <w:rPr>
          <w:w w:val="105"/>
        </w:rPr>
        <w:t>, e sensores flex. Esses sensores permitem calcular o ângulo de inclinação de cada dedo, utilizando um algoritmo que transforma a resistência de cada sensor em um ângulo. Outros componentes utilizados foram o acelerômetro e giroscópio, o que permite calcular a rotação e o movimento da luva em tempo real.</w:t>
      </w:r>
    </w:p>
    <w:p w14:paraId="5A7261E7" w14:textId="7F46CD4E" w:rsidR="00F9731D" w:rsidRDefault="00F9731D" w:rsidP="00F9731D">
      <w:pPr>
        <w:pStyle w:val="CORPO"/>
        <w:rPr>
          <w:w w:val="105"/>
        </w:rPr>
      </w:pPr>
      <w:r>
        <w:rPr>
          <w:w w:val="105"/>
        </w:rPr>
        <w:t>Com a ligação dos sensores Flex ao Arduino, foi capturado o ângulo de cada sensor, conforme Figura 16.</w:t>
      </w:r>
    </w:p>
    <w:p w14:paraId="1DDBDEE6" w14:textId="2FE2C4A9" w:rsidR="00F9731D" w:rsidRDefault="00F9731D" w:rsidP="00F9731D">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6</w:t>
      </w:r>
      <w:r w:rsidR="00790471">
        <w:fldChar w:fldCharType="end"/>
      </w:r>
      <w:r>
        <w:t xml:space="preserve"> - </w:t>
      </w:r>
      <w:r w:rsidRPr="0082094A">
        <w:t>Ângulos dos sensores capturados</w:t>
      </w:r>
    </w:p>
    <w:p w14:paraId="5A3F2BB6" w14:textId="7C2C643D" w:rsidR="00F9731D" w:rsidRDefault="00F9731D" w:rsidP="00F9731D">
      <w:pPr>
        <w:pStyle w:val="IMGTBLGRF"/>
      </w:pPr>
      <w:r>
        <w:drawing>
          <wp:inline distT="0" distB="0" distL="0" distR="0" wp14:anchorId="538E53F3" wp14:editId="7EF7E175">
            <wp:extent cx="4382024" cy="1722474"/>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90500" cy="1725806"/>
                    </a:xfrm>
                    <a:prstGeom prst="rect">
                      <a:avLst/>
                    </a:prstGeom>
                    <a:noFill/>
                  </pic:spPr>
                </pic:pic>
              </a:graphicData>
            </a:graphic>
          </wp:inline>
        </w:drawing>
      </w:r>
    </w:p>
    <w:p w14:paraId="50A5F327" w14:textId="1C1DEDF9" w:rsidR="00F9731D" w:rsidRDefault="00F9731D" w:rsidP="00F9731D">
      <w:pPr>
        <w:pStyle w:val="Fonte"/>
      </w:pPr>
      <w:r w:rsidRPr="00743ABA">
        <w:t>Fonte:</w:t>
      </w:r>
      <w:r>
        <w:t xml:space="preserve"> </w:t>
      </w:r>
      <w:r w:rsidRPr="000E5966">
        <w:t xml:space="preserve">ZEINEDDINE, Rabah, SILVA, Luciano. </w:t>
      </w:r>
      <w:r w:rsidRPr="00C16B61">
        <w:rPr>
          <w:b/>
        </w:rPr>
        <w:t>Projeto e Desenvolvimento de uma Dataglove de Baixo Custo para Aplicações em Realidade Virtual</w:t>
      </w:r>
      <w:r w:rsidRPr="000E5966">
        <w:t xml:space="preserve">. </w:t>
      </w:r>
      <w:r w:rsidRPr="00C16B61">
        <w:t>MACKENZIE</w:t>
      </w:r>
      <w:r w:rsidRPr="000E5966">
        <w:t xml:space="preserve">. São Paulo, 2019, </w:t>
      </w:r>
      <w:r>
        <w:t xml:space="preserve">p. 11, </w:t>
      </w:r>
      <w:r w:rsidRPr="000E5966">
        <w:t>2 set. 2019. Disponível em: &lt;</w:t>
      </w:r>
      <w:hyperlink r:id="rId30" w:history="1">
        <w:r w:rsidRPr="000E5966">
          <w:rPr>
            <w:rStyle w:val="Hyperlink"/>
            <w:rFonts w:cs="Arial"/>
            <w:color w:val="auto"/>
            <w:szCs w:val="20"/>
            <w:u w:val="none"/>
          </w:rPr>
          <w:t>https://dspace.mackenzie.br/handle/10899/20082</w:t>
        </w:r>
      </w:hyperlink>
      <w:r w:rsidRPr="000E5966">
        <w:t>&gt;. Acesso em: 2 abr. 2022.</w:t>
      </w:r>
    </w:p>
    <w:p w14:paraId="433F2720" w14:textId="2030B07A" w:rsidR="00F9731D" w:rsidRDefault="00F9731D" w:rsidP="00F9731D">
      <w:pPr>
        <w:pStyle w:val="CORPO"/>
      </w:pPr>
      <w:r>
        <w:lastRenderedPageBreak/>
        <w:t>Após estudos, foi implantado o dispositivo MPU-6050 para ter mais dados como a rotação e a aceleração da luva. Também foi utilizado o dispositivo XBEE que permite transmissão de dados sem fio. A figura a seguir mostra o diagrama da luva de dados:</w:t>
      </w:r>
    </w:p>
    <w:p w14:paraId="1F90DE89" w14:textId="2C3CB3E9" w:rsidR="00C8644A" w:rsidRDefault="00C8644A" w:rsidP="00C8644A">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7</w:t>
      </w:r>
      <w:r w:rsidR="00790471">
        <w:fldChar w:fldCharType="end"/>
      </w:r>
      <w:r>
        <w:t xml:space="preserve"> - </w:t>
      </w:r>
      <w:proofErr w:type="spellStart"/>
      <w:r w:rsidRPr="00FD2532">
        <w:t>Schema</w:t>
      </w:r>
      <w:proofErr w:type="spellEnd"/>
      <w:r w:rsidRPr="00FD2532">
        <w:t xml:space="preserve"> da luva de dados</w:t>
      </w:r>
    </w:p>
    <w:p w14:paraId="4E0E76A3" w14:textId="3A307B9F" w:rsidR="00F9731D" w:rsidRDefault="00C8644A" w:rsidP="00C8644A">
      <w:pPr>
        <w:pStyle w:val="IMGTBLGRF"/>
      </w:pPr>
      <w:r>
        <w:drawing>
          <wp:inline distT="0" distB="0" distL="0" distR="0" wp14:anchorId="1C424D2A" wp14:editId="0B6F234E">
            <wp:extent cx="3767455" cy="2103120"/>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67455" cy="2103120"/>
                    </a:xfrm>
                    <a:prstGeom prst="rect">
                      <a:avLst/>
                    </a:prstGeom>
                    <a:noFill/>
                  </pic:spPr>
                </pic:pic>
              </a:graphicData>
            </a:graphic>
          </wp:inline>
        </w:drawing>
      </w:r>
    </w:p>
    <w:p w14:paraId="71035ACD" w14:textId="63BBE432" w:rsidR="00C8644A" w:rsidRDefault="00C8644A" w:rsidP="00C8644A">
      <w:pPr>
        <w:pStyle w:val="Fonte"/>
        <w:rPr>
          <w:rFonts w:cs="Arial"/>
          <w:szCs w:val="20"/>
        </w:rPr>
      </w:pPr>
      <w:r w:rsidRPr="00743ABA">
        <w:t>Fonte:</w:t>
      </w:r>
      <w:r>
        <w:t xml:space="preserve"> </w:t>
      </w:r>
      <w:r w:rsidRPr="000E5966">
        <w:rPr>
          <w:rFonts w:cs="Arial"/>
          <w:szCs w:val="20"/>
        </w:rPr>
        <w:t xml:space="preserve">ZEINEDDINE, Rabah, SILVA, Luciano. </w:t>
      </w:r>
      <w:r w:rsidRPr="002A2F7E">
        <w:rPr>
          <w:rFonts w:cs="Arial"/>
          <w:b/>
          <w:szCs w:val="20"/>
        </w:rPr>
        <w:t>Projeto e Desenvolvimento de uma Dataglove de Baixo Custo para Aplicações em Realidade Virtual</w:t>
      </w:r>
      <w:r w:rsidRPr="000E5966">
        <w:rPr>
          <w:rFonts w:cs="Arial"/>
          <w:szCs w:val="20"/>
        </w:rPr>
        <w:t xml:space="preserve">. </w:t>
      </w:r>
      <w:r w:rsidRPr="002A2F7E">
        <w:rPr>
          <w:rFonts w:cs="Arial"/>
          <w:szCs w:val="20"/>
        </w:rPr>
        <w:t>MACKENZIE</w:t>
      </w:r>
      <w:r w:rsidRPr="000E5966">
        <w:rPr>
          <w:rFonts w:cs="Arial"/>
          <w:szCs w:val="20"/>
        </w:rPr>
        <w:t xml:space="preserve">. São Paulo, 2019, </w:t>
      </w:r>
      <w:r>
        <w:rPr>
          <w:rFonts w:cs="Arial"/>
          <w:szCs w:val="20"/>
        </w:rPr>
        <w:t xml:space="preserve">p. 12, </w:t>
      </w:r>
      <w:r w:rsidRPr="000E5966">
        <w:rPr>
          <w:rFonts w:cs="Arial"/>
          <w:szCs w:val="20"/>
        </w:rPr>
        <w:t>2 set. 2019. Disponível em: &lt;</w:t>
      </w:r>
      <w:hyperlink r:id="rId32" w:history="1">
        <w:r w:rsidRPr="000E5966">
          <w:rPr>
            <w:rStyle w:val="Hyperlink"/>
            <w:rFonts w:cs="Arial"/>
            <w:color w:val="auto"/>
            <w:szCs w:val="20"/>
            <w:u w:val="none"/>
          </w:rPr>
          <w:t>https://dspace.mackenzie.br/handle/10899/20082</w:t>
        </w:r>
      </w:hyperlink>
      <w:r w:rsidRPr="000E5966">
        <w:rPr>
          <w:rFonts w:cs="Arial"/>
          <w:szCs w:val="20"/>
        </w:rPr>
        <w:t>&gt;. Acesso em: 2 abr. 2022.</w:t>
      </w:r>
    </w:p>
    <w:p w14:paraId="3A2E500B" w14:textId="1414AC53" w:rsidR="00C8644A" w:rsidRDefault="00C8644A" w:rsidP="00C8644A">
      <w:pPr>
        <w:pStyle w:val="CORPO"/>
      </w:pPr>
      <w:r>
        <w:t>Para simular os dados capturados, foi desenvolvido uma aplicação em 3D no ambiente Unity, o qual leu os dados recebidos e replicou no modelo, conforme figura a seguir:</w:t>
      </w:r>
      <w:r w:rsidRPr="00123C94">
        <w:t xml:space="preserve"> </w:t>
      </w:r>
      <w:r>
        <w:t>desenvolvida.</w:t>
      </w:r>
    </w:p>
    <w:p w14:paraId="77CEBCE3" w14:textId="158148DC" w:rsidR="00C8644A" w:rsidRDefault="00C8644A" w:rsidP="00C8644A">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8</w:t>
      </w:r>
      <w:r w:rsidR="00790471">
        <w:fldChar w:fldCharType="end"/>
      </w:r>
      <w:r>
        <w:t xml:space="preserve"> - </w:t>
      </w:r>
      <w:r w:rsidRPr="00EE0A17">
        <w:t>Aplicação em Unity3D para simulação</w:t>
      </w:r>
    </w:p>
    <w:p w14:paraId="782398A8" w14:textId="57456F44" w:rsidR="00C8644A" w:rsidRDefault="00C8644A" w:rsidP="00C8644A">
      <w:pPr>
        <w:pStyle w:val="IMGTBLGRF"/>
      </w:pPr>
      <w:r>
        <w:drawing>
          <wp:inline distT="0" distB="0" distL="0" distR="0" wp14:anchorId="614EBAEC" wp14:editId="2687F37A">
            <wp:extent cx="3780155" cy="2316480"/>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80155" cy="2316480"/>
                    </a:xfrm>
                    <a:prstGeom prst="rect">
                      <a:avLst/>
                    </a:prstGeom>
                    <a:noFill/>
                  </pic:spPr>
                </pic:pic>
              </a:graphicData>
            </a:graphic>
          </wp:inline>
        </w:drawing>
      </w:r>
    </w:p>
    <w:p w14:paraId="1DCA663C" w14:textId="02BCF6F8" w:rsidR="00C8644A" w:rsidRDefault="00C8644A" w:rsidP="00C8644A">
      <w:pPr>
        <w:pStyle w:val="Fonte"/>
      </w:pPr>
      <w:r w:rsidRPr="00743ABA">
        <w:t>Fonte:</w:t>
      </w:r>
      <w:r>
        <w:t xml:space="preserve"> </w:t>
      </w:r>
      <w:r w:rsidRPr="000E5966">
        <w:t xml:space="preserve">ZEINEDDINE, Rabah, SILVA, Luciano. </w:t>
      </w:r>
      <w:r w:rsidRPr="00D91B8C">
        <w:rPr>
          <w:b/>
        </w:rPr>
        <w:t>Projeto e Desenvolvimento de uma Dataglove de Baixo Custo para Aplicações em Realidade Virtual</w:t>
      </w:r>
      <w:r w:rsidRPr="000E5966">
        <w:t xml:space="preserve">. </w:t>
      </w:r>
      <w:r w:rsidRPr="002A2F7E">
        <w:t>MACKENZIE</w:t>
      </w:r>
      <w:r w:rsidRPr="000E5966">
        <w:t xml:space="preserve">. São Paulo, 2019, </w:t>
      </w:r>
      <w:r>
        <w:t xml:space="preserve">p. 13, </w:t>
      </w:r>
      <w:r w:rsidRPr="000E5966">
        <w:t>2 set. 2019. Disponível em: &lt;</w:t>
      </w:r>
      <w:hyperlink r:id="rId34" w:history="1">
        <w:r w:rsidRPr="000E5966">
          <w:rPr>
            <w:rStyle w:val="Hyperlink"/>
            <w:rFonts w:cs="Arial"/>
            <w:color w:val="auto"/>
            <w:szCs w:val="20"/>
            <w:u w:val="none"/>
          </w:rPr>
          <w:t>https://dspace.mackenzie.br/handle/10899/20082</w:t>
        </w:r>
      </w:hyperlink>
      <w:r w:rsidRPr="000E5966">
        <w:t>&gt;. Acesso em: 2 abr. 2022.</w:t>
      </w:r>
    </w:p>
    <w:p w14:paraId="265B35F4" w14:textId="604BDF56" w:rsidR="00C8644A" w:rsidRDefault="00C8644A" w:rsidP="00C8644A">
      <w:pPr>
        <w:pStyle w:val="CORPO"/>
      </w:pPr>
      <w:r>
        <w:t xml:space="preserve">Com os resultados obtidos, foi possível desenvolver uma luva com o preço de $ 120, custo inferior do valor de mercado. Além que foi possível simular em um ambiente de desenvolvimento 3D e capaz de capturar os dados necessários com </w:t>
      </w:r>
      <w:r>
        <w:lastRenderedPageBreak/>
        <w:t>comunicação Wireless, para serem analisados e simular em diversas aplicações. A figura a seguir representa o modelo final:</w:t>
      </w:r>
    </w:p>
    <w:p w14:paraId="17B2B5EE" w14:textId="19059B32" w:rsidR="00C8644A" w:rsidRDefault="00C8644A" w:rsidP="00C8644A">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19</w:t>
      </w:r>
      <w:r w:rsidR="00790471">
        <w:fldChar w:fldCharType="end"/>
      </w:r>
      <w:r>
        <w:t xml:space="preserve"> - </w:t>
      </w:r>
      <w:r w:rsidRPr="00B848CE">
        <w:t>Luva de dados desenvolvida</w:t>
      </w:r>
    </w:p>
    <w:p w14:paraId="59C3C21A" w14:textId="14793633" w:rsidR="00C8644A" w:rsidRDefault="00C8644A" w:rsidP="00C8644A">
      <w:pPr>
        <w:pStyle w:val="IMGTBLGRF"/>
      </w:pPr>
      <w:r>
        <w:drawing>
          <wp:inline distT="0" distB="0" distL="0" distR="0" wp14:anchorId="70C9F5BC" wp14:editId="1413F5F8">
            <wp:extent cx="2926080" cy="1877695"/>
            <wp:effectExtent l="0" t="0" r="7620" b="825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26080" cy="1877695"/>
                    </a:xfrm>
                    <a:prstGeom prst="rect">
                      <a:avLst/>
                    </a:prstGeom>
                    <a:noFill/>
                  </pic:spPr>
                </pic:pic>
              </a:graphicData>
            </a:graphic>
          </wp:inline>
        </w:drawing>
      </w:r>
    </w:p>
    <w:p w14:paraId="09210930" w14:textId="1FB6DF3C" w:rsidR="00C8644A" w:rsidRDefault="00E63A00" w:rsidP="00C8644A">
      <w:pPr>
        <w:pStyle w:val="Fonte"/>
        <w:rPr>
          <w:rFonts w:cs="Arial"/>
          <w:szCs w:val="20"/>
        </w:rPr>
      </w:pPr>
      <w:r w:rsidRPr="00743ABA">
        <w:rPr>
          <w:rFonts w:cs="Arial"/>
          <w:szCs w:val="20"/>
        </w:rPr>
        <w:t>Fonte:</w:t>
      </w:r>
      <w:r>
        <w:rPr>
          <w:rFonts w:cs="Arial"/>
          <w:szCs w:val="20"/>
        </w:rPr>
        <w:t xml:space="preserve"> </w:t>
      </w:r>
      <w:r w:rsidRPr="000E5966">
        <w:rPr>
          <w:rFonts w:cs="Arial"/>
          <w:szCs w:val="20"/>
        </w:rPr>
        <w:t xml:space="preserve">ZEINEDDINE, Rabah, SILVA, Luciano. </w:t>
      </w:r>
      <w:r w:rsidRPr="003337C5">
        <w:rPr>
          <w:rFonts w:cs="Arial"/>
          <w:b/>
          <w:szCs w:val="20"/>
        </w:rPr>
        <w:t>Projeto e Desenvolvimento de uma Dataglove de Baixo Custo para Aplicações em Realidade Virtual</w:t>
      </w:r>
      <w:r w:rsidRPr="000E5966">
        <w:rPr>
          <w:rFonts w:cs="Arial"/>
          <w:szCs w:val="20"/>
        </w:rPr>
        <w:t xml:space="preserve">. </w:t>
      </w:r>
      <w:r w:rsidRPr="003337C5">
        <w:rPr>
          <w:rFonts w:cs="Arial"/>
          <w:szCs w:val="20"/>
        </w:rPr>
        <w:t>MACKENZIE</w:t>
      </w:r>
      <w:r w:rsidRPr="000E5966">
        <w:rPr>
          <w:rFonts w:cs="Arial"/>
          <w:szCs w:val="20"/>
        </w:rPr>
        <w:t xml:space="preserve">. São Paulo, 2019, </w:t>
      </w:r>
      <w:r>
        <w:rPr>
          <w:rFonts w:cs="Arial"/>
          <w:szCs w:val="20"/>
        </w:rPr>
        <w:t xml:space="preserve">p. 13, </w:t>
      </w:r>
      <w:r w:rsidRPr="000E5966">
        <w:rPr>
          <w:rFonts w:cs="Arial"/>
          <w:szCs w:val="20"/>
        </w:rPr>
        <w:t>2 set. 2019. Disponível em: &lt;</w:t>
      </w:r>
      <w:hyperlink r:id="rId36" w:history="1">
        <w:r w:rsidRPr="000E5966">
          <w:rPr>
            <w:rStyle w:val="Hyperlink"/>
            <w:rFonts w:cs="Arial"/>
            <w:color w:val="auto"/>
            <w:szCs w:val="20"/>
            <w:u w:val="none"/>
          </w:rPr>
          <w:t>https://dspace.mackenzie.br/handle/10899/20082</w:t>
        </w:r>
      </w:hyperlink>
      <w:r w:rsidRPr="000E5966">
        <w:rPr>
          <w:rFonts w:cs="Arial"/>
          <w:szCs w:val="20"/>
        </w:rPr>
        <w:t>&gt;. Acesso em: 2 abr. 2022.</w:t>
      </w:r>
    </w:p>
    <w:p w14:paraId="3217E069" w14:textId="77777777" w:rsidR="00E63A00" w:rsidRPr="00CF538C" w:rsidRDefault="00E63A00" w:rsidP="00E63A00">
      <w:pPr>
        <w:pStyle w:val="CORPO"/>
        <w:ind w:firstLine="708"/>
        <w:jc w:val="left"/>
      </w:pPr>
      <w:r>
        <w:t>Segundo LIN,</w:t>
      </w:r>
      <w:r w:rsidRPr="00164E7A">
        <w:rPr>
          <w:rFonts w:cs="Arial"/>
        </w:rPr>
        <w:t xml:space="preserve"> Bor-Sing</w:t>
      </w:r>
      <w:r>
        <w:t xml:space="preserve"> et al, 2018, Luvas de dados são os sistemas vestíveis mais famosos, e com o avanço tecnológico diferentes sensores, incluindo sensores mecânicos, resistivos, de fibra óptica e unidades de medida inercial (IMU), tem sido incorporado em luvas de dados para capturar os movimentos da mão. Com isso em mente, projetaram uma luva para ter baixo custo, ser fácil de vestir, e de alta confiabilidade para avaliação das funções da mão.</w:t>
      </w:r>
    </w:p>
    <w:p w14:paraId="459EBFA9" w14:textId="3AA602B1" w:rsidR="00E63A00" w:rsidRDefault="00E63A00" w:rsidP="00E63A00">
      <w:pPr>
        <w:pStyle w:val="CORPO"/>
      </w:pPr>
      <w:r>
        <w:t xml:space="preserve">Esta luva conta com 18 sensores </w:t>
      </w:r>
      <w:proofErr w:type="spellStart"/>
      <w:r>
        <w:t>IMUs</w:t>
      </w:r>
      <w:proofErr w:type="spellEnd"/>
      <w:r>
        <w:t xml:space="preserve"> espalhados pelos dedos, costa da mão e pulso que captam e medem os movimentos dos dedos e do pulso e os enviam para um sistema por meio de um módulo Bluetooth. Os </w:t>
      </w:r>
      <w:proofErr w:type="spellStart"/>
      <w:r>
        <w:t>IMUs</w:t>
      </w:r>
      <w:proofErr w:type="spellEnd"/>
      <w:r>
        <w:t xml:space="preserve"> são soldados em um circuito impresso, formando uma placa de sensor do IMU (IMU-SB), que é soldado e conectado a um circuito impresso flexível (FPCB), aumentando a estabilidade e confiabilidade no sinal do IMU, os circuitos flexíveis são então conectados a uma placa adaptadora que serve como ponte para conectar à placa de captura de movimento (MCM) que é abastecida por uma bateria de lítio-íon polímero de 600 </w:t>
      </w:r>
      <w:proofErr w:type="spellStart"/>
      <w:r>
        <w:t>mAh</w:t>
      </w:r>
      <w:proofErr w:type="spellEnd"/>
      <w:r>
        <w:t>. Segundo os autores esse método foi utilizado por conta da solda direta do IMU ao circuito impresso flexível aumentar o risco de vazamento da solda e instabilidade no sinal do IMU.</w:t>
      </w:r>
    </w:p>
    <w:p w14:paraId="3AE01887" w14:textId="750AA13C" w:rsidR="00E63A00" w:rsidRDefault="00E63A00" w:rsidP="00E63A00">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20</w:t>
      </w:r>
      <w:r w:rsidR="00790471">
        <w:fldChar w:fldCharType="end"/>
      </w:r>
      <w:r>
        <w:t xml:space="preserve"> - </w:t>
      </w:r>
      <w:r w:rsidRPr="00123DA4">
        <w:t>Modelo Taiwanês</w:t>
      </w:r>
    </w:p>
    <w:p w14:paraId="0DC222FC" w14:textId="4AB1491D" w:rsidR="00E63A00" w:rsidRDefault="00E63A00" w:rsidP="00E63A00">
      <w:pPr>
        <w:pStyle w:val="IMGTBLGRF"/>
      </w:pPr>
      <w:r>
        <w:drawing>
          <wp:inline distT="0" distB="0" distL="0" distR="0" wp14:anchorId="520BDA6D" wp14:editId="32F7A266">
            <wp:extent cx="2682240" cy="3048000"/>
            <wp:effectExtent l="0" t="0" r="381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82240" cy="3048000"/>
                    </a:xfrm>
                    <a:prstGeom prst="rect">
                      <a:avLst/>
                    </a:prstGeom>
                    <a:noFill/>
                  </pic:spPr>
                </pic:pic>
              </a:graphicData>
            </a:graphic>
          </wp:inline>
        </w:drawing>
      </w:r>
    </w:p>
    <w:p w14:paraId="0E4EC5D7" w14:textId="1D106635" w:rsidR="00E63A00" w:rsidRDefault="00E63A00" w:rsidP="00E63A00">
      <w:pPr>
        <w:pStyle w:val="Fonte"/>
        <w:rPr>
          <w:rFonts w:cs="Arial"/>
          <w:szCs w:val="20"/>
        </w:rPr>
      </w:pPr>
      <w:r w:rsidRPr="00FD17E8">
        <w:rPr>
          <w:lang w:val="en-US"/>
        </w:rPr>
        <w:t xml:space="preserve">Fonte: </w:t>
      </w:r>
      <w:r w:rsidRPr="00274D56">
        <w:rPr>
          <w:rFonts w:cs="Arial"/>
          <w:szCs w:val="20"/>
          <w:lang w:val="en-US"/>
        </w:rPr>
        <w:t xml:space="preserve">LIN, Bor-Sing; LEE, I-Jung; YANG, Shy-Yu; LO, Yi-Chiang; LEE, Junghsi; CHEN, Jean-Lon. </w:t>
      </w:r>
      <w:r w:rsidRPr="00577FDC">
        <w:rPr>
          <w:rFonts w:cs="Arial"/>
          <w:b/>
          <w:szCs w:val="20"/>
          <w:lang w:val="en-US"/>
        </w:rPr>
        <w:t>Design of na Intertial-Sensor based DataGlove for hand function evaluation</w:t>
      </w:r>
      <w:r w:rsidRPr="00274D56">
        <w:rPr>
          <w:rFonts w:cs="Arial"/>
          <w:szCs w:val="20"/>
          <w:lang w:val="en-US"/>
        </w:rPr>
        <w:t xml:space="preserve">. </w:t>
      </w:r>
      <w:r w:rsidRPr="00577FDC">
        <w:rPr>
          <w:rFonts w:cs="Arial"/>
          <w:szCs w:val="20"/>
          <w:lang w:val="en-US"/>
        </w:rPr>
        <w:t>MDPI – Publisher of open access journals</w:t>
      </w:r>
      <w:r>
        <w:rPr>
          <w:rFonts w:cs="Arial"/>
          <w:szCs w:val="20"/>
          <w:lang w:val="en-US"/>
        </w:rPr>
        <w:t>, p. 5,</w:t>
      </w:r>
      <w:r w:rsidRPr="00274D56">
        <w:rPr>
          <w:rFonts w:cs="Arial"/>
          <w:szCs w:val="20"/>
          <w:lang w:val="en-US"/>
        </w:rPr>
        <w:t xml:space="preserve"> 13 mai. 2018. </w:t>
      </w:r>
      <w:r w:rsidRPr="00FD17E8">
        <w:rPr>
          <w:rFonts w:cs="Arial"/>
          <w:szCs w:val="20"/>
          <w:lang w:val="en-US"/>
        </w:rPr>
        <w:t>Disponível em:</w:t>
      </w:r>
      <w:r w:rsidRPr="00274D56">
        <w:rPr>
          <w:rFonts w:cs="Arial"/>
          <w:szCs w:val="20"/>
          <w:lang w:val="en-US"/>
        </w:rPr>
        <w:t xml:space="preserve"> &lt;</w:t>
      </w:r>
      <w:hyperlink r:id="rId38" w:history="1">
        <w:r w:rsidRPr="00274D56">
          <w:rPr>
            <w:rStyle w:val="Hyperlink"/>
            <w:rFonts w:cs="Arial"/>
            <w:color w:val="auto"/>
            <w:szCs w:val="20"/>
            <w:u w:val="none"/>
            <w:lang w:val="en-US"/>
          </w:rPr>
          <w:t>https://www.mdpi.com/1424-8220/18/5/1545/htm</w:t>
        </w:r>
      </w:hyperlink>
      <w:r w:rsidRPr="00274D56">
        <w:rPr>
          <w:rStyle w:val="Hyperlink"/>
          <w:rFonts w:cs="Arial"/>
          <w:color w:val="auto"/>
          <w:szCs w:val="20"/>
          <w:u w:val="none"/>
          <w:lang w:val="en-US"/>
        </w:rPr>
        <w:t>&gt;</w:t>
      </w:r>
      <w:r w:rsidRPr="00274D56">
        <w:rPr>
          <w:rFonts w:cs="Arial"/>
          <w:szCs w:val="20"/>
          <w:lang w:val="en-US"/>
        </w:rPr>
        <w:t xml:space="preserve">. </w:t>
      </w:r>
      <w:r w:rsidRPr="00274D56">
        <w:rPr>
          <w:rFonts w:cs="Arial"/>
          <w:szCs w:val="20"/>
        </w:rPr>
        <w:t>Acesso em: 23 abr. 2022.</w:t>
      </w:r>
    </w:p>
    <w:p w14:paraId="05F55497" w14:textId="6C66217B" w:rsidR="00E63A00" w:rsidRDefault="00E63A00" w:rsidP="00E63A00">
      <w:pPr>
        <w:pStyle w:val="CORPO"/>
      </w:pPr>
      <w:r>
        <w:t xml:space="preserve">Segundo os autores, para verificar a confiabilidade e estabilidade da luva, foram feitos três experimentos. O primeiro verificou a confiabilidade dos dados brutos obtidos dos </w:t>
      </w:r>
      <w:proofErr w:type="spellStart"/>
      <w:r>
        <w:t>IMUs</w:t>
      </w:r>
      <w:proofErr w:type="spellEnd"/>
      <w:r>
        <w:t xml:space="preserve"> usados em comparação com um IMU confiável (LPMS-B) e como resultado foi obtida grande ligação entre os resultados, tornando os dados confiáveis. O segundo verificou o ângulo estático por meio de cálculos da raiz quadrada do erro-médio, que apontaram menos de 1 grau em qualquer ângulo estático, indicando alta precisão do algoritmo quanto ao alcance de movimento. O terceiro experimento verificou a capacidade de registro dos movimentos contínuos dos dedos em situações ativas o que resultou em um erro médio de ± 3 graus no movimento. Segundo os autores esse erro pode ter sido da própria ferramenta de teste. Além do mais, os ângulos de referência só podem ser informados a cada 20 milissegundos quando em um certo ângulo estático, mas a transição de estado do servomotor não pode ser informada por conta do atraso de 500 milissegundos do programa desenvolvido para controlá-lo, na troca de ângulo. Um último experimento verifica a estabilidade da luva, os resultados mostraram que o algoritmo de fusão de dados se mantém estável por um longo período. De qualquer forma, em atividades de reabilitação ou na avaliação da função da mão, o erro médio menor que ± 3 graus é aceitável para os médicos </w:t>
      </w:r>
      <w:r>
        <w:lastRenderedPageBreak/>
        <w:t>enquanto os pacientes estão trabalhando em tarefas de reabilitação. Portanto a luva de dados permanece aplicável no âmbito médico.</w:t>
      </w:r>
    </w:p>
    <w:p w14:paraId="71A0AF32" w14:textId="36F922CA" w:rsidR="00E63A00" w:rsidRPr="00CF538C" w:rsidRDefault="00E63A00" w:rsidP="00E63A00">
      <w:pPr>
        <w:pStyle w:val="CORPO"/>
      </w:pPr>
      <w:r>
        <w:t xml:space="preserve">Em 1989 foi lançado a Power </w:t>
      </w:r>
      <w:proofErr w:type="spellStart"/>
      <w:r>
        <w:t>Glove</w:t>
      </w:r>
      <w:proofErr w:type="spellEnd"/>
      <w:r>
        <w:t xml:space="preserve"> pela </w:t>
      </w:r>
      <w:r w:rsidRPr="00A74D33">
        <w:t xml:space="preserve">AGE </w:t>
      </w:r>
      <w:r>
        <w:t xml:space="preserve">e </w:t>
      </w:r>
      <w:r w:rsidRPr="00F87E59">
        <w:t xml:space="preserve">VPL </w:t>
      </w:r>
      <w:proofErr w:type="spellStart"/>
      <w:r w:rsidRPr="00F87E59">
        <w:t>Research</w:t>
      </w:r>
      <w:proofErr w:type="spellEnd"/>
      <w:r w:rsidRPr="00F87E59">
        <w:t xml:space="preserve"> </w:t>
      </w:r>
      <w:r>
        <w:t xml:space="preserve">em parceria com </w:t>
      </w:r>
      <w:proofErr w:type="spellStart"/>
      <w:r>
        <w:t>Mattel</w:t>
      </w:r>
      <w:proofErr w:type="spellEnd"/>
      <w:r>
        <w:t xml:space="preserve"> e a Nintendo contendo</w:t>
      </w:r>
      <w:r w:rsidRPr="000B2553">
        <w:t xml:space="preserve"> a</w:t>
      </w:r>
      <w:r>
        <w:t>s</w:t>
      </w:r>
      <w:r w:rsidRPr="000B2553">
        <w:t xml:space="preserve"> trilhas de PET revestidas com tinta </w:t>
      </w:r>
      <w:proofErr w:type="spellStart"/>
      <w:r w:rsidRPr="000B2553">
        <w:t>semicondutiva</w:t>
      </w:r>
      <w:proofErr w:type="spellEnd"/>
      <w:r>
        <w:t xml:space="preserve"> e </w:t>
      </w:r>
      <w:r w:rsidRPr="006241EA">
        <w:t xml:space="preserve">um sistema de </w:t>
      </w:r>
      <w:r>
        <w:t>r</w:t>
      </w:r>
      <w:r w:rsidRPr="006241EA">
        <w:t>astreamento ultrassônico</w:t>
      </w:r>
      <w:r>
        <w:t xml:space="preserve">. </w:t>
      </w:r>
      <w:r w:rsidRPr="00FD3E2D">
        <w:t>O sistema consist</w:t>
      </w:r>
      <w:r>
        <w:t>ia</w:t>
      </w:r>
      <w:r w:rsidRPr="00FD3E2D">
        <w:t xml:space="preserve"> </w:t>
      </w:r>
      <w:r>
        <w:t>em</w:t>
      </w:r>
      <w:r w:rsidRPr="00FD3E2D">
        <w:t xml:space="preserve"> dois alto-falantes ultrassônicos </w:t>
      </w:r>
      <w:r>
        <w:t>anexados a</w:t>
      </w:r>
      <w:r w:rsidRPr="00FD3E2D">
        <w:t xml:space="preserve"> luva, e três microfones ultrassônicos posicionados ao redor da TV, como receptores. Os alto-falantes se revezam emitindo um bip de 40 kHz; o sistema mede o tempo que o som leva para alcançar os receptores. Um cálculo de triangulação usa as coordenadas X, Y e Z de cada alto-falante para determinar a posição, ângulo e giro da luva.</w:t>
      </w:r>
      <w:r>
        <w:t xml:space="preserve"> A luva foi adaptada para os jogos do </w:t>
      </w:r>
      <w:r w:rsidRPr="009D0CCD">
        <w:t>NES</w:t>
      </w:r>
      <w:r>
        <w:t>.</w:t>
      </w:r>
    </w:p>
    <w:p w14:paraId="00A00A7C" w14:textId="313ADBD4" w:rsidR="00E63A00" w:rsidRDefault="00E63A00" w:rsidP="00E63A00">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1</w:t>
      </w:r>
      <w:r w:rsidR="00790471">
        <w:fldChar w:fldCharType="end"/>
      </w:r>
      <w:r>
        <w:t xml:space="preserve"> - </w:t>
      </w:r>
      <w:r w:rsidRPr="00657648">
        <w:t xml:space="preserve">Power </w:t>
      </w:r>
      <w:proofErr w:type="spellStart"/>
      <w:r w:rsidRPr="00657648">
        <w:t>Glove</w:t>
      </w:r>
      <w:proofErr w:type="spellEnd"/>
    </w:p>
    <w:p w14:paraId="192DB1AF" w14:textId="0EB85D80" w:rsidR="00E63A00" w:rsidRDefault="00E63A00" w:rsidP="00E63A00">
      <w:pPr>
        <w:pStyle w:val="IMGTBLGRF"/>
      </w:pPr>
      <w:r>
        <w:drawing>
          <wp:inline distT="0" distB="0" distL="0" distR="0" wp14:anchorId="7CDA16B6" wp14:editId="64721FAC">
            <wp:extent cx="3511550" cy="2639695"/>
            <wp:effectExtent l="0" t="0" r="0" b="825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11550" cy="2639695"/>
                    </a:xfrm>
                    <a:prstGeom prst="rect">
                      <a:avLst/>
                    </a:prstGeom>
                    <a:noFill/>
                  </pic:spPr>
                </pic:pic>
              </a:graphicData>
            </a:graphic>
          </wp:inline>
        </w:drawing>
      </w:r>
    </w:p>
    <w:p w14:paraId="51E7C13B" w14:textId="2CC322E3" w:rsidR="00E63A00" w:rsidRDefault="00E63A00" w:rsidP="00E63A00">
      <w:pPr>
        <w:pStyle w:val="Fonte"/>
        <w:rPr>
          <w:rFonts w:cs="Arial"/>
          <w:szCs w:val="20"/>
        </w:rPr>
      </w:pPr>
      <w:r w:rsidRPr="00743ABA">
        <w:t>Fonte:</w:t>
      </w:r>
      <w:r>
        <w:t xml:space="preserve"> </w:t>
      </w:r>
      <w:r w:rsidRPr="004747DF">
        <w:rPr>
          <w:rFonts w:cs="Arial"/>
          <w:szCs w:val="20"/>
        </w:rPr>
        <w:t xml:space="preserve">LEMES, Daniel. A história da Power Glove, a luva do poder da Nintendo... ou quase. </w:t>
      </w:r>
      <w:r w:rsidRPr="004747DF">
        <w:rPr>
          <w:rFonts w:cs="Arial"/>
          <w:b/>
          <w:bCs/>
          <w:szCs w:val="20"/>
        </w:rPr>
        <w:t>Memória BIT</w:t>
      </w:r>
      <w:r w:rsidRPr="004747DF">
        <w:rPr>
          <w:rFonts w:cs="Arial"/>
          <w:szCs w:val="20"/>
        </w:rPr>
        <w:t>. 16 jul. 2019. Disponível em: &lt;</w:t>
      </w:r>
      <w:hyperlink r:id="rId40" w:history="1">
        <w:r w:rsidRPr="004747DF">
          <w:rPr>
            <w:rStyle w:val="Hyperlink"/>
            <w:rFonts w:cs="Arial"/>
            <w:color w:val="auto"/>
            <w:szCs w:val="20"/>
            <w:u w:val="none"/>
          </w:rPr>
          <w:t>https://www.memoriabit.com.br/historia-da-power-glove-luva-nintendo/</w:t>
        </w:r>
      </w:hyperlink>
      <w:r w:rsidRPr="004747DF">
        <w:rPr>
          <w:rFonts w:cs="Arial"/>
          <w:szCs w:val="20"/>
        </w:rPr>
        <w:t>&gt;. Acesso em: 23 abr. 2022.</w:t>
      </w:r>
    </w:p>
    <w:p w14:paraId="36318ED4" w14:textId="77777777" w:rsidR="00CF7AAE" w:rsidRDefault="00CF7AAE" w:rsidP="00CF7AAE">
      <w:pPr>
        <w:pStyle w:val="CORPO"/>
      </w:pPr>
      <w:r>
        <w:t xml:space="preserve">O dispositivo fracassou e </w:t>
      </w:r>
      <w:r w:rsidRPr="00AE4A89">
        <w:t>foi descontinuado um ano após o lançamento</w:t>
      </w:r>
      <w:r>
        <w:t xml:space="preserve">, </w:t>
      </w:r>
      <w:r w:rsidRPr="008C3029">
        <w:t>a estrutura do sistema se consolidou de forma errada</w:t>
      </w:r>
      <w:r>
        <w:t xml:space="preserve"> tendo como ponto principal o software, pois parte dos problemas estava voltado a questão de calibração; outra falha residia no fato da utilização do código errado </w:t>
      </w:r>
      <w:r w:rsidRPr="00E954D9">
        <w:t xml:space="preserve">ao instalar e adequar o dispositivo </w:t>
      </w:r>
      <w:r>
        <w:t xml:space="preserve">resultando em controles absurdos, para evitar este problema seria necessário a autoprogramação em cada jogo; a imposição de manter a luva apontada para o centro de triangulação ultrassônica resultava em cansaço e de forma inconsciente os usuários abaixavam o braço perdendo a precisão, visto que o conceito inicial era se utilizar de movimentos imersivos. Na época nenhuma das empresas envolvidas seja </w:t>
      </w:r>
      <w:proofErr w:type="spellStart"/>
      <w:r>
        <w:lastRenderedPageBreak/>
        <w:t>Mattel</w:t>
      </w:r>
      <w:proofErr w:type="spellEnd"/>
      <w:r>
        <w:t xml:space="preserve"> ou a Nintendo se preocuparam em fazer jogos fundamentais, específicos e otimizados para consolidar a popularidade do hardware (</w:t>
      </w:r>
      <w:r w:rsidRPr="00296451">
        <w:t>LEMES</w:t>
      </w:r>
      <w:r>
        <w:t xml:space="preserve">, 2019).  </w:t>
      </w:r>
    </w:p>
    <w:p w14:paraId="26411B3B" w14:textId="77777777" w:rsidR="00CF7AAE" w:rsidRDefault="00CF7AAE" w:rsidP="00CF7AAE">
      <w:pPr>
        <w:pStyle w:val="CORPO"/>
      </w:pPr>
      <w:r>
        <w:t>Frente ao presente, evidenciamos a g</w:t>
      </w:r>
      <w:r w:rsidRPr="002D3A12">
        <w:t xml:space="preserve">amificação </w:t>
      </w:r>
      <w:r>
        <w:t xml:space="preserve">que </w:t>
      </w:r>
      <w:r w:rsidRPr="002D3A12">
        <w:t xml:space="preserve">são elementos ou as mecânicas que compõe os jogos, e não </w:t>
      </w:r>
      <w:r>
        <w:t>se trata do</w:t>
      </w:r>
      <w:r w:rsidRPr="002D3A12">
        <w:t xml:space="preserve"> jogo propriamente dito. Os jogos são caracterizados por regras, competição entre indivíduos em busca de resultados e objetivos. Dessa forma, um sistema </w:t>
      </w:r>
      <w:proofErr w:type="spellStart"/>
      <w:r w:rsidRPr="002D3A12">
        <w:t>gamificado</w:t>
      </w:r>
      <w:proofErr w:type="spellEnd"/>
      <w:r w:rsidRPr="002D3A12">
        <w:t xml:space="preserve"> utilizará os componentes dos jogos em uma determinada situação</w:t>
      </w:r>
      <w:r>
        <w:t xml:space="preserve">. </w:t>
      </w:r>
      <w:r w:rsidRPr="00CE6C60">
        <w:t xml:space="preserve">Dessa forma, a gamificação se diferencia de jogos sérios, brinquedos e design lúdico em virtude de duas dimensões: jogo/brincadeira e todo/elementos. A gamificação ocorre por um sistema que utiliza apenas elementos dos jogos, não todo o jogo, e também não é aplicada como brincadeira. </w:t>
      </w:r>
      <w:r>
        <w:t>As c</w:t>
      </w:r>
      <w:r w:rsidRPr="00CE6C60">
        <w:t>aracterísticas da gamificação</w:t>
      </w:r>
      <w:r>
        <w:t xml:space="preserve"> compreendem</w:t>
      </w:r>
      <w:r w:rsidRPr="00CE6C60">
        <w:t>:</w:t>
      </w:r>
      <w:r>
        <w:t xml:space="preserve"> </w:t>
      </w:r>
      <w:r w:rsidRPr="00CE6C60">
        <w:t>um sistema que apresenta tarefas com</w:t>
      </w:r>
      <w:r>
        <w:t xml:space="preserve"> </w:t>
      </w:r>
      <w:r w:rsidRPr="00CE6C60">
        <w:t>as</w:t>
      </w:r>
      <w:r>
        <w:t xml:space="preserve"> </w:t>
      </w:r>
      <w:r w:rsidRPr="00CE6C60">
        <w:t>quais</w:t>
      </w:r>
      <w:r>
        <w:t xml:space="preserve"> </w:t>
      </w:r>
      <w:r w:rsidRPr="00CE6C60">
        <w:t>se</w:t>
      </w:r>
      <w:r>
        <w:t xml:space="preserve"> </w:t>
      </w:r>
      <w:r w:rsidRPr="00CE6C60">
        <w:t>colecionam</w:t>
      </w:r>
      <w:r>
        <w:t xml:space="preserve"> </w:t>
      </w:r>
      <w:r w:rsidRPr="00CE6C60">
        <w:t>pontos</w:t>
      </w:r>
      <w:r>
        <w:t xml:space="preserve"> </w:t>
      </w:r>
      <w:r w:rsidRPr="00CE6C60">
        <w:t>ou</w:t>
      </w:r>
      <w:r>
        <w:t xml:space="preserve"> </w:t>
      </w:r>
      <w:r w:rsidRPr="00CE6C60">
        <w:t>recompensas;</w:t>
      </w:r>
      <w:r>
        <w:t xml:space="preserve"> r</w:t>
      </w:r>
      <w:r w:rsidRPr="00CE6C60">
        <w:t xml:space="preserve">ecompensas intrínseca pode ser uma opção e acontece com menos frequência, especialmente no campo da instrução; </w:t>
      </w:r>
      <w:r>
        <w:t>e</w:t>
      </w:r>
      <w:r w:rsidRPr="00CE6C60">
        <w:t xml:space="preserve">m geral, é mais simples e menos custoso para desenvolver; </w:t>
      </w:r>
      <w:r>
        <w:t>p</w:t>
      </w:r>
      <w:r w:rsidRPr="00CE6C60">
        <w:t>erder pode ou não ser possível, dependendo do que se quer alcançar, uma vez que estamos em busca de motivar alguém para fazer algo específico ligado a um objetivo;</w:t>
      </w:r>
      <w:r>
        <w:t xml:space="preserve"> c</w:t>
      </w:r>
      <w:r w:rsidRPr="00CE6C60">
        <w:t>aracterísticas e estética de games são adicionadas sem alterações sensíveis de conteúdo;</w:t>
      </w:r>
      <w:r>
        <w:t xml:space="preserve"> q</w:t>
      </w:r>
      <w:r w:rsidRPr="00CE6C60">
        <w:t xml:space="preserve">uando utilizado como estratégia instrucional, jogar não é uma opção; </w:t>
      </w:r>
      <w:r>
        <w:t xml:space="preserve">é </w:t>
      </w:r>
      <w:r w:rsidRPr="00CE6C60">
        <w:t>preciso pensar na atratividade para conseguir o engajamento, mesmo sem ser voluntário</w:t>
      </w:r>
      <w:r>
        <w:t xml:space="preserve"> </w:t>
      </w:r>
      <w:r w:rsidRPr="007B55F9">
        <w:t>(GAIO, 2021</w:t>
      </w:r>
      <w:r>
        <w:t>, p. 12 - 13)</w:t>
      </w:r>
      <w:r w:rsidRPr="00CE6C60">
        <w:t>.</w:t>
      </w:r>
    </w:p>
    <w:p w14:paraId="0C1EFB6C" w14:textId="77777777" w:rsidR="00CF7AAE" w:rsidRDefault="00CF7AAE" w:rsidP="00CF7AAE">
      <w:pPr>
        <w:pStyle w:val="CORPO"/>
      </w:pPr>
      <w:r>
        <w:t>A Realidade Virtual pode ser utilizada como um método de tratamento de reabilitação para fornecer aos pacientes que tiveram acidente vascular cerebral interação com ambientais semelhantes ao mundo real. O uso desse recurso motiva os usuários por permitir que interajam com o ambiente virtual e enviar um feedback para o profissional da saúde durante o tratamento.</w:t>
      </w:r>
      <w:r w:rsidRPr="002175C8">
        <w:t xml:space="preserve"> Apesar da grande importância </w:t>
      </w:r>
      <w:r>
        <w:t>desta tecnologia voltado ao</w:t>
      </w:r>
      <w:r w:rsidRPr="002175C8">
        <w:t xml:space="preserve"> avanço e desenvolvimento </w:t>
      </w:r>
      <w:r>
        <w:t xml:space="preserve">que </w:t>
      </w:r>
      <w:r w:rsidRPr="002175C8">
        <w:t xml:space="preserve">auxilia nos tratamentos de reabilitação, </w:t>
      </w:r>
      <w:r>
        <w:t xml:space="preserve">este recurso </w:t>
      </w:r>
      <w:r w:rsidRPr="002175C8">
        <w:t>não será aplicado diretamente n</w:t>
      </w:r>
      <w:r>
        <w:t>este</w:t>
      </w:r>
      <w:r w:rsidRPr="002175C8">
        <w:t xml:space="preserve"> projeto.</w:t>
      </w:r>
      <w:r>
        <w:t xml:space="preserve"> A tecnologia VR utiliza os princípios de aprendizagem motora e neuroplasticidade para otimizar a recuperação da lesão cerebral do paciente. O estudo de Lee et al. (2015), evidencia que a utilização desse recurso, pode ser uma abordagem válida para a utilização em tratamentos de reabilitação. Nesse estudo foram selecionados quarenta participantes, vinte deles realizaram treino de caminhada por trinta minutos por dia, durante cinco dias por cinco semanas em conjunto com um programa de simulação de caminhada real, e como resultado, esse grupo obteve uma maior evolução motora comparado ao </w:t>
      </w:r>
      <w:r>
        <w:lastRenderedPageBreak/>
        <w:t>grupo de controle que somente realizou o tratamento de treino de esteira sem qualquer imersão em realidade virtual.</w:t>
      </w:r>
    </w:p>
    <w:p w14:paraId="551E16E3" w14:textId="65CAD0E2" w:rsidR="00CF7AAE" w:rsidRDefault="00CF7AAE" w:rsidP="00CF7AAE">
      <w:pPr>
        <w:pStyle w:val="Ttulo1"/>
        <w:rPr>
          <w:lang w:eastAsia="pt-BR"/>
        </w:rPr>
      </w:pPr>
      <w:bookmarkStart w:id="14" w:name="_Toc111845330"/>
      <w:r>
        <w:rPr>
          <w:lang w:eastAsia="pt-BR"/>
        </w:rPr>
        <w:lastRenderedPageBreak/>
        <w:t>Projeto</w:t>
      </w:r>
      <w:bookmarkEnd w:id="14"/>
    </w:p>
    <w:p w14:paraId="30BC604B" w14:textId="7129EAC6" w:rsidR="00CF7AAE" w:rsidRDefault="00CF7AAE" w:rsidP="00CF7AAE">
      <w:pPr>
        <w:pStyle w:val="CORPO"/>
      </w:pPr>
      <w:r w:rsidRPr="001B0A0C">
        <w:t>Em vista do objetivo de desenvolver um dispositivo para auxílio na reabilitação motora e funcional das mãos, nos limitamos a reconhecer e trabalhar com os seguintes movimentos funcionais voltados ao membro de estudo.</w:t>
      </w:r>
    </w:p>
    <w:p w14:paraId="702091F5" w14:textId="1CA17E1F" w:rsidR="00CF7AAE" w:rsidRDefault="00CF7AAE" w:rsidP="004C4B98">
      <w:pPr>
        <w:pStyle w:val="Ttulo2"/>
        <w:rPr>
          <w:lang w:eastAsia="pt-BR"/>
        </w:rPr>
      </w:pPr>
      <w:bookmarkStart w:id="15" w:name="_Toc111845331"/>
      <w:r>
        <w:rPr>
          <w:lang w:eastAsia="pt-BR"/>
        </w:rPr>
        <w:t>Movimentos da Mão</w:t>
      </w:r>
      <w:bookmarkEnd w:id="15"/>
    </w:p>
    <w:p w14:paraId="6D54B1FE" w14:textId="77777777" w:rsidR="004E1C42" w:rsidRPr="00D7145D" w:rsidRDefault="00B362EC" w:rsidP="00D7145D">
      <w:pPr>
        <w:pStyle w:val="CORPO"/>
      </w:pPr>
      <w:r w:rsidRPr="00D7145D">
        <w:t xml:space="preserve">No </w:t>
      </w:r>
      <w:r w:rsidR="00706CE1" w:rsidRPr="00D7145D">
        <w:t>contexto da vida humana</w:t>
      </w:r>
      <w:r w:rsidR="00F67BFA" w:rsidRPr="00D7145D">
        <w:t xml:space="preserve">, a mão é </w:t>
      </w:r>
      <w:r w:rsidR="008747D8" w:rsidRPr="00D7145D">
        <w:t xml:space="preserve">um membro de importância </w:t>
      </w:r>
      <w:r w:rsidR="006835C8" w:rsidRPr="00D7145D">
        <w:t xml:space="preserve">primordial </w:t>
      </w:r>
      <w:r w:rsidR="00093270" w:rsidRPr="00D7145D">
        <w:t xml:space="preserve">por interagir </w:t>
      </w:r>
      <w:r w:rsidR="00BD3189" w:rsidRPr="00D7145D">
        <w:t xml:space="preserve">com o mundo que </w:t>
      </w:r>
      <w:r w:rsidR="004D39D3" w:rsidRPr="00D7145D">
        <w:t xml:space="preserve">nos rodeia. </w:t>
      </w:r>
      <w:r w:rsidR="006E42B1" w:rsidRPr="00D7145D">
        <w:t>Entre as diferentes deficiências físicas</w:t>
      </w:r>
      <w:r w:rsidR="000B24A5" w:rsidRPr="00D7145D">
        <w:t xml:space="preserve">, as relacionadas aos membros superiores </w:t>
      </w:r>
      <w:r w:rsidR="00A91BC9" w:rsidRPr="00D7145D">
        <w:t xml:space="preserve">são </w:t>
      </w:r>
      <w:r w:rsidR="00AC4670" w:rsidRPr="00D7145D">
        <w:t xml:space="preserve">designadas </w:t>
      </w:r>
      <w:r w:rsidR="005B411D" w:rsidRPr="00D7145D">
        <w:t xml:space="preserve">com as mais limitantes </w:t>
      </w:r>
      <w:r w:rsidR="00D35B5D" w:rsidRPr="00D7145D">
        <w:t>ao ser-humano</w:t>
      </w:r>
      <w:r w:rsidR="006A132C" w:rsidRPr="00D7145D">
        <w:t xml:space="preserve">, pois comprometem atividades comuns e simples </w:t>
      </w:r>
      <w:r w:rsidR="006B3D2F" w:rsidRPr="00D7145D">
        <w:t>presentes no</w:t>
      </w:r>
      <w:r w:rsidR="006A132C" w:rsidRPr="00D7145D">
        <w:t xml:space="preserve"> cotidiano</w:t>
      </w:r>
      <w:r w:rsidR="006B3D2F" w:rsidRPr="00D7145D">
        <w:t xml:space="preserve">. </w:t>
      </w:r>
      <w:r w:rsidR="00B663FC" w:rsidRPr="00D7145D">
        <w:t xml:space="preserve">A mão </w:t>
      </w:r>
      <w:r w:rsidR="00142DE6" w:rsidRPr="00D7145D">
        <w:t xml:space="preserve">é um </w:t>
      </w:r>
      <w:r w:rsidR="00DC75F3" w:rsidRPr="00D7145D">
        <w:t xml:space="preserve">membro que desempenha </w:t>
      </w:r>
      <w:r w:rsidR="008444EB" w:rsidRPr="00D7145D">
        <w:t>seu papel como</w:t>
      </w:r>
      <w:r w:rsidR="00BF4383" w:rsidRPr="00D7145D">
        <w:t xml:space="preserve"> um dos principais</w:t>
      </w:r>
      <w:r w:rsidR="008444EB" w:rsidRPr="00D7145D">
        <w:t xml:space="preserve"> instrumento</w:t>
      </w:r>
      <w:r w:rsidR="00904A94" w:rsidRPr="00D7145D">
        <w:t>s</w:t>
      </w:r>
      <w:r w:rsidR="008444EB" w:rsidRPr="00D7145D">
        <w:t xml:space="preserve"> </w:t>
      </w:r>
      <w:r w:rsidR="005213C1" w:rsidRPr="00D7145D">
        <w:t xml:space="preserve">do corpo humano </w:t>
      </w:r>
      <w:r w:rsidR="00946D4A" w:rsidRPr="00D7145D">
        <w:t>por interagir</w:t>
      </w:r>
      <w:r w:rsidR="00027153" w:rsidRPr="00D7145D">
        <w:t xml:space="preserve"> </w:t>
      </w:r>
      <w:r w:rsidR="00F858F0" w:rsidRPr="00D7145D">
        <w:t xml:space="preserve">com </w:t>
      </w:r>
      <w:r w:rsidR="00B824B5" w:rsidRPr="00D7145D">
        <w:t>a dimensão</w:t>
      </w:r>
      <w:r w:rsidR="00F858F0" w:rsidRPr="00D7145D">
        <w:t xml:space="preserve"> material </w:t>
      </w:r>
      <w:r w:rsidR="00027153" w:rsidRPr="00D7145D">
        <w:t>e tornar possível</w:t>
      </w:r>
      <w:r w:rsidR="00B824B5" w:rsidRPr="00D7145D">
        <w:t xml:space="preserve"> o avanço evolutivo.</w:t>
      </w:r>
      <w:r w:rsidR="002D4057" w:rsidRPr="00D7145D">
        <w:t xml:space="preserve"> Tal evolução é </w:t>
      </w:r>
      <w:r w:rsidR="00946D4A" w:rsidRPr="00D7145D">
        <w:t xml:space="preserve"> </w:t>
      </w:r>
      <w:r w:rsidR="003F6239" w:rsidRPr="00D7145D">
        <w:t>creditada a existência do polegar opositor, nos diferenciando de espécies de primatas</w:t>
      </w:r>
      <w:r w:rsidR="00E00E9E" w:rsidRPr="00D7145D">
        <w:t xml:space="preserve">. </w:t>
      </w:r>
    </w:p>
    <w:p w14:paraId="462465D2" w14:textId="4085F1B6" w:rsidR="004A2979" w:rsidRPr="00D7145D" w:rsidRDefault="00E00E9E" w:rsidP="00D7145D">
      <w:pPr>
        <w:pStyle w:val="CORPO"/>
      </w:pPr>
      <w:r w:rsidRPr="00D7145D">
        <w:t xml:space="preserve">O movimento de preensão </w:t>
      </w:r>
      <w:r w:rsidR="00035EA0" w:rsidRPr="00D7145D">
        <w:t xml:space="preserve">conferiu </w:t>
      </w:r>
      <w:r w:rsidR="0067787A" w:rsidRPr="00D7145D">
        <w:t xml:space="preserve">toda a versatilidade </w:t>
      </w:r>
      <w:r w:rsidR="004F3CB2" w:rsidRPr="00D7145D">
        <w:t>no manuseio</w:t>
      </w:r>
      <w:r w:rsidR="00A4095A" w:rsidRPr="00D7145D">
        <w:t xml:space="preserve"> de objetos</w:t>
      </w:r>
      <w:r w:rsidR="00EE16ED" w:rsidRPr="00D7145D">
        <w:t xml:space="preserve"> devido </w:t>
      </w:r>
      <w:r w:rsidR="003202A4" w:rsidRPr="00D7145D">
        <w:t>a</w:t>
      </w:r>
      <w:r w:rsidR="00EA59A4" w:rsidRPr="00D7145D">
        <w:t xml:space="preserve">o polegar </w:t>
      </w:r>
      <w:r w:rsidR="00057E89" w:rsidRPr="00D7145D">
        <w:t>opositor</w:t>
      </w:r>
      <w:r w:rsidR="00957DD2" w:rsidRPr="00D7145D">
        <w:t>, ent</w:t>
      </w:r>
      <w:r w:rsidR="00297E10" w:rsidRPr="00D7145D">
        <w:t xml:space="preserve">re </w:t>
      </w:r>
      <w:r w:rsidR="0031742D" w:rsidRPr="00D7145D">
        <w:t xml:space="preserve">os movimentos </w:t>
      </w:r>
      <w:r w:rsidR="00163CCD" w:rsidRPr="00D7145D">
        <w:t xml:space="preserve">temos </w:t>
      </w:r>
      <w:r w:rsidR="00DC4870" w:rsidRPr="00D7145D">
        <w:t>o de</w:t>
      </w:r>
      <w:r w:rsidR="00A60E7E" w:rsidRPr="00D7145D">
        <w:t xml:space="preserve"> </w:t>
      </w:r>
      <w:r w:rsidR="00E26B25" w:rsidRPr="00D7145D">
        <w:t>força, que consiste na ação de flexão dos dedos</w:t>
      </w:r>
      <w:r w:rsidR="00AF5DD3" w:rsidRPr="00D7145D">
        <w:t xml:space="preserve"> </w:t>
      </w:r>
      <w:r w:rsidR="00E26B25" w:rsidRPr="00D7145D">
        <w:t>sobre a região palmar e o de precisão, que consiste na</w:t>
      </w:r>
      <w:r w:rsidR="00AF5DD3" w:rsidRPr="00D7145D">
        <w:t xml:space="preserve"> </w:t>
      </w:r>
      <w:r w:rsidR="00E26B25" w:rsidRPr="00D7145D">
        <w:t>aproximação dos dedos polegar e indicado</w:t>
      </w:r>
      <w:r w:rsidR="00AF5DD3" w:rsidRPr="00D7145D">
        <w:t>r.</w:t>
      </w:r>
      <w:r w:rsidR="00274E2D" w:rsidRPr="00D7145D">
        <w:t xml:space="preserve"> C</w:t>
      </w:r>
      <w:r w:rsidR="004A2979" w:rsidRPr="00D7145D">
        <w:t>om</w:t>
      </w:r>
      <w:r w:rsidR="00274E2D" w:rsidRPr="00D7145D">
        <w:t>o a</w:t>
      </w:r>
      <w:r w:rsidR="004A2979" w:rsidRPr="00D7145D">
        <w:t xml:space="preserve"> principal função </w:t>
      </w:r>
      <w:r w:rsidR="00377B1E" w:rsidRPr="00D7145D">
        <w:t xml:space="preserve">da mão é </w:t>
      </w:r>
      <w:r w:rsidR="004A2979" w:rsidRPr="00D7145D">
        <w:t>manipular objetos</w:t>
      </w:r>
      <w:r w:rsidR="00377B1E" w:rsidRPr="00D7145D">
        <w:t xml:space="preserve">, </w:t>
      </w:r>
      <w:r w:rsidR="00206FF8" w:rsidRPr="00D7145D">
        <w:t xml:space="preserve">o membro </w:t>
      </w:r>
      <w:r w:rsidR="004A2979" w:rsidRPr="00D7145D">
        <w:t>possui a capacidade de executar movimentos de precisão,</w:t>
      </w:r>
      <w:r w:rsidR="00206FF8" w:rsidRPr="00D7145D">
        <w:t xml:space="preserve"> </w:t>
      </w:r>
      <w:r w:rsidR="004A2979" w:rsidRPr="00D7145D">
        <w:t xml:space="preserve">como o movimento de pinça. </w:t>
      </w:r>
      <w:r w:rsidR="008A79B8" w:rsidRPr="00D7145D">
        <w:t>Quando uma pessoa</w:t>
      </w:r>
      <w:r w:rsidR="004A2979" w:rsidRPr="00D7145D">
        <w:t xml:space="preserve"> perde essa capacidade, a</w:t>
      </w:r>
      <w:r w:rsidR="008A79B8" w:rsidRPr="00D7145D">
        <w:t xml:space="preserve">utomaticamente </w:t>
      </w:r>
      <w:r w:rsidR="001D1FD1" w:rsidRPr="00D7145D">
        <w:t xml:space="preserve">compromete a </w:t>
      </w:r>
      <w:r w:rsidR="004A2979" w:rsidRPr="00D7145D">
        <w:t>capacidade de segurar, soltar, manipular pequenos objetos</w:t>
      </w:r>
      <w:r w:rsidR="001D1FD1" w:rsidRPr="00D7145D">
        <w:t xml:space="preserve"> </w:t>
      </w:r>
      <w:r w:rsidR="004A2979" w:rsidRPr="00D7145D">
        <w:t xml:space="preserve">e se torna dependente do auxílio de </w:t>
      </w:r>
      <w:r w:rsidR="001D1FD1" w:rsidRPr="00D7145D">
        <w:t>terceiro</w:t>
      </w:r>
      <w:r w:rsidR="004A2979" w:rsidRPr="00D7145D">
        <w:t>s.</w:t>
      </w:r>
      <w:r w:rsidR="00CE2964" w:rsidRPr="00D7145D">
        <w:t xml:space="preserve"> Por conseguinte</w:t>
      </w:r>
      <w:r w:rsidR="004A2979" w:rsidRPr="00D7145D">
        <w:t xml:space="preserve">, </w:t>
      </w:r>
      <w:r w:rsidR="00180F52" w:rsidRPr="00D7145D">
        <w:t xml:space="preserve">passar a existir </w:t>
      </w:r>
      <w:r w:rsidR="004A2979" w:rsidRPr="00D7145D">
        <w:t>a dificuldade de interação social</w:t>
      </w:r>
      <w:r w:rsidR="00180F52" w:rsidRPr="00D7145D">
        <w:t xml:space="preserve"> </w:t>
      </w:r>
      <w:r w:rsidR="004A2979" w:rsidRPr="00D7145D">
        <w:t>e profissional.</w:t>
      </w:r>
      <w:r w:rsidR="00180F52" w:rsidRPr="00D7145D">
        <w:t xml:space="preserve"> </w:t>
      </w:r>
      <w:r w:rsidR="00251403" w:rsidRPr="00D7145D">
        <w:t xml:space="preserve">De todas as doenças, as pertinentes as mãos representam um grande desafio no processo de reabilitação por conta de sua  elevada complexidade. </w:t>
      </w:r>
      <w:r w:rsidR="004A2979" w:rsidRPr="00D7145D">
        <w:t xml:space="preserve">Doenças com sequelas funcionais </w:t>
      </w:r>
      <w:r w:rsidR="00180F52" w:rsidRPr="00D7145D">
        <w:t>demandam</w:t>
      </w:r>
      <w:r w:rsidR="00EE3C66" w:rsidRPr="00D7145D">
        <w:t xml:space="preserve"> </w:t>
      </w:r>
      <w:r w:rsidR="004A2979" w:rsidRPr="00D7145D">
        <w:t xml:space="preserve">um grande avanço a fim de proporcionar </w:t>
      </w:r>
      <w:r w:rsidR="00530211" w:rsidRPr="00D7145D">
        <w:t>melhora na</w:t>
      </w:r>
      <w:r w:rsidR="004A2979" w:rsidRPr="00D7145D">
        <w:t xml:space="preserve"> qualidade</w:t>
      </w:r>
      <w:r w:rsidR="00EE3C66" w:rsidRPr="00D7145D">
        <w:t xml:space="preserve"> </w:t>
      </w:r>
      <w:r w:rsidR="004A2979" w:rsidRPr="00D7145D">
        <w:t xml:space="preserve">de vida </w:t>
      </w:r>
      <w:r w:rsidR="00530211" w:rsidRPr="00D7145D">
        <w:t>d</w:t>
      </w:r>
      <w:r w:rsidR="00EE3C66" w:rsidRPr="00D7145D">
        <w:t>o</w:t>
      </w:r>
      <w:r w:rsidR="004A2979" w:rsidRPr="00D7145D">
        <w:t xml:space="preserve"> </w:t>
      </w:r>
      <w:r w:rsidR="00EE3C66" w:rsidRPr="00D7145D">
        <w:t>indivíduo</w:t>
      </w:r>
      <w:r w:rsidR="004A2979" w:rsidRPr="00D7145D">
        <w:t xml:space="preserve"> </w:t>
      </w:r>
      <w:r w:rsidR="000A3963" w:rsidRPr="00D7145D">
        <w:fldChar w:fldCharType="begin" w:fldLock="1"/>
      </w:r>
      <w:r w:rsidR="00A1568C" w:rsidRPr="00D7145D">
        <w:instrText>ADDIN CSL_CITATION {"citationItems":[{"id":"ITEM-1","itemData":{"DOI":"10.18010/sp.v5i5.2","ISSN":"24467804","author":[{"dropping-particle":"","family":"Reis Arslan","given":"Allan","non-dropping-particle":"","parse-names":false,"suffix":""},{"dropping-particle":"","family":"Rodrigo Kehl","given":"Lucas","non-dropping-particle":"","parse-names":false,"suffix":""},{"dropping-particle":"","family":"Gabriel do Espírito Santo","given":"Pedro","non-dropping-particle":"","parse-names":false,"suffix":""},{"dropping-particle":"","family":"Ricardo Oliveira de Souza","given":"Fábio","non-dropping-particle":"","parse-names":false,"suffix":""}],"container-title":"Scientia Prima","id":"ITEM-1","issue":"5","issued":{"date-parts":[["2017"]]},"page":"12-17","title":"Órtese Robotizada De Mão Com Código Aberto","type":"article-journal","volume":"5"},"uris":["http://www.mendeley.com/documents/?uuid=97ba44da-086c-4e07-aba9-bcb9871ac9a6"]}],"mendeley":{"formattedCitation":"(REIS ARSLAN et al., 2017)","plainTextFormattedCitation":"(REIS ARSLAN et al., 2017)","previouslyFormattedCitation":"(REIS ARSLAN et al., 2017)"},"properties":{"noteIndex":0},"schema":"https://github.com/citation-style-language/schema/raw/master/csl-citation.json"}</w:instrText>
      </w:r>
      <w:r w:rsidR="000A3963" w:rsidRPr="00D7145D">
        <w:fldChar w:fldCharType="separate"/>
      </w:r>
      <w:r w:rsidR="000A3963" w:rsidRPr="00D7145D">
        <w:rPr>
          <w:noProof/>
        </w:rPr>
        <w:t>(REIS ARSLAN et al., 2017)</w:t>
      </w:r>
      <w:r w:rsidR="000A3963" w:rsidRPr="00D7145D">
        <w:fldChar w:fldCharType="end"/>
      </w:r>
      <w:r w:rsidR="000A3963" w:rsidRPr="00D7145D">
        <w:t>.</w:t>
      </w:r>
    </w:p>
    <w:p w14:paraId="13790C79" w14:textId="49CAAEEB" w:rsidR="0033506B" w:rsidRPr="00D7145D" w:rsidRDefault="0033506B" w:rsidP="00D7145D">
      <w:pPr>
        <w:pStyle w:val="CORPO"/>
      </w:pPr>
      <w:r w:rsidRPr="00D7145D">
        <w:t xml:space="preserve">Uma doença </w:t>
      </w:r>
      <w:r w:rsidR="00957367" w:rsidRPr="00D7145D">
        <w:t xml:space="preserve">que </w:t>
      </w:r>
      <w:r w:rsidR="00443074" w:rsidRPr="00D7145D">
        <w:t>diversas correntes que a tentam explicar</w:t>
      </w:r>
      <w:r w:rsidR="005729FA" w:rsidRPr="00D7145D">
        <w:t xml:space="preserve"> ou definir sua origem </w:t>
      </w:r>
      <w:r w:rsidR="0086246C" w:rsidRPr="00D7145D">
        <w:t xml:space="preserve">é a doença de </w:t>
      </w:r>
      <w:proofErr w:type="spellStart"/>
      <w:r w:rsidR="0086246C" w:rsidRPr="00D7145D">
        <w:t>Kienböck</w:t>
      </w:r>
      <w:proofErr w:type="spellEnd"/>
      <w:r w:rsidR="007C7F07" w:rsidRPr="00D7145D">
        <w:t xml:space="preserve"> que se encontra no grupo de patologias idiopáticas.</w:t>
      </w:r>
      <w:r w:rsidR="0053757D" w:rsidRPr="00D7145D">
        <w:t xml:space="preserve"> Acerca dos tratamentos </w:t>
      </w:r>
      <w:r w:rsidR="002B6DC7" w:rsidRPr="00D7145D">
        <w:t>indicados na área médica</w:t>
      </w:r>
      <w:r w:rsidR="00D13AC3" w:rsidRPr="00D7145D">
        <w:t xml:space="preserve">, </w:t>
      </w:r>
      <w:r w:rsidR="006070A9" w:rsidRPr="00D7145D">
        <w:t>a ressecção da fileira proximal do carpo aparece enquanto alternativa cirúrgica</w:t>
      </w:r>
      <w:r w:rsidR="002B06C0" w:rsidRPr="00D7145D">
        <w:t xml:space="preserve">, no entanto </w:t>
      </w:r>
      <w:r w:rsidR="00C67712" w:rsidRPr="00D7145D">
        <w:t>possibilita em certos casos a recuperação precoce do paciente.</w:t>
      </w:r>
      <w:r w:rsidR="005E25C6" w:rsidRPr="00D7145D">
        <w:t xml:space="preserve"> Sendo a reabilitação </w:t>
      </w:r>
      <w:r w:rsidR="00896C49" w:rsidRPr="00D7145D">
        <w:t>destes pacientes</w:t>
      </w:r>
      <w:r w:rsidR="006279A6" w:rsidRPr="00D7145D">
        <w:t xml:space="preserve"> </w:t>
      </w:r>
      <w:r w:rsidR="00513EA8" w:rsidRPr="00D7145D">
        <w:t xml:space="preserve">dependente </w:t>
      </w:r>
      <w:r w:rsidR="00513EA8" w:rsidRPr="00D7145D">
        <w:lastRenderedPageBreak/>
        <w:t xml:space="preserve">dos esforços </w:t>
      </w:r>
      <w:r w:rsidR="00A66344" w:rsidRPr="00D7145D">
        <w:t xml:space="preserve">de atuação </w:t>
      </w:r>
      <w:r w:rsidR="00B14C82" w:rsidRPr="00D7145D">
        <w:t>terapêutica</w:t>
      </w:r>
      <w:r w:rsidR="00A66344" w:rsidRPr="00D7145D">
        <w:t xml:space="preserve"> </w:t>
      </w:r>
      <w:r w:rsidR="00B14C82" w:rsidRPr="00D7145D">
        <w:t>especializada</w:t>
      </w:r>
      <w:r w:rsidR="00A66344" w:rsidRPr="00D7145D">
        <w:t xml:space="preserve"> para a reintegração ocupacional </w:t>
      </w:r>
      <w:r w:rsidR="00B14C82" w:rsidRPr="00D7145D">
        <w:t>na maioria dos casos.</w:t>
      </w:r>
      <w:r w:rsidR="00233E66" w:rsidRPr="00D7145D">
        <w:t xml:space="preserve"> </w:t>
      </w:r>
      <w:r w:rsidR="00F642C3" w:rsidRPr="00D7145D">
        <w:t xml:space="preserve">Com base nos estudos </w:t>
      </w:r>
      <w:r w:rsidR="00233E66" w:rsidRPr="00D7145D">
        <w:t xml:space="preserve">da prática clínica e terapêutica, </w:t>
      </w:r>
      <w:r w:rsidR="005F6C74" w:rsidRPr="00D7145D">
        <w:t xml:space="preserve">se </w:t>
      </w:r>
      <w:r w:rsidR="00233E66" w:rsidRPr="00D7145D">
        <w:t>estrutur</w:t>
      </w:r>
      <w:r w:rsidR="005F6C74" w:rsidRPr="00D7145D">
        <w:t>ou</w:t>
      </w:r>
      <w:r w:rsidR="00233E66" w:rsidRPr="00D7145D">
        <w:t xml:space="preserve"> um</w:t>
      </w:r>
      <w:r w:rsidR="005F6C74" w:rsidRPr="00D7145D">
        <w:t xml:space="preserve"> </w:t>
      </w:r>
      <w:r w:rsidR="00233E66" w:rsidRPr="00D7145D">
        <w:t xml:space="preserve">protocolo de avaliação e tratamento </w:t>
      </w:r>
      <w:r w:rsidR="005F6C74" w:rsidRPr="00D7145D">
        <w:t>sendo que</w:t>
      </w:r>
      <w:r w:rsidR="00233E66" w:rsidRPr="00D7145D">
        <w:t xml:space="preserve"> os cuidados foram</w:t>
      </w:r>
      <w:r w:rsidR="00F20912" w:rsidRPr="00D7145D">
        <w:t xml:space="preserve"> </w:t>
      </w:r>
      <w:r w:rsidR="00821975" w:rsidRPr="00D7145D">
        <w:t>orientad</w:t>
      </w:r>
      <w:r w:rsidR="00233E66" w:rsidRPr="00D7145D">
        <w:t>os para cicatriz, edema, dor, além da observância</w:t>
      </w:r>
      <w:r w:rsidR="00C777BA" w:rsidRPr="00D7145D">
        <w:t xml:space="preserve"> </w:t>
      </w:r>
      <w:r w:rsidR="00233E66" w:rsidRPr="00D7145D">
        <w:t>da amplitude articular da extremidade superior, força muscular</w:t>
      </w:r>
      <w:r w:rsidR="00C777BA" w:rsidRPr="00D7145D">
        <w:t xml:space="preserve"> </w:t>
      </w:r>
      <w:r w:rsidR="00233E66" w:rsidRPr="00D7145D">
        <w:t>e capacidade funcional.</w:t>
      </w:r>
      <w:r w:rsidR="009B77CF" w:rsidRPr="00D7145D">
        <w:t xml:space="preserve"> </w:t>
      </w:r>
      <w:r w:rsidR="005D134E" w:rsidRPr="00D7145D">
        <w:t xml:space="preserve">Um estudo foi aplicado a dois grupos </w:t>
      </w:r>
      <w:r w:rsidR="0084427E" w:rsidRPr="00D7145D">
        <w:t>se realçou a introdução das atividades graduadas</w:t>
      </w:r>
      <w:r w:rsidR="00E152DC" w:rsidRPr="00D7145D">
        <w:t xml:space="preserve"> </w:t>
      </w:r>
      <w:r w:rsidR="0084427E" w:rsidRPr="00D7145D">
        <w:t>com o objetivo de estimular o uso funcional manual o mais</w:t>
      </w:r>
      <w:r w:rsidR="00E152DC" w:rsidRPr="00D7145D">
        <w:t xml:space="preserve"> </w:t>
      </w:r>
      <w:r w:rsidR="0084427E" w:rsidRPr="00D7145D">
        <w:t>precocemente possível</w:t>
      </w:r>
      <w:r w:rsidR="00334130" w:rsidRPr="00D7145D">
        <w:t xml:space="preserve">, uma vez </w:t>
      </w:r>
      <w:r w:rsidR="0084427E" w:rsidRPr="00D7145D">
        <w:t>que</w:t>
      </w:r>
      <w:r w:rsidR="00334130" w:rsidRPr="00D7145D">
        <w:t xml:space="preserve"> se</w:t>
      </w:r>
      <w:r w:rsidR="0084427E" w:rsidRPr="00D7145D">
        <w:t xml:space="preserve"> </w:t>
      </w:r>
      <w:r w:rsidR="00334130" w:rsidRPr="00D7145D">
        <w:t xml:space="preserve">evidenciou </w:t>
      </w:r>
      <w:r w:rsidR="0084427E" w:rsidRPr="00D7145D">
        <w:t>nos pacientes</w:t>
      </w:r>
      <w:r w:rsidR="00334130" w:rsidRPr="00D7145D">
        <w:t xml:space="preserve"> </w:t>
      </w:r>
      <w:r w:rsidR="0084427E" w:rsidRPr="00D7145D">
        <w:t xml:space="preserve">restrições funcionais com mais de um ano após o sintoma inicial. </w:t>
      </w:r>
      <w:r w:rsidR="00701D4D" w:rsidRPr="00D7145D">
        <w:t>Tal</w:t>
      </w:r>
      <w:r w:rsidR="0084427E" w:rsidRPr="00D7145D">
        <w:t xml:space="preserve"> sintoma inicial era </w:t>
      </w:r>
      <w:r w:rsidR="00701D4D" w:rsidRPr="00D7145D">
        <w:t>definido</w:t>
      </w:r>
      <w:r w:rsidR="0084427E" w:rsidRPr="00D7145D">
        <w:t xml:space="preserve"> principalmente como dor e </w:t>
      </w:r>
      <w:r w:rsidR="00D161DB" w:rsidRPr="00D7145D">
        <w:t xml:space="preserve">ao </w:t>
      </w:r>
      <w:r w:rsidR="00E6770A" w:rsidRPr="00D7145D">
        <w:t>ser defronta</w:t>
      </w:r>
      <w:r w:rsidR="0084427E" w:rsidRPr="00D7145D">
        <w:t xml:space="preserve">do </w:t>
      </w:r>
      <w:r w:rsidR="00E6770A" w:rsidRPr="00D7145D">
        <w:t>ainda</w:t>
      </w:r>
      <w:r w:rsidR="0084427E" w:rsidRPr="00D7145D">
        <w:t xml:space="preserve"> </w:t>
      </w:r>
      <w:r w:rsidR="00E6770A" w:rsidRPr="00D7145D">
        <w:t>n</w:t>
      </w:r>
      <w:r w:rsidR="0084427E" w:rsidRPr="00D7145D">
        <w:t xml:space="preserve">a primeira semana </w:t>
      </w:r>
      <w:r w:rsidR="005A7ECE" w:rsidRPr="00D7145D">
        <w:t>levou ao</w:t>
      </w:r>
      <w:r w:rsidR="0084427E" w:rsidRPr="00D7145D">
        <w:t xml:space="preserve"> encoraja</w:t>
      </w:r>
      <w:r w:rsidR="005A7ECE" w:rsidRPr="00D7145D">
        <w:t>mento</w:t>
      </w:r>
      <w:r w:rsidR="00AD5C91" w:rsidRPr="00D7145D">
        <w:t xml:space="preserve"> </w:t>
      </w:r>
      <w:r w:rsidR="0084427E" w:rsidRPr="00D7145D">
        <w:t xml:space="preserve">juntamente com as atividades o </w:t>
      </w:r>
      <w:r w:rsidR="00F70EF2" w:rsidRPr="00D7145D">
        <w:t xml:space="preserve">restabelecimento </w:t>
      </w:r>
      <w:r w:rsidR="0084427E" w:rsidRPr="00D7145D">
        <w:t>às funções normais.</w:t>
      </w:r>
      <w:r w:rsidR="0029363A" w:rsidRPr="00D7145D">
        <w:t xml:space="preserve"> </w:t>
      </w:r>
      <w:r w:rsidR="00596186" w:rsidRPr="00D7145D">
        <w:t>Diante da</w:t>
      </w:r>
      <w:r w:rsidR="0029363A" w:rsidRPr="00D7145D">
        <w:t xml:space="preserve"> avaliação subjetiva,</w:t>
      </w:r>
      <w:r w:rsidR="00410B9E" w:rsidRPr="00D7145D">
        <w:t xml:space="preserve"> analisou-se que</w:t>
      </w:r>
      <w:r w:rsidR="0029363A" w:rsidRPr="00D7145D">
        <w:t xml:space="preserve"> 80% pacientes do grupo I continuaram exercendo as mesmas atividades anteriores a doença enquanto no grupo II, 66,6%. </w:t>
      </w:r>
      <w:r w:rsidR="008F4E61" w:rsidRPr="00D7145D">
        <w:t>No quesito</w:t>
      </w:r>
      <w:r w:rsidR="0029363A" w:rsidRPr="00D7145D">
        <w:t xml:space="preserve"> dor 70% dos pacientes do grupo I ainda apresentavam alguma dor, contudo com certo alívio e em menor grau; do grupo II, 100% ainda tinham algum grau de dor. </w:t>
      </w:r>
      <w:r w:rsidR="00BC49A0" w:rsidRPr="00D7145D">
        <w:t>Com relação</w:t>
      </w:r>
      <w:r w:rsidR="0029363A" w:rsidRPr="00D7145D">
        <w:t xml:space="preserve"> a satisfação dos pacientes do grupo I quanto ao</w:t>
      </w:r>
      <w:r w:rsidR="00E419B5" w:rsidRPr="00D7145D">
        <w:t xml:space="preserve"> </w:t>
      </w:r>
      <w:r w:rsidR="0029363A" w:rsidRPr="00D7145D">
        <w:t>tratamento recebido 90% estavam satisfeitos e no grupo II, 66,6%.</w:t>
      </w:r>
      <w:r w:rsidR="00E419B5" w:rsidRPr="00D7145D">
        <w:t xml:space="preserve"> </w:t>
      </w:r>
      <w:r w:rsidR="0029363A" w:rsidRPr="00D7145D">
        <w:t xml:space="preserve">A média de retorno </w:t>
      </w:r>
      <w:r w:rsidR="00FB3099" w:rsidRPr="00D7145D">
        <w:t>as atividades foram</w:t>
      </w:r>
      <w:r w:rsidR="0029363A" w:rsidRPr="00D7145D">
        <w:t xml:space="preserve"> de 3,2 meses e 4,1 meses</w:t>
      </w:r>
      <w:r w:rsidR="00E419B5" w:rsidRPr="00D7145D">
        <w:t xml:space="preserve"> </w:t>
      </w:r>
      <w:r w:rsidR="0029363A" w:rsidRPr="00D7145D">
        <w:t>de acompanhamento em terapia dos pacientes do grupo I, dos</w:t>
      </w:r>
      <w:r w:rsidR="00E419B5" w:rsidRPr="00D7145D">
        <w:t xml:space="preserve"> </w:t>
      </w:r>
      <w:r w:rsidR="0029363A" w:rsidRPr="00D7145D">
        <w:t>pacientes do grupo II a média foi de 4 meses para o r</w:t>
      </w:r>
      <w:r w:rsidR="0047360C" w:rsidRPr="00D7145D">
        <w:t>egress</w:t>
      </w:r>
      <w:r w:rsidR="0029363A" w:rsidRPr="00D7145D">
        <w:t>o as</w:t>
      </w:r>
      <w:r w:rsidR="00E419B5" w:rsidRPr="00D7145D">
        <w:t xml:space="preserve"> </w:t>
      </w:r>
      <w:r w:rsidR="0029363A" w:rsidRPr="00D7145D">
        <w:t>atividades e 4,2 meses de acompanhamento em terapia.</w:t>
      </w:r>
      <w:r w:rsidR="00CC3998" w:rsidRPr="00D7145D">
        <w:t xml:space="preserve"> </w:t>
      </w:r>
      <w:r w:rsidR="001F31B3" w:rsidRPr="00D7145D">
        <w:t>Obteve-se</w:t>
      </w:r>
      <w:r w:rsidR="00530E35" w:rsidRPr="00D7145D">
        <w:t xml:space="preserve"> </w:t>
      </w:r>
      <w:r w:rsidR="00CC3998" w:rsidRPr="00D7145D">
        <w:t>resultados</w:t>
      </w:r>
      <w:r w:rsidR="00530E35" w:rsidRPr="00D7145D">
        <w:t xml:space="preserve"> </w:t>
      </w:r>
      <w:r w:rsidR="005967CC" w:rsidRPr="00D7145D">
        <w:t xml:space="preserve">qualitativos </w:t>
      </w:r>
      <w:r w:rsidR="00530E35" w:rsidRPr="00D7145D">
        <w:t>expressivos</w:t>
      </w:r>
      <w:r w:rsidR="00CC3998" w:rsidRPr="00D7145D">
        <w:t xml:space="preserve"> </w:t>
      </w:r>
      <w:r w:rsidR="007830BF" w:rsidRPr="00D7145D">
        <w:t xml:space="preserve">destacando a </w:t>
      </w:r>
      <w:r w:rsidR="00CC3998" w:rsidRPr="00D7145D">
        <w:t>melhor</w:t>
      </w:r>
      <w:r w:rsidR="007830BF" w:rsidRPr="00D7145D">
        <w:t>a</w:t>
      </w:r>
      <w:r w:rsidR="00CC3998" w:rsidRPr="00D7145D">
        <w:t xml:space="preserve"> quanto</w:t>
      </w:r>
      <w:r w:rsidR="007830BF" w:rsidRPr="00D7145D">
        <w:t xml:space="preserve"> </w:t>
      </w:r>
      <w:r w:rsidR="00CC3998" w:rsidRPr="00D7145D">
        <w:t>a dor, força muscular (preensão), movimentos articulares de</w:t>
      </w:r>
      <w:r w:rsidR="007830BF" w:rsidRPr="00D7145D">
        <w:t xml:space="preserve"> </w:t>
      </w:r>
      <w:r w:rsidR="00CC3998" w:rsidRPr="00D7145D">
        <w:t>antebraço (pronação e supinação) e punho (abdução e adução),</w:t>
      </w:r>
      <w:r w:rsidR="007830BF" w:rsidRPr="00D7145D">
        <w:t xml:space="preserve"> </w:t>
      </w:r>
      <w:r w:rsidR="00CC3998" w:rsidRPr="00D7145D">
        <w:t>como também alguns aspectos da função manual (escrever e</w:t>
      </w:r>
      <w:r w:rsidR="007830BF" w:rsidRPr="00D7145D">
        <w:t xml:space="preserve"> </w:t>
      </w:r>
      <w:r w:rsidR="00CC3998" w:rsidRPr="00D7145D">
        <w:t>empilhar peças).</w:t>
      </w:r>
      <w:r w:rsidR="005967CC" w:rsidRPr="00D7145D">
        <w:t xml:space="preserve"> De </w:t>
      </w:r>
      <w:r w:rsidR="00FC239A" w:rsidRPr="00D7145D">
        <w:t xml:space="preserve">forma abrangente </w:t>
      </w:r>
      <w:r w:rsidR="00CC3998" w:rsidRPr="00D7145D">
        <w:t>este estudo não permitiu uma análise estatística</w:t>
      </w:r>
      <w:r w:rsidR="00391516" w:rsidRPr="00D7145D">
        <w:t xml:space="preserve"> ou quantitativa </w:t>
      </w:r>
      <w:r w:rsidR="00CC3998" w:rsidRPr="00D7145D">
        <w:t>de comparação entre os grupos I e II</w:t>
      </w:r>
      <w:r w:rsidR="00A1568C" w:rsidRPr="00D7145D">
        <w:t xml:space="preserve"> </w:t>
      </w:r>
      <w:r w:rsidR="00A1568C" w:rsidRPr="00D7145D">
        <w:fldChar w:fldCharType="begin" w:fldLock="1"/>
      </w:r>
      <w:r w:rsidR="00B56ABD" w:rsidRPr="00D7145D">
        <w:instrText>ADDIN CSL_CITATION {"citationItems":[{"id":"ITEM-1","itemData":{"DOI":"10.1590/s1413-78522000000200003","abstract":"A proposta deste estudo foi a aplicação de um protocolo de avaliação e tratamento desenvolvido no Serviço de Terapia da Mão do Setor de Terapia Ocupacional da Disciplina de Fisiatria do Departamento de Ortopedia e Traumatologia da Universidade Federal de São Paulo, destinado a pacientes portadores da Doença de Kienböck e submetidos a técnica cirúrgica de ressecção da fileira proximal do carpo. O protocolo de avaliação foi aplicado em 16 pacientes que foram avaliados no pré e pós-tratamento, considerando-se a dor, perímetro do punho, força muscular, amplitude articular do antebraço e punho e a capacidade funcional. Considerou-se também alguns referenciais subjetivos, no que se refere à satisfação pessoal do paciente quanto ao tratamento. Os resultados mostraram que o protocolo de tratamento aplicado foi eficaz na redução da dor, no aumento do arco de movimento da pronação e supinação do antebraço, abdução e adução do punho e favoreceu a melhora da capacidade funcional da mão afetada. Na avaliação subjetiva 90% dos pacientes tratados em nosso protocolo estavam satisfeitos com a sua recuperação.The aim of this study was to apply an evaluation and treatment protocol developed by the Hand Therapy Department of the Occupational Therapy Group of Physiatrics Medicine, Department of Orthopedics and Traumatology, University of São Paulo, to patients with Kienböck disease underwent proximal row carpectomy. The protocol was applied to 16 patients who were assessed in the pretreatment and post-treatment periods concerning some objective parameters, such as pain, wrist circumference, muscular strength, forearm / wrist articular range of motion and functional capacity. Patients' satisfaction with their evolution was evaluated through a questionnaire according to the treatment. Results have shown that the group underwent a rehabilitation approach showed better outcomes concerning pain, muscle strength, supination, abduction and adduction range of motion and an improved hand functional efficacy. Subjective evaluation showed 90% satisfaction in the rehabilitation group.","author":[{"dropping-particle":"","family":"Lima","given":"S.M.P.F.","non-dropping-particle":"","parse-names":false,"suffix":""},{"dropping-particle":"","family":"Leite","given":"V.M.","non-dropping-particle":"","parse-names":false,"suffix":""},{"dropping-particle":"","family":"Masiero","given":"D.","non-dropping-particle":"","parse-names":false,"suffix":""},{"dropping-particle":"","family":"Santos","given":"J.B.G.","non-dropping-particle":"","parse-names":false,"suffix":""},{"dropping-particle":"","family":"Laredo Filho","given":"J.","non-dropping-particle":"","parse-names":false,"suffix":""}],"container-title":"Acta Ortopédica Brasileira","id":"ITEM-1","issue":"2","issued":{"date-parts":[["2000"]]},"page":"83-89","title":"Reabilitação de pacientes portadores da doença de Kienböck submetidos a ressecção da fileira proximal do carpo","type":"article-journal","volume":"8"},"uris":["http://www.mendeley.com/documents/?uuid=7f079483-1d5a-44a9-b677-2957a5ba8522"]}],"mendeley":{"formattedCitation":"(LIMA et al., 2000)","plainTextFormattedCitation":"(LIMA et al., 2000)","previouslyFormattedCitation":"(LIMA et al., 2000)"},"properties":{"noteIndex":0},"schema":"https://github.com/citation-style-language/schema/raw/master/csl-citation.json"}</w:instrText>
      </w:r>
      <w:r w:rsidR="00A1568C" w:rsidRPr="00D7145D">
        <w:fldChar w:fldCharType="separate"/>
      </w:r>
      <w:r w:rsidR="00A1568C" w:rsidRPr="00D7145D">
        <w:rPr>
          <w:noProof/>
        </w:rPr>
        <w:t>(LIMA et al., 2000)</w:t>
      </w:r>
      <w:r w:rsidR="00A1568C" w:rsidRPr="00D7145D">
        <w:fldChar w:fldCharType="end"/>
      </w:r>
      <w:r w:rsidR="00A1568C" w:rsidRPr="00D7145D">
        <w:t>.</w:t>
      </w:r>
    </w:p>
    <w:p w14:paraId="7623CD43" w14:textId="68E47FAA" w:rsidR="00173287" w:rsidRPr="00D7145D" w:rsidRDefault="006A3639" w:rsidP="00D7145D">
      <w:pPr>
        <w:pStyle w:val="CORPO"/>
      </w:pPr>
      <w:r w:rsidRPr="00D7145D">
        <w:t xml:space="preserve">Um outro estudo com enfoque no desenvolvimento motor da mão </w:t>
      </w:r>
      <w:r w:rsidR="007B156A" w:rsidRPr="00D7145D">
        <w:t xml:space="preserve">evidenciou uma maior evolução </w:t>
      </w:r>
      <w:r w:rsidR="007E2F8B" w:rsidRPr="00D7145D">
        <w:t xml:space="preserve">nos movimentos </w:t>
      </w:r>
      <w:r w:rsidR="001B7BC4" w:rsidRPr="00D7145D">
        <w:t xml:space="preserve">atrelados ou </w:t>
      </w:r>
      <w:r w:rsidR="00CD7ECE" w:rsidRPr="00D7145D">
        <w:t>identificados</w:t>
      </w:r>
      <w:r w:rsidR="001B7BC4" w:rsidRPr="00D7145D">
        <w:t xml:space="preserve"> como </w:t>
      </w:r>
      <w:r w:rsidR="00CD7ECE" w:rsidRPr="00D7145D">
        <w:t>responsáveis</w:t>
      </w:r>
      <w:r w:rsidR="001B7BC4" w:rsidRPr="00D7145D">
        <w:t xml:space="preserve"> pela produção </w:t>
      </w:r>
      <w:r w:rsidR="00CD7ECE" w:rsidRPr="00D7145D">
        <w:t xml:space="preserve">da </w:t>
      </w:r>
      <w:r w:rsidR="001B7BC4" w:rsidRPr="00D7145D">
        <w:t>escrita.</w:t>
      </w:r>
      <w:r w:rsidR="009F22C3" w:rsidRPr="00D7145D">
        <w:t xml:space="preserve"> </w:t>
      </w:r>
      <w:r w:rsidR="00DD1091" w:rsidRPr="00D7145D">
        <w:t>Neste</w:t>
      </w:r>
      <w:r w:rsidR="005075BF" w:rsidRPr="00D7145D">
        <w:t xml:space="preserve"> </w:t>
      </w:r>
      <w:r w:rsidR="009F22C3" w:rsidRPr="00D7145D">
        <w:t xml:space="preserve">estudo do desenvolvimento motor da mão dominante, nos </w:t>
      </w:r>
      <w:r w:rsidR="00AA668D" w:rsidRPr="00D7145D">
        <w:t>dezesseis</w:t>
      </w:r>
      <w:r w:rsidR="009F22C3" w:rsidRPr="00D7145D">
        <w:t xml:space="preserve"> movimentos</w:t>
      </w:r>
      <w:r w:rsidR="00536DB2" w:rsidRPr="00D7145D">
        <w:t xml:space="preserve"> </w:t>
      </w:r>
      <w:r w:rsidR="009F22C3" w:rsidRPr="00D7145D">
        <w:t>identificados como responsáveis pela reprodução da escrita manuscrita.</w:t>
      </w:r>
      <w:r w:rsidR="00EF63AF" w:rsidRPr="00D7145D">
        <w:t xml:space="preserve"> </w:t>
      </w:r>
      <w:r w:rsidR="008214DF" w:rsidRPr="00D7145D">
        <w:t>Em uma</w:t>
      </w:r>
      <w:r w:rsidR="009F22C3" w:rsidRPr="00D7145D">
        <w:t xml:space="preserve"> amostra de 256</w:t>
      </w:r>
      <w:r w:rsidR="005274AB" w:rsidRPr="00D7145D">
        <w:t xml:space="preserve"> </w:t>
      </w:r>
      <w:r w:rsidR="009F22C3" w:rsidRPr="00D7145D">
        <w:t>crianças, de ambos os sexos, de duas categorias socioeconômicas, de três anos e meio a sete anos. As crianças</w:t>
      </w:r>
      <w:r w:rsidR="005274AB" w:rsidRPr="00D7145D">
        <w:t xml:space="preserve"> </w:t>
      </w:r>
      <w:r w:rsidR="009F22C3" w:rsidRPr="00D7145D">
        <w:t xml:space="preserve">foram distribuídas em </w:t>
      </w:r>
      <w:r w:rsidR="00327831" w:rsidRPr="00D7145D">
        <w:t>oito</w:t>
      </w:r>
      <w:r w:rsidR="009F22C3" w:rsidRPr="00D7145D">
        <w:t xml:space="preserve"> faixas etárias, em intervalos de seis meses, </w:t>
      </w:r>
      <w:r w:rsidR="002674E6" w:rsidRPr="00D7145D">
        <w:t>garantindo</w:t>
      </w:r>
      <w:r w:rsidR="009F22C3" w:rsidRPr="00D7145D">
        <w:t xml:space="preserve"> que em cada faixa etária, </w:t>
      </w:r>
      <w:r w:rsidR="008B46E8" w:rsidRPr="00D7145D">
        <w:t>estivesse</w:t>
      </w:r>
      <w:r w:rsidR="005274AB" w:rsidRPr="00D7145D">
        <w:t xml:space="preserve"> </w:t>
      </w:r>
      <w:r w:rsidR="009F22C3" w:rsidRPr="00D7145D">
        <w:t>assegurado o mesmo número de meninos e meninas, das duas categorias socioeconômicas estudadas. Os</w:t>
      </w:r>
      <w:r w:rsidR="005274AB" w:rsidRPr="00D7145D">
        <w:t xml:space="preserve"> </w:t>
      </w:r>
      <w:r w:rsidR="00EF22A8" w:rsidRPr="00D7145D">
        <w:t>dados coletados</w:t>
      </w:r>
      <w:r w:rsidR="009F22C3" w:rsidRPr="00D7145D">
        <w:t xml:space="preserve"> indicam que 50% </w:t>
      </w:r>
      <w:r w:rsidR="009F22C3" w:rsidRPr="00D7145D">
        <w:lastRenderedPageBreak/>
        <w:t>das crianças da categoria socioeconômica alta foram capazes de reproduzir todos</w:t>
      </w:r>
      <w:r w:rsidR="005274AB" w:rsidRPr="00D7145D">
        <w:t xml:space="preserve"> </w:t>
      </w:r>
      <w:r w:rsidR="009F22C3" w:rsidRPr="00D7145D">
        <w:t>os movimentos</w:t>
      </w:r>
      <w:r w:rsidR="00C33AF5" w:rsidRPr="00D7145D">
        <w:t xml:space="preserve">, </w:t>
      </w:r>
      <w:r w:rsidR="009F22C3" w:rsidRPr="00D7145D">
        <w:t>e</w:t>
      </w:r>
      <w:r w:rsidR="00C33AF5" w:rsidRPr="00D7145D">
        <w:t xml:space="preserve">nquanto </w:t>
      </w:r>
      <w:r w:rsidR="009F22C3" w:rsidRPr="00D7145D">
        <w:t xml:space="preserve">as da categoria baixa, o índice de reprodução foi de 40%. </w:t>
      </w:r>
      <w:r w:rsidR="0049009D" w:rsidRPr="00D7145D">
        <w:t xml:space="preserve">Os </w:t>
      </w:r>
      <w:r w:rsidR="009F22C3" w:rsidRPr="00D7145D">
        <w:t xml:space="preserve"> movimentos</w:t>
      </w:r>
      <w:r w:rsidR="002D4BA9" w:rsidRPr="00D7145D">
        <w:t xml:space="preserve"> de adução e abdução da mão; e os movimentos de adução e abdução do indicador são </w:t>
      </w:r>
      <w:r w:rsidR="009F22C3" w:rsidRPr="00D7145D">
        <w:t>responsáveis pelas dificuldades de reprodução das crianças das duas categorias, o que permite</w:t>
      </w:r>
      <w:r w:rsidR="00383AE0" w:rsidRPr="00D7145D">
        <w:t xml:space="preserve"> </w:t>
      </w:r>
      <w:r w:rsidR="009F22C3" w:rsidRPr="00D7145D">
        <w:t>identificá-los como movimentos críticos para esta faixa etária.</w:t>
      </w:r>
      <w:r w:rsidR="009208A8" w:rsidRPr="00D7145D">
        <w:t xml:space="preserve"> </w:t>
      </w:r>
      <w:r w:rsidR="00485ED4" w:rsidRPr="00D7145D">
        <w:t>O maior desempenho de</w:t>
      </w:r>
      <w:r w:rsidR="00174C19" w:rsidRPr="00D7145D">
        <w:t xml:space="preserve"> </w:t>
      </w:r>
      <w:r w:rsidR="00485ED4" w:rsidRPr="00D7145D">
        <w:t>reprodução foram os mo</w:t>
      </w:r>
      <w:r w:rsidR="009208A8" w:rsidRPr="00D7145D">
        <w:t xml:space="preserve">vimentos </w:t>
      </w:r>
      <w:r w:rsidR="00174C19" w:rsidRPr="00D7145D">
        <w:t>de</w:t>
      </w:r>
      <w:r w:rsidR="009208A8" w:rsidRPr="00D7145D">
        <w:t xml:space="preserve"> adução e abdução do polegar</w:t>
      </w:r>
      <w:r w:rsidR="00174C19" w:rsidRPr="00D7145D">
        <w:t xml:space="preserve">; e os </w:t>
      </w:r>
      <w:r w:rsidR="009208A8" w:rsidRPr="00D7145D">
        <w:t xml:space="preserve">movimentos </w:t>
      </w:r>
      <w:r w:rsidR="00174C19" w:rsidRPr="00D7145D">
        <w:t xml:space="preserve">de </w:t>
      </w:r>
      <w:r w:rsidR="009208A8" w:rsidRPr="00D7145D">
        <w:t>flexão e extensão do polegar</w:t>
      </w:r>
      <w:r w:rsidR="00174C19" w:rsidRPr="00D7145D">
        <w:t xml:space="preserve">. </w:t>
      </w:r>
      <w:r w:rsidR="009F22C3" w:rsidRPr="00D7145D">
        <w:t xml:space="preserve">As meninas, apresentaram maior </w:t>
      </w:r>
      <w:r w:rsidR="00EF22A8" w:rsidRPr="00D7145D">
        <w:t>frequência</w:t>
      </w:r>
      <w:r w:rsidR="009F22C3" w:rsidRPr="00D7145D">
        <w:t xml:space="preserve"> de reprodução que os meninos, especialmente as da categoria</w:t>
      </w:r>
      <w:r w:rsidR="00383AE0" w:rsidRPr="00D7145D">
        <w:t xml:space="preserve"> </w:t>
      </w:r>
      <w:r w:rsidR="009F22C3" w:rsidRPr="00D7145D">
        <w:t>socioeconômica alta.</w:t>
      </w:r>
      <w:r w:rsidR="007C3918" w:rsidRPr="00D7145D">
        <w:t xml:space="preserve"> </w:t>
      </w:r>
      <w:r w:rsidR="00B8039E" w:rsidRPr="00D7145D">
        <w:t xml:space="preserve">Entre as oito </w:t>
      </w:r>
      <w:r w:rsidR="007C3918" w:rsidRPr="00D7145D">
        <w:t xml:space="preserve">faixas etárias definidas </w:t>
      </w:r>
      <w:r w:rsidR="00B8039E" w:rsidRPr="00D7145D">
        <w:t>neste</w:t>
      </w:r>
      <w:r w:rsidR="007C3918" w:rsidRPr="00D7145D">
        <w:t xml:space="preserve"> estudo </w:t>
      </w:r>
      <w:r w:rsidR="000262E8" w:rsidRPr="00D7145D">
        <w:t xml:space="preserve">minimamente </w:t>
      </w:r>
      <w:r w:rsidR="007C3918" w:rsidRPr="00D7145D">
        <w:t xml:space="preserve">mostraram variações </w:t>
      </w:r>
      <w:r w:rsidR="00254506" w:rsidRPr="00D7145D">
        <w:t>significativas</w:t>
      </w:r>
      <w:r w:rsidR="007C3918" w:rsidRPr="00D7145D">
        <w:t xml:space="preserve">, </w:t>
      </w:r>
      <w:r w:rsidR="00254506" w:rsidRPr="00D7145D">
        <w:t>portanto</w:t>
      </w:r>
      <w:r w:rsidR="00BA240F" w:rsidRPr="00D7145D">
        <w:t xml:space="preserve"> houve</w:t>
      </w:r>
      <w:r w:rsidR="007C3918" w:rsidRPr="00D7145D">
        <w:t xml:space="preserve"> uma evolução</w:t>
      </w:r>
      <w:r w:rsidR="00254506" w:rsidRPr="00D7145D">
        <w:t xml:space="preserve"> </w:t>
      </w:r>
      <w:r w:rsidR="007C3918" w:rsidRPr="00D7145D">
        <w:t xml:space="preserve">gradual </w:t>
      </w:r>
      <w:r w:rsidR="00F97F92" w:rsidRPr="00D7145D">
        <w:t xml:space="preserve">representando </w:t>
      </w:r>
      <w:r w:rsidR="007C3918" w:rsidRPr="00D7145D">
        <w:t xml:space="preserve">melhora nos desempenhos. </w:t>
      </w:r>
      <w:r w:rsidR="00BA256D" w:rsidRPr="00D7145D">
        <w:t>Conferiu-se que</w:t>
      </w:r>
      <w:r w:rsidR="00083765" w:rsidRPr="00D7145D">
        <w:t xml:space="preserve"> </w:t>
      </w:r>
      <w:r w:rsidR="00E10D21" w:rsidRPr="00D7145D">
        <w:t xml:space="preserve">dos </w:t>
      </w:r>
      <w:r w:rsidR="00083765" w:rsidRPr="00D7145D">
        <w:t>cinco</w:t>
      </w:r>
      <w:r w:rsidR="007C3918" w:rsidRPr="00D7145D">
        <w:t xml:space="preserve"> anos e meio</w:t>
      </w:r>
      <w:r w:rsidR="00E10D21" w:rsidRPr="00D7145D">
        <w:t xml:space="preserve"> em diante</w:t>
      </w:r>
      <w:r w:rsidR="007C3918" w:rsidRPr="00D7145D">
        <w:t>, as crianças passam a</w:t>
      </w:r>
      <w:r w:rsidR="00E10D21" w:rsidRPr="00D7145D">
        <w:t xml:space="preserve"> </w:t>
      </w:r>
      <w:r w:rsidR="00812DB1" w:rsidRPr="00D7145D">
        <w:t>t</w:t>
      </w:r>
      <w:r w:rsidR="007C3918" w:rsidRPr="00D7145D">
        <w:t xml:space="preserve">er mais </w:t>
      </w:r>
      <w:r w:rsidR="00812DB1" w:rsidRPr="00D7145D">
        <w:t>estímulos</w:t>
      </w:r>
      <w:r w:rsidR="007C3918" w:rsidRPr="00D7145D">
        <w:t xml:space="preserve">, </w:t>
      </w:r>
      <w:r w:rsidR="00062FEA" w:rsidRPr="00D7145D">
        <w:t>levando em conta</w:t>
      </w:r>
      <w:r w:rsidR="007C3918" w:rsidRPr="00D7145D">
        <w:t xml:space="preserve"> que </w:t>
      </w:r>
      <w:r w:rsidR="00062FEA" w:rsidRPr="00D7145D">
        <w:t>contaram com</w:t>
      </w:r>
      <w:r w:rsidR="007C3918" w:rsidRPr="00D7145D">
        <w:t xml:space="preserve"> atendi</w:t>
      </w:r>
      <w:r w:rsidR="00062FEA" w:rsidRPr="00D7145D">
        <w:t>mento</w:t>
      </w:r>
      <w:r w:rsidR="007C3918" w:rsidRPr="00D7145D">
        <w:t xml:space="preserve"> </w:t>
      </w:r>
      <w:r w:rsidR="00062FEA" w:rsidRPr="00D7145D">
        <w:t>das</w:t>
      </w:r>
      <w:r w:rsidR="007C3918" w:rsidRPr="00D7145D">
        <w:t xml:space="preserve"> professoras, </w:t>
      </w:r>
      <w:r w:rsidR="00B21544" w:rsidRPr="00D7145D">
        <w:t>impactando na</w:t>
      </w:r>
      <w:r w:rsidR="007C3918" w:rsidRPr="00D7145D">
        <w:t xml:space="preserve"> reprodução desses</w:t>
      </w:r>
      <w:r w:rsidR="00B21544" w:rsidRPr="00D7145D">
        <w:t xml:space="preserve"> </w:t>
      </w:r>
      <w:r w:rsidR="007C3918" w:rsidRPr="00D7145D">
        <w:t>movimentos</w:t>
      </w:r>
      <w:r w:rsidR="00B21544" w:rsidRPr="00D7145D">
        <w:t xml:space="preserve"> analisados</w:t>
      </w:r>
      <w:r w:rsidR="007C3918" w:rsidRPr="00D7145D">
        <w:t>.</w:t>
      </w:r>
      <w:r w:rsidR="001E2EE4" w:rsidRPr="00D7145D">
        <w:t xml:space="preserve"> Constatados os fatos</w:t>
      </w:r>
      <w:r w:rsidR="007C3918" w:rsidRPr="00D7145D">
        <w:t xml:space="preserve">, os dados </w:t>
      </w:r>
      <w:r w:rsidR="00AB7E20" w:rsidRPr="00D7145D">
        <w:t>indicam q</w:t>
      </w:r>
      <w:r w:rsidR="007C3918" w:rsidRPr="00D7145D">
        <w:t>ue, devido a um atendimento mais direcionado</w:t>
      </w:r>
      <w:r w:rsidR="00AB7E20" w:rsidRPr="00D7145D">
        <w:t xml:space="preserve"> e focado</w:t>
      </w:r>
      <w:r w:rsidR="007C3918" w:rsidRPr="00D7145D">
        <w:t xml:space="preserve"> ou </w:t>
      </w:r>
      <w:r w:rsidR="00AB7E20" w:rsidRPr="00D7145D">
        <w:t xml:space="preserve">devido </w:t>
      </w:r>
      <w:r w:rsidR="007C3918" w:rsidRPr="00D7145D">
        <w:t>a</w:t>
      </w:r>
      <w:r w:rsidR="00AB7E20" w:rsidRPr="00D7145D">
        <w:t xml:space="preserve"> </w:t>
      </w:r>
      <w:r w:rsidR="007C3918" w:rsidRPr="00D7145D">
        <w:t xml:space="preserve">uma </w:t>
      </w:r>
      <w:r w:rsidR="00EB3E77" w:rsidRPr="00D7145D">
        <w:t>quantidade</w:t>
      </w:r>
      <w:r w:rsidR="007C3918" w:rsidRPr="00D7145D">
        <w:t xml:space="preserve"> maior de experiências com materiais e instrumentos próprios às atividades gráficas,</w:t>
      </w:r>
      <w:r w:rsidR="00EB3E77" w:rsidRPr="00D7145D">
        <w:t xml:space="preserve"> </w:t>
      </w:r>
      <w:r w:rsidR="007C3918" w:rsidRPr="00D7145D">
        <w:t xml:space="preserve">esta idade </w:t>
      </w:r>
      <w:r w:rsidR="00135B80" w:rsidRPr="00D7145D">
        <w:t>se apresenta</w:t>
      </w:r>
      <w:r w:rsidR="007C3918" w:rsidRPr="00D7145D">
        <w:t xml:space="preserve"> como uma fronteira pedagógica </w:t>
      </w:r>
      <w:proofErr w:type="spellStart"/>
      <w:r w:rsidR="007C3918" w:rsidRPr="00D7145D">
        <w:t>delimitante</w:t>
      </w:r>
      <w:proofErr w:type="spellEnd"/>
      <w:r w:rsidR="007C3918" w:rsidRPr="00D7145D">
        <w:t xml:space="preserve">, </w:t>
      </w:r>
      <w:r w:rsidR="00DE6015" w:rsidRPr="00D7145D">
        <w:t xml:space="preserve">visto </w:t>
      </w:r>
      <w:r w:rsidR="007C3918" w:rsidRPr="00D7145D">
        <w:t>a</w:t>
      </w:r>
      <w:r w:rsidR="00135B80" w:rsidRPr="00D7145D">
        <w:t xml:space="preserve"> </w:t>
      </w:r>
      <w:r w:rsidR="00DE6015" w:rsidRPr="00D7145D">
        <w:t>consequente</w:t>
      </w:r>
      <w:r w:rsidR="007C3918" w:rsidRPr="00D7145D">
        <w:t xml:space="preserve"> melhora nos desempenhos das crianças</w:t>
      </w:r>
      <w:r w:rsidR="002B1BE0" w:rsidRPr="00D7145D">
        <w:t xml:space="preserve"> envolvidas como objeto de</w:t>
      </w:r>
      <w:r w:rsidR="000C46AF" w:rsidRPr="00D7145D">
        <w:t>ste</w:t>
      </w:r>
      <w:r w:rsidR="002B1BE0" w:rsidRPr="00D7145D">
        <w:t xml:space="preserve"> estudo</w:t>
      </w:r>
      <w:r w:rsidR="00D835E0" w:rsidRPr="00D7145D">
        <w:t xml:space="preserve"> </w:t>
      </w:r>
      <w:r w:rsidR="00B56ABD" w:rsidRPr="00D7145D">
        <w:fldChar w:fldCharType="begin" w:fldLock="1"/>
      </w:r>
      <w:r w:rsidR="00B85861" w:rsidRPr="00D7145D">
        <w:instrText>ADDIN CSL_CITATION {"citationItems":[{"id":"ITEM-1","itemData":{"author":[{"dropping-particle":"","family":"Escrita","given":"Produção D A","non-dropping-particle":"","parse-names":false,"suffix":""}],"id":"ITEM-1","issued":{"date-parts":[["0"]]},"title":"DESENVOLVIMENTO MOTOR DA MÃO IDENTIFICADOS COMO RESPONSÁVEIS PELA","type":"article-journal"},"uris":["http://www.mendeley.com/documents/?uuid=6973da60-06e5-4663-965e-78062af03d9e"]}],"mendeley":{"formattedCitation":"(ESCRITA, [s.d.])","manualFormatting":"(SODRÊ, 2001)","plainTextFormattedCitation":"(ESCRITA, [s.d.])","previouslyFormattedCitation":"(ESCRITA, [s.d.])"},"properties":{"noteIndex":0},"schema":"https://github.com/citation-style-language/schema/raw/master/csl-citation.json"}</w:instrText>
      </w:r>
      <w:r w:rsidR="00B56ABD" w:rsidRPr="00D7145D">
        <w:fldChar w:fldCharType="separate"/>
      </w:r>
      <w:r w:rsidR="00876296" w:rsidRPr="00D7145D">
        <w:rPr>
          <w:noProof/>
        </w:rPr>
        <w:t>(</w:t>
      </w:r>
      <w:r w:rsidR="00B85861" w:rsidRPr="00D7145D">
        <w:rPr>
          <w:noProof/>
        </w:rPr>
        <w:t>SODRÊ</w:t>
      </w:r>
      <w:r w:rsidR="00876296" w:rsidRPr="00D7145D">
        <w:rPr>
          <w:noProof/>
        </w:rPr>
        <w:t xml:space="preserve">, </w:t>
      </w:r>
      <w:r w:rsidR="00176CAF" w:rsidRPr="00D7145D">
        <w:rPr>
          <w:noProof/>
        </w:rPr>
        <w:t>2001</w:t>
      </w:r>
      <w:r w:rsidR="00876296" w:rsidRPr="00D7145D">
        <w:rPr>
          <w:noProof/>
        </w:rPr>
        <w:t>)</w:t>
      </w:r>
      <w:r w:rsidR="00B56ABD" w:rsidRPr="00D7145D">
        <w:fldChar w:fldCharType="end"/>
      </w:r>
      <w:r w:rsidR="00B56ABD" w:rsidRPr="00D7145D">
        <w:t>.</w:t>
      </w:r>
    </w:p>
    <w:p w14:paraId="2F45E84E" w14:textId="0509E705" w:rsidR="00CF7AAE" w:rsidRDefault="00CF7AAE" w:rsidP="00CF7AAE">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2</w:t>
      </w:r>
      <w:r w:rsidR="00790471">
        <w:fldChar w:fldCharType="end"/>
      </w:r>
      <w:r>
        <w:t xml:space="preserve"> - </w:t>
      </w:r>
      <w:r w:rsidRPr="00E36829">
        <w:t>Movimentos de adução e abdução da mão</w:t>
      </w:r>
    </w:p>
    <w:p w14:paraId="300136E0" w14:textId="3AFE2B1F" w:rsidR="00E63A00" w:rsidRDefault="00CF7AAE" w:rsidP="00CF7AAE">
      <w:pPr>
        <w:pStyle w:val="IMGTBLGRF"/>
      </w:pPr>
      <w:r>
        <w:drawing>
          <wp:inline distT="0" distB="0" distL="0" distR="0" wp14:anchorId="5D91B22F" wp14:editId="2C73DECF">
            <wp:extent cx="3604437" cy="2276806"/>
            <wp:effectExtent l="0" t="0" r="0" b="952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10420" cy="2280586"/>
                    </a:xfrm>
                    <a:prstGeom prst="rect">
                      <a:avLst/>
                    </a:prstGeom>
                    <a:noFill/>
                  </pic:spPr>
                </pic:pic>
              </a:graphicData>
            </a:graphic>
          </wp:inline>
        </w:drawing>
      </w:r>
    </w:p>
    <w:p w14:paraId="43C919C1" w14:textId="202DB3DA" w:rsidR="005F2EC0" w:rsidRDefault="005F2EC0" w:rsidP="005F2EC0">
      <w:pPr>
        <w:pStyle w:val="Fonte"/>
        <w:rPr>
          <w:bCs/>
          <w:szCs w:val="18"/>
        </w:rPr>
      </w:pPr>
      <w:r w:rsidRPr="00743ABA">
        <w:t>Fonte:</w:t>
      </w:r>
      <w:r>
        <w:t xml:space="preserve"> </w:t>
      </w:r>
      <w:r w:rsidRPr="001B0A0C">
        <w:rPr>
          <w:bCs/>
          <w:szCs w:val="18"/>
        </w:rPr>
        <w:t>WIKIPEDIA. Ficheiro: ADUÇÃO E ABDUÇÃO.jpg. Disponível em: &lt;https://pt.wikipedia.org/wiki/Ficheiro:ADU%C3%87%C3%83O_E_ABDU%C3%87%C3%83O.jpg&gt;. Acesso em: 11 mai. 2022.</w:t>
      </w:r>
    </w:p>
    <w:p w14:paraId="14596BBE" w14:textId="33E8ABB6" w:rsidR="005F2EC0" w:rsidRDefault="005F2EC0" w:rsidP="005F2EC0">
      <w:pPr>
        <w:pStyle w:val="CORPO"/>
        <w:numPr>
          <w:ilvl w:val="0"/>
          <w:numId w:val="16"/>
        </w:numPr>
        <w:rPr>
          <w:lang w:eastAsia="pt-BR"/>
        </w:rPr>
      </w:pPr>
      <w:r w:rsidRPr="001B0A0C">
        <w:t>Adução: deslocamento de aproximação dos dedos ao dedo médio.</w:t>
      </w:r>
    </w:p>
    <w:p w14:paraId="00103D50" w14:textId="6A805951" w:rsidR="005F2EC0" w:rsidRDefault="005F2EC0" w:rsidP="005F2EC0">
      <w:pPr>
        <w:pStyle w:val="CORPO"/>
        <w:numPr>
          <w:ilvl w:val="0"/>
          <w:numId w:val="16"/>
        </w:numPr>
        <w:rPr>
          <w:lang w:eastAsia="pt-BR"/>
        </w:rPr>
      </w:pPr>
      <w:r w:rsidRPr="001B0A0C">
        <w:t>Abdução: deslocamento de afastamento dos dedos em relação ao dedo médio.</w:t>
      </w:r>
    </w:p>
    <w:p w14:paraId="4751CC3A" w14:textId="27FD076B" w:rsidR="005F2EC0" w:rsidRDefault="005F2EC0" w:rsidP="005F2EC0">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23</w:t>
      </w:r>
      <w:r w:rsidR="00790471">
        <w:fldChar w:fldCharType="end"/>
      </w:r>
      <w:r>
        <w:t xml:space="preserve"> - </w:t>
      </w:r>
      <w:r w:rsidRPr="00F45379">
        <w:t>Movimentos de flexão e extensão da mão</w:t>
      </w:r>
    </w:p>
    <w:p w14:paraId="58EF5B68" w14:textId="74387114" w:rsidR="005F2EC0" w:rsidRDefault="005F2EC0" w:rsidP="005F2EC0">
      <w:pPr>
        <w:pStyle w:val="IMGTBLGRF"/>
      </w:pPr>
      <w:r>
        <w:drawing>
          <wp:inline distT="0" distB="0" distL="0" distR="0" wp14:anchorId="63460D34" wp14:editId="2CB343B0">
            <wp:extent cx="3530009" cy="1959417"/>
            <wp:effectExtent l="0" t="0" r="0" b="317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9586" cy="1964733"/>
                    </a:xfrm>
                    <a:prstGeom prst="rect">
                      <a:avLst/>
                    </a:prstGeom>
                    <a:noFill/>
                  </pic:spPr>
                </pic:pic>
              </a:graphicData>
            </a:graphic>
          </wp:inline>
        </w:drawing>
      </w:r>
    </w:p>
    <w:p w14:paraId="34570AAC" w14:textId="29F8B8D7" w:rsidR="005F2EC0" w:rsidRDefault="005F2EC0" w:rsidP="005F2EC0">
      <w:pPr>
        <w:pStyle w:val="Fonte"/>
        <w:rPr>
          <w:bCs/>
          <w:szCs w:val="18"/>
        </w:rPr>
      </w:pPr>
      <w:r w:rsidRPr="00743ABA">
        <w:t>Fonte:</w:t>
      </w:r>
      <w:r>
        <w:t xml:space="preserve"> </w:t>
      </w:r>
      <w:r w:rsidRPr="001B0A0C">
        <w:rPr>
          <w:bCs/>
          <w:szCs w:val="18"/>
        </w:rPr>
        <w:t>WIKIPEDIA. Ficheiro: FLEXÃO E EXTENSÃO DA MÃO.jpg. Disponível em: &lt;https://pt.wikipedia.org/wiki/Ficheiro:FLEX%C3%83O_E_EXTENS%C3%83O_DA_M%C3%83O.jpg&gt;. Acesso em: 11 mai. 2022.</w:t>
      </w:r>
    </w:p>
    <w:p w14:paraId="45D7DC28" w14:textId="143A57D0" w:rsidR="005F2EC0" w:rsidRDefault="005F2EC0" w:rsidP="005F2EC0">
      <w:pPr>
        <w:pStyle w:val="CORPO"/>
        <w:numPr>
          <w:ilvl w:val="0"/>
          <w:numId w:val="17"/>
        </w:numPr>
        <w:rPr>
          <w:lang w:eastAsia="pt-BR"/>
        </w:rPr>
      </w:pPr>
      <w:r w:rsidRPr="001B0A0C">
        <w:t>Flexão: deslocamento angular no sentido de fechamento da mão. Pode ser aplicado para os dedos, inclusive para o polegar.</w:t>
      </w:r>
    </w:p>
    <w:p w14:paraId="1D478AAD" w14:textId="25259424" w:rsidR="005F2EC0" w:rsidRDefault="005F2EC0" w:rsidP="005F2EC0">
      <w:pPr>
        <w:pStyle w:val="CORPO"/>
        <w:numPr>
          <w:ilvl w:val="0"/>
          <w:numId w:val="17"/>
        </w:numPr>
        <w:rPr>
          <w:lang w:eastAsia="pt-BR"/>
        </w:rPr>
      </w:pPr>
      <w:r w:rsidRPr="001B0A0C">
        <w:t>Extensão: deslocamento angular no sentido de abertura da mão. Pode ser aplicado para os dedos, inclusive para o polegar.</w:t>
      </w:r>
    </w:p>
    <w:p w14:paraId="03DC9FBD" w14:textId="75BF8658" w:rsidR="004B7148" w:rsidRDefault="004B7148" w:rsidP="004B7148">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4</w:t>
      </w:r>
      <w:r w:rsidR="00790471">
        <w:fldChar w:fldCharType="end"/>
      </w:r>
      <w:r>
        <w:t xml:space="preserve"> - </w:t>
      </w:r>
      <w:r w:rsidRPr="00882D56">
        <w:t>Movimento de oposição entre dedos da mão</w:t>
      </w:r>
      <w:r>
        <w:t>.</w:t>
      </w:r>
    </w:p>
    <w:p w14:paraId="2DB0F728" w14:textId="4137EA19" w:rsidR="005F2EC0" w:rsidRDefault="004B7148" w:rsidP="004B7148">
      <w:pPr>
        <w:pStyle w:val="IMGTBLGRF"/>
      </w:pPr>
      <w:r>
        <w:drawing>
          <wp:inline distT="0" distB="0" distL="0" distR="0" wp14:anchorId="60EA43ED" wp14:editId="4FB491E0">
            <wp:extent cx="2011680" cy="3017520"/>
            <wp:effectExtent l="0" t="0" r="762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11680" cy="3017520"/>
                    </a:xfrm>
                    <a:prstGeom prst="rect">
                      <a:avLst/>
                    </a:prstGeom>
                    <a:noFill/>
                  </pic:spPr>
                </pic:pic>
              </a:graphicData>
            </a:graphic>
          </wp:inline>
        </w:drawing>
      </w:r>
    </w:p>
    <w:p w14:paraId="2F789C52" w14:textId="6205D8A2" w:rsidR="004B7148" w:rsidRDefault="004B7148" w:rsidP="004B7148">
      <w:pPr>
        <w:pStyle w:val="Fonte"/>
      </w:pPr>
      <w:r w:rsidRPr="00743ABA">
        <w:t>Fonte:</w:t>
      </w:r>
      <w:r>
        <w:t xml:space="preserve"> </w:t>
      </w:r>
      <w:r w:rsidRPr="001B0A0C">
        <w:t>ASIAJET. Les 10 gestes innocents à ne pas faire à l’étranger. Disponível em: &lt;http://asiajet.over-blog.com/2014/04/les-10-gestes-innocents-a-ne-pas-faire-a-l-etranger.html&gt;. Acesso em: 11 mai 2022.</w:t>
      </w:r>
    </w:p>
    <w:p w14:paraId="67BB9C46" w14:textId="77777777" w:rsidR="004B7148" w:rsidRDefault="004B7148" w:rsidP="004B7148">
      <w:pPr>
        <w:pStyle w:val="PargrafodaLista"/>
        <w:numPr>
          <w:ilvl w:val="0"/>
          <w:numId w:val="18"/>
        </w:numPr>
        <w:spacing w:before="360" w:after="360" w:line="360" w:lineRule="auto"/>
        <w:jc w:val="both"/>
      </w:pPr>
      <w:r w:rsidRPr="001B0A0C">
        <w:t>Oposição: deslocamento onde a ponta do polegar é aproximada na ponta de outro dedo da mão.</w:t>
      </w:r>
    </w:p>
    <w:p w14:paraId="1554B877" w14:textId="2367212B" w:rsidR="004B7148" w:rsidRDefault="004B7148" w:rsidP="004B7148">
      <w:pPr>
        <w:pStyle w:val="PargrafodaLista"/>
        <w:numPr>
          <w:ilvl w:val="0"/>
          <w:numId w:val="18"/>
        </w:numPr>
        <w:spacing w:before="360" w:after="360" w:line="360" w:lineRule="auto"/>
        <w:jc w:val="both"/>
      </w:pPr>
      <w:r w:rsidRPr="001B0A0C">
        <w:t>Reposição: deslocamento de retorno para a posição inicial do movimento de oposição.</w:t>
      </w:r>
    </w:p>
    <w:p w14:paraId="46702C23" w14:textId="31D96A9A" w:rsidR="004B7148" w:rsidRDefault="004B7148" w:rsidP="004C4B98">
      <w:pPr>
        <w:pStyle w:val="Ttulo2"/>
      </w:pPr>
      <w:bookmarkStart w:id="16" w:name="_Toc111845332"/>
      <w:r>
        <w:lastRenderedPageBreak/>
        <w:t>Padrões</w:t>
      </w:r>
      <w:bookmarkEnd w:id="16"/>
    </w:p>
    <w:p w14:paraId="34210D99" w14:textId="454AE137" w:rsidR="004B7148" w:rsidRDefault="004B7148" w:rsidP="004B7148">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5</w:t>
      </w:r>
      <w:r w:rsidR="00790471">
        <w:fldChar w:fldCharType="end"/>
      </w:r>
      <w:r>
        <w:t xml:space="preserve"> - </w:t>
      </w:r>
      <w:r w:rsidRPr="003068BF">
        <w:t>Telas: Padrão de estilo</w:t>
      </w:r>
    </w:p>
    <w:p w14:paraId="7CDB6EE2" w14:textId="185BF35F" w:rsidR="004B7148" w:rsidRDefault="00F35761" w:rsidP="004B7148">
      <w:pPr>
        <w:pStyle w:val="IMGTBLGRF"/>
      </w:pPr>
      <w:r w:rsidRPr="00F35761">
        <w:drawing>
          <wp:inline distT="0" distB="0" distL="0" distR="0" wp14:anchorId="1A94545D" wp14:editId="02BB809E">
            <wp:extent cx="5760085" cy="6682740"/>
            <wp:effectExtent l="0" t="0" r="0" b="3810"/>
            <wp:docPr id="1319022678" name="Imagem 131902267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22678" name="Imagem 1319022678" descr="Diagrama&#10;&#10;Descrição gerada automaticamente"/>
                    <pic:cNvPicPr/>
                  </pic:nvPicPr>
                  <pic:blipFill rotWithShape="1">
                    <a:blip r:embed="rId44">
                      <a:extLst>
                        <a:ext uri="{BEBA8EAE-BF5A-486C-A8C5-ECC9F3942E4B}">
                          <a14:imgProps xmlns:a14="http://schemas.microsoft.com/office/drawing/2010/main">
                            <a14:imgLayer r:embed="rId45">
                              <a14:imgEffect>
                                <a14:sharpenSoften amount="25000"/>
                              </a14:imgEffect>
                            </a14:imgLayer>
                          </a14:imgProps>
                        </a:ext>
                      </a:extLst>
                    </a:blip>
                    <a:srcRect b="652"/>
                    <a:stretch/>
                  </pic:blipFill>
                  <pic:spPr bwMode="auto">
                    <a:xfrm>
                      <a:off x="0" y="0"/>
                      <a:ext cx="5760085" cy="6682740"/>
                    </a:xfrm>
                    <a:prstGeom prst="rect">
                      <a:avLst/>
                    </a:prstGeom>
                    <a:ln>
                      <a:noFill/>
                    </a:ln>
                    <a:extLst>
                      <a:ext uri="{53640926-AAD7-44D8-BBD7-CCE9431645EC}">
                        <a14:shadowObscured xmlns:a14="http://schemas.microsoft.com/office/drawing/2010/main"/>
                      </a:ext>
                    </a:extLst>
                  </pic:spPr>
                </pic:pic>
              </a:graphicData>
            </a:graphic>
          </wp:inline>
        </w:drawing>
      </w:r>
    </w:p>
    <w:p w14:paraId="29069BE3" w14:textId="0AD6B333" w:rsidR="004B7148" w:rsidRDefault="004B7148" w:rsidP="004B7148">
      <w:pPr>
        <w:pStyle w:val="Fonte"/>
      </w:pPr>
      <w:r>
        <w:t xml:space="preserve">Fonte: </w:t>
      </w:r>
      <w:r w:rsidRPr="00033F61">
        <w:t>Elaboração própria.</w:t>
      </w:r>
    </w:p>
    <w:p w14:paraId="42D5D980" w14:textId="77777777" w:rsidR="004B7148" w:rsidRPr="001B0A0C" w:rsidRDefault="004B7148" w:rsidP="004B7148">
      <w:pPr>
        <w:spacing w:after="200" w:line="276" w:lineRule="auto"/>
        <w:ind w:firstLine="709"/>
        <w:jc w:val="both"/>
      </w:pPr>
      <w:r w:rsidRPr="001B0A0C">
        <w:t xml:space="preserve">O design do aplicativo adota o seguinte padrão sendo branco o background e azul claro em tom específico os botões e demais textos principais proporcionando um estilo mais limpo e minimalista que transmite tranquilidade e sinônimo de usabilidade pelo meio da saúde. Os ícones interativos estão posicionados de forma estratégica e cômoda para que tanto profissional e paciente tenham uma experiência mais intuitiva. A fonte empregada foi Arial em tamanhos variados. Os títulos devem estar localizados </w:t>
      </w:r>
      <w:r w:rsidRPr="001B0A0C">
        <w:lastRenderedPageBreak/>
        <w:t xml:space="preserve">na parte superior, os campos de digitação devem possuir obrigatoriamente fundo branco e o botão de “Cancelar” estará em vermelho se opondo a cor azul claro em tom respectivamente igual. As caixas de digitação apresentaram uma breve descrição acima do item para devida instrução de preenchimento do campo. </w:t>
      </w:r>
    </w:p>
    <w:p w14:paraId="2105CCC8" w14:textId="77777777" w:rsidR="004B7148" w:rsidRPr="001B0A0C" w:rsidRDefault="004B7148" w:rsidP="004C4B98">
      <w:pPr>
        <w:pStyle w:val="Ttulo2"/>
      </w:pPr>
      <w:bookmarkStart w:id="17" w:name="_Toc111845333"/>
      <w:r w:rsidRPr="001B0A0C">
        <w:t>Padrão do Dispositivo - Luva</w:t>
      </w:r>
      <w:bookmarkEnd w:id="17"/>
    </w:p>
    <w:p w14:paraId="768DE0DB" w14:textId="77777777" w:rsidR="004B7148" w:rsidRPr="001B0A0C" w:rsidRDefault="004B7148" w:rsidP="004B7148">
      <w:pPr>
        <w:spacing w:after="200" w:line="276" w:lineRule="auto"/>
        <w:ind w:firstLine="709"/>
        <w:jc w:val="both"/>
      </w:pPr>
      <w:r w:rsidRPr="001B0A0C">
        <w:t>A luva deverá conter sensores de força e sensores Flex em cada dedo, o sensor Flex acompanha o prolongamento do dedo. Também contém um sensor acelerômetro/giroscópio localizado nas costas da luva, responsável por detectar os movimentos relativos à rotação do punho e movimentos angulares. Haverá um espaço dedicado a locação do Arduino como também da placa do módulo Bluetooth. Velcros serão responsáveis por garantir a melhor fixação e organização dos fios que estarão conectados entre as placas e sensores. O material da luva pode ser em polímero emborrachado ou tecido sintético, como o elastano. Na opção de utilização portátil será necessário estar avaliando alternativas como: bateria alcalina 9V ou Power Bank com capacidade de cumprir com autonomia prevista.</w:t>
      </w:r>
    </w:p>
    <w:p w14:paraId="473C3B66" w14:textId="33102B0C" w:rsidR="002043CA" w:rsidRDefault="004B7148" w:rsidP="002043CA">
      <w:pPr>
        <w:spacing w:before="360" w:after="360" w:line="360" w:lineRule="auto"/>
        <w:ind w:firstLine="709"/>
        <w:contextualSpacing/>
        <w:jc w:val="both"/>
      </w:pPr>
      <w:r w:rsidRPr="001B0A0C">
        <w:t xml:space="preserve">A imagem do protótipo se encontra em anexo ao fim do arquivo: </w:t>
      </w:r>
      <w:r w:rsidR="00C53B52">
        <w:rPr>
          <w:b/>
          <w:bCs/>
        </w:rPr>
        <w:fldChar w:fldCharType="begin"/>
      </w:r>
      <w:r w:rsidR="00C53B52">
        <w:instrText xml:space="preserve"> REF _Ref111842468 \h </w:instrText>
      </w:r>
      <w:r w:rsidR="00C53B52">
        <w:rPr>
          <w:b/>
          <w:bCs/>
        </w:rPr>
      </w:r>
      <w:r w:rsidR="00C53B52">
        <w:rPr>
          <w:b/>
          <w:bCs/>
        </w:rPr>
        <w:fldChar w:fldCharType="separate"/>
      </w:r>
      <w:r w:rsidR="001472C6" w:rsidRPr="00293E74">
        <w:t>Apêndice</w:t>
      </w:r>
      <w:r w:rsidR="001472C6">
        <w:t xml:space="preserve"> I – </w:t>
      </w:r>
      <w:r w:rsidR="001472C6" w:rsidRPr="0094634F">
        <w:t>PROTÓTIPO</w:t>
      </w:r>
      <w:r w:rsidR="00C53B52">
        <w:rPr>
          <w:b/>
          <w:bCs/>
        </w:rPr>
        <w:fldChar w:fldCharType="end"/>
      </w:r>
      <w:r w:rsidRPr="00B910E3">
        <w:t>.</w:t>
      </w:r>
      <w:bookmarkStart w:id="18" w:name="_Ref103708966"/>
    </w:p>
    <w:p w14:paraId="505E8F73" w14:textId="3083DA3E" w:rsidR="002043CA" w:rsidRPr="007E6F90" w:rsidRDefault="00000000" w:rsidP="007E6F90">
      <w:pPr>
        <w:pStyle w:val="Ttulo2"/>
      </w:pPr>
      <w:hyperlink w:anchor="_Considerações_Finais">
        <w:bookmarkStart w:id="19" w:name="_Toc111845334"/>
        <w:r w:rsidR="002043CA" w:rsidRPr="007E6F90">
          <w:t>R</w:t>
        </w:r>
        <w:r w:rsidR="007E6F90" w:rsidRPr="007E6F90">
          <w:t>equisitos</w:t>
        </w:r>
        <w:bookmarkEnd w:id="19"/>
      </w:hyperlink>
      <w:bookmarkEnd w:id="18"/>
    </w:p>
    <w:p w14:paraId="56B21427" w14:textId="77777777" w:rsidR="002043CA" w:rsidRPr="001F0382" w:rsidRDefault="002043CA" w:rsidP="002043CA">
      <w:pPr>
        <w:pStyle w:val="Ttulo3"/>
      </w:pPr>
      <w:bookmarkStart w:id="20" w:name="_Toc111845335"/>
      <w:r w:rsidRPr="001F0382">
        <w:t>Treinamento</w:t>
      </w:r>
      <w:bookmarkEnd w:id="20"/>
    </w:p>
    <w:p w14:paraId="08BC1328" w14:textId="6F8E42E9" w:rsidR="002043CA" w:rsidRDefault="002043CA" w:rsidP="002043CA">
      <w:pPr>
        <w:spacing w:before="360" w:after="360" w:line="360" w:lineRule="auto"/>
        <w:ind w:firstLine="708"/>
        <w:contextualSpacing/>
        <w:jc w:val="both"/>
      </w:pPr>
      <w:r w:rsidRPr="001B0A0C">
        <w:t>Será disponibilizado um manual digital para orientar o profissional quanto a utilização da luva e a navegação do aplicativo, com isso o profissional ensinara o paciente a como manusear a luva e executar os exercícios necessários.</w:t>
      </w:r>
    </w:p>
    <w:p w14:paraId="3FA9D304" w14:textId="77777777" w:rsidR="002043CA" w:rsidRPr="001B0A0C" w:rsidRDefault="002043CA" w:rsidP="002043CA">
      <w:pPr>
        <w:spacing w:before="360" w:after="360" w:line="360" w:lineRule="auto"/>
        <w:ind w:firstLine="708"/>
        <w:contextualSpacing/>
        <w:jc w:val="both"/>
      </w:pPr>
    </w:p>
    <w:p w14:paraId="54128A0F" w14:textId="1F3C13AA" w:rsidR="00DA64D2" w:rsidRDefault="00DA64D2" w:rsidP="00DA64D2">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26</w:t>
      </w:r>
      <w:r w:rsidR="00790471">
        <w:fldChar w:fldCharType="end"/>
      </w:r>
      <w:r>
        <w:t xml:space="preserve"> - </w:t>
      </w:r>
      <w:r w:rsidRPr="008D4D33">
        <w:t>Manual digital</w:t>
      </w:r>
    </w:p>
    <w:p w14:paraId="43B5A5DE" w14:textId="0BC5DB5F" w:rsidR="002043CA" w:rsidRDefault="00484158" w:rsidP="00484158">
      <w:pPr>
        <w:pStyle w:val="IMGTBLGRF"/>
      </w:pPr>
      <w:r w:rsidRPr="00484158">
        <w:drawing>
          <wp:inline distT="0" distB="0" distL="0" distR="0" wp14:anchorId="407D7B04" wp14:editId="4E5B146C">
            <wp:extent cx="5685155" cy="5896610"/>
            <wp:effectExtent l="0" t="0" r="0" b="8890"/>
            <wp:docPr id="1319022676" name="Imagem 1319022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BEBA8EAE-BF5A-486C-A8C5-ECC9F3942E4B}">
                          <a14:imgProps xmlns:a14="http://schemas.microsoft.com/office/drawing/2010/main">
                            <a14:imgLayer r:embed="rId47">
                              <a14:imgEffect>
                                <a14:sharpenSoften amount="25000"/>
                              </a14:imgEffect>
                            </a14:imgLayer>
                          </a14:imgProps>
                        </a:ext>
                      </a:extLst>
                    </a:blip>
                    <a:srcRect l="407" t="394" r="883" b="566"/>
                    <a:stretch/>
                  </pic:blipFill>
                  <pic:spPr bwMode="auto">
                    <a:xfrm>
                      <a:off x="0" y="0"/>
                      <a:ext cx="5685692" cy="5897167"/>
                    </a:xfrm>
                    <a:prstGeom prst="rect">
                      <a:avLst/>
                    </a:prstGeom>
                    <a:ln>
                      <a:noFill/>
                    </a:ln>
                    <a:extLst>
                      <a:ext uri="{53640926-AAD7-44D8-BBD7-CCE9431645EC}">
                        <a14:shadowObscured xmlns:a14="http://schemas.microsoft.com/office/drawing/2010/main"/>
                      </a:ext>
                    </a:extLst>
                  </pic:spPr>
                </pic:pic>
              </a:graphicData>
            </a:graphic>
          </wp:inline>
        </w:drawing>
      </w:r>
    </w:p>
    <w:p w14:paraId="2CB00223" w14:textId="0937C3B4" w:rsidR="00DA64D2" w:rsidRPr="00DA64D2" w:rsidRDefault="00DA64D2" w:rsidP="00DA64D2">
      <w:pPr>
        <w:pStyle w:val="Fonte"/>
      </w:pPr>
      <w:r w:rsidRPr="00743ABA">
        <w:t>Fonte:</w:t>
      </w:r>
      <w:r>
        <w:t xml:space="preserve"> Elaboração Própria</w:t>
      </w:r>
    </w:p>
    <w:p w14:paraId="774EB5B4" w14:textId="77777777" w:rsidR="00DA64D2" w:rsidRPr="001F0382" w:rsidRDefault="00DA64D2" w:rsidP="00DA64D2">
      <w:pPr>
        <w:pStyle w:val="Ttulo3"/>
      </w:pPr>
      <w:bookmarkStart w:id="21" w:name="_Toc111845336"/>
      <w:r w:rsidRPr="001F0382">
        <w:t>Ambientais</w:t>
      </w:r>
      <w:bookmarkEnd w:id="21"/>
    </w:p>
    <w:p w14:paraId="219DB50D" w14:textId="77777777" w:rsidR="00DA64D2" w:rsidRPr="001B0A0C" w:rsidRDefault="00DA64D2" w:rsidP="00DA64D2">
      <w:pPr>
        <w:spacing w:before="360" w:after="360" w:line="360" w:lineRule="auto"/>
        <w:ind w:left="349"/>
        <w:contextualSpacing/>
        <w:jc w:val="both"/>
      </w:pPr>
      <w:r w:rsidRPr="001B0A0C">
        <w:t>A luva:</w:t>
      </w:r>
    </w:p>
    <w:p w14:paraId="3A377489" w14:textId="77777777" w:rsidR="00DA64D2" w:rsidRPr="001B0A0C" w:rsidRDefault="00DA64D2" w:rsidP="00DA64D2">
      <w:pPr>
        <w:numPr>
          <w:ilvl w:val="1"/>
          <w:numId w:val="19"/>
        </w:numPr>
        <w:spacing w:before="360" w:after="360" w:line="360" w:lineRule="auto"/>
        <w:ind w:left="709"/>
        <w:contextualSpacing/>
        <w:jc w:val="both"/>
        <w:rPr>
          <w:rFonts w:eastAsia="Arial" w:cs="Arial"/>
        </w:rPr>
      </w:pPr>
      <w:r w:rsidRPr="001B0A0C">
        <w:t>Não pode ser molhada;</w:t>
      </w:r>
    </w:p>
    <w:p w14:paraId="7C7E8A2D" w14:textId="77777777" w:rsidR="00DA64D2" w:rsidRPr="001B0A0C" w:rsidRDefault="00DA64D2" w:rsidP="00DA64D2">
      <w:pPr>
        <w:numPr>
          <w:ilvl w:val="1"/>
          <w:numId w:val="19"/>
        </w:numPr>
        <w:spacing w:before="360" w:after="360" w:line="360" w:lineRule="auto"/>
        <w:ind w:left="709"/>
        <w:contextualSpacing/>
        <w:jc w:val="both"/>
        <w:rPr>
          <w:rFonts w:eastAsia="Arial" w:cs="Arial"/>
        </w:rPr>
      </w:pPr>
      <w:r w:rsidRPr="001B0A0C">
        <w:t>Não deve ser deixada em local húmido;</w:t>
      </w:r>
    </w:p>
    <w:p w14:paraId="1D87DB75" w14:textId="77777777" w:rsidR="00DA64D2" w:rsidRPr="001B0A0C" w:rsidRDefault="00DA64D2" w:rsidP="00DA64D2">
      <w:pPr>
        <w:numPr>
          <w:ilvl w:val="1"/>
          <w:numId w:val="19"/>
        </w:numPr>
        <w:spacing w:before="360" w:after="360" w:line="360" w:lineRule="auto"/>
        <w:ind w:left="709"/>
        <w:contextualSpacing/>
        <w:jc w:val="both"/>
        <w:rPr>
          <w:rFonts w:eastAsia="Arial" w:cs="Arial"/>
        </w:rPr>
      </w:pPr>
      <w:r w:rsidRPr="001B0A0C">
        <w:t>Não deve ser exposta ao sol;</w:t>
      </w:r>
    </w:p>
    <w:p w14:paraId="7FFADBC3" w14:textId="77777777" w:rsidR="00DA64D2" w:rsidRPr="001B0A0C" w:rsidRDefault="00DA64D2" w:rsidP="00DA64D2">
      <w:pPr>
        <w:numPr>
          <w:ilvl w:val="1"/>
          <w:numId w:val="19"/>
        </w:numPr>
        <w:spacing w:before="360" w:after="360" w:line="360" w:lineRule="auto"/>
        <w:ind w:left="709"/>
        <w:contextualSpacing/>
        <w:jc w:val="both"/>
        <w:rPr>
          <w:rFonts w:eastAsia="Arial" w:cs="Arial"/>
        </w:rPr>
      </w:pPr>
      <w:r w:rsidRPr="001B0A0C">
        <w:t>Não deve ser submetida a interferência eletroestática;</w:t>
      </w:r>
    </w:p>
    <w:p w14:paraId="55CDB3E3" w14:textId="77777777" w:rsidR="00DA64D2" w:rsidRPr="001B0A0C" w:rsidRDefault="00DA64D2" w:rsidP="00DA64D2">
      <w:pPr>
        <w:numPr>
          <w:ilvl w:val="1"/>
          <w:numId w:val="19"/>
        </w:numPr>
        <w:spacing w:before="360" w:after="360" w:line="360" w:lineRule="auto"/>
        <w:ind w:left="709"/>
        <w:contextualSpacing/>
        <w:jc w:val="both"/>
        <w:rPr>
          <w:rFonts w:eastAsia="Arial" w:cs="Arial"/>
        </w:rPr>
      </w:pPr>
      <w:r w:rsidRPr="001B0A0C">
        <w:t>Devem ser respeitados os limites operacionais de movimento funcional da mão.</w:t>
      </w:r>
    </w:p>
    <w:p w14:paraId="385437AA" w14:textId="77777777" w:rsidR="00DA64D2" w:rsidRPr="001F0382" w:rsidRDefault="00DA64D2" w:rsidP="00DA64D2">
      <w:pPr>
        <w:pStyle w:val="Ttulo3"/>
      </w:pPr>
      <w:bookmarkStart w:id="22" w:name="_Toc111845337"/>
      <w:r w:rsidRPr="001F0382">
        <w:lastRenderedPageBreak/>
        <w:t>Software</w:t>
      </w:r>
      <w:bookmarkEnd w:id="22"/>
    </w:p>
    <w:p w14:paraId="11E8490E" w14:textId="77777777" w:rsidR="00DA64D2" w:rsidRPr="001B0A0C" w:rsidRDefault="00DA64D2" w:rsidP="00DA64D2">
      <w:pPr>
        <w:numPr>
          <w:ilvl w:val="0"/>
          <w:numId w:val="21"/>
        </w:numPr>
        <w:spacing w:before="360" w:after="360" w:line="360" w:lineRule="auto"/>
        <w:contextualSpacing/>
        <w:jc w:val="both"/>
      </w:pPr>
      <w:r w:rsidRPr="001B0A0C">
        <w:t>Sistema Operacional: Android 7.0 ou superior e iOS 11 ou superior;</w:t>
      </w:r>
    </w:p>
    <w:p w14:paraId="17475ED4" w14:textId="77777777" w:rsidR="00DA64D2" w:rsidRPr="001B0A0C" w:rsidRDefault="00DA64D2" w:rsidP="00DA64D2">
      <w:pPr>
        <w:numPr>
          <w:ilvl w:val="0"/>
          <w:numId w:val="21"/>
        </w:numPr>
        <w:spacing w:before="360" w:after="360" w:line="360" w:lineRule="auto"/>
        <w:contextualSpacing/>
        <w:jc w:val="both"/>
      </w:pPr>
      <w:proofErr w:type="spellStart"/>
      <w:r w:rsidRPr="001B0A0C">
        <w:t>SQLite</w:t>
      </w:r>
      <w:proofErr w:type="spellEnd"/>
      <w:r w:rsidRPr="001B0A0C">
        <w:t xml:space="preserve"> versão 3.16.0 ou superior;</w:t>
      </w:r>
    </w:p>
    <w:p w14:paraId="280D9C18" w14:textId="77777777" w:rsidR="00DA64D2" w:rsidRPr="001B0A0C" w:rsidRDefault="00DA64D2" w:rsidP="00DA64D2">
      <w:pPr>
        <w:numPr>
          <w:ilvl w:val="0"/>
          <w:numId w:val="21"/>
        </w:numPr>
        <w:spacing w:before="360" w:after="360" w:line="360" w:lineRule="auto"/>
        <w:contextualSpacing/>
        <w:jc w:val="both"/>
      </w:pPr>
      <w:r w:rsidRPr="001B0A0C">
        <w:t>Bluetooth versão 4.0;</w:t>
      </w:r>
    </w:p>
    <w:p w14:paraId="2D2A1D96" w14:textId="77777777" w:rsidR="00DA64D2" w:rsidRPr="001B0A0C" w:rsidRDefault="00DA64D2" w:rsidP="00DA64D2">
      <w:pPr>
        <w:numPr>
          <w:ilvl w:val="0"/>
          <w:numId w:val="21"/>
        </w:numPr>
        <w:spacing w:before="360" w:after="360" w:line="360" w:lineRule="auto"/>
        <w:contextualSpacing/>
        <w:jc w:val="both"/>
      </w:pPr>
      <w:r w:rsidRPr="001B0A0C">
        <w:t xml:space="preserve">Android Studio Versão: </w:t>
      </w:r>
      <w:proofErr w:type="spellStart"/>
      <w:r w:rsidRPr="001B0A0C">
        <w:t>Chipmunk</w:t>
      </w:r>
      <w:proofErr w:type="spellEnd"/>
      <w:r w:rsidRPr="001B0A0C">
        <w:t xml:space="preserve"> 2021.2.1;</w:t>
      </w:r>
    </w:p>
    <w:p w14:paraId="43BDC74D" w14:textId="77777777" w:rsidR="00DA64D2" w:rsidRPr="001B0A0C" w:rsidRDefault="00DA64D2" w:rsidP="00DA64D2">
      <w:pPr>
        <w:numPr>
          <w:ilvl w:val="0"/>
          <w:numId w:val="21"/>
        </w:numPr>
        <w:spacing w:before="360" w:after="360" w:line="360" w:lineRule="auto"/>
        <w:contextualSpacing/>
        <w:jc w:val="both"/>
      </w:pPr>
      <w:r w:rsidRPr="001B0A0C">
        <w:t>Unity versão 2021.3 LTS;</w:t>
      </w:r>
    </w:p>
    <w:p w14:paraId="6293BD92" w14:textId="77777777" w:rsidR="00DA64D2" w:rsidRPr="001B0A0C" w:rsidRDefault="00DA64D2" w:rsidP="00DA64D2">
      <w:pPr>
        <w:numPr>
          <w:ilvl w:val="0"/>
          <w:numId w:val="21"/>
        </w:numPr>
        <w:spacing w:before="360" w:after="360" w:line="360" w:lineRule="auto"/>
        <w:contextualSpacing/>
        <w:jc w:val="both"/>
      </w:pPr>
      <w:r w:rsidRPr="001B0A0C">
        <w:t>Arduino IDE versão 1.8.19.</w:t>
      </w:r>
    </w:p>
    <w:p w14:paraId="1D37DAA6" w14:textId="77777777" w:rsidR="00DA64D2" w:rsidRPr="001F0382" w:rsidRDefault="00DA64D2" w:rsidP="00DA64D2">
      <w:pPr>
        <w:pStyle w:val="Ttulo3"/>
      </w:pPr>
      <w:bookmarkStart w:id="23" w:name="_Toc111845338"/>
      <w:r w:rsidRPr="001F0382">
        <w:t>Segurança</w:t>
      </w:r>
      <w:bookmarkEnd w:id="23"/>
    </w:p>
    <w:p w14:paraId="02CBDD9D" w14:textId="77777777" w:rsidR="00DA64D2" w:rsidRPr="001B0A0C" w:rsidRDefault="00DA64D2" w:rsidP="00DA64D2">
      <w:pPr>
        <w:numPr>
          <w:ilvl w:val="0"/>
          <w:numId w:val="20"/>
        </w:numPr>
        <w:spacing w:before="360" w:after="360" w:line="360" w:lineRule="auto"/>
        <w:contextualSpacing/>
        <w:jc w:val="both"/>
      </w:pPr>
      <w:r w:rsidRPr="001B0A0C">
        <w:t>O Banco de Dados será criptografado e o acesso se dará por senha de usuário com privilégios administrativos;</w:t>
      </w:r>
    </w:p>
    <w:p w14:paraId="62017233" w14:textId="77777777" w:rsidR="00DA64D2" w:rsidRPr="001B0A0C" w:rsidRDefault="00DA64D2" w:rsidP="00DA64D2">
      <w:pPr>
        <w:numPr>
          <w:ilvl w:val="0"/>
          <w:numId w:val="20"/>
        </w:numPr>
        <w:spacing w:before="360" w:after="360" w:line="360" w:lineRule="auto"/>
        <w:contextualSpacing/>
        <w:jc w:val="both"/>
      </w:pPr>
      <w:r w:rsidRPr="001B0A0C">
        <w:t>Será efetuado Backup e um repositório armazenado em Nuvem para restauração dos dados devido a circunstâncias específicas;</w:t>
      </w:r>
    </w:p>
    <w:p w14:paraId="6C870823" w14:textId="77777777" w:rsidR="00DA64D2" w:rsidRPr="001B0A0C" w:rsidRDefault="00DA64D2" w:rsidP="00DA64D2">
      <w:pPr>
        <w:numPr>
          <w:ilvl w:val="0"/>
          <w:numId w:val="20"/>
        </w:numPr>
        <w:spacing w:before="360" w:after="360" w:line="360" w:lineRule="auto"/>
        <w:contextualSpacing/>
        <w:jc w:val="both"/>
      </w:pPr>
      <w:r w:rsidRPr="001B0A0C">
        <w:t>Os repositórios tanto da aplicação como do banco de dados será escaneado por antivírus uma vez ao dia em período ocioso (ex.: a meia noite ou de madrugada).</w:t>
      </w:r>
    </w:p>
    <w:p w14:paraId="01823EB2" w14:textId="77777777" w:rsidR="00DA64D2" w:rsidRPr="001F0382" w:rsidRDefault="00DA64D2" w:rsidP="00DA64D2">
      <w:pPr>
        <w:pStyle w:val="Ttulo3"/>
      </w:pPr>
      <w:bookmarkStart w:id="24" w:name="_Toc111845339"/>
      <w:r w:rsidRPr="001F0382">
        <w:t>Desempenho</w:t>
      </w:r>
      <w:bookmarkEnd w:id="24"/>
    </w:p>
    <w:p w14:paraId="7CABE7B6" w14:textId="77777777" w:rsidR="00DA64D2" w:rsidRPr="001B0A0C" w:rsidRDefault="00DA64D2" w:rsidP="00DA64D2">
      <w:pPr>
        <w:numPr>
          <w:ilvl w:val="0"/>
          <w:numId w:val="22"/>
        </w:numPr>
        <w:spacing w:before="360" w:after="360" w:line="360" w:lineRule="auto"/>
        <w:contextualSpacing/>
        <w:jc w:val="both"/>
        <w:rPr>
          <w:b/>
          <w:bCs/>
          <w:lang w:val="en-US"/>
        </w:rPr>
      </w:pPr>
      <w:r w:rsidRPr="001B0A0C">
        <w:rPr>
          <w:b/>
          <w:bCs/>
          <w:lang w:val="en-US"/>
        </w:rPr>
        <w:t>AT-09 4.0 BLE Arduino Similar HM-10</w:t>
      </w:r>
    </w:p>
    <w:p w14:paraId="69E52208" w14:textId="77777777" w:rsidR="00DA64D2" w:rsidRPr="001B0A0C" w:rsidRDefault="00DA64D2" w:rsidP="00DA64D2">
      <w:pPr>
        <w:spacing w:before="360" w:after="360" w:line="360" w:lineRule="auto"/>
        <w:ind w:left="720"/>
        <w:contextualSpacing/>
        <w:jc w:val="both"/>
      </w:pPr>
      <w:r w:rsidRPr="001B0A0C">
        <w:t>– Latência ou tempo de resposta: 6ms.</w:t>
      </w:r>
    </w:p>
    <w:p w14:paraId="16578E76" w14:textId="77777777" w:rsidR="00DA64D2" w:rsidRPr="001B0A0C" w:rsidRDefault="00DA64D2" w:rsidP="00DA64D2">
      <w:pPr>
        <w:spacing w:before="360" w:after="360" w:line="360" w:lineRule="auto"/>
        <w:ind w:left="720"/>
        <w:contextualSpacing/>
        <w:jc w:val="both"/>
      </w:pPr>
    </w:p>
    <w:p w14:paraId="3800FA84" w14:textId="77777777" w:rsidR="00DA64D2" w:rsidRPr="001B0A0C" w:rsidRDefault="00DA64D2" w:rsidP="00DA64D2">
      <w:pPr>
        <w:numPr>
          <w:ilvl w:val="0"/>
          <w:numId w:val="22"/>
        </w:numPr>
        <w:spacing w:before="360" w:after="360" w:line="360" w:lineRule="auto"/>
        <w:contextualSpacing/>
        <w:jc w:val="both"/>
        <w:rPr>
          <w:b/>
          <w:bCs/>
        </w:rPr>
      </w:pPr>
      <w:r w:rsidRPr="001B0A0C">
        <w:rPr>
          <w:b/>
          <w:bCs/>
        </w:rPr>
        <w:t>BNO080</w:t>
      </w:r>
    </w:p>
    <w:p w14:paraId="04DF79BF" w14:textId="5C500E0F" w:rsidR="00DA64D2" w:rsidRPr="00DA64D2" w:rsidRDefault="00DA64D2" w:rsidP="00DA64D2">
      <w:pPr>
        <w:spacing w:before="360" w:after="360" w:line="360" w:lineRule="auto"/>
        <w:ind w:left="720"/>
        <w:contextualSpacing/>
        <w:jc w:val="both"/>
      </w:pPr>
      <w:r w:rsidRPr="001B0A0C">
        <w:t>– Latência ou tempo de resposta:</w:t>
      </w:r>
    </w:p>
    <w:p w14:paraId="58F2F559" w14:textId="32607E5C" w:rsidR="00DA64D2" w:rsidRDefault="00DA64D2" w:rsidP="00DA64D2">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7</w:t>
      </w:r>
      <w:r w:rsidR="00790471">
        <w:fldChar w:fldCharType="end"/>
      </w:r>
      <w:r>
        <w:t xml:space="preserve"> - </w:t>
      </w:r>
      <w:r w:rsidRPr="00550314">
        <w:t>Latência: Sensor acelerômetro e giroscópio (BNO080)</w:t>
      </w:r>
    </w:p>
    <w:p w14:paraId="69A553FD" w14:textId="5425ED0D" w:rsidR="004B7148" w:rsidRDefault="00DA64D2" w:rsidP="00DA64D2">
      <w:pPr>
        <w:pStyle w:val="IMGTBLGRF"/>
      </w:pPr>
      <w:r>
        <w:drawing>
          <wp:inline distT="0" distB="0" distL="0" distR="0" wp14:anchorId="79F5AC6A" wp14:editId="7E9936AC">
            <wp:extent cx="2542540" cy="103060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42540" cy="1030605"/>
                    </a:xfrm>
                    <a:prstGeom prst="rect">
                      <a:avLst/>
                    </a:prstGeom>
                    <a:noFill/>
                  </pic:spPr>
                </pic:pic>
              </a:graphicData>
            </a:graphic>
          </wp:inline>
        </w:drawing>
      </w:r>
    </w:p>
    <w:p w14:paraId="10ACEF24" w14:textId="6046D00E" w:rsidR="00DA64D2" w:rsidRDefault="00DA64D2" w:rsidP="00DA64D2">
      <w:pPr>
        <w:pStyle w:val="Fonte"/>
      </w:pPr>
      <w:r w:rsidRPr="00743ABA">
        <w:t>Fonte:</w:t>
      </w:r>
      <w:r>
        <w:t xml:space="preserve"> </w:t>
      </w:r>
      <w:r w:rsidRPr="0006663D">
        <w:t>BNO080 Data Sheet.  Disponível em: &lt;</w:t>
      </w:r>
      <w:hyperlink r:id="rId49" w:history="1">
        <w:r w:rsidRPr="0006663D">
          <w:t>https://cdn.sparkfun.com/assets/1/3/4/5/9/BNO080_Datasheet_v1.3.pdf</w:t>
        </w:r>
      </w:hyperlink>
      <w:r w:rsidRPr="0006663D">
        <w:t>&gt;. Acesso em: 17 maio 2022</w:t>
      </w:r>
      <w:r>
        <w:t>.</w:t>
      </w:r>
    </w:p>
    <w:p w14:paraId="2C2013E6" w14:textId="77777777" w:rsidR="000F615B" w:rsidRPr="001B0A0C" w:rsidRDefault="000F615B" w:rsidP="000F615B">
      <w:pPr>
        <w:numPr>
          <w:ilvl w:val="0"/>
          <w:numId w:val="22"/>
        </w:numPr>
        <w:spacing w:before="360" w:after="360" w:line="360" w:lineRule="auto"/>
        <w:contextualSpacing/>
        <w:jc w:val="both"/>
        <w:rPr>
          <w:b/>
          <w:bCs/>
        </w:rPr>
      </w:pPr>
      <w:r w:rsidRPr="001B0A0C">
        <w:rPr>
          <w:b/>
          <w:bCs/>
        </w:rPr>
        <w:t>FSR400</w:t>
      </w:r>
    </w:p>
    <w:p w14:paraId="65A83086" w14:textId="77777777" w:rsidR="000F615B" w:rsidRPr="001B0A0C" w:rsidRDefault="000F615B" w:rsidP="000F615B">
      <w:pPr>
        <w:spacing w:before="360" w:after="360" w:line="360" w:lineRule="auto"/>
        <w:ind w:left="720"/>
        <w:contextualSpacing/>
        <w:jc w:val="both"/>
      </w:pPr>
      <w:r w:rsidRPr="001B0A0C">
        <w:lastRenderedPageBreak/>
        <w:t>– Número de atuações (tempo de vida): 10 milhões;</w:t>
      </w:r>
    </w:p>
    <w:p w14:paraId="005A79F2" w14:textId="77777777" w:rsidR="000F615B" w:rsidRPr="001B0A0C" w:rsidRDefault="000F615B" w:rsidP="000F615B">
      <w:pPr>
        <w:spacing w:before="360" w:after="360" w:line="360" w:lineRule="auto"/>
        <w:ind w:left="720"/>
        <w:contextualSpacing/>
        <w:jc w:val="both"/>
      </w:pPr>
      <w:r w:rsidRPr="001B0A0C">
        <w:t>– Tempo de subida, reconhecimento ou leitura do dispositivo: menor que 3 microssegundos.</w:t>
      </w:r>
    </w:p>
    <w:p w14:paraId="2A04F6A8" w14:textId="77777777" w:rsidR="000F615B" w:rsidRPr="001B0A0C" w:rsidRDefault="000F615B" w:rsidP="000F615B">
      <w:pPr>
        <w:spacing w:before="360" w:after="360" w:line="360" w:lineRule="auto"/>
        <w:ind w:left="720"/>
        <w:contextualSpacing/>
        <w:jc w:val="both"/>
      </w:pPr>
    </w:p>
    <w:p w14:paraId="1B775849" w14:textId="77777777" w:rsidR="000F615B" w:rsidRPr="001B0A0C" w:rsidRDefault="000F615B" w:rsidP="000F615B">
      <w:pPr>
        <w:numPr>
          <w:ilvl w:val="0"/>
          <w:numId w:val="22"/>
        </w:numPr>
        <w:spacing w:before="360" w:after="360" w:line="360" w:lineRule="auto"/>
        <w:contextualSpacing/>
        <w:jc w:val="both"/>
        <w:rPr>
          <w:b/>
          <w:bCs/>
        </w:rPr>
      </w:pPr>
      <w:r w:rsidRPr="001B0A0C">
        <w:rPr>
          <w:b/>
          <w:bCs/>
        </w:rPr>
        <w:t>Flex 4.5”</w:t>
      </w:r>
    </w:p>
    <w:p w14:paraId="4C82B4CC" w14:textId="77777777" w:rsidR="000F615B" w:rsidRPr="001B0A0C" w:rsidRDefault="000F615B" w:rsidP="000F615B">
      <w:pPr>
        <w:spacing w:before="360" w:after="360" w:line="360" w:lineRule="auto"/>
        <w:ind w:left="720"/>
        <w:contextualSpacing/>
        <w:jc w:val="both"/>
      </w:pPr>
      <w:r w:rsidRPr="001B0A0C">
        <w:t>– Ciclo de Vida: maior que 1 milhão;</w:t>
      </w:r>
    </w:p>
    <w:p w14:paraId="4D5ECC80" w14:textId="77777777" w:rsidR="000F615B" w:rsidRPr="001B0A0C" w:rsidRDefault="000F615B" w:rsidP="000F615B">
      <w:pPr>
        <w:spacing w:before="360" w:after="360" w:line="360" w:lineRule="auto"/>
        <w:ind w:firstLine="709"/>
        <w:contextualSpacing/>
        <w:jc w:val="both"/>
      </w:pPr>
      <w:r w:rsidRPr="001B0A0C">
        <w:t>– Resistência à curvatura: mínimo 2x vezes maior que a resistência plana em 180° de flexão de pinça.</w:t>
      </w:r>
    </w:p>
    <w:p w14:paraId="7A1894F9" w14:textId="77777777" w:rsidR="000F615B" w:rsidRPr="001F0382" w:rsidRDefault="000F615B" w:rsidP="000F615B">
      <w:pPr>
        <w:pStyle w:val="Ttulo3"/>
      </w:pPr>
      <w:bookmarkStart w:id="25" w:name="_Toc111845340"/>
      <w:r w:rsidRPr="001F0382">
        <w:t>Redes</w:t>
      </w:r>
      <w:bookmarkEnd w:id="25"/>
    </w:p>
    <w:p w14:paraId="1C1805D3" w14:textId="77777777" w:rsidR="000F615B" w:rsidRPr="001B0A0C" w:rsidRDefault="000F615B" w:rsidP="000F615B">
      <w:pPr>
        <w:pStyle w:val="Ttulo4"/>
      </w:pPr>
      <w:r w:rsidRPr="001B0A0C">
        <w:t>Bluetooth 4.0 BLE</w:t>
      </w:r>
    </w:p>
    <w:p w14:paraId="60A442BF" w14:textId="77777777" w:rsidR="000F615B" w:rsidRPr="001B0A0C" w:rsidRDefault="000F615B" w:rsidP="000F615B">
      <w:pPr>
        <w:spacing w:before="360" w:after="360" w:line="360" w:lineRule="auto"/>
        <w:ind w:left="720"/>
        <w:contextualSpacing/>
        <w:jc w:val="both"/>
      </w:pPr>
      <w:r w:rsidRPr="001B0A0C">
        <w:t xml:space="preserve">– Alcance: 100m em área aberta; </w:t>
      </w:r>
    </w:p>
    <w:p w14:paraId="18A18416" w14:textId="77777777" w:rsidR="000F615B" w:rsidRPr="001B0A0C" w:rsidRDefault="000F615B" w:rsidP="000F615B">
      <w:pPr>
        <w:spacing w:before="360" w:after="360" w:line="360" w:lineRule="auto"/>
        <w:ind w:left="720"/>
        <w:contextualSpacing/>
        <w:jc w:val="both"/>
      </w:pPr>
      <w:r w:rsidRPr="001B0A0C">
        <w:t>– Frequência: Banda ISM 2.4GHz;</w:t>
      </w:r>
    </w:p>
    <w:p w14:paraId="07550CA6" w14:textId="77777777" w:rsidR="000F615B" w:rsidRPr="001B0A0C" w:rsidRDefault="000F615B" w:rsidP="000F615B">
      <w:pPr>
        <w:spacing w:before="360" w:after="360" w:line="360" w:lineRule="auto"/>
        <w:ind w:left="720"/>
        <w:contextualSpacing/>
        <w:jc w:val="both"/>
      </w:pPr>
      <w:r w:rsidRPr="001B0A0C">
        <w:t>– Transmissão: -23dbm, -6dbm, 0dbm, 6dbm, pode ser modificado pelo comando AT;</w:t>
      </w:r>
    </w:p>
    <w:p w14:paraId="64D2E8CF" w14:textId="77777777" w:rsidR="000F615B" w:rsidRPr="001B0A0C" w:rsidRDefault="000F615B" w:rsidP="000F615B">
      <w:pPr>
        <w:spacing w:before="360" w:after="360" w:line="360" w:lineRule="auto"/>
        <w:ind w:left="720"/>
        <w:contextualSpacing/>
        <w:jc w:val="both"/>
      </w:pPr>
      <w:r w:rsidRPr="001B0A0C">
        <w:t>– Taxa de transmissão: 9600bps;</w:t>
      </w:r>
    </w:p>
    <w:p w14:paraId="0A3A495C" w14:textId="77777777" w:rsidR="000F615B" w:rsidRPr="001B0A0C" w:rsidRDefault="000F615B" w:rsidP="000F615B">
      <w:pPr>
        <w:spacing w:before="360" w:after="360" w:line="360" w:lineRule="auto"/>
        <w:ind w:left="720"/>
        <w:contextualSpacing/>
        <w:jc w:val="both"/>
      </w:pPr>
      <w:r w:rsidRPr="001B0A0C">
        <w:t>– Protocolo de Comunicação: UART(TTL);</w:t>
      </w:r>
    </w:p>
    <w:p w14:paraId="791D0112" w14:textId="77777777" w:rsidR="000F615B" w:rsidRPr="001B0A0C" w:rsidRDefault="000F615B" w:rsidP="000F615B">
      <w:pPr>
        <w:spacing w:before="360" w:after="360" w:line="360" w:lineRule="auto"/>
        <w:ind w:left="720"/>
        <w:contextualSpacing/>
        <w:jc w:val="both"/>
      </w:pPr>
      <w:r w:rsidRPr="001B0A0C">
        <w:t>– Alimentação: 3,3V DC;</w:t>
      </w:r>
    </w:p>
    <w:p w14:paraId="68BF07A6" w14:textId="77777777" w:rsidR="000F615B" w:rsidRPr="001B0A0C" w:rsidRDefault="000F615B" w:rsidP="000F615B">
      <w:pPr>
        <w:spacing w:before="360" w:after="360" w:line="360" w:lineRule="auto"/>
        <w:ind w:left="720"/>
        <w:contextualSpacing/>
        <w:jc w:val="both"/>
      </w:pPr>
      <w:r w:rsidRPr="001B0A0C">
        <w:t xml:space="preserve">– Corrente: 50 </w:t>
      </w:r>
      <w:proofErr w:type="spellStart"/>
      <w:r w:rsidRPr="001B0A0C">
        <w:t>mA</w:t>
      </w:r>
      <w:proofErr w:type="spellEnd"/>
      <w:r w:rsidRPr="001B0A0C">
        <w:t>;</w:t>
      </w:r>
    </w:p>
    <w:p w14:paraId="03954BBE" w14:textId="77777777" w:rsidR="000F615B" w:rsidRPr="001B0A0C" w:rsidRDefault="000F615B" w:rsidP="000F615B">
      <w:pPr>
        <w:spacing w:before="360" w:after="360" w:line="360" w:lineRule="auto"/>
        <w:ind w:left="720"/>
        <w:contextualSpacing/>
        <w:jc w:val="both"/>
      </w:pPr>
      <w:r w:rsidRPr="001B0A0C">
        <w:t xml:space="preserve">– Rede: </w:t>
      </w:r>
      <w:proofErr w:type="spellStart"/>
      <w:r w:rsidRPr="001B0A0C">
        <w:t>HMSoft</w:t>
      </w:r>
      <w:proofErr w:type="spellEnd"/>
      <w:r w:rsidRPr="001B0A0C">
        <w:t>;</w:t>
      </w:r>
    </w:p>
    <w:p w14:paraId="118762BC" w14:textId="77777777" w:rsidR="000F615B" w:rsidRPr="001B0A0C" w:rsidRDefault="000F615B" w:rsidP="000F615B">
      <w:pPr>
        <w:spacing w:before="360" w:after="360" w:line="360" w:lineRule="auto"/>
        <w:ind w:left="720"/>
        <w:contextualSpacing/>
        <w:jc w:val="both"/>
      </w:pPr>
      <w:r w:rsidRPr="001B0A0C">
        <w:t>– CI: CC2541;</w:t>
      </w:r>
    </w:p>
    <w:p w14:paraId="61D70F2A" w14:textId="2964726B" w:rsidR="000F615B" w:rsidRPr="001B0A0C" w:rsidRDefault="000F615B" w:rsidP="000F615B">
      <w:pPr>
        <w:spacing w:before="360" w:after="360" w:line="360" w:lineRule="auto"/>
        <w:ind w:left="720"/>
        <w:contextualSpacing/>
        <w:jc w:val="both"/>
      </w:pPr>
      <w:r w:rsidRPr="001B0A0C">
        <w:t>– Temperatura de funcionamento: -40°C a +65°C;</w:t>
      </w:r>
      <w:r w:rsidRPr="001B0A0C">
        <w:br/>
        <w:t>– Senha padrão: 000000 ou 123456.</w:t>
      </w:r>
    </w:p>
    <w:p w14:paraId="126DAD61" w14:textId="77777777" w:rsidR="000F615B" w:rsidRPr="001B0A0C" w:rsidRDefault="000F615B" w:rsidP="000F615B">
      <w:pPr>
        <w:pStyle w:val="Ttulo4"/>
      </w:pPr>
      <w:proofErr w:type="spellStart"/>
      <w:r w:rsidRPr="001B0A0C">
        <w:t>Wi-fi</w:t>
      </w:r>
      <w:proofErr w:type="spellEnd"/>
    </w:p>
    <w:p w14:paraId="14A12407" w14:textId="77777777" w:rsidR="000F615B" w:rsidRPr="001B0A0C" w:rsidRDefault="000F615B" w:rsidP="000F615B">
      <w:pPr>
        <w:spacing w:before="360" w:after="360" w:line="360" w:lineRule="auto"/>
        <w:ind w:left="720"/>
        <w:contextualSpacing/>
        <w:jc w:val="both"/>
      </w:pPr>
      <w:r w:rsidRPr="001B0A0C">
        <w:t xml:space="preserve">– Frequência: 2.4GHz; </w:t>
      </w:r>
    </w:p>
    <w:p w14:paraId="04EFE674" w14:textId="77777777" w:rsidR="000F615B" w:rsidRPr="001B0A0C" w:rsidRDefault="000F615B" w:rsidP="000F615B">
      <w:pPr>
        <w:spacing w:before="360" w:after="360" w:line="360" w:lineRule="auto"/>
        <w:ind w:left="720"/>
        <w:contextualSpacing/>
        <w:jc w:val="both"/>
      </w:pPr>
      <w:r w:rsidRPr="001B0A0C">
        <w:t>– Velocidade: até 150Mbps;</w:t>
      </w:r>
    </w:p>
    <w:p w14:paraId="0268B5AE" w14:textId="77777777" w:rsidR="000F615B" w:rsidRPr="001B0A0C" w:rsidRDefault="000F615B" w:rsidP="000F615B">
      <w:pPr>
        <w:spacing w:before="360" w:after="360" w:line="360" w:lineRule="auto"/>
        <w:ind w:left="720"/>
        <w:contextualSpacing/>
        <w:jc w:val="both"/>
      </w:pPr>
      <w:r w:rsidRPr="001B0A0C">
        <w:t>– Padrão: 802.11n;</w:t>
      </w:r>
    </w:p>
    <w:p w14:paraId="060E76E8" w14:textId="77777777" w:rsidR="000F615B" w:rsidRPr="001B0A0C" w:rsidRDefault="000F615B" w:rsidP="000F615B">
      <w:pPr>
        <w:spacing w:before="360" w:after="360" w:line="360" w:lineRule="auto"/>
        <w:ind w:left="720"/>
        <w:contextualSpacing/>
        <w:jc w:val="both"/>
      </w:pPr>
      <w:r w:rsidRPr="001B0A0C">
        <w:t>– Distância: 125m;</w:t>
      </w:r>
    </w:p>
    <w:p w14:paraId="73F45994" w14:textId="77777777" w:rsidR="000F615B" w:rsidRPr="001B0A0C" w:rsidRDefault="000F615B" w:rsidP="000F615B">
      <w:pPr>
        <w:spacing w:before="360" w:after="360" w:line="360" w:lineRule="auto"/>
        <w:ind w:left="720"/>
        <w:contextualSpacing/>
        <w:jc w:val="both"/>
      </w:pPr>
      <w:r w:rsidRPr="001B0A0C">
        <w:t>– Canal: 14 canais;</w:t>
      </w:r>
    </w:p>
    <w:p w14:paraId="1CB94DB9" w14:textId="38AC1185" w:rsidR="000F615B" w:rsidRPr="001B0A0C" w:rsidRDefault="000F615B" w:rsidP="000F615B">
      <w:pPr>
        <w:spacing w:before="360" w:after="360" w:line="360" w:lineRule="auto"/>
        <w:ind w:left="720"/>
        <w:contextualSpacing/>
        <w:jc w:val="both"/>
      </w:pPr>
      <w:r w:rsidRPr="001B0A0C">
        <w:t>– Largura de Banda: 20/ 40MHz.</w:t>
      </w:r>
    </w:p>
    <w:p w14:paraId="0BE76692" w14:textId="77777777" w:rsidR="000F615B" w:rsidRPr="001B0A0C" w:rsidRDefault="000F615B" w:rsidP="000F615B">
      <w:pPr>
        <w:spacing w:before="360" w:after="360" w:line="360" w:lineRule="auto"/>
        <w:ind w:left="720"/>
        <w:contextualSpacing/>
        <w:jc w:val="both"/>
      </w:pPr>
      <w:r w:rsidRPr="001B0A0C">
        <w:lastRenderedPageBreak/>
        <w:t xml:space="preserve">– Frequência: 5GHz; </w:t>
      </w:r>
    </w:p>
    <w:p w14:paraId="4756B0B7" w14:textId="77777777" w:rsidR="000F615B" w:rsidRPr="001B0A0C" w:rsidRDefault="000F615B" w:rsidP="000F615B">
      <w:pPr>
        <w:spacing w:before="360" w:after="360" w:line="360" w:lineRule="auto"/>
        <w:ind w:left="720"/>
        <w:contextualSpacing/>
        <w:jc w:val="both"/>
      </w:pPr>
      <w:r w:rsidRPr="001B0A0C">
        <w:t>– Velocidade: até 1Gbps;</w:t>
      </w:r>
    </w:p>
    <w:p w14:paraId="63C62B1E" w14:textId="77777777" w:rsidR="000F615B" w:rsidRPr="001B0A0C" w:rsidRDefault="000F615B" w:rsidP="000F615B">
      <w:pPr>
        <w:spacing w:before="360" w:after="360" w:line="360" w:lineRule="auto"/>
        <w:ind w:left="720"/>
        <w:contextualSpacing/>
        <w:jc w:val="both"/>
      </w:pPr>
      <w:r w:rsidRPr="001B0A0C">
        <w:t>– Padrão: 802.11ac;</w:t>
      </w:r>
    </w:p>
    <w:p w14:paraId="4470FCC2" w14:textId="77777777" w:rsidR="000F615B" w:rsidRPr="001B0A0C" w:rsidRDefault="000F615B" w:rsidP="000F615B">
      <w:pPr>
        <w:spacing w:before="360" w:after="360" w:line="360" w:lineRule="auto"/>
        <w:ind w:left="720"/>
        <w:contextualSpacing/>
        <w:jc w:val="both"/>
      </w:pPr>
      <w:r w:rsidRPr="001B0A0C">
        <w:t>– Distância: até 125 m;</w:t>
      </w:r>
    </w:p>
    <w:p w14:paraId="3D9D76AB" w14:textId="77777777" w:rsidR="000F615B" w:rsidRPr="001B0A0C" w:rsidRDefault="000F615B" w:rsidP="000F615B">
      <w:pPr>
        <w:spacing w:before="360" w:after="360" w:line="360" w:lineRule="auto"/>
        <w:ind w:firstLine="709"/>
        <w:contextualSpacing/>
        <w:jc w:val="both"/>
      </w:pPr>
      <w:r w:rsidRPr="001B0A0C">
        <w:t>– Canal: 24 canais;</w:t>
      </w:r>
    </w:p>
    <w:p w14:paraId="5CDE4FF1" w14:textId="77777777" w:rsidR="000F615B" w:rsidRPr="001B0A0C" w:rsidRDefault="000F615B" w:rsidP="000F615B">
      <w:pPr>
        <w:spacing w:before="360" w:after="360" w:line="360" w:lineRule="auto"/>
        <w:ind w:left="720"/>
        <w:contextualSpacing/>
        <w:jc w:val="both"/>
      </w:pPr>
      <w:r w:rsidRPr="001B0A0C">
        <w:t>– Largura de Banda: 20/ 40/ 80/ 160MHz.</w:t>
      </w:r>
    </w:p>
    <w:p w14:paraId="3E73F8B9" w14:textId="77777777" w:rsidR="000F615B" w:rsidRPr="001B0A0C" w:rsidRDefault="000F615B" w:rsidP="000F615B">
      <w:pPr>
        <w:pStyle w:val="Ttulo3"/>
      </w:pPr>
      <w:bookmarkStart w:id="26" w:name="_Toc111845341"/>
      <w:r w:rsidRPr="001B0A0C">
        <w:t>Rede móvel (3G em diante)</w:t>
      </w:r>
      <w:bookmarkEnd w:id="26"/>
    </w:p>
    <w:p w14:paraId="02199DB7" w14:textId="77777777" w:rsidR="000F615B" w:rsidRPr="001B0A0C" w:rsidRDefault="000F615B" w:rsidP="000F615B">
      <w:pPr>
        <w:pStyle w:val="Ttulo4"/>
      </w:pPr>
      <w:r w:rsidRPr="001B0A0C">
        <w:t>3G</w:t>
      </w:r>
    </w:p>
    <w:p w14:paraId="2BC4140E" w14:textId="77777777" w:rsidR="000F615B" w:rsidRPr="001B0A0C" w:rsidRDefault="000F615B" w:rsidP="000F615B">
      <w:pPr>
        <w:spacing w:before="360" w:after="360" w:line="360" w:lineRule="auto"/>
        <w:ind w:left="720"/>
        <w:contextualSpacing/>
        <w:jc w:val="both"/>
      </w:pPr>
      <w:r w:rsidRPr="001B0A0C">
        <w:t>– Banda: 2 mbps;</w:t>
      </w:r>
    </w:p>
    <w:p w14:paraId="1C4214C3" w14:textId="77777777" w:rsidR="000F615B" w:rsidRPr="001B0A0C" w:rsidRDefault="000F615B" w:rsidP="000F615B">
      <w:pPr>
        <w:spacing w:before="360" w:after="360" w:line="360" w:lineRule="auto"/>
        <w:ind w:left="720"/>
        <w:contextualSpacing/>
        <w:jc w:val="both"/>
      </w:pPr>
      <w:r w:rsidRPr="001B0A0C">
        <w:t xml:space="preserve">– Latência: 100-500 </w:t>
      </w:r>
      <w:proofErr w:type="spellStart"/>
      <w:r w:rsidRPr="001B0A0C">
        <w:t>ms</w:t>
      </w:r>
      <w:proofErr w:type="spellEnd"/>
      <w:r w:rsidRPr="001B0A0C">
        <w:t>;</w:t>
      </w:r>
    </w:p>
    <w:p w14:paraId="2E2345BF" w14:textId="77777777" w:rsidR="000F615B" w:rsidRPr="001B0A0C" w:rsidRDefault="000F615B" w:rsidP="000F615B">
      <w:pPr>
        <w:spacing w:before="360" w:after="360" w:line="360" w:lineRule="auto"/>
        <w:ind w:left="720"/>
        <w:contextualSpacing/>
        <w:jc w:val="both"/>
      </w:pPr>
      <w:r w:rsidRPr="001B0A0C">
        <w:t xml:space="preserve">– Velocidade Média: 144 </w:t>
      </w:r>
      <w:proofErr w:type="spellStart"/>
      <w:r w:rsidRPr="001B0A0C">
        <w:t>kbps</w:t>
      </w:r>
      <w:proofErr w:type="spellEnd"/>
      <w:r w:rsidRPr="001B0A0C">
        <w:t>;</w:t>
      </w:r>
    </w:p>
    <w:p w14:paraId="1A37801D" w14:textId="77777777" w:rsidR="000F615B" w:rsidRPr="001B0A0C" w:rsidRDefault="000F615B" w:rsidP="000F615B">
      <w:pPr>
        <w:spacing w:before="360" w:after="360" w:line="360" w:lineRule="auto"/>
        <w:ind w:left="720"/>
        <w:contextualSpacing/>
        <w:jc w:val="both"/>
      </w:pPr>
      <w:r w:rsidRPr="001B0A0C">
        <w:t>– Frequência: até 2.1 GHz;</w:t>
      </w:r>
    </w:p>
    <w:p w14:paraId="08A10F2D" w14:textId="71E98E6D" w:rsidR="000F615B" w:rsidRPr="001B0A0C" w:rsidRDefault="000F615B" w:rsidP="000F615B">
      <w:pPr>
        <w:spacing w:before="360" w:after="360" w:line="360" w:lineRule="auto"/>
        <w:ind w:left="720"/>
        <w:contextualSpacing/>
        <w:jc w:val="both"/>
      </w:pPr>
      <w:r w:rsidRPr="001B0A0C">
        <w:t>– Alcance: 200 Km.</w:t>
      </w:r>
    </w:p>
    <w:p w14:paraId="25CFF35D" w14:textId="77777777" w:rsidR="000F615B" w:rsidRPr="001B0A0C" w:rsidRDefault="000F615B" w:rsidP="000F615B">
      <w:pPr>
        <w:pStyle w:val="Ttulo4"/>
      </w:pPr>
      <w:r w:rsidRPr="001B0A0C">
        <w:t xml:space="preserve"> 4G</w:t>
      </w:r>
    </w:p>
    <w:p w14:paraId="35B7EB3C" w14:textId="77777777" w:rsidR="000F615B" w:rsidRPr="001B0A0C" w:rsidRDefault="000F615B" w:rsidP="000F615B">
      <w:pPr>
        <w:spacing w:before="360" w:after="360" w:line="360" w:lineRule="auto"/>
        <w:ind w:left="720"/>
        <w:contextualSpacing/>
        <w:jc w:val="both"/>
      </w:pPr>
      <w:r w:rsidRPr="001B0A0C">
        <w:t>– Banda: 200 mbps;</w:t>
      </w:r>
    </w:p>
    <w:p w14:paraId="6BC83C54" w14:textId="77777777" w:rsidR="000F615B" w:rsidRPr="001B0A0C" w:rsidRDefault="000F615B" w:rsidP="000F615B">
      <w:pPr>
        <w:spacing w:before="360" w:after="360" w:line="360" w:lineRule="auto"/>
        <w:ind w:left="720"/>
        <w:contextualSpacing/>
        <w:jc w:val="both"/>
      </w:pPr>
      <w:r w:rsidRPr="001B0A0C">
        <w:t xml:space="preserve">– Latência: 20-30 </w:t>
      </w:r>
      <w:proofErr w:type="spellStart"/>
      <w:r w:rsidRPr="001B0A0C">
        <w:t>ms</w:t>
      </w:r>
      <w:proofErr w:type="spellEnd"/>
      <w:r w:rsidRPr="001B0A0C">
        <w:t>;</w:t>
      </w:r>
    </w:p>
    <w:p w14:paraId="7BBF530E" w14:textId="77777777" w:rsidR="000F615B" w:rsidRPr="001B0A0C" w:rsidRDefault="000F615B" w:rsidP="000F615B">
      <w:pPr>
        <w:spacing w:before="360" w:after="360" w:line="360" w:lineRule="auto"/>
        <w:ind w:left="720"/>
        <w:contextualSpacing/>
        <w:jc w:val="both"/>
      </w:pPr>
      <w:r w:rsidRPr="001B0A0C">
        <w:t>– Velocidade Média: 25 mbps;</w:t>
      </w:r>
    </w:p>
    <w:p w14:paraId="75E239B1" w14:textId="77777777" w:rsidR="000F615B" w:rsidRPr="001B0A0C" w:rsidRDefault="000F615B" w:rsidP="000F615B">
      <w:pPr>
        <w:spacing w:before="360" w:after="360" w:line="360" w:lineRule="auto"/>
        <w:ind w:left="720"/>
        <w:contextualSpacing/>
        <w:jc w:val="both"/>
      </w:pPr>
      <w:r w:rsidRPr="001B0A0C">
        <w:t>– Frequência: até 2.4 GHz;</w:t>
      </w:r>
    </w:p>
    <w:p w14:paraId="6EF4228A" w14:textId="0D863D47" w:rsidR="000F615B" w:rsidRPr="001B0A0C" w:rsidRDefault="000F615B" w:rsidP="000F615B">
      <w:pPr>
        <w:spacing w:before="360" w:after="360" w:line="360" w:lineRule="auto"/>
        <w:ind w:left="720"/>
        <w:contextualSpacing/>
        <w:jc w:val="both"/>
      </w:pPr>
      <w:r w:rsidRPr="001B0A0C">
        <w:t xml:space="preserve">– Alcance: 240 Km. </w:t>
      </w:r>
    </w:p>
    <w:p w14:paraId="26DE04F8" w14:textId="77777777" w:rsidR="000F615B" w:rsidRPr="001B0A0C" w:rsidRDefault="000F615B" w:rsidP="000F615B">
      <w:pPr>
        <w:pStyle w:val="Ttulo4"/>
      </w:pPr>
      <w:r w:rsidRPr="001B0A0C">
        <w:t>5G</w:t>
      </w:r>
    </w:p>
    <w:p w14:paraId="2E7159D0" w14:textId="77777777" w:rsidR="000F615B" w:rsidRPr="001B0A0C" w:rsidRDefault="000F615B" w:rsidP="000F615B">
      <w:pPr>
        <w:spacing w:before="360" w:after="360" w:line="360" w:lineRule="auto"/>
        <w:ind w:left="720"/>
        <w:contextualSpacing/>
        <w:jc w:val="both"/>
      </w:pPr>
      <w:r w:rsidRPr="001B0A0C">
        <w:t xml:space="preserve">– Banda: maior que 1 </w:t>
      </w:r>
      <w:proofErr w:type="spellStart"/>
      <w:r w:rsidRPr="001B0A0C">
        <w:t>gbps</w:t>
      </w:r>
      <w:proofErr w:type="spellEnd"/>
      <w:r w:rsidRPr="001B0A0C">
        <w:t>;</w:t>
      </w:r>
    </w:p>
    <w:p w14:paraId="4D8F517C" w14:textId="77777777" w:rsidR="000F615B" w:rsidRPr="001B0A0C" w:rsidRDefault="000F615B" w:rsidP="000F615B">
      <w:pPr>
        <w:spacing w:before="360" w:after="360" w:line="360" w:lineRule="auto"/>
        <w:ind w:left="720"/>
        <w:contextualSpacing/>
        <w:jc w:val="both"/>
      </w:pPr>
      <w:r w:rsidRPr="001B0A0C">
        <w:t xml:space="preserve">– Latência: menor 10 </w:t>
      </w:r>
      <w:proofErr w:type="spellStart"/>
      <w:r w:rsidRPr="001B0A0C">
        <w:t>ms</w:t>
      </w:r>
      <w:proofErr w:type="spellEnd"/>
      <w:r w:rsidRPr="001B0A0C">
        <w:t>;</w:t>
      </w:r>
    </w:p>
    <w:p w14:paraId="0E35E27C" w14:textId="77777777" w:rsidR="000F615B" w:rsidRPr="001B0A0C" w:rsidRDefault="000F615B" w:rsidP="000F615B">
      <w:pPr>
        <w:spacing w:before="360" w:after="360" w:line="360" w:lineRule="auto"/>
        <w:ind w:left="720"/>
        <w:contextualSpacing/>
        <w:jc w:val="both"/>
      </w:pPr>
      <w:r w:rsidRPr="001B0A0C">
        <w:t>– Velocidade Média: 200-400 mbps;</w:t>
      </w:r>
    </w:p>
    <w:p w14:paraId="443E59C2" w14:textId="77777777" w:rsidR="000F615B" w:rsidRPr="001B0A0C" w:rsidRDefault="000F615B" w:rsidP="000F615B">
      <w:pPr>
        <w:spacing w:before="360" w:after="360" w:line="360" w:lineRule="auto"/>
        <w:ind w:left="720"/>
        <w:contextualSpacing/>
        <w:jc w:val="both"/>
      </w:pPr>
      <w:r w:rsidRPr="001B0A0C">
        <w:t>– Frequência: até 95 GHz;</w:t>
      </w:r>
    </w:p>
    <w:p w14:paraId="335870E1" w14:textId="2809F04C" w:rsidR="000F615B" w:rsidRPr="001B0A0C" w:rsidRDefault="000F615B" w:rsidP="000F615B">
      <w:pPr>
        <w:spacing w:before="360" w:after="360" w:line="360" w:lineRule="auto"/>
        <w:ind w:left="720"/>
        <w:contextualSpacing/>
        <w:jc w:val="both"/>
      </w:pPr>
      <w:r w:rsidRPr="001B0A0C">
        <w:t>– Alcance: estimado 457,2m (1.500 pés).</w:t>
      </w:r>
    </w:p>
    <w:p w14:paraId="62EF307E" w14:textId="77777777" w:rsidR="000F615B" w:rsidRPr="001F0382" w:rsidRDefault="000F615B" w:rsidP="000F615B">
      <w:pPr>
        <w:pStyle w:val="Ttulo3"/>
      </w:pPr>
      <w:bookmarkStart w:id="27" w:name="_Toc111845342"/>
      <w:r w:rsidRPr="001F0382">
        <w:lastRenderedPageBreak/>
        <w:t>Armazenamento</w:t>
      </w:r>
      <w:bookmarkEnd w:id="27"/>
    </w:p>
    <w:p w14:paraId="0D2439ED" w14:textId="77777777" w:rsidR="000F615B" w:rsidRPr="001B0A0C" w:rsidRDefault="000F615B" w:rsidP="000F615B">
      <w:pPr>
        <w:spacing w:before="360" w:after="360" w:line="360" w:lineRule="auto"/>
        <w:contextualSpacing/>
        <w:jc w:val="both"/>
      </w:pPr>
      <w:r w:rsidRPr="001B0A0C">
        <w:tab/>
        <w:t>Deve ter uma rotina programada dentro do banco de dados que quando os valores de registro de treinos chegar próximo do limite, uma cópia dos dados dessa tabela será transferida para um armazenamento online, após isso os dados serão limpos, preservando os dados de cadastro do paciente e profissional. Caso o cadastro de paciente ou profissional chegue perto do limite, uma mensagem deverá aparecer quando abrir a tela de cadastro.</w:t>
      </w:r>
    </w:p>
    <w:p w14:paraId="1C9C17BA" w14:textId="77777777" w:rsidR="000F615B" w:rsidRDefault="000F615B" w:rsidP="000F615B">
      <w:pPr>
        <w:spacing w:before="360" w:after="360" w:line="360" w:lineRule="auto"/>
        <w:contextualSpacing/>
        <w:jc w:val="both"/>
      </w:pPr>
      <w:r w:rsidRPr="001B0A0C">
        <w:tab/>
        <w:t xml:space="preserve">O armazenamento dependerá do volume disponível no dispositivo móvel do usuário, excluído o valor da própria aplicação que não ultrapassará 50MB. </w:t>
      </w:r>
      <w:bookmarkStart w:id="28" w:name="_PROTÓTIPO_DO_HARDWARE"/>
      <w:bookmarkStart w:id="29" w:name="_Ref99808636"/>
      <w:bookmarkStart w:id="30" w:name="_Ref100762555"/>
      <w:bookmarkEnd w:id="28"/>
    </w:p>
    <w:p w14:paraId="3D19B543" w14:textId="6D9C34A2" w:rsidR="000F615B" w:rsidRPr="001573F0" w:rsidRDefault="000F615B" w:rsidP="000F615B">
      <w:pPr>
        <w:pStyle w:val="Ttulo2"/>
        <w:rPr>
          <w:rStyle w:val="Hyperlink"/>
          <w:color w:val="auto"/>
          <w:u w:val="none"/>
        </w:rPr>
      </w:pPr>
      <w:r>
        <w:fldChar w:fldCharType="begin"/>
      </w:r>
      <w:r>
        <w:instrText xml:space="preserve"> HYPERLINK  \l "_PROTÓTIPO_DO_HARDWARE" </w:instrText>
      </w:r>
      <w:r>
        <w:fldChar w:fldCharType="separate"/>
      </w:r>
      <w:bookmarkStart w:id="31" w:name="_Toc111845343"/>
      <w:bookmarkStart w:id="32" w:name="_Ref104578387"/>
      <w:bookmarkStart w:id="33" w:name="_Ref104577919"/>
      <w:bookmarkStart w:id="34" w:name="_Toc101876434"/>
      <w:r w:rsidRPr="001573F0">
        <w:rPr>
          <w:rStyle w:val="Hyperlink"/>
          <w:color w:val="auto"/>
          <w:u w:val="none"/>
        </w:rPr>
        <w:t>Protótipo do Hardware</w:t>
      </w:r>
      <w:bookmarkEnd w:id="29"/>
      <w:bookmarkEnd w:id="30"/>
      <w:bookmarkEnd w:id="31"/>
      <w:bookmarkEnd w:id="32"/>
      <w:bookmarkEnd w:id="33"/>
      <w:bookmarkEnd w:id="34"/>
    </w:p>
    <w:p w14:paraId="1E4B9466" w14:textId="77777777" w:rsidR="000F615B" w:rsidRPr="0062784F" w:rsidRDefault="000F615B" w:rsidP="000F615B">
      <w:pPr>
        <w:pStyle w:val="CORPO"/>
        <w:rPr>
          <w:u w:val="single"/>
        </w:rPr>
      </w:pPr>
      <w:r>
        <w:rPr>
          <w:rFonts w:eastAsiaTheme="majorEastAsia" w:cstheme="majorBidi"/>
          <w:b/>
          <w:bCs/>
          <w:szCs w:val="26"/>
        </w:rPr>
        <w:fldChar w:fldCharType="end"/>
      </w:r>
      <w:r>
        <w:t>Por meio de estudos da anatomia da mão humana baseado em pesquisas e dispositivos possíveis a serem implantados ao hardware principal, a placa Arduino foi definido os seguintes materiais a serem implementados à luva inteligente:</w:t>
      </w:r>
    </w:p>
    <w:p w14:paraId="5488C45A" w14:textId="77777777" w:rsidR="000F615B" w:rsidRDefault="000F615B" w:rsidP="00B574D0">
      <w:pPr>
        <w:pStyle w:val="Ttulo2"/>
      </w:pPr>
      <w:bookmarkStart w:id="35" w:name="_Toc111845344"/>
      <w:r w:rsidRPr="003774CD">
        <w:t>Sensor</w:t>
      </w:r>
      <w:bookmarkEnd w:id="35"/>
    </w:p>
    <w:p w14:paraId="1DE18C7C" w14:textId="77777777" w:rsidR="000F615B" w:rsidRPr="002B5483" w:rsidRDefault="000F615B" w:rsidP="000F615B">
      <w:pPr>
        <w:pStyle w:val="CORPO"/>
        <w:rPr>
          <w:bCs/>
        </w:rPr>
      </w:pPr>
      <w:r w:rsidRPr="003774CD">
        <w:t>O sensor é um componente usado para detectar algum estímulo ou alterações em seu ambiente, podendo ter várias aplicações, em indústrias, residências ou até mesmo para desenvolvimento de projetos pessoais.</w:t>
      </w:r>
    </w:p>
    <w:p w14:paraId="70D73814" w14:textId="15B90BA4" w:rsidR="000F615B" w:rsidRDefault="000F615B" w:rsidP="000F615B">
      <w:pPr>
        <w:pStyle w:val="CORPO"/>
      </w:pPr>
      <w:r w:rsidRPr="003774CD">
        <w:t>Existem vários tipos de sensores que respondem a estímulos diferentes, sendo eles: laser, calor, movimento, pressão, força, entre outros.</w:t>
      </w:r>
    </w:p>
    <w:p w14:paraId="37E631D8" w14:textId="77777777" w:rsidR="000F615B" w:rsidRDefault="000F615B" w:rsidP="000F615B">
      <w:pPr>
        <w:pStyle w:val="CORPO"/>
      </w:pPr>
      <w:r w:rsidRPr="003774CD">
        <w:t>Com todo o progresso de crescimento da tecnologia muitos sensores em escalas menores estão sendo desenvolvidos para substituir ou até mesmo agregar em novas demandas e projetos</w:t>
      </w:r>
      <w:r w:rsidRPr="00764582">
        <w:rPr>
          <w:rStyle w:val="Refdenotaderodap"/>
        </w:rPr>
        <w:footnoteReference w:id="2"/>
      </w:r>
      <w:r w:rsidRPr="003774CD">
        <w:t>.</w:t>
      </w:r>
    </w:p>
    <w:p w14:paraId="1512EDDC" w14:textId="77777777" w:rsidR="000F615B" w:rsidRDefault="000F615B" w:rsidP="000F615B">
      <w:pPr>
        <w:pStyle w:val="CORPO"/>
        <w:numPr>
          <w:ilvl w:val="0"/>
          <w:numId w:val="23"/>
        </w:numPr>
      </w:pPr>
      <w:r>
        <w:t>Sensores de Força:</w:t>
      </w:r>
    </w:p>
    <w:p w14:paraId="123BC1DA" w14:textId="77777777" w:rsidR="000F615B" w:rsidRDefault="000F615B" w:rsidP="000F615B">
      <w:pPr>
        <w:pStyle w:val="CORPO"/>
      </w:pPr>
      <w:r>
        <w:t>Responsável por capturar a força aplicada a esse dispositivo, seu funcionamento é similar a um potenciômetro que no caso, ao aplicar uma força a resistência do sensor diminui, e ao soltar o valor de resistência volta ao padrão.</w:t>
      </w:r>
    </w:p>
    <w:p w14:paraId="19889320" w14:textId="77777777" w:rsidR="000F615B" w:rsidRDefault="000F615B" w:rsidP="000F615B">
      <w:pPr>
        <w:pStyle w:val="CORPO"/>
        <w:numPr>
          <w:ilvl w:val="0"/>
          <w:numId w:val="23"/>
        </w:numPr>
      </w:pPr>
      <w:r>
        <w:t>Tira ou cinta de Velcro:</w:t>
      </w:r>
    </w:p>
    <w:p w14:paraId="2780FEAE" w14:textId="77777777" w:rsidR="000F615B" w:rsidRDefault="000F615B" w:rsidP="000F615B">
      <w:pPr>
        <w:pStyle w:val="CORPO"/>
      </w:pPr>
      <w:r>
        <w:lastRenderedPageBreak/>
        <w:t>Será utilizado para fixar os dispositivos nas extremidades da mão e garantir melhor fixação da luva ao paciente.</w:t>
      </w:r>
    </w:p>
    <w:p w14:paraId="1AB71AB3" w14:textId="77777777" w:rsidR="000F615B" w:rsidRDefault="000F615B" w:rsidP="000F615B">
      <w:pPr>
        <w:pStyle w:val="CORPO"/>
        <w:numPr>
          <w:ilvl w:val="0"/>
          <w:numId w:val="23"/>
        </w:numPr>
      </w:pPr>
      <w:r>
        <w:t>Polímero Emborrachado:</w:t>
      </w:r>
    </w:p>
    <w:p w14:paraId="7D88156C" w14:textId="77777777" w:rsidR="000F615B" w:rsidRDefault="000F615B" w:rsidP="000F615B">
      <w:pPr>
        <w:pStyle w:val="CORPO"/>
      </w:pPr>
      <w:r>
        <w:t>Esse material será responsável por cobrir a mão e servirá de apoio para as cintas de velcro.</w:t>
      </w:r>
    </w:p>
    <w:p w14:paraId="68AACC9D" w14:textId="77777777" w:rsidR="000F615B" w:rsidRDefault="000F615B" w:rsidP="000F615B">
      <w:pPr>
        <w:pStyle w:val="CORPO"/>
        <w:numPr>
          <w:ilvl w:val="0"/>
          <w:numId w:val="23"/>
        </w:numPr>
      </w:pPr>
      <w:r>
        <w:t>Cabos Múltiplos:</w:t>
      </w:r>
    </w:p>
    <w:p w14:paraId="7B7890F4" w14:textId="77777777" w:rsidR="000F615B" w:rsidRDefault="000F615B" w:rsidP="000F615B">
      <w:pPr>
        <w:pStyle w:val="CORPO"/>
      </w:pPr>
      <w:r>
        <w:t>Os cabos múltiplos conectarão todos os dispositivos de hardware à placa principal (Arduino).</w:t>
      </w:r>
    </w:p>
    <w:p w14:paraId="5B5DCC63" w14:textId="77777777" w:rsidR="000F615B" w:rsidRDefault="000F615B" w:rsidP="000F615B">
      <w:pPr>
        <w:pStyle w:val="CORPO"/>
        <w:numPr>
          <w:ilvl w:val="0"/>
          <w:numId w:val="23"/>
        </w:numPr>
      </w:pPr>
      <w:r>
        <w:t>Módulo Bluetooth:</w:t>
      </w:r>
    </w:p>
    <w:p w14:paraId="3876D399" w14:textId="77777777" w:rsidR="000F615B" w:rsidRDefault="000F615B" w:rsidP="000F615B">
      <w:pPr>
        <w:pStyle w:val="CORPO"/>
      </w:pPr>
      <w:r>
        <w:t>Esse módulo cria um sinal Bluetooth que pode ser conectado a outro que receba e identifique esse sinal.</w:t>
      </w:r>
    </w:p>
    <w:p w14:paraId="41A0620F" w14:textId="77777777" w:rsidR="000F615B" w:rsidRDefault="000F615B" w:rsidP="000F615B">
      <w:pPr>
        <w:pStyle w:val="CORPO"/>
        <w:numPr>
          <w:ilvl w:val="0"/>
          <w:numId w:val="23"/>
        </w:numPr>
      </w:pPr>
      <w:r>
        <w:t>Acelerômetro e Giroscópio:</w:t>
      </w:r>
    </w:p>
    <w:p w14:paraId="40DEAC3F" w14:textId="77777777" w:rsidR="000F615B" w:rsidRDefault="000F615B" w:rsidP="000F615B">
      <w:pPr>
        <w:pStyle w:val="CORPO"/>
      </w:pPr>
      <w:r>
        <w:t>Esse dispositivo permite a leitura espacial (x, y, z) da localização onde ele se encontra, por meio da relação à aceleração e força da gravidade.</w:t>
      </w:r>
    </w:p>
    <w:p w14:paraId="3982BBB6" w14:textId="77777777" w:rsidR="000F615B" w:rsidRDefault="000F615B" w:rsidP="000F615B">
      <w:pPr>
        <w:pStyle w:val="CORPO"/>
        <w:numPr>
          <w:ilvl w:val="0"/>
          <w:numId w:val="23"/>
        </w:numPr>
      </w:pPr>
      <w:r>
        <w:t>Sensor Flex:</w:t>
      </w:r>
    </w:p>
    <w:p w14:paraId="67681240" w14:textId="77777777" w:rsidR="000F615B" w:rsidRDefault="000F615B" w:rsidP="000F615B">
      <w:pPr>
        <w:pStyle w:val="CORPO"/>
      </w:pPr>
      <w:r>
        <w:t>Este tipo de sensor é capaz de reconhecer torções e flexões mediante a alteração de sua resistência, sendo normalmente preso a uma superfície captando o movimento da mesma.</w:t>
      </w:r>
    </w:p>
    <w:p w14:paraId="1E9118FD" w14:textId="77777777" w:rsidR="000F615B" w:rsidRPr="00D6711B" w:rsidRDefault="000F615B" w:rsidP="000F615B">
      <w:pPr>
        <w:pStyle w:val="CORPO"/>
        <w:ind w:firstLine="0"/>
        <w:rPr>
          <w:b/>
        </w:rPr>
      </w:pPr>
      <w:r w:rsidRPr="00D6711B">
        <w:rPr>
          <w:b/>
        </w:rPr>
        <w:t>Ardu</w:t>
      </w:r>
      <w:r>
        <w:rPr>
          <w:b/>
        </w:rPr>
        <w:t>i</w:t>
      </w:r>
      <w:r w:rsidRPr="00D6711B">
        <w:rPr>
          <w:b/>
        </w:rPr>
        <w:t>no</w:t>
      </w:r>
    </w:p>
    <w:p w14:paraId="3F785F6D" w14:textId="77777777" w:rsidR="000F615B" w:rsidRDefault="000F615B" w:rsidP="000F615B">
      <w:pPr>
        <w:pStyle w:val="CORPO"/>
      </w:pPr>
      <w:r>
        <w:t>O Arduino é plataforma eletrônica de hardware livre (Open hardware) tendo uma grande facilidade na sua programação e integração com software, destinado a qualquer pessoa interessada em criar um projeto, não sendo necessário um conhecimento avançado. Sua arquitetura é composta por um microcontrolador e interfaces de entrada e saída, como também conexões comuns a usuário final (conector USB, pinos de entrada e saída, conector de alimentação, pinos de alimentação e entradas analógicas). O projeto Arduino com diferentes modelos de placas e sua própria IDE compõem o kit básico de prototipagem para usuários leigos ou iniciantes que desejam implementar soluções que envolvam eletrônica discreta por meio de conceitos básicos de programação. Não existe nenhuma limitação com relação ao Arduino funcionar em sistemas operacionais, podendo operar em Windows, Linux e MAC OS</w:t>
      </w:r>
      <w:r w:rsidRPr="00764582">
        <w:rPr>
          <w:rStyle w:val="Refdenotaderodap"/>
        </w:rPr>
        <w:footnoteReference w:id="3"/>
      </w:r>
      <w:r>
        <w:t>.</w:t>
      </w:r>
    </w:p>
    <w:p w14:paraId="07F1B750" w14:textId="2AF19C2D" w:rsidR="000F615B" w:rsidRDefault="000F615B" w:rsidP="000F615B">
      <w:pPr>
        <w:pStyle w:val="CORPO"/>
        <w:rPr>
          <w:rFonts w:eastAsia="Arial" w:cs="Arial"/>
        </w:rPr>
      </w:pPr>
      <w:r>
        <w:lastRenderedPageBreak/>
        <w:t xml:space="preserve">A imagem do protótipo se encontra em anexo ao fim do arquivo: </w:t>
      </w:r>
      <w:r w:rsidR="00C53B52">
        <w:fldChar w:fldCharType="begin"/>
      </w:r>
      <w:r w:rsidR="00C53B52">
        <w:instrText xml:space="preserve"> REF _Ref111842591 \h </w:instrText>
      </w:r>
      <w:r w:rsidR="00C53B52">
        <w:fldChar w:fldCharType="separate"/>
      </w:r>
      <w:r w:rsidR="001472C6" w:rsidRPr="00293E74">
        <w:t>Apêndice</w:t>
      </w:r>
      <w:r w:rsidR="001472C6">
        <w:t xml:space="preserve"> I – </w:t>
      </w:r>
      <w:r w:rsidR="001472C6" w:rsidRPr="0094634F">
        <w:t>PROTÓTIPO</w:t>
      </w:r>
      <w:r w:rsidR="00C53B52">
        <w:fldChar w:fldCharType="end"/>
      </w:r>
      <w:r>
        <w:t>.</w:t>
      </w:r>
    </w:p>
    <w:p w14:paraId="7700594F" w14:textId="781E0B70" w:rsidR="000F615B" w:rsidRDefault="00501264" w:rsidP="00501264">
      <w:pPr>
        <w:pStyle w:val="Ttulo2"/>
      </w:pPr>
      <w:bookmarkStart w:id="36" w:name="_Toc111845345"/>
      <w:r>
        <w:t>Materiais</w:t>
      </w:r>
      <w:bookmarkEnd w:id="36"/>
    </w:p>
    <w:p w14:paraId="6BE26FA8" w14:textId="5F12CC7B" w:rsidR="00501264" w:rsidRDefault="00501264" w:rsidP="00501264">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8</w:t>
      </w:r>
      <w:r w:rsidR="00790471">
        <w:fldChar w:fldCharType="end"/>
      </w:r>
      <w:r>
        <w:t xml:space="preserve"> - </w:t>
      </w:r>
      <w:r w:rsidRPr="006740BE">
        <w:t>Disposição dos materiais</w:t>
      </w:r>
    </w:p>
    <w:p w14:paraId="6158B565" w14:textId="33CC1542" w:rsidR="000F615B" w:rsidRDefault="00501264" w:rsidP="00501264">
      <w:pPr>
        <w:pStyle w:val="IMGTBLGRF"/>
      </w:pPr>
      <w:r>
        <w:drawing>
          <wp:inline distT="0" distB="0" distL="0" distR="0" wp14:anchorId="52BE7349" wp14:editId="33FE456B">
            <wp:extent cx="6023610" cy="4505325"/>
            <wp:effectExtent l="0" t="0" r="0" b="952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023610" cy="4505325"/>
                    </a:xfrm>
                    <a:prstGeom prst="rect">
                      <a:avLst/>
                    </a:prstGeom>
                    <a:noFill/>
                  </pic:spPr>
                </pic:pic>
              </a:graphicData>
            </a:graphic>
          </wp:inline>
        </w:drawing>
      </w:r>
    </w:p>
    <w:p w14:paraId="37585D78" w14:textId="2F505420" w:rsidR="00501264" w:rsidRDefault="00501264" w:rsidP="00501264">
      <w:pPr>
        <w:pStyle w:val="Fonte"/>
      </w:pPr>
      <w:r w:rsidRPr="00743ABA">
        <w:t>Fonte:</w:t>
      </w:r>
      <w:r>
        <w:t xml:space="preserve"> </w:t>
      </w:r>
      <w:r w:rsidRPr="00AC53BD">
        <w:t>Elaboração própria.</w:t>
      </w:r>
    </w:p>
    <w:p w14:paraId="650C0FDA" w14:textId="22E1D2A0" w:rsidR="00E45D13" w:rsidRDefault="00E45D13" w:rsidP="00E45D13">
      <w:pPr>
        <w:pStyle w:val="Legenda"/>
        <w:keepNext/>
      </w:pPr>
      <w:r>
        <w:t xml:space="preserve">Tabela </w:t>
      </w:r>
      <w:r>
        <w:fldChar w:fldCharType="begin"/>
      </w:r>
      <w:r>
        <w:instrText xml:space="preserve"> SEQ Tabela \* ARABIC </w:instrText>
      </w:r>
      <w:r>
        <w:fldChar w:fldCharType="separate"/>
      </w:r>
      <w:r w:rsidR="001472C6">
        <w:rPr>
          <w:noProof/>
        </w:rPr>
        <w:t>1</w:t>
      </w:r>
      <w:r>
        <w:fldChar w:fldCharType="end"/>
      </w:r>
      <w:r>
        <w:t xml:space="preserve"> - </w:t>
      </w:r>
      <w:r w:rsidRPr="007D4E88">
        <w:t>Possíveis Componentes</w:t>
      </w:r>
    </w:p>
    <w:tbl>
      <w:tblPr>
        <w:tblStyle w:val="TabelaSimples5"/>
        <w:tblW w:w="8618" w:type="dxa"/>
        <w:tblLayout w:type="fixed"/>
        <w:tblLook w:val="06A0" w:firstRow="1" w:lastRow="0" w:firstColumn="1" w:lastColumn="0" w:noHBand="1" w:noVBand="1"/>
      </w:tblPr>
      <w:tblGrid>
        <w:gridCol w:w="1867"/>
        <w:gridCol w:w="4297"/>
        <w:gridCol w:w="2454"/>
      </w:tblGrid>
      <w:tr w:rsidR="00501264" w:rsidRPr="006550A9" w14:paraId="03D3E989" w14:textId="77777777" w:rsidTr="00501264">
        <w:trPr>
          <w:cnfStyle w:val="100000000000" w:firstRow="1" w:lastRow="0" w:firstColumn="0" w:lastColumn="0" w:oddVBand="0" w:evenVBand="0" w:oddHBand="0" w:evenHBand="0" w:firstRowFirstColumn="0" w:firstRowLastColumn="0" w:lastRowFirstColumn="0" w:lastRowLastColumn="0"/>
          <w:trHeight w:val="554"/>
        </w:trPr>
        <w:tc>
          <w:tcPr>
            <w:cnfStyle w:val="001000000100" w:firstRow="0" w:lastRow="0" w:firstColumn="1" w:lastColumn="0" w:oddVBand="0" w:evenVBand="0" w:oddHBand="0" w:evenHBand="0" w:firstRowFirstColumn="1" w:firstRowLastColumn="0" w:lastRowFirstColumn="0" w:lastRowLastColumn="0"/>
            <w:tcW w:w="1867" w:type="dxa"/>
          </w:tcPr>
          <w:p w14:paraId="013F51A2" w14:textId="77777777" w:rsidR="00501264" w:rsidRPr="006550A9" w:rsidRDefault="00501264" w:rsidP="006550A9">
            <w:pPr>
              <w:pStyle w:val="IMGTBLGRF"/>
            </w:pPr>
            <w:r w:rsidRPr="006550A9">
              <w:t>Componente</w:t>
            </w:r>
          </w:p>
        </w:tc>
        <w:tc>
          <w:tcPr>
            <w:tcW w:w="4297" w:type="dxa"/>
          </w:tcPr>
          <w:p w14:paraId="752B77A9" w14:textId="77777777" w:rsidR="00501264" w:rsidRPr="006550A9" w:rsidRDefault="00501264" w:rsidP="006550A9">
            <w:pPr>
              <w:pStyle w:val="IMGTBLGRF"/>
              <w:cnfStyle w:val="100000000000" w:firstRow="1" w:lastRow="0" w:firstColumn="0" w:lastColumn="0" w:oddVBand="0" w:evenVBand="0" w:oddHBand="0" w:evenHBand="0" w:firstRowFirstColumn="0" w:firstRowLastColumn="0" w:lastRowFirstColumn="0" w:lastRowLastColumn="0"/>
            </w:pPr>
            <w:r w:rsidRPr="006550A9">
              <w:t>Modelo</w:t>
            </w:r>
          </w:p>
        </w:tc>
        <w:tc>
          <w:tcPr>
            <w:tcW w:w="2454" w:type="dxa"/>
          </w:tcPr>
          <w:p w14:paraId="1F9A76FF" w14:textId="77777777" w:rsidR="00501264" w:rsidRPr="006550A9" w:rsidRDefault="00501264" w:rsidP="006550A9">
            <w:pPr>
              <w:pStyle w:val="IMGTBLGRF"/>
              <w:cnfStyle w:val="100000000000" w:firstRow="1" w:lastRow="0" w:firstColumn="0" w:lastColumn="0" w:oddVBand="0" w:evenVBand="0" w:oddHBand="0" w:evenHBand="0" w:firstRowFirstColumn="0" w:firstRowLastColumn="0" w:lastRowFirstColumn="0" w:lastRowLastColumn="0"/>
            </w:pPr>
            <w:r w:rsidRPr="006550A9">
              <w:t>Identificação Comercial</w:t>
            </w:r>
          </w:p>
        </w:tc>
      </w:tr>
      <w:tr w:rsidR="00501264" w:rsidRPr="006550A9" w14:paraId="4C186FD1"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73B2D886" w14:textId="77777777" w:rsidR="00501264" w:rsidRPr="006550A9" w:rsidRDefault="00501264" w:rsidP="006550A9">
            <w:pPr>
              <w:pStyle w:val="IMGTBLGRF"/>
            </w:pPr>
            <w:r w:rsidRPr="006550A9">
              <w:t>Placa</w:t>
            </w:r>
          </w:p>
        </w:tc>
        <w:tc>
          <w:tcPr>
            <w:tcW w:w="4297" w:type="dxa"/>
          </w:tcPr>
          <w:p w14:paraId="2F298FE1"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UNO R3</w:t>
            </w:r>
          </w:p>
        </w:tc>
        <w:tc>
          <w:tcPr>
            <w:tcW w:w="2454" w:type="dxa"/>
          </w:tcPr>
          <w:p w14:paraId="688186AC"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BlackBoard UNO R3</w:t>
            </w:r>
          </w:p>
        </w:tc>
      </w:tr>
      <w:tr w:rsidR="00501264" w:rsidRPr="006550A9" w14:paraId="5667B366"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60867E04" w14:textId="77777777" w:rsidR="00501264" w:rsidRPr="006550A9" w:rsidRDefault="00501264" w:rsidP="006550A9">
            <w:pPr>
              <w:pStyle w:val="IMGTBLGRF"/>
            </w:pPr>
            <w:r w:rsidRPr="006550A9">
              <w:t>Módulo</w:t>
            </w:r>
          </w:p>
        </w:tc>
        <w:tc>
          <w:tcPr>
            <w:tcW w:w="4297" w:type="dxa"/>
          </w:tcPr>
          <w:p w14:paraId="229D382C"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Bluetooth HC-05 RS232</w:t>
            </w:r>
          </w:p>
        </w:tc>
        <w:tc>
          <w:tcPr>
            <w:tcW w:w="2454" w:type="dxa"/>
          </w:tcPr>
          <w:p w14:paraId="0480A5DD"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t>
            </w:r>
          </w:p>
        </w:tc>
      </w:tr>
      <w:tr w:rsidR="00501264" w:rsidRPr="006550A9" w14:paraId="1D7A4E41"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635A3F06" w14:textId="77777777" w:rsidR="00501264" w:rsidRPr="006550A9" w:rsidRDefault="00501264" w:rsidP="006550A9">
            <w:pPr>
              <w:pStyle w:val="IMGTBLGRF"/>
            </w:pPr>
            <w:r w:rsidRPr="006550A9">
              <w:t>Módulo</w:t>
            </w:r>
          </w:p>
        </w:tc>
        <w:tc>
          <w:tcPr>
            <w:tcW w:w="4297" w:type="dxa"/>
          </w:tcPr>
          <w:p w14:paraId="1830A365"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 xml:space="preserve"> Bluetooth HC-08 4.0 BLE</w:t>
            </w:r>
          </w:p>
        </w:tc>
        <w:tc>
          <w:tcPr>
            <w:tcW w:w="2454" w:type="dxa"/>
          </w:tcPr>
          <w:p w14:paraId="1CF927D8"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t>
            </w:r>
          </w:p>
        </w:tc>
      </w:tr>
      <w:tr w:rsidR="00501264" w:rsidRPr="006550A9" w14:paraId="2207C495"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7818E3B5" w14:textId="77777777" w:rsidR="00501264" w:rsidRPr="006550A9" w:rsidRDefault="00501264" w:rsidP="006550A9">
            <w:pPr>
              <w:pStyle w:val="IMGTBLGRF"/>
            </w:pPr>
            <w:r w:rsidRPr="006550A9">
              <w:t>Módulo</w:t>
            </w:r>
          </w:p>
        </w:tc>
        <w:tc>
          <w:tcPr>
            <w:tcW w:w="4297" w:type="dxa"/>
          </w:tcPr>
          <w:p w14:paraId="6DE49D9F"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SparkFun Bluetooth Mate Silver</w:t>
            </w:r>
          </w:p>
        </w:tc>
        <w:tc>
          <w:tcPr>
            <w:tcW w:w="2454" w:type="dxa"/>
          </w:tcPr>
          <w:p w14:paraId="767FDB2A"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RL-12576 ROHS</w:t>
            </w:r>
          </w:p>
        </w:tc>
      </w:tr>
      <w:tr w:rsidR="00501264" w:rsidRPr="006550A9" w14:paraId="1F39CB7E"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1F0D5861" w14:textId="77777777" w:rsidR="00501264" w:rsidRPr="006550A9" w:rsidRDefault="00501264" w:rsidP="006550A9">
            <w:pPr>
              <w:pStyle w:val="IMGTBLGRF"/>
            </w:pPr>
            <w:r w:rsidRPr="006550A9">
              <w:t>Sensor</w:t>
            </w:r>
          </w:p>
        </w:tc>
        <w:tc>
          <w:tcPr>
            <w:tcW w:w="4297" w:type="dxa"/>
          </w:tcPr>
          <w:p w14:paraId="5E044951"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BNO080</w:t>
            </w:r>
          </w:p>
        </w:tc>
        <w:tc>
          <w:tcPr>
            <w:tcW w:w="2454" w:type="dxa"/>
          </w:tcPr>
          <w:p w14:paraId="657D9E96"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 xml:space="preserve">BNO08X family </w:t>
            </w:r>
          </w:p>
        </w:tc>
      </w:tr>
      <w:tr w:rsidR="00501264" w:rsidRPr="006550A9" w14:paraId="336E4898"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074062F0" w14:textId="77777777" w:rsidR="00501264" w:rsidRPr="006550A9" w:rsidRDefault="00501264" w:rsidP="006550A9">
            <w:pPr>
              <w:pStyle w:val="IMGTBLGRF"/>
            </w:pPr>
            <w:r w:rsidRPr="006550A9">
              <w:t>Sensor</w:t>
            </w:r>
          </w:p>
        </w:tc>
        <w:tc>
          <w:tcPr>
            <w:tcW w:w="4297" w:type="dxa"/>
          </w:tcPr>
          <w:p w14:paraId="4C205393"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MPU-6050</w:t>
            </w:r>
          </w:p>
        </w:tc>
        <w:tc>
          <w:tcPr>
            <w:tcW w:w="2454" w:type="dxa"/>
          </w:tcPr>
          <w:p w14:paraId="0F3305B2"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t>
            </w:r>
          </w:p>
        </w:tc>
      </w:tr>
      <w:tr w:rsidR="00501264" w:rsidRPr="006550A9" w14:paraId="24373B96"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28E3BB46" w14:textId="77777777" w:rsidR="00501264" w:rsidRPr="006550A9" w:rsidRDefault="00501264" w:rsidP="006550A9">
            <w:pPr>
              <w:pStyle w:val="IMGTBLGRF"/>
            </w:pPr>
            <w:r w:rsidRPr="006550A9">
              <w:t>Sensor</w:t>
            </w:r>
          </w:p>
        </w:tc>
        <w:tc>
          <w:tcPr>
            <w:tcW w:w="4297" w:type="dxa"/>
          </w:tcPr>
          <w:p w14:paraId="43942DEB"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Force Sensitive Resistor (0.1N - 10N)</w:t>
            </w:r>
          </w:p>
        </w:tc>
        <w:tc>
          <w:tcPr>
            <w:tcW w:w="2454" w:type="dxa"/>
          </w:tcPr>
          <w:p w14:paraId="26B260C5"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t>
            </w:r>
          </w:p>
        </w:tc>
      </w:tr>
      <w:tr w:rsidR="00501264" w:rsidRPr="006550A9" w14:paraId="7AECC299"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75F5B10C" w14:textId="77777777" w:rsidR="00501264" w:rsidRPr="006550A9" w:rsidRDefault="00501264" w:rsidP="006550A9">
            <w:pPr>
              <w:pStyle w:val="IMGTBLGRF"/>
            </w:pPr>
            <w:r w:rsidRPr="006550A9">
              <w:t>Sensor</w:t>
            </w:r>
          </w:p>
        </w:tc>
        <w:tc>
          <w:tcPr>
            <w:tcW w:w="4297" w:type="dxa"/>
          </w:tcPr>
          <w:p w14:paraId="6D96051B"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DF9-40</w:t>
            </w:r>
          </w:p>
        </w:tc>
        <w:tc>
          <w:tcPr>
            <w:tcW w:w="2454" w:type="dxa"/>
          </w:tcPr>
          <w:p w14:paraId="2F4EBE71"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Aramox</w:t>
            </w:r>
          </w:p>
        </w:tc>
      </w:tr>
      <w:tr w:rsidR="00501264" w:rsidRPr="006550A9" w14:paraId="0EE9CE1C" w14:textId="77777777" w:rsidTr="00501264">
        <w:tc>
          <w:tcPr>
            <w:cnfStyle w:val="001000000000" w:firstRow="0" w:lastRow="0" w:firstColumn="1" w:lastColumn="0" w:oddVBand="0" w:evenVBand="0" w:oddHBand="0" w:evenHBand="0" w:firstRowFirstColumn="0" w:firstRowLastColumn="0" w:lastRowFirstColumn="0" w:lastRowLastColumn="0"/>
            <w:tcW w:w="1867" w:type="dxa"/>
          </w:tcPr>
          <w:p w14:paraId="67F267B5" w14:textId="77777777" w:rsidR="00501264" w:rsidRPr="006550A9" w:rsidRDefault="00501264" w:rsidP="006550A9">
            <w:pPr>
              <w:pStyle w:val="IMGTBLGRF"/>
            </w:pPr>
            <w:r w:rsidRPr="006550A9">
              <w:t>Sensor</w:t>
            </w:r>
          </w:p>
        </w:tc>
        <w:tc>
          <w:tcPr>
            <w:tcW w:w="4297" w:type="dxa"/>
          </w:tcPr>
          <w:p w14:paraId="59817BF8"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Flex Sensor 2.2"</w:t>
            </w:r>
          </w:p>
        </w:tc>
        <w:tc>
          <w:tcPr>
            <w:tcW w:w="2454" w:type="dxa"/>
          </w:tcPr>
          <w:p w14:paraId="577DC48A" w14:textId="77777777" w:rsidR="00501264" w:rsidRPr="006550A9" w:rsidRDefault="00501264" w:rsidP="006550A9">
            <w:pPr>
              <w:pStyle w:val="IMGTBLGRF"/>
              <w:cnfStyle w:val="000000000000" w:firstRow="0" w:lastRow="0" w:firstColumn="0" w:lastColumn="0" w:oddVBand="0" w:evenVBand="0" w:oddHBand="0" w:evenHBand="0" w:firstRowFirstColumn="0" w:firstRowLastColumn="0" w:lastRowFirstColumn="0" w:lastRowLastColumn="0"/>
            </w:pPr>
            <w:r w:rsidRPr="006550A9">
              <w:t>—</w:t>
            </w:r>
          </w:p>
        </w:tc>
      </w:tr>
    </w:tbl>
    <w:p w14:paraId="37B816E2" w14:textId="450872F1" w:rsidR="00501264" w:rsidRDefault="00E45D13" w:rsidP="00E45D13">
      <w:pPr>
        <w:pStyle w:val="Fonte"/>
      </w:pPr>
      <w:r>
        <w:t xml:space="preserve">Fonte: </w:t>
      </w:r>
      <w:r w:rsidRPr="00AC53BD">
        <w:t>Elaboração própria.</w:t>
      </w:r>
    </w:p>
    <w:p w14:paraId="349EBDB3" w14:textId="2C253EF7" w:rsidR="000F6146" w:rsidRPr="00FD17E8" w:rsidRDefault="000F6146" w:rsidP="005862D7">
      <w:pPr>
        <w:pStyle w:val="Ttulo3"/>
        <w:rPr>
          <w:rFonts w:eastAsia="Arial"/>
          <w:lang w:val="en-US"/>
        </w:rPr>
      </w:pPr>
      <w:r w:rsidRPr="00FD17E8">
        <w:rPr>
          <w:rFonts w:eastAsia="Arial"/>
          <w:lang w:val="en-US"/>
        </w:rPr>
        <w:lastRenderedPageBreak/>
        <w:t>Arduino</w:t>
      </w:r>
      <w:r w:rsidR="005862D7" w:rsidRPr="00FD17E8">
        <w:rPr>
          <w:rFonts w:eastAsia="Arial"/>
          <w:lang w:val="en-US"/>
        </w:rPr>
        <w:t xml:space="preserve"> Black Board UNO R3 V2</w:t>
      </w:r>
    </w:p>
    <w:p w14:paraId="4EE3B274" w14:textId="386277E7" w:rsidR="00E45D13" w:rsidRPr="00877E7C" w:rsidRDefault="00E45D13" w:rsidP="00E45D13">
      <w:pPr>
        <w:pStyle w:val="CORPO"/>
        <w:rPr>
          <w:rFonts w:eastAsia="Arial" w:cs="Arial"/>
        </w:rPr>
      </w:pPr>
      <w:r w:rsidRPr="00877E7C">
        <w:rPr>
          <w:rFonts w:eastAsia="Arial" w:cs="Arial"/>
        </w:rPr>
        <w:t xml:space="preserve">Há vários modelos de placas de Arduino fabricadas até hoje, Arduino UNO, Arduino Mega, Arduino Leonardo, Arduino Nano, Arduino Pro Mini e o Arduino </w:t>
      </w:r>
      <w:proofErr w:type="spellStart"/>
      <w:r w:rsidRPr="00877E7C">
        <w:rPr>
          <w:rFonts w:eastAsia="Arial" w:cs="Arial"/>
        </w:rPr>
        <w:t>LilyPad</w:t>
      </w:r>
      <w:proofErr w:type="spellEnd"/>
      <w:r w:rsidRPr="00877E7C">
        <w:rPr>
          <w:rFonts w:eastAsia="Arial" w:cs="Arial"/>
        </w:rPr>
        <w:t xml:space="preserve">.  </w:t>
      </w:r>
    </w:p>
    <w:p w14:paraId="3BC01EB3" w14:textId="3B4EB362" w:rsidR="00E45D13" w:rsidRPr="00E45D13" w:rsidRDefault="00E45D13" w:rsidP="00D23431">
      <w:pPr>
        <w:pStyle w:val="CORPO"/>
        <w:rPr>
          <w:rFonts w:eastAsia="Arial" w:cs="Arial"/>
        </w:rPr>
      </w:pPr>
      <w:r w:rsidRPr="00877E7C">
        <w:rPr>
          <w:rFonts w:eastAsia="Arial" w:cs="Arial"/>
        </w:rPr>
        <w:t>O Arduino Black Board Uno R3 V2 é ideal para quem está começando ou fazendo um primeiro projeto, ele tem uma ótima capacidade de processamento, fácil desenvolvimento da programação, e de total compatibilidade com Shields e Sensores</w:t>
      </w:r>
      <w:r w:rsidRPr="00764582">
        <w:rPr>
          <w:rStyle w:val="Refdenotaderodap"/>
        </w:rPr>
        <w:footnoteReference w:id="4"/>
      </w:r>
      <w:r w:rsidRPr="00877E7C">
        <w:rPr>
          <w:rFonts w:eastAsia="Arial" w:cs="Arial"/>
        </w:rPr>
        <w:t>.</w:t>
      </w:r>
    </w:p>
    <w:p w14:paraId="411DF4F7" w14:textId="765369C1" w:rsidR="00E45D13" w:rsidRDefault="00E45D13" w:rsidP="00E45D13">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29</w:t>
      </w:r>
      <w:r w:rsidR="00790471">
        <w:fldChar w:fldCharType="end"/>
      </w:r>
      <w:r>
        <w:t xml:space="preserve"> - </w:t>
      </w:r>
      <w:r w:rsidRPr="009F5DED">
        <w:t>Placa Black Board UNO R3 V2</w:t>
      </w:r>
    </w:p>
    <w:p w14:paraId="17A88A92" w14:textId="52DB14ED" w:rsidR="00DA64D2" w:rsidRDefault="00E45D13" w:rsidP="00935C6A">
      <w:pPr>
        <w:pStyle w:val="IMGTBLGRF"/>
      </w:pPr>
      <w:r w:rsidRPr="00935C6A">
        <w:drawing>
          <wp:inline distT="0" distB="0" distL="0" distR="0" wp14:anchorId="27A501F9" wp14:editId="20CA74F6">
            <wp:extent cx="4031673" cy="2483111"/>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50611" cy="2494775"/>
                    </a:xfrm>
                    <a:prstGeom prst="rect">
                      <a:avLst/>
                    </a:prstGeom>
                    <a:noFill/>
                  </pic:spPr>
                </pic:pic>
              </a:graphicData>
            </a:graphic>
          </wp:inline>
        </w:drawing>
      </w:r>
    </w:p>
    <w:p w14:paraId="7ED43CA1" w14:textId="52DDF78A" w:rsidR="00E45D13" w:rsidRPr="00327D67" w:rsidRDefault="00E45D13" w:rsidP="00E45D13">
      <w:pPr>
        <w:pStyle w:val="Fonte"/>
        <w:rPr>
          <w:rFonts w:eastAsia="Arial" w:cs="Arial"/>
          <w:b/>
          <w:sz w:val="24"/>
        </w:rPr>
      </w:pPr>
      <w:r w:rsidRPr="00743ABA">
        <w:t>Fonte:</w:t>
      </w:r>
      <w:r>
        <w:t xml:space="preserve"> </w:t>
      </w:r>
      <w:r w:rsidRPr="00327D67">
        <w:t xml:space="preserve">BlackBoard UNO R3 - Placas e módulos - Originais RoboCore </w:t>
      </w:r>
      <w:r w:rsidR="00E43FF5">
        <w:t>-</w:t>
      </w:r>
      <w:r w:rsidRPr="00327D67">
        <w:t xml:space="preserve"> RoboCore</w:t>
      </w:r>
      <w:r>
        <w:t>,</w:t>
      </w:r>
      <w:r w:rsidRPr="00327D67">
        <w:t xml:space="preserve"> c2022. </w:t>
      </w:r>
      <w:r>
        <w:t>Disponível em:</w:t>
      </w:r>
      <w:r w:rsidRPr="00327D67">
        <w:t>&lt;</w:t>
      </w:r>
      <w:r w:rsidRPr="00C80166">
        <w:t>h</w:t>
      </w:r>
      <w:r w:rsidRPr="00327D67">
        <w:t xml:space="preserve">ttps://www.robocore.net/placa-robocore/arduino-blackboard </w:t>
      </w:r>
      <w:r>
        <w:t>&gt;. Acesso em: 23 abr. 2022</w:t>
      </w:r>
      <w:r w:rsidRPr="00327D67">
        <w:t>.</w:t>
      </w:r>
    </w:p>
    <w:p w14:paraId="39BEB7D1" w14:textId="6C99C956" w:rsidR="00E45D13" w:rsidRDefault="00E45D13" w:rsidP="00E45D13">
      <w:pPr>
        <w:pStyle w:val="Fonte"/>
      </w:pPr>
    </w:p>
    <w:p w14:paraId="2CBBB02D" w14:textId="54230B93" w:rsidR="00E45D13" w:rsidRDefault="00E45D13" w:rsidP="000358B2">
      <w:pPr>
        <w:pStyle w:val="CORPO"/>
      </w:pPr>
      <w:bookmarkStart w:id="37" w:name="_Hlk113621249"/>
      <w:r w:rsidRPr="00D4097D">
        <w:rPr>
          <w:color w:val="303133"/>
          <w:shd w:val="clear" w:color="auto" w:fill="FFFFFF"/>
        </w:rPr>
        <w:t xml:space="preserve">A </w:t>
      </w:r>
      <w:r>
        <w:rPr>
          <w:color w:val="303133"/>
          <w:shd w:val="clear" w:color="auto" w:fill="FFFFFF"/>
        </w:rPr>
        <w:t>tabela</w:t>
      </w:r>
      <w:r w:rsidRPr="00D4097D">
        <w:rPr>
          <w:color w:val="303133"/>
          <w:shd w:val="clear" w:color="auto" w:fill="FFFFFF"/>
        </w:rPr>
        <w:t xml:space="preserve"> </w:t>
      </w:r>
      <w:r w:rsidR="008059D7">
        <w:rPr>
          <w:color w:val="303133"/>
          <w:shd w:val="clear" w:color="auto" w:fill="FFFFFF"/>
        </w:rPr>
        <w:t>5</w:t>
      </w:r>
      <w:r w:rsidRPr="00D4097D">
        <w:rPr>
          <w:color w:val="303133"/>
          <w:shd w:val="clear" w:color="auto" w:fill="FFFFFF"/>
        </w:rPr>
        <w:t xml:space="preserve"> mostra </w:t>
      </w:r>
      <w:r>
        <w:rPr>
          <w:color w:val="303133"/>
          <w:shd w:val="clear" w:color="auto" w:fill="FFFFFF"/>
        </w:rPr>
        <w:t>as especificações técnicas da placa</w:t>
      </w:r>
      <w:r w:rsidRPr="00D4097D">
        <w:rPr>
          <w:color w:val="303133"/>
          <w:shd w:val="clear" w:color="auto" w:fill="FFFFFF"/>
        </w:rPr>
        <w:t xml:space="preserve"> </w:t>
      </w:r>
      <w:r w:rsidR="00910F7D">
        <w:rPr>
          <w:color w:val="303133"/>
          <w:shd w:val="clear" w:color="auto" w:fill="FFFFFF"/>
        </w:rPr>
        <w:t xml:space="preserve">Arduino </w:t>
      </w:r>
      <w:r w:rsidRPr="00D4097D">
        <w:rPr>
          <w:color w:val="303133"/>
          <w:shd w:val="clear" w:color="auto" w:fill="FFFFFF"/>
        </w:rPr>
        <w:t>Black</w:t>
      </w:r>
      <w:r w:rsidRPr="00D4097D">
        <w:t xml:space="preserve"> Board UNO R3 V2</w:t>
      </w:r>
      <w:r w:rsidRPr="00221DF5">
        <w:t xml:space="preserve"> </w:t>
      </w:r>
      <w:r>
        <w:t xml:space="preserve">que </w:t>
      </w:r>
      <w:r w:rsidRPr="00221DF5">
        <w:t>se encontra em anexo ao fim do arquivo</w:t>
      </w:r>
      <w:r w:rsidRPr="001B5FF6">
        <w:t xml:space="preserve">: </w:t>
      </w:r>
      <w:hyperlink w:anchor="ANEXO_TABELA" w:history="1">
        <w:r w:rsidR="00C53B52">
          <w:rPr>
            <w:rStyle w:val="Hyperlink"/>
            <w:rFonts w:cs="Arial"/>
            <w:b/>
            <w:bCs/>
            <w:color w:val="auto"/>
            <w:u w:val="none"/>
          </w:rPr>
          <w:fldChar w:fldCharType="begin"/>
        </w:r>
        <w:r w:rsidR="00C53B52">
          <w:instrText xml:space="preserve"> REF _Ref111842605 \h </w:instrText>
        </w:r>
        <w:r w:rsidR="00C53B52">
          <w:rPr>
            <w:rStyle w:val="Hyperlink"/>
            <w:rFonts w:cs="Arial"/>
            <w:b/>
            <w:bCs/>
            <w:color w:val="auto"/>
            <w:u w:val="none"/>
          </w:rPr>
        </w:r>
        <w:r w:rsidR="00C53B52">
          <w:rPr>
            <w:rStyle w:val="Hyperlink"/>
            <w:rFonts w:cs="Arial"/>
            <w:b/>
            <w:bCs/>
            <w:color w:val="auto"/>
            <w:u w:val="none"/>
          </w:rPr>
          <w:fldChar w:fldCharType="separate"/>
        </w:r>
        <w:r w:rsidR="001472C6" w:rsidRPr="00293E74">
          <w:t>Apêndice</w:t>
        </w:r>
        <w:r w:rsidR="001472C6">
          <w:t xml:space="preserve"> II – </w:t>
        </w:r>
        <w:r w:rsidR="001472C6" w:rsidRPr="00B02E46">
          <w:t>TABELAS</w:t>
        </w:r>
        <w:r w:rsidR="00C53B52">
          <w:rPr>
            <w:rStyle w:val="Hyperlink"/>
            <w:rFonts w:cs="Arial"/>
            <w:b/>
            <w:bCs/>
            <w:color w:val="auto"/>
            <w:u w:val="none"/>
          </w:rPr>
          <w:fldChar w:fldCharType="end"/>
        </w:r>
      </w:hyperlink>
      <w:r w:rsidRPr="001B5FF6">
        <w:t>.</w:t>
      </w:r>
    </w:p>
    <w:p w14:paraId="73925B86" w14:textId="3D852FD0" w:rsidR="00822B20" w:rsidRDefault="00910F7D" w:rsidP="00FE6D60">
      <w:pPr>
        <w:pStyle w:val="Ttulo3"/>
        <w:rPr>
          <w:shd w:val="clear" w:color="auto" w:fill="FFFFFF"/>
        </w:rPr>
      </w:pPr>
      <w:bookmarkStart w:id="38" w:name="_Hlk113621287"/>
      <w:bookmarkEnd w:id="37"/>
      <w:r>
        <w:rPr>
          <w:shd w:val="clear" w:color="auto" w:fill="FFFFFF"/>
        </w:rPr>
        <w:lastRenderedPageBreak/>
        <w:t xml:space="preserve">Arduino </w:t>
      </w:r>
      <w:r w:rsidR="00FE6D60">
        <w:rPr>
          <w:shd w:val="clear" w:color="auto" w:fill="FFFFFF"/>
        </w:rPr>
        <w:t>Mega 2560 Pro Mini</w:t>
      </w:r>
    </w:p>
    <w:bookmarkEnd w:id="38"/>
    <w:p w14:paraId="6355D6E3" w14:textId="3CBD90BC" w:rsidR="00625383" w:rsidRDefault="00625383" w:rsidP="00625383">
      <w:pPr>
        <w:pStyle w:val="Legenda"/>
        <w:keepNext/>
      </w:pPr>
      <w:r>
        <w:t xml:space="preserve">Figura </w:t>
      </w:r>
      <w:r>
        <w:fldChar w:fldCharType="begin"/>
      </w:r>
      <w:r>
        <w:instrText xml:space="preserve"> SEQ Figura \* ARABIC </w:instrText>
      </w:r>
      <w:r>
        <w:fldChar w:fldCharType="separate"/>
      </w:r>
      <w:r w:rsidR="001472C6">
        <w:rPr>
          <w:noProof/>
        </w:rPr>
        <w:t>30</w:t>
      </w:r>
      <w:r>
        <w:fldChar w:fldCharType="end"/>
      </w:r>
      <w:r>
        <w:t xml:space="preserve"> - M</w:t>
      </w:r>
      <w:r w:rsidRPr="000347CB">
        <w:t xml:space="preserve">ega 2560 </w:t>
      </w:r>
      <w:r>
        <w:t>P</w:t>
      </w:r>
      <w:r w:rsidRPr="000347CB">
        <w:t xml:space="preserve">ro </w:t>
      </w:r>
      <w:r>
        <w:t>M</w:t>
      </w:r>
      <w:r w:rsidRPr="000347CB">
        <w:t>ini ATmega2560-16AU</w:t>
      </w:r>
    </w:p>
    <w:p w14:paraId="148BCF5A" w14:textId="01E6A807" w:rsidR="00FE6D60" w:rsidRDefault="00972208" w:rsidP="00E37797">
      <w:pPr>
        <w:pStyle w:val="IMGTBLGRF"/>
      </w:pPr>
      <w:r>
        <w:drawing>
          <wp:inline distT="0" distB="0" distL="0" distR="0" wp14:anchorId="3E2A29BB" wp14:editId="706D38F9">
            <wp:extent cx="2827020" cy="2453640"/>
            <wp:effectExtent l="0" t="0" r="0" b="3810"/>
            <wp:docPr id="1319022681" name="Imagem 1319022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ackgroundRemoval t="9692" b="95888" l="2937" r="95448">
                                  <a14:foregroundMark x1="50367" y1="19971" x2="90015" y2="33627"/>
                                  <a14:foregroundMark x1="90015" y1="33627" x2="99266" y2="50220"/>
                                  <a14:foregroundMark x1="99266" y1="50220" x2="99413" y2="88987"/>
                                  <a14:foregroundMark x1="99413" y1="88987" x2="63877" y2="99119"/>
                                  <a14:foregroundMark x1="63877" y1="99119" x2="27019" y2="98972"/>
                                  <a14:foregroundMark x1="27019" y1="98972" x2="7783" y2="82966"/>
                                  <a14:foregroundMark x1="7783" y1="82966" x2="881" y2="66960"/>
                                  <a14:foregroundMark x1="881" y1="66960" x2="6314" y2="46990"/>
                                  <a14:foregroundMark x1="6314" y1="46990" x2="34949" y2="16446"/>
                                  <a14:foregroundMark x1="34949" y1="16446" x2="52570" y2="19824"/>
                                  <a14:foregroundMark x1="52570" y1="19824" x2="55213" y2="21880"/>
                                  <a14:foregroundMark x1="37445" y1="13216" x2="37445" y2="13216"/>
                                  <a14:foregroundMark x1="36858" y1="13216" x2="30250" y2="17768"/>
                                  <a14:foregroundMark x1="30250" y1="17768" x2="30250" y2="17768"/>
                                  <a14:foregroundMark x1="30250" y1="17768" x2="30250" y2="17768"/>
                                  <a14:foregroundMark x1="30250" y1="17768" x2="30250" y2="17768"/>
                                  <a14:foregroundMark x1="2937" y1="54479" x2="6755" y2="48752"/>
                                  <a14:foregroundMark x1="17181" y1="85463" x2="63583" y2="91630"/>
                                  <a14:foregroundMark x1="58443" y1="94567" x2="78561" y2="85022"/>
                                  <a14:foregroundMark x1="78561" y1="85022" x2="93245" y2="56828"/>
                                  <a14:foregroundMark x1="15565" y1="87665" x2="63730" y2="96035"/>
                                  <a14:foregroundMark x1="63730" y1="96035" x2="66814" y2="94273"/>
                                  <a14:foregroundMark x1="95448" y1="37151" x2="95448" y2="37151"/>
                                  <a14:foregroundMark x1="95448" y1="43465" x2="95448" y2="43465"/>
                                  <a14:foregroundMark x1="95154" y1="46109" x2="95154" y2="46109"/>
                                  <a14:foregroundMark x1="53598" y1="18355" x2="53598" y2="18355"/>
                                  <a14:foregroundMark x1="54919" y1="18649" x2="73862" y2="30690"/>
                                </a14:backgroundRemoval>
                              </a14:imgEffect>
                            </a14:imgLayer>
                          </a14:imgProps>
                        </a:ext>
                        <a:ext uri="{28A0092B-C50C-407E-A947-70E740481C1C}">
                          <a14:useLocalDpi xmlns:a14="http://schemas.microsoft.com/office/drawing/2010/main" val="0"/>
                        </a:ext>
                      </a:extLst>
                    </a:blip>
                    <a:srcRect t="13208"/>
                    <a:stretch/>
                  </pic:blipFill>
                  <pic:spPr bwMode="auto">
                    <a:xfrm>
                      <a:off x="0" y="0"/>
                      <a:ext cx="2827020" cy="2453640"/>
                    </a:xfrm>
                    <a:prstGeom prst="rect">
                      <a:avLst/>
                    </a:prstGeom>
                    <a:noFill/>
                    <a:ln>
                      <a:noFill/>
                    </a:ln>
                    <a:extLst>
                      <a:ext uri="{53640926-AAD7-44D8-BBD7-CCE9431645EC}">
                        <a14:shadowObscured xmlns:a14="http://schemas.microsoft.com/office/drawing/2010/main"/>
                      </a:ext>
                    </a:extLst>
                  </pic:spPr>
                </pic:pic>
              </a:graphicData>
            </a:graphic>
          </wp:inline>
        </w:drawing>
      </w:r>
    </w:p>
    <w:p w14:paraId="1E380F37" w14:textId="146D5FC2" w:rsidR="00625383" w:rsidRDefault="00625383" w:rsidP="00625383">
      <w:pPr>
        <w:pStyle w:val="Fonte"/>
      </w:pPr>
      <w:r>
        <w:t xml:space="preserve">Fonte: </w:t>
      </w:r>
      <w:r w:rsidR="00A548F8" w:rsidRPr="00A548F8">
        <w:t>1 pçs mega 2560 pro mini 5v (embed) ch340g ATmega2560-16AU com pinos masculinos compatíveis para arduino mega 2560</w:t>
      </w:r>
      <w:r w:rsidR="00A548F8" w:rsidRPr="00A548F8">
        <w:t xml:space="preserve"> </w:t>
      </w:r>
      <w:r w:rsidR="008808B1">
        <w:t xml:space="preserve">- </w:t>
      </w:r>
      <w:r w:rsidR="008808B1" w:rsidRPr="008808B1">
        <w:t>Great IT electronic components co., LTD</w:t>
      </w:r>
      <w:r w:rsidR="008808B1">
        <w:t xml:space="preserve"> - </w:t>
      </w:r>
      <w:r w:rsidR="008808B1" w:rsidRPr="008808B1">
        <w:t xml:space="preserve"> </w:t>
      </w:r>
      <w:r w:rsidR="00E43FF5" w:rsidRPr="00E43FF5">
        <w:t>AliExpress</w:t>
      </w:r>
      <w:r w:rsidR="00E43FF5" w:rsidRPr="00327D67">
        <w:t>, c2022</w:t>
      </w:r>
      <w:r w:rsidR="00E43FF5">
        <w:t>. Disponível em: &lt;</w:t>
      </w:r>
      <w:r w:rsidR="00043643" w:rsidRPr="00043643">
        <w:t>https://pt.aliexpress.com/item/32983005272.html?spm=a2g0o.order_list.0.0.468dcaa4fRGiM7&amp;gatewayAdapt=glo2bra</w:t>
      </w:r>
      <w:r w:rsidR="00E43FF5">
        <w:t xml:space="preserve">&gt;. Acesso em: </w:t>
      </w:r>
      <w:r w:rsidR="004D3B76">
        <w:t>06 set. 2022.</w:t>
      </w:r>
    </w:p>
    <w:p w14:paraId="64351F8D" w14:textId="6CF83281" w:rsidR="00E644A5" w:rsidRPr="005B3E39" w:rsidRDefault="00FC609D" w:rsidP="005B3E39">
      <w:pPr>
        <w:pStyle w:val="CORPO"/>
      </w:pPr>
      <w:r>
        <w:t xml:space="preserve">Dentre os </w:t>
      </w:r>
      <w:r w:rsidR="00E644A5" w:rsidRPr="005B3E39">
        <w:t>vários modelos de placas de Arduino fabricadas até hoje, e</w:t>
      </w:r>
      <w:r w:rsidR="000A41EF">
        <w:t>m</w:t>
      </w:r>
      <w:r w:rsidR="00E644A5" w:rsidRPr="005B3E39">
        <w:t xml:space="preserve"> </w:t>
      </w:r>
      <w:r w:rsidR="000A41EF">
        <w:t>relação a este</w:t>
      </w:r>
      <w:r w:rsidR="00E644A5" w:rsidRPr="005B3E39">
        <w:t xml:space="preserve"> projeto </w:t>
      </w:r>
      <w:r w:rsidR="000A41EF">
        <w:t xml:space="preserve">iremos adotar </w:t>
      </w:r>
      <w:r w:rsidR="00E644A5" w:rsidRPr="005B3E39">
        <w:t>o Arduino Mega 2560 Pro Mini.</w:t>
      </w:r>
      <w:r w:rsidR="00297C05" w:rsidRPr="005B3E39">
        <w:t xml:space="preserve"> </w:t>
      </w:r>
      <w:r w:rsidR="00E644A5" w:rsidRPr="005B3E39">
        <w:t>O Arduino Mega 2560 P</w:t>
      </w:r>
      <w:r w:rsidR="00BD7948" w:rsidRPr="005B3E39">
        <w:t>ro Mini</w:t>
      </w:r>
      <w:r w:rsidR="00F82B39" w:rsidRPr="005B3E39">
        <w:t xml:space="preserve"> é ideal para quem está desenvolvendo um projeto compacto e bem elaborado, não sendo necessário nenhum conversor externo para gravação </w:t>
      </w:r>
      <w:r w:rsidR="00BD7948" w:rsidRPr="005B3E39">
        <w:t xml:space="preserve">dos </w:t>
      </w:r>
      <w:r w:rsidR="00F82B39" w:rsidRPr="005B3E39">
        <w:t>códigos.</w:t>
      </w:r>
    </w:p>
    <w:p w14:paraId="2540F5A1" w14:textId="287D47D6" w:rsidR="00043643" w:rsidRPr="005B3E39" w:rsidRDefault="00BD7948" w:rsidP="005B3E39">
      <w:pPr>
        <w:pStyle w:val="CORPO"/>
      </w:pPr>
      <w:r w:rsidRPr="005B3E39">
        <w:t>Essa placa tem uma entrada Micro USB que faz a conexão do microcontrolador com o computador através do adaptador USB-UART CH340.</w:t>
      </w:r>
      <w:r w:rsidR="002C6264">
        <w:t xml:space="preserve"> </w:t>
      </w:r>
      <w:r w:rsidR="00B83D1C" w:rsidRPr="005B3E39">
        <w:t xml:space="preserve">O microcontrolador utilizado </w:t>
      </w:r>
      <w:r w:rsidR="00E0382D" w:rsidRPr="005B3E39">
        <w:t xml:space="preserve">neste </w:t>
      </w:r>
      <w:r w:rsidR="0088663B" w:rsidRPr="005B3E39">
        <w:t>Arduino</w:t>
      </w:r>
      <w:r w:rsidR="00B83D1C" w:rsidRPr="005B3E39">
        <w:t xml:space="preserve"> é ATMEL ATmega2560</w:t>
      </w:r>
      <w:r w:rsidR="00E0382D" w:rsidRPr="005B3E39">
        <w:t xml:space="preserve"> que conta com a arquitetura RISC avançada e</w:t>
      </w:r>
      <w:r w:rsidR="0001625C" w:rsidRPr="005B3E39">
        <w:t>m u</w:t>
      </w:r>
      <w:r w:rsidR="00B83D1C" w:rsidRPr="005B3E39">
        <w:t>m microcontrolador de 8 bits</w:t>
      </w:r>
      <w:r w:rsidR="00E0382D" w:rsidRPr="005B3E39">
        <w:t xml:space="preserve">, </w:t>
      </w:r>
      <w:r w:rsidR="00E67050" w:rsidRPr="005B3E39">
        <w:t>o mesmo possuí</w:t>
      </w:r>
      <w:r w:rsidR="00B83D1C" w:rsidRPr="005B3E39">
        <w:t xml:space="preserve"> 256 </w:t>
      </w:r>
      <w:proofErr w:type="spellStart"/>
      <w:r w:rsidR="00C21AEB">
        <w:t>k</w:t>
      </w:r>
      <w:r w:rsidR="00B83D1C" w:rsidRPr="005B3E39">
        <w:t>B</w:t>
      </w:r>
      <w:proofErr w:type="spellEnd"/>
      <w:r w:rsidR="00B83D1C" w:rsidRPr="005B3E39">
        <w:t xml:space="preserve"> de Flash (mais 8 </w:t>
      </w:r>
      <w:proofErr w:type="spellStart"/>
      <w:r w:rsidR="00C21AEB">
        <w:t>k</w:t>
      </w:r>
      <w:r w:rsidR="00B83D1C" w:rsidRPr="005B3E39">
        <w:t>B</w:t>
      </w:r>
      <w:proofErr w:type="spellEnd"/>
      <w:r w:rsidR="00B83D1C" w:rsidRPr="005B3E39">
        <w:t xml:space="preserve"> são utilizados para o </w:t>
      </w:r>
      <w:proofErr w:type="spellStart"/>
      <w:r w:rsidR="00B83D1C" w:rsidRPr="005B3E39">
        <w:t>bootloader</w:t>
      </w:r>
      <w:proofErr w:type="spellEnd"/>
      <w:r w:rsidR="00B83D1C" w:rsidRPr="005B3E39">
        <w:t>),</w:t>
      </w:r>
      <w:r w:rsidR="006957FD" w:rsidRPr="005B3E39">
        <w:t xml:space="preserve"> </w:t>
      </w:r>
      <w:r w:rsidR="00B83D1C" w:rsidRPr="005B3E39">
        <w:t xml:space="preserve">8 </w:t>
      </w:r>
      <w:proofErr w:type="spellStart"/>
      <w:r w:rsidR="00C21AEB">
        <w:t>k</w:t>
      </w:r>
      <w:r w:rsidR="00B83D1C" w:rsidRPr="005B3E39">
        <w:t>B</w:t>
      </w:r>
      <w:proofErr w:type="spellEnd"/>
      <w:r w:rsidR="00B83D1C" w:rsidRPr="005B3E39">
        <w:t xml:space="preserve"> de RAM e 4 </w:t>
      </w:r>
      <w:proofErr w:type="spellStart"/>
      <w:r w:rsidR="00C21AEB">
        <w:t>k</w:t>
      </w:r>
      <w:r w:rsidR="00B83D1C" w:rsidRPr="005B3E39">
        <w:t>B</w:t>
      </w:r>
      <w:proofErr w:type="spellEnd"/>
      <w:r w:rsidR="00B83D1C" w:rsidRPr="005B3E39">
        <w:t xml:space="preserve"> de EEPROM. Chega 16 MIPS, operando em 16 MHz. Possui ainda comunicação SPI, I2C e 8 pinos de interrupções externas</w:t>
      </w:r>
      <w:r w:rsidR="000E22D4">
        <w:rPr>
          <w:rStyle w:val="Refdenotaderodap"/>
        </w:rPr>
        <w:footnoteReference w:id="5"/>
      </w:r>
      <w:r w:rsidR="00B33886">
        <w:t>.</w:t>
      </w:r>
    </w:p>
    <w:p w14:paraId="32B8CB0E" w14:textId="2236AADB" w:rsidR="00B83D1C" w:rsidRPr="00085CFF" w:rsidRDefault="0088663B" w:rsidP="005B3E39">
      <w:pPr>
        <w:pStyle w:val="CORPO"/>
      </w:pPr>
      <w:r>
        <w:t>A placa</w:t>
      </w:r>
      <w:r w:rsidR="00EA134E" w:rsidRPr="00085CFF">
        <w:t xml:space="preserve"> possu</w:t>
      </w:r>
      <w:r>
        <w:t>í</w:t>
      </w:r>
      <w:r w:rsidR="00EA134E" w:rsidRPr="00085CFF">
        <w:t xml:space="preserve"> 70</w:t>
      </w:r>
      <w:r w:rsidR="009C0DB6" w:rsidRPr="00085CFF">
        <w:t xml:space="preserve"> </w:t>
      </w:r>
      <w:r w:rsidR="00EA134E" w:rsidRPr="00085CFF">
        <w:t xml:space="preserve">pinos de entradas/saídas digitais (dos quais 15 podem ser usados como saídas PWM e 16 como entradas analógicas), 4 UARTs (portas seriais </w:t>
      </w:r>
      <w:r w:rsidR="00EA134E" w:rsidRPr="00085CFF">
        <w:lastRenderedPageBreak/>
        <w:t>de hardware), um cristal oscilador</w:t>
      </w:r>
      <w:r w:rsidR="00F67331" w:rsidRPr="00085CFF">
        <w:t xml:space="preserve"> </w:t>
      </w:r>
      <w:r w:rsidR="00EA134E" w:rsidRPr="00085CFF">
        <w:t>de 16 MHz, uma conexão USB, uma entrada de alimentação, uma conexão ICSP e um botão de reset</w:t>
      </w:r>
      <w:r w:rsidR="00085CFF" w:rsidRPr="00085CFF">
        <w:rPr>
          <w:rStyle w:val="Refdenotaderodap"/>
        </w:rPr>
        <w:footnoteReference w:id="6"/>
      </w:r>
      <w:r w:rsidR="00EA134E" w:rsidRPr="00085CFF">
        <w:t>.</w:t>
      </w:r>
    </w:p>
    <w:p w14:paraId="570F8F7E" w14:textId="03128319" w:rsidR="009A63F3" w:rsidRPr="00085CFF" w:rsidRDefault="009A63F3" w:rsidP="005B3E39">
      <w:pPr>
        <w:pStyle w:val="CORPO"/>
      </w:pPr>
      <w:r w:rsidRPr="00085CFF">
        <w:t xml:space="preserve">A tabela </w:t>
      </w:r>
      <w:r w:rsidR="00892876">
        <w:t>6</w:t>
      </w:r>
      <w:r w:rsidRPr="00085CFF">
        <w:t xml:space="preserve"> mostra as especificações técnicas da placa</w:t>
      </w:r>
      <w:r w:rsidR="00854560" w:rsidRPr="00085CFF">
        <w:t xml:space="preserve"> </w:t>
      </w:r>
      <w:r w:rsidR="00910F7D" w:rsidRPr="00085CFF">
        <w:t xml:space="preserve">Arduino </w:t>
      </w:r>
      <w:r w:rsidRPr="00085CFF">
        <w:t xml:space="preserve">Mega 2560 Pro Mini que se encontra em anexo ao fim do arquivo: </w:t>
      </w:r>
      <w:hyperlink w:anchor="ANEXO_TABELA" w:history="1">
        <w:r w:rsidRPr="00085CFF">
          <w:rPr>
            <w:rStyle w:val="Hyperlink"/>
            <w:color w:val="auto"/>
            <w:u w:val="none"/>
          </w:rPr>
          <w:fldChar w:fldCharType="begin"/>
        </w:r>
        <w:r w:rsidRPr="00085CFF">
          <w:instrText xml:space="preserve"> REF _Ref111842605 \h </w:instrText>
        </w:r>
        <w:r w:rsidR="005B3E39" w:rsidRPr="00085CFF">
          <w:rPr>
            <w:rStyle w:val="Hyperlink"/>
            <w:color w:val="auto"/>
            <w:u w:val="none"/>
          </w:rPr>
          <w:instrText xml:space="preserve"> \* MERGEFORMAT </w:instrText>
        </w:r>
        <w:r w:rsidRPr="00085CFF">
          <w:rPr>
            <w:rStyle w:val="Hyperlink"/>
            <w:color w:val="auto"/>
            <w:u w:val="none"/>
          </w:rPr>
        </w:r>
        <w:r w:rsidRPr="00085CFF">
          <w:rPr>
            <w:rStyle w:val="Hyperlink"/>
            <w:color w:val="auto"/>
            <w:u w:val="none"/>
          </w:rPr>
          <w:fldChar w:fldCharType="separate"/>
        </w:r>
        <w:r w:rsidR="001472C6" w:rsidRPr="00293E74">
          <w:t>Apêndice</w:t>
        </w:r>
        <w:r w:rsidR="001472C6">
          <w:t xml:space="preserve"> II – </w:t>
        </w:r>
        <w:r w:rsidR="001472C6" w:rsidRPr="00B02E46">
          <w:t>TABELAS</w:t>
        </w:r>
        <w:r w:rsidRPr="00085CFF">
          <w:rPr>
            <w:rStyle w:val="Hyperlink"/>
            <w:color w:val="auto"/>
            <w:u w:val="none"/>
          </w:rPr>
          <w:fldChar w:fldCharType="end"/>
        </w:r>
      </w:hyperlink>
      <w:r w:rsidRPr="00085CFF">
        <w:t>.</w:t>
      </w:r>
    </w:p>
    <w:p w14:paraId="51C59BF9" w14:textId="77777777" w:rsidR="009A63F3" w:rsidRPr="00360961" w:rsidRDefault="009A63F3" w:rsidP="00B83D1C">
      <w:pPr>
        <w:pStyle w:val="CORPO"/>
        <w:rPr>
          <w:color w:val="FF0000"/>
          <w:lang w:eastAsia="pt-BR"/>
        </w:rPr>
      </w:pPr>
    </w:p>
    <w:p w14:paraId="58BF1A3D" w14:textId="77777777" w:rsidR="00E45D13" w:rsidRPr="003774CD" w:rsidRDefault="00E45D13" w:rsidP="000358B2">
      <w:pPr>
        <w:pStyle w:val="Ttulo3"/>
        <w:rPr>
          <w:rFonts w:eastAsia="Arial"/>
        </w:rPr>
      </w:pPr>
      <w:bookmarkStart w:id="39" w:name="_Toc111845346"/>
      <w:r w:rsidRPr="003774CD">
        <w:rPr>
          <w:rFonts w:eastAsia="Arial"/>
        </w:rPr>
        <w:t>FSR4 - Sensor de Força Resistivo</w:t>
      </w:r>
      <w:bookmarkEnd w:id="39"/>
    </w:p>
    <w:p w14:paraId="365E855B" w14:textId="77777777" w:rsidR="00E45D13" w:rsidRPr="003774CD" w:rsidRDefault="00E45D13" w:rsidP="000358B2">
      <w:pPr>
        <w:pStyle w:val="CORPO"/>
      </w:pPr>
      <w:r w:rsidRPr="003774CD">
        <w:t xml:space="preserve">O resistor FSR4 é um modelo de forca resistivo, normalmente usados em cenário em que a resistência varia de acordo com a pressão exercida na área de detecção, este sensor tem uma variação de resistência quando alternamos a força aplicada. </w:t>
      </w:r>
    </w:p>
    <w:p w14:paraId="632EBCD0" w14:textId="77777777" w:rsidR="00E45D13" w:rsidRDefault="00E45D13" w:rsidP="000358B2">
      <w:pPr>
        <w:pStyle w:val="CORPO"/>
      </w:pPr>
      <w:r w:rsidRPr="003774CD">
        <w:t>Quando não existe nenhuma força aplicada sua resistência tende a ser maior que 1MO, já na forca máxima sua resistência será 2.5kO, usado para detecção de força,</w:t>
      </w:r>
      <w:r>
        <w:t xml:space="preserve"> porém não tem muita precisão</w:t>
      </w:r>
      <w:r w:rsidRPr="00764582">
        <w:rPr>
          <w:rStyle w:val="Refdenotaderodap"/>
        </w:rPr>
        <w:footnoteReference w:id="7"/>
      </w:r>
      <w:r>
        <w:t xml:space="preserve">. </w:t>
      </w:r>
    </w:p>
    <w:p w14:paraId="5C15BDA8" w14:textId="74632FF2" w:rsidR="00A679B4" w:rsidRDefault="00A679B4" w:rsidP="00A679B4">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31</w:t>
      </w:r>
      <w:r w:rsidR="00790471">
        <w:fldChar w:fldCharType="end"/>
      </w:r>
      <w:r>
        <w:t xml:space="preserve"> - </w:t>
      </w:r>
      <w:r w:rsidRPr="00DF2ECA">
        <w:t>FSR4 - Sensor de Força Resistivo</w:t>
      </w:r>
    </w:p>
    <w:p w14:paraId="191CA676" w14:textId="35CBF98B" w:rsidR="004B7148" w:rsidRDefault="00A679B4" w:rsidP="00A679B4">
      <w:pPr>
        <w:pStyle w:val="IMGTBLGRF"/>
      </w:pPr>
      <w:r>
        <w:drawing>
          <wp:inline distT="0" distB="0" distL="0" distR="0" wp14:anchorId="36806271" wp14:editId="177CC8C5">
            <wp:extent cx="2078990" cy="2377440"/>
            <wp:effectExtent l="0" t="0" r="0" b="381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78990" cy="2377440"/>
                    </a:xfrm>
                    <a:prstGeom prst="rect">
                      <a:avLst/>
                    </a:prstGeom>
                    <a:noFill/>
                  </pic:spPr>
                </pic:pic>
              </a:graphicData>
            </a:graphic>
          </wp:inline>
        </w:drawing>
      </w:r>
    </w:p>
    <w:p w14:paraId="0F763F51" w14:textId="5E67ACB3" w:rsidR="00A679B4" w:rsidRDefault="00A679B4" w:rsidP="00A679B4">
      <w:pPr>
        <w:pStyle w:val="Fonte"/>
        <w:rPr>
          <w:bCs/>
        </w:rPr>
      </w:pPr>
      <w:r w:rsidRPr="00743ABA">
        <w:rPr>
          <w:bCs/>
        </w:rPr>
        <w:t>Fonte:</w:t>
      </w:r>
      <w:r w:rsidRPr="00A679B4">
        <w:rPr>
          <w:bCs/>
        </w:rPr>
        <w:t xml:space="preserve"> FSR4 - Sensor de Força Resistivo 4mm</w:t>
      </w:r>
      <w:r w:rsidR="004D3B76">
        <w:rPr>
          <w:bCs/>
        </w:rPr>
        <w:t xml:space="preserve"> - </w:t>
      </w:r>
      <w:r w:rsidR="004D3B76" w:rsidRPr="00A679B4">
        <w:rPr>
          <w:bCs/>
        </w:rPr>
        <w:t>Mixtronica</w:t>
      </w:r>
      <w:r w:rsidRPr="00A679B4">
        <w:rPr>
          <w:bCs/>
        </w:rPr>
        <w:t>, c2022. Disponível em:</w:t>
      </w:r>
      <w:r w:rsidR="00D70D39">
        <w:rPr>
          <w:bCs/>
        </w:rPr>
        <w:t xml:space="preserve"> </w:t>
      </w:r>
      <w:r w:rsidRPr="00A679B4">
        <w:rPr>
          <w:bCs/>
        </w:rPr>
        <w:t>&lt;https://mixtronica.com/forca-vibracao-pressao-sensores/9708-fsr4-sensor-de-forca-resistivo-4mm.html&gt;. Acesso em: 23 abr. 2022.</w:t>
      </w:r>
    </w:p>
    <w:p w14:paraId="1E64C886" w14:textId="5581ECD7" w:rsidR="00A679B4" w:rsidRPr="00D4097D" w:rsidRDefault="00A679B4" w:rsidP="000358B2">
      <w:pPr>
        <w:pStyle w:val="CORPO"/>
        <w:rPr>
          <w:shd w:val="clear" w:color="auto" w:fill="FFFFFF"/>
        </w:rPr>
      </w:pPr>
      <w:r w:rsidRPr="00D4097D">
        <w:rPr>
          <w:shd w:val="clear" w:color="auto" w:fill="FFFFFF"/>
        </w:rPr>
        <w:lastRenderedPageBreak/>
        <w:t xml:space="preserve">A </w:t>
      </w:r>
      <w:r w:rsidRPr="00016BD5">
        <w:rPr>
          <w:shd w:val="clear" w:color="auto" w:fill="FFFFFF"/>
        </w:rPr>
        <w:t xml:space="preserve">tabela </w:t>
      </w:r>
      <w:r w:rsidR="00892876">
        <w:rPr>
          <w:shd w:val="clear" w:color="auto" w:fill="FFFFFF"/>
        </w:rPr>
        <w:t>7</w:t>
      </w:r>
      <w:r w:rsidRPr="00D4097D">
        <w:rPr>
          <w:shd w:val="clear" w:color="auto" w:fill="FFFFFF"/>
        </w:rPr>
        <w:t xml:space="preserve"> mostra </w:t>
      </w:r>
      <w:r>
        <w:rPr>
          <w:shd w:val="clear" w:color="auto" w:fill="FFFFFF"/>
        </w:rPr>
        <w:t xml:space="preserve">as especificações técnicas do </w:t>
      </w:r>
      <w:r w:rsidRPr="00E54440">
        <w:rPr>
          <w:shd w:val="clear" w:color="auto" w:fill="FFFFFF"/>
        </w:rPr>
        <w:t>Sensor de Força Resistivo</w:t>
      </w:r>
      <w:r w:rsidRPr="00250161">
        <w:t xml:space="preserve"> </w:t>
      </w:r>
      <w:r w:rsidRPr="00250161">
        <w:rPr>
          <w:shd w:val="clear" w:color="auto" w:fill="FFFFFF"/>
        </w:rPr>
        <w:t xml:space="preserve">que se encontra em anexo ao fim do arquivo: </w:t>
      </w:r>
      <w:hyperlink w:anchor="ANEXO_TABELA" w:history="1">
        <w:r w:rsidR="00C53B52">
          <w:rPr>
            <w:rStyle w:val="Hyperlink"/>
            <w:rFonts w:cs="Arial"/>
            <w:b/>
            <w:bCs/>
            <w:color w:val="auto"/>
            <w:u w:val="none"/>
            <w:shd w:val="clear" w:color="auto" w:fill="FFFFFF"/>
          </w:rPr>
          <w:fldChar w:fldCharType="begin"/>
        </w:r>
        <w:r w:rsidR="00C53B52">
          <w:instrText xml:space="preserve"> REF _Ref111842622 \h </w:instrText>
        </w:r>
        <w:r w:rsidR="00C53B52">
          <w:rPr>
            <w:rStyle w:val="Hyperlink"/>
            <w:rFonts w:cs="Arial"/>
            <w:b/>
            <w:bCs/>
            <w:color w:val="auto"/>
            <w:u w:val="none"/>
            <w:shd w:val="clear" w:color="auto" w:fill="FFFFFF"/>
          </w:rPr>
        </w:r>
        <w:r w:rsidR="00C53B52">
          <w:rPr>
            <w:rStyle w:val="Hyperlink"/>
            <w:rFonts w:cs="Arial"/>
            <w:b/>
            <w:bCs/>
            <w:color w:val="auto"/>
            <w:u w:val="none"/>
            <w:shd w:val="clear" w:color="auto" w:fill="FFFFFF"/>
          </w:rPr>
          <w:fldChar w:fldCharType="separate"/>
        </w:r>
        <w:r w:rsidR="001472C6" w:rsidRPr="00293E74">
          <w:t>Apêndice</w:t>
        </w:r>
        <w:r w:rsidR="001472C6">
          <w:t xml:space="preserve"> II – </w:t>
        </w:r>
        <w:r w:rsidR="001472C6" w:rsidRPr="00B02E46">
          <w:t>TABELAS</w:t>
        </w:r>
        <w:r w:rsidR="00C53B52">
          <w:rPr>
            <w:rStyle w:val="Hyperlink"/>
            <w:rFonts w:cs="Arial"/>
            <w:b/>
            <w:bCs/>
            <w:color w:val="auto"/>
            <w:u w:val="none"/>
            <w:shd w:val="clear" w:color="auto" w:fill="FFFFFF"/>
          </w:rPr>
          <w:fldChar w:fldCharType="end"/>
        </w:r>
      </w:hyperlink>
      <w:r>
        <w:rPr>
          <w:shd w:val="clear" w:color="auto" w:fill="FFFFFF"/>
        </w:rPr>
        <w:t>.</w:t>
      </w:r>
    </w:p>
    <w:p w14:paraId="511B38B4" w14:textId="77777777" w:rsidR="00A679B4" w:rsidRDefault="00A679B4" w:rsidP="000358B2">
      <w:pPr>
        <w:pStyle w:val="Ttulo3"/>
      </w:pPr>
      <w:bookmarkStart w:id="40" w:name="_Toc111845347"/>
      <w:r>
        <w:t>Sensor Flex 2.2”</w:t>
      </w:r>
      <w:bookmarkEnd w:id="40"/>
    </w:p>
    <w:p w14:paraId="1C5B21F1" w14:textId="77777777" w:rsidR="00A679B4" w:rsidRDefault="00A679B4" w:rsidP="000358B2">
      <w:pPr>
        <w:pStyle w:val="CORPO"/>
      </w:pPr>
      <w:r w:rsidRPr="008361B9">
        <w:t xml:space="preserve">O sensor Flex 2.2” </w:t>
      </w:r>
      <w:r>
        <w:t xml:space="preserve">consegue ser mais flexível que outros, ele pode ser dobrado e flexionado no dispositivo que se encontra, podendo acompanhar o movimento sem muita restrição. </w:t>
      </w:r>
    </w:p>
    <w:p w14:paraId="6F31D824" w14:textId="77777777" w:rsidR="00A679B4" w:rsidRDefault="00A679B4" w:rsidP="000358B2">
      <w:pPr>
        <w:pStyle w:val="CORPO"/>
      </w:pPr>
      <w:r>
        <w:t>Tem a capacidade de detectar curvas e consegue ajustar a resistência de acordo com movimento realizado, porém a base do sensor é muito sensível a dobras e pode ser danificada sem o devido cuidado.</w:t>
      </w:r>
    </w:p>
    <w:p w14:paraId="14E4A42F" w14:textId="749D775C" w:rsidR="005274C5" w:rsidRPr="00D23431" w:rsidRDefault="00A679B4" w:rsidP="00D23431">
      <w:pPr>
        <w:pStyle w:val="CORPO"/>
      </w:pPr>
      <w:r>
        <w:t>São bastante usados em áreas de pesquisas, a partir da interface de computador, reabilitação e sistema de segurança, normalmente aplicado em luvas de dados para registrar os movimentos articular da mão</w:t>
      </w:r>
      <w:r w:rsidRPr="00764582">
        <w:rPr>
          <w:rStyle w:val="Refdenotaderodap"/>
        </w:rPr>
        <w:footnoteReference w:id="8"/>
      </w:r>
      <w:r>
        <w:t xml:space="preserve">. </w:t>
      </w:r>
    </w:p>
    <w:p w14:paraId="72F40CF6" w14:textId="5ACF5265" w:rsidR="005274C5" w:rsidRDefault="005274C5" w:rsidP="005274C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32</w:t>
      </w:r>
      <w:r w:rsidR="00790471">
        <w:fldChar w:fldCharType="end"/>
      </w:r>
      <w:r>
        <w:t xml:space="preserve"> - </w:t>
      </w:r>
      <w:r w:rsidRPr="00A30EFF">
        <w:t>Sensor Flex</w:t>
      </w:r>
    </w:p>
    <w:p w14:paraId="6F303B10" w14:textId="7C19266B" w:rsidR="00A679B4" w:rsidRPr="00A679B4" w:rsidRDefault="005274C5" w:rsidP="005274C5">
      <w:pPr>
        <w:pStyle w:val="IMGTBLGRF"/>
      </w:pPr>
      <w:r>
        <w:drawing>
          <wp:inline distT="0" distB="0" distL="0" distR="0" wp14:anchorId="732899B7" wp14:editId="4AC37789">
            <wp:extent cx="2463165" cy="2463165"/>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a:extLst>
                        <a:ext uri="{BEBA8EAE-BF5A-486C-A8C5-ECC9F3942E4B}">
                          <a14:imgProps xmlns:a14="http://schemas.microsoft.com/office/drawing/2010/main">
                            <a14:imgLayer r:embed="rId5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463165" cy="2463165"/>
                    </a:xfrm>
                    <a:prstGeom prst="rect">
                      <a:avLst/>
                    </a:prstGeom>
                    <a:noFill/>
                  </pic:spPr>
                </pic:pic>
              </a:graphicData>
            </a:graphic>
          </wp:inline>
        </w:drawing>
      </w:r>
    </w:p>
    <w:p w14:paraId="6D311818" w14:textId="46D469C4" w:rsidR="00A679B4" w:rsidRDefault="005274C5" w:rsidP="00A679B4">
      <w:pPr>
        <w:pStyle w:val="Fonte"/>
        <w:rPr>
          <w:rFonts w:cs="Arial"/>
          <w:szCs w:val="20"/>
        </w:rPr>
      </w:pPr>
      <w:r w:rsidRPr="00743ABA">
        <w:t>Fonte:</w:t>
      </w:r>
      <w:r>
        <w:t xml:space="preserve"> </w:t>
      </w:r>
      <w:r w:rsidRPr="008B4972">
        <w:rPr>
          <w:rFonts w:cs="Arial"/>
          <w:color w:val="202124"/>
          <w:szCs w:val="20"/>
          <w:shd w:val="clear" w:color="auto" w:fill="FFFFFF"/>
        </w:rPr>
        <w:t>Flex sensor - Wikipedia</w:t>
      </w:r>
      <w:r w:rsidRPr="00482234">
        <w:rPr>
          <w:rFonts w:cs="Arial"/>
          <w:szCs w:val="20"/>
        </w:rPr>
        <w:t xml:space="preserve">. </w:t>
      </w:r>
      <w:r w:rsidRPr="008B4972">
        <w:rPr>
          <w:rFonts w:cs="Arial"/>
          <w:szCs w:val="20"/>
        </w:rPr>
        <w:t>Disponível em:&lt;https://en.wikipedia.org/wiki/Flex_sensor&gt;. Acesso em: 23 abr. 2022.</w:t>
      </w:r>
    </w:p>
    <w:p w14:paraId="45CB53F2" w14:textId="0AEFB3C8" w:rsidR="005274C5" w:rsidRPr="002D3BE4" w:rsidRDefault="005274C5" w:rsidP="002D3BE4">
      <w:pPr>
        <w:ind w:firstLine="708"/>
        <w:rPr>
          <w:rFonts w:cs="Arial"/>
          <w:color w:val="303133"/>
          <w:shd w:val="clear" w:color="auto" w:fill="FFFFFF"/>
        </w:rPr>
      </w:pPr>
      <w:r w:rsidRPr="00D4097D">
        <w:rPr>
          <w:rFonts w:cs="Arial"/>
          <w:color w:val="303133"/>
          <w:shd w:val="clear" w:color="auto" w:fill="FFFFFF"/>
        </w:rPr>
        <w:t xml:space="preserve">A </w:t>
      </w:r>
      <w:r w:rsidRPr="00016BD5">
        <w:rPr>
          <w:rFonts w:cs="Arial"/>
          <w:color w:val="303133"/>
          <w:shd w:val="clear" w:color="auto" w:fill="FFFFFF"/>
        </w:rPr>
        <w:t xml:space="preserve">tabela </w:t>
      </w:r>
      <w:r w:rsidR="00892876">
        <w:rPr>
          <w:rFonts w:cs="Arial"/>
          <w:color w:val="303133"/>
          <w:shd w:val="clear" w:color="auto" w:fill="FFFFFF"/>
        </w:rPr>
        <w:t>8</w:t>
      </w:r>
      <w:r w:rsidRPr="00D4097D">
        <w:rPr>
          <w:rFonts w:cs="Arial"/>
          <w:color w:val="303133"/>
          <w:shd w:val="clear" w:color="auto" w:fill="FFFFFF"/>
        </w:rPr>
        <w:t xml:space="preserve"> mostra </w:t>
      </w:r>
      <w:r>
        <w:rPr>
          <w:rFonts w:cs="Arial"/>
          <w:color w:val="303133"/>
          <w:shd w:val="clear" w:color="auto" w:fill="FFFFFF"/>
        </w:rPr>
        <w:t xml:space="preserve">as especificações técnicas do </w:t>
      </w:r>
      <w:r w:rsidRPr="00D7764D">
        <w:rPr>
          <w:rFonts w:cs="Arial"/>
          <w:color w:val="303133"/>
          <w:shd w:val="clear" w:color="auto" w:fill="FFFFFF"/>
        </w:rPr>
        <w:t>Sensor Flex 2.2”</w:t>
      </w:r>
      <w:r w:rsidRPr="00E22859">
        <w:t xml:space="preserve"> </w:t>
      </w:r>
      <w:r w:rsidRPr="00E22859">
        <w:rPr>
          <w:rFonts w:cs="Arial"/>
          <w:color w:val="303133"/>
          <w:shd w:val="clear" w:color="auto" w:fill="FFFFFF"/>
        </w:rPr>
        <w:t xml:space="preserve">que se encontra em anexo ao fim do arquivo: </w:t>
      </w:r>
      <w:hyperlink w:anchor="ANEXO_TABELA" w:history="1">
        <w:r w:rsidR="00E5604E">
          <w:rPr>
            <w:rStyle w:val="Hyperlink"/>
            <w:rFonts w:cs="Arial"/>
            <w:b/>
            <w:bCs/>
            <w:color w:val="auto"/>
            <w:u w:val="none"/>
            <w:shd w:val="clear" w:color="auto" w:fill="FFFFFF"/>
          </w:rPr>
          <w:fldChar w:fldCharType="begin"/>
        </w:r>
        <w:r w:rsidR="00E5604E">
          <w:instrText xml:space="preserve"> REF _Ref111842650 \h </w:instrText>
        </w:r>
        <w:r w:rsidR="00E5604E">
          <w:rPr>
            <w:rStyle w:val="Hyperlink"/>
            <w:rFonts w:cs="Arial"/>
            <w:b/>
            <w:bCs/>
            <w:color w:val="auto"/>
            <w:u w:val="none"/>
            <w:shd w:val="clear" w:color="auto" w:fill="FFFFFF"/>
          </w:rPr>
        </w:r>
        <w:r w:rsidR="00E5604E">
          <w:rPr>
            <w:rStyle w:val="Hyperlink"/>
            <w:rFonts w:cs="Arial"/>
            <w:b/>
            <w:bCs/>
            <w:color w:val="auto"/>
            <w:u w:val="none"/>
            <w:shd w:val="clear" w:color="auto" w:fill="FFFFFF"/>
          </w:rPr>
          <w:fldChar w:fldCharType="separate"/>
        </w:r>
        <w:r w:rsidR="001472C6" w:rsidRPr="00293E74">
          <w:t>Apêndice</w:t>
        </w:r>
        <w:r w:rsidR="001472C6">
          <w:t xml:space="preserve"> II – </w:t>
        </w:r>
        <w:r w:rsidR="001472C6" w:rsidRPr="00B02E46">
          <w:t>TABELAS</w:t>
        </w:r>
        <w:r w:rsidR="00E5604E">
          <w:rPr>
            <w:rStyle w:val="Hyperlink"/>
            <w:rFonts w:cs="Arial"/>
            <w:b/>
            <w:bCs/>
            <w:color w:val="auto"/>
            <w:u w:val="none"/>
            <w:shd w:val="clear" w:color="auto" w:fill="FFFFFF"/>
          </w:rPr>
          <w:fldChar w:fldCharType="end"/>
        </w:r>
      </w:hyperlink>
      <w:r w:rsidRPr="00E22859">
        <w:rPr>
          <w:rFonts w:cs="Arial"/>
          <w:color w:val="303133"/>
          <w:shd w:val="clear" w:color="auto" w:fill="FFFFFF"/>
        </w:rPr>
        <w:t>.</w:t>
      </w:r>
      <w:r w:rsidR="002D3BE4">
        <w:rPr>
          <w:rFonts w:eastAsia="Arial" w:cs="Arial"/>
          <w:b/>
        </w:rPr>
        <w:tab/>
      </w:r>
    </w:p>
    <w:p w14:paraId="57A1A1EE" w14:textId="64770039" w:rsidR="002D3BE4" w:rsidRDefault="002D3BE4" w:rsidP="002D3BE4">
      <w:pPr>
        <w:pStyle w:val="Ttulo3"/>
        <w:rPr>
          <w:rFonts w:eastAsia="Arial"/>
        </w:rPr>
      </w:pPr>
      <w:r>
        <w:rPr>
          <w:rFonts w:eastAsia="Arial"/>
        </w:rPr>
        <w:lastRenderedPageBreak/>
        <w:t>Sensor Flex 4.5”</w:t>
      </w:r>
    </w:p>
    <w:p w14:paraId="728E5657" w14:textId="50D6C9A4" w:rsidR="009B3464" w:rsidRDefault="009B3464" w:rsidP="009B3464">
      <w:pPr>
        <w:pStyle w:val="Legenda"/>
        <w:keepNext/>
      </w:pPr>
      <w:r>
        <w:t xml:space="preserve">Figura </w:t>
      </w:r>
      <w:r>
        <w:fldChar w:fldCharType="begin"/>
      </w:r>
      <w:r>
        <w:instrText xml:space="preserve"> SEQ Figura \* ARABIC </w:instrText>
      </w:r>
      <w:r>
        <w:fldChar w:fldCharType="separate"/>
      </w:r>
      <w:r w:rsidR="001472C6">
        <w:rPr>
          <w:noProof/>
        </w:rPr>
        <w:t>33</w:t>
      </w:r>
      <w:r>
        <w:fldChar w:fldCharType="end"/>
      </w:r>
      <w:r>
        <w:t xml:space="preserve"> - Sensor Flex</w:t>
      </w:r>
    </w:p>
    <w:p w14:paraId="0774B235" w14:textId="6476502D" w:rsidR="002D3BE4" w:rsidRDefault="009B3464" w:rsidP="009B3464">
      <w:pPr>
        <w:pStyle w:val="IMGTBLGRF"/>
      </w:pPr>
      <w:r>
        <w:drawing>
          <wp:inline distT="0" distB="0" distL="0" distR="0" wp14:anchorId="576E4712" wp14:editId="744CBFAF">
            <wp:extent cx="2407920" cy="1818060"/>
            <wp:effectExtent l="0" t="0" r="0" b="0"/>
            <wp:docPr id="1319022679" name="Imagem 1319022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41501" cy="1843415"/>
                    </a:xfrm>
                    <a:prstGeom prst="rect">
                      <a:avLst/>
                    </a:prstGeom>
                    <a:noFill/>
                  </pic:spPr>
                </pic:pic>
              </a:graphicData>
            </a:graphic>
          </wp:inline>
        </w:drawing>
      </w:r>
    </w:p>
    <w:p w14:paraId="742CC67E" w14:textId="158DFC3D" w:rsidR="000439AF" w:rsidRDefault="000439AF" w:rsidP="000439AF">
      <w:pPr>
        <w:pStyle w:val="Fonte"/>
      </w:pPr>
      <w:r>
        <w:t>Fonte:</w:t>
      </w:r>
      <w:r w:rsidRPr="000439AF">
        <w:t xml:space="preserve"> </w:t>
      </w:r>
      <w:r w:rsidR="008F75E8" w:rsidRPr="008F75E8">
        <w:t>Sensor Flex 4.5” Premium para Projetos - Compatíveis com Arduino, Sensores, Outros Sensores para Arduino - Usinainfo, c2022. Disponível em: &lt;</w:t>
      </w:r>
      <w:r w:rsidRPr="000439AF">
        <w:t>https://www.usinainfo.com.br/outros-sensores-arduino/sensor-flex-45-premium-para-projetos-3363.html?gclid=Cj0KCQjwyOuYBhCGARIsAIdGQRNuomymrHa0xG_OaEay-_fg4wP7QCJbrqhP5pL9JtEnrdU3ppnLNhEaAunaEALw_wcB</w:t>
      </w:r>
      <w:r w:rsidR="008F75E8" w:rsidRPr="008F75E8">
        <w:t>&gt;. Acesso em: 08 set. 2022</w:t>
      </w:r>
    </w:p>
    <w:p w14:paraId="2A246178" w14:textId="6D9E5FB8" w:rsidR="00992DA1" w:rsidRPr="00F409FA" w:rsidRDefault="00992DA1" w:rsidP="00690B46">
      <w:pPr>
        <w:pStyle w:val="CORPO"/>
        <w:rPr>
          <w:color w:val="000000" w:themeColor="text1"/>
          <w:lang w:eastAsia="pt-BR"/>
        </w:rPr>
      </w:pPr>
      <w:r w:rsidRPr="00F409FA">
        <w:rPr>
          <w:color w:val="000000" w:themeColor="text1"/>
          <w:lang w:eastAsia="pt-BR"/>
        </w:rPr>
        <w:t xml:space="preserve">O sensor Flex </w:t>
      </w:r>
      <w:r w:rsidR="002202C6" w:rsidRPr="00F409FA">
        <w:rPr>
          <w:color w:val="000000" w:themeColor="text1"/>
          <w:lang w:eastAsia="pt-BR"/>
        </w:rPr>
        <w:t xml:space="preserve">que detém propriedades semelhantes </w:t>
      </w:r>
      <w:r w:rsidRPr="00F409FA">
        <w:rPr>
          <w:color w:val="000000" w:themeColor="text1"/>
          <w:lang w:eastAsia="pt-BR"/>
        </w:rPr>
        <w:t>com o dispositivo LDR</w:t>
      </w:r>
      <w:r w:rsidR="00C93708" w:rsidRPr="00F409FA">
        <w:rPr>
          <w:color w:val="000000" w:themeColor="text1"/>
          <w:lang w:eastAsia="pt-BR"/>
        </w:rPr>
        <w:t xml:space="preserve"> (Light Dependent Resistor), </w:t>
      </w:r>
      <w:r w:rsidR="003C1188" w:rsidRPr="00F409FA">
        <w:rPr>
          <w:color w:val="000000" w:themeColor="text1"/>
          <w:lang w:eastAsia="pt-BR"/>
        </w:rPr>
        <w:t>poré</w:t>
      </w:r>
      <w:r w:rsidR="00C93708" w:rsidRPr="00F409FA">
        <w:rPr>
          <w:color w:val="000000" w:themeColor="text1"/>
          <w:lang w:eastAsia="pt-BR"/>
        </w:rPr>
        <w:t xml:space="preserve">m ele não trabalha com a luz do ambiente, ele usa as dobras e flexões exercidas sobre ele para identificar a ocorrência de movimento. </w:t>
      </w:r>
    </w:p>
    <w:p w14:paraId="3B43DE53" w14:textId="2729E0C4" w:rsidR="001F607C" w:rsidRPr="000A49EA" w:rsidRDefault="003C1188" w:rsidP="000A49EA">
      <w:pPr>
        <w:pStyle w:val="CORPO"/>
        <w:rPr>
          <w:color w:val="000000" w:themeColor="text1"/>
          <w:lang w:eastAsia="pt-BR"/>
        </w:rPr>
      </w:pPr>
      <w:r w:rsidRPr="00F409FA">
        <w:rPr>
          <w:color w:val="000000" w:themeColor="text1"/>
          <w:lang w:eastAsia="pt-BR"/>
        </w:rPr>
        <w:t xml:space="preserve">Seu funcionamento bidirecional permite reconhecer torções e flexões tanto para frente e para traz, através da alta ou baixa do valor da sua resistência em proporção ao ângulo da ação </w:t>
      </w:r>
      <w:r w:rsidR="002B1DEE" w:rsidRPr="00F409FA">
        <w:rPr>
          <w:color w:val="000000" w:themeColor="text1"/>
          <w:lang w:eastAsia="pt-BR"/>
        </w:rPr>
        <w:t xml:space="preserve">recebida. </w:t>
      </w:r>
      <w:r w:rsidR="001F607C" w:rsidRPr="00F409FA">
        <w:rPr>
          <w:color w:val="000000" w:themeColor="text1"/>
          <w:lang w:eastAsia="pt-BR"/>
        </w:rPr>
        <w:t>É muito utilizado em sistemas que reproduzem movimentos articuláveis, geralmente agregado em projetos que fazem uso de roupas ou luvas para identificar e reproduzir o movimento em tempo real da ação recebida</w:t>
      </w:r>
      <w:r w:rsidR="008A1C77" w:rsidRPr="00F409FA">
        <w:rPr>
          <w:rStyle w:val="Refdenotaderodap"/>
          <w:color w:val="000000" w:themeColor="text1"/>
          <w:lang w:eastAsia="pt-BR"/>
        </w:rPr>
        <w:footnoteReference w:id="9"/>
      </w:r>
      <w:r w:rsidR="001F607C" w:rsidRPr="00F409FA">
        <w:rPr>
          <w:color w:val="000000" w:themeColor="text1"/>
          <w:lang w:eastAsia="pt-BR"/>
        </w:rPr>
        <w:t>.</w:t>
      </w:r>
      <w:r w:rsidR="001F607C">
        <w:rPr>
          <w:color w:val="000000" w:themeColor="text1"/>
          <w:lang w:eastAsia="pt-BR"/>
        </w:rPr>
        <w:t xml:space="preserve"> </w:t>
      </w:r>
    </w:p>
    <w:p w14:paraId="59B6DE2C" w14:textId="44C22C23" w:rsidR="00690B46" w:rsidRPr="001F607C" w:rsidRDefault="00A54292" w:rsidP="00690B46">
      <w:pPr>
        <w:pStyle w:val="CORPO"/>
        <w:rPr>
          <w:color w:val="000000" w:themeColor="text1"/>
          <w:lang w:eastAsia="pt-BR"/>
        </w:rPr>
      </w:pPr>
      <w:r w:rsidRPr="001F607C">
        <w:rPr>
          <w:color w:val="000000" w:themeColor="text1"/>
          <w:lang w:eastAsia="pt-BR"/>
        </w:rPr>
        <w:t xml:space="preserve">A tabela </w:t>
      </w:r>
      <w:r w:rsidR="00892876">
        <w:rPr>
          <w:color w:val="000000" w:themeColor="text1"/>
          <w:lang w:eastAsia="pt-BR"/>
        </w:rPr>
        <w:t>9</w:t>
      </w:r>
      <w:r w:rsidRPr="001F607C">
        <w:rPr>
          <w:color w:val="000000" w:themeColor="text1"/>
          <w:lang w:eastAsia="pt-BR"/>
        </w:rPr>
        <w:t xml:space="preserve"> mostra as especificações técnicas do</w:t>
      </w:r>
      <w:r w:rsidR="00892876">
        <w:rPr>
          <w:color w:val="000000" w:themeColor="text1"/>
          <w:lang w:eastAsia="pt-BR"/>
        </w:rPr>
        <w:t xml:space="preserve"> </w:t>
      </w:r>
      <w:r w:rsidR="00892876" w:rsidRPr="00892876">
        <w:rPr>
          <w:color w:val="000000" w:themeColor="text1"/>
          <w:lang w:eastAsia="pt-BR"/>
        </w:rPr>
        <w:t>Sensor Flex 4.5”</w:t>
      </w:r>
      <w:r w:rsidRPr="001F607C">
        <w:rPr>
          <w:color w:val="000000" w:themeColor="text1"/>
          <w:lang w:eastAsia="pt-BR"/>
        </w:rPr>
        <w:t xml:space="preserve"> que se encontra em anexo ao fim do arquivo: Apêndice II – TABELAS.</w:t>
      </w:r>
    </w:p>
    <w:p w14:paraId="2460444E" w14:textId="77777777" w:rsidR="005274C5" w:rsidRPr="00340D2B" w:rsidRDefault="005274C5" w:rsidP="000358B2">
      <w:pPr>
        <w:pStyle w:val="Ttulo3"/>
        <w:rPr>
          <w:rFonts w:eastAsia="Arial"/>
        </w:rPr>
      </w:pPr>
      <w:bookmarkStart w:id="41" w:name="_Toc111845348"/>
      <w:r w:rsidRPr="00340D2B">
        <w:rPr>
          <w:rFonts w:eastAsia="Arial"/>
        </w:rPr>
        <w:t>Sensor MPU-6050</w:t>
      </w:r>
      <w:bookmarkEnd w:id="41"/>
    </w:p>
    <w:p w14:paraId="1C293290" w14:textId="77777777" w:rsidR="005274C5" w:rsidRPr="00340D2B" w:rsidRDefault="005274C5" w:rsidP="000358B2">
      <w:pPr>
        <w:pStyle w:val="CORPO"/>
      </w:pPr>
      <w:r w:rsidRPr="00340D2B">
        <w:t>O Sensor MPU 6050 é um dispositivo que consegue rastrear os movimentos em 6 eixos, fornecendo 6 valores de saída, sendo 3 acelerômetros e 3 do giroscópio. Os cálculos são realizados através do DMP (Digital Motion Processor), um hardware que cuida de todo esse processo.</w:t>
      </w:r>
    </w:p>
    <w:p w14:paraId="73858A10" w14:textId="77777777" w:rsidR="005274C5" w:rsidRDefault="005274C5" w:rsidP="000358B2">
      <w:pPr>
        <w:pStyle w:val="CORPO"/>
      </w:pPr>
      <w:r w:rsidRPr="00340D2B">
        <w:lastRenderedPageBreak/>
        <w:t>Normalmente por ter baixo custo é muito usado em projetos que envolvem simuladores e robôs, com característica de baixo consumo de energia e com precisão</w:t>
      </w:r>
      <w:r w:rsidRPr="00764582">
        <w:rPr>
          <w:rStyle w:val="Refdenotaderodap"/>
        </w:rPr>
        <w:footnoteReference w:id="10"/>
      </w:r>
      <w:r w:rsidRPr="00340D2B">
        <w:t xml:space="preserve">.  </w:t>
      </w:r>
    </w:p>
    <w:p w14:paraId="3FF8CEAE" w14:textId="44D8F5CF" w:rsidR="005274C5" w:rsidRDefault="005274C5" w:rsidP="005274C5">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34</w:t>
      </w:r>
      <w:r w:rsidR="00790471">
        <w:fldChar w:fldCharType="end"/>
      </w:r>
      <w:r>
        <w:t xml:space="preserve"> - </w:t>
      </w:r>
      <w:r w:rsidRPr="001A6098">
        <w:t>Placa MPU-6050</w:t>
      </w:r>
    </w:p>
    <w:p w14:paraId="1B39F54E" w14:textId="75D7A9F9" w:rsidR="005274C5" w:rsidRDefault="005274C5" w:rsidP="005274C5">
      <w:pPr>
        <w:pStyle w:val="IMGTBLGRF"/>
      </w:pPr>
      <w:r>
        <w:drawing>
          <wp:inline distT="0" distB="0" distL="0" distR="0" wp14:anchorId="5E684DEE" wp14:editId="6D299E63">
            <wp:extent cx="1976559" cy="200406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80716" cy="2008275"/>
                    </a:xfrm>
                    <a:prstGeom prst="rect">
                      <a:avLst/>
                    </a:prstGeom>
                    <a:noFill/>
                  </pic:spPr>
                </pic:pic>
              </a:graphicData>
            </a:graphic>
          </wp:inline>
        </w:drawing>
      </w:r>
    </w:p>
    <w:p w14:paraId="6DA09BA8" w14:textId="40F09063" w:rsidR="005274C5" w:rsidRDefault="005274C5" w:rsidP="005274C5">
      <w:pPr>
        <w:pStyle w:val="Fonte"/>
      </w:pPr>
      <w:r w:rsidRPr="00743ABA">
        <w:t>Fonte:</w:t>
      </w:r>
      <w:r>
        <w:t xml:space="preserve"> </w:t>
      </w:r>
      <w:r w:rsidRPr="00F15C15">
        <w:t xml:space="preserve">Acelerômetro e Giroscópio MPU-6050 - Sensores para Robótica </w:t>
      </w:r>
      <w:r w:rsidR="005B491C">
        <w:t>-</w:t>
      </w:r>
      <w:r w:rsidRPr="00F15C15">
        <w:t xml:space="preserve"> RoboCore, c2022. Disponível em: &lt;</w:t>
      </w:r>
      <w:hyperlink r:id="rId62" w:history="1">
        <w:r w:rsidRPr="00F15C15">
          <w:rPr>
            <w:rStyle w:val="Hyperlink"/>
            <w:color w:val="auto"/>
            <w:u w:val="none"/>
          </w:rPr>
          <w:t>https://www.robocore.net/sensor-robo/acelerometro-e-giroscopio-mpu6050</w:t>
        </w:r>
      </w:hyperlink>
      <w:r w:rsidRPr="00F15C15">
        <w:t>&gt;. Acesso em: 23 abr. 2022.</w:t>
      </w:r>
    </w:p>
    <w:p w14:paraId="7BB79E16" w14:textId="0A7592BB" w:rsidR="005274C5" w:rsidRPr="005274C5" w:rsidRDefault="005274C5" w:rsidP="005274C5">
      <w:pPr>
        <w:pStyle w:val="CORPO"/>
        <w:rPr>
          <w:shd w:val="clear" w:color="auto" w:fill="FFFFFF"/>
        </w:rPr>
      </w:pPr>
      <w:r w:rsidRPr="00D4097D">
        <w:rPr>
          <w:shd w:val="clear" w:color="auto" w:fill="FFFFFF"/>
        </w:rPr>
        <w:t xml:space="preserve">A </w:t>
      </w:r>
      <w:r w:rsidRPr="00016BD5">
        <w:rPr>
          <w:shd w:val="clear" w:color="auto" w:fill="FFFFFF"/>
        </w:rPr>
        <w:t xml:space="preserve">tabela </w:t>
      </w:r>
      <w:r w:rsidR="00892876">
        <w:rPr>
          <w:shd w:val="clear" w:color="auto" w:fill="FFFFFF"/>
        </w:rPr>
        <w:t>10</w:t>
      </w:r>
      <w:r w:rsidRPr="00D4097D">
        <w:rPr>
          <w:shd w:val="clear" w:color="auto" w:fill="FFFFFF"/>
        </w:rPr>
        <w:t xml:space="preserve"> mostra </w:t>
      </w:r>
      <w:r>
        <w:rPr>
          <w:shd w:val="clear" w:color="auto" w:fill="FFFFFF"/>
        </w:rPr>
        <w:t xml:space="preserve">as especificações técnicas do </w:t>
      </w:r>
      <w:r w:rsidRPr="00D7764D">
        <w:rPr>
          <w:shd w:val="clear" w:color="auto" w:fill="FFFFFF"/>
        </w:rPr>
        <w:t>Sensor MPU-6050</w:t>
      </w:r>
      <w:r w:rsidRPr="00E55B92">
        <w:t xml:space="preserve"> </w:t>
      </w:r>
      <w:r w:rsidRPr="00E55B92">
        <w:rPr>
          <w:shd w:val="clear" w:color="auto" w:fill="FFFFFF"/>
        </w:rPr>
        <w:t xml:space="preserve">que se encontra em anexo ao fim do arquivo: </w:t>
      </w:r>
      <w:hyperlink w:anchor="ANEXO_TABELA" w:history="1">
        <w:r w:rsidR="00E5604E">
          <w:rPr>
            <w:rStyle w:val="Hyperlink"/>
            <w:rFonts w:cs="Arial"/>
            <w:b/>
            <w:bCs/>
            <w:color w:val="auto"/>
            <w:u w:val="none"/>
            <w:shd w:val="clear" w:color="auto" w:fill="FFFFFF"/>
          </w:rPr>
          <w:fldChar w:fldCharType="begin"/>
        </w:r>
        <w:r w:rsidR="00E5604E">
          <w:instrText xml:space="preserve"> REF _Ref111842679 \h </w:instrText>
        </w:r>
        <w:r w:rsidR="00E5604E">
          <w:rPr>
            <w:rStyle w:val="Hyperlink"/>
            <w:rFonts w:cs="Arial"/>
            <w:b/>
            <w:bCs/>
            <w:color w:val="auto"/>
            <w:u w:val="none"/>
            <w:shd w:val="clear" w:color="auto" w:fill="FFFFFF"/>
          </w:rPr>
        </w:r>
        <w:r w:rsidR="00E5604E">
          <w:rPr>
            <w:rStyle w:val="Hyperlink"/>
            <w:rFonts w:cs="Arial"/>
            <w:b/>
            <w:bCs/>
            <w:color w:val="auto"/>
            <w:u w:val="none"/>
            <w:shd w:val="clear" w:color="auto" w:fill="FFFFFF"/>
          </w:rPr>
          <w:fldChar w:fldCharType="separate"/>
        </w:r>
        <w:r w:rsidR="001472C6" w:rsidRPr="00293E74">
          <w:t>Apêndice</w:t>
        </w:r>
        <w:r w:rsidR="001472C6">
          <w:t xml:space="preserve"> II – </w:t>
        </w:r>
        <w:r w:rsidR="001472C6" w:rsidRPr="00B02E46">
          <w:t>TABELAS</w:t>
        </w:r>
        <w:r w:rsidR="00E5604E">
          <w:rPr>
            <w:rStyle w:val="Hyperlink"/>
            <w:rFonts w:cs="Arial"/>
            <w:b/>
            <w:bCs/>
            <w:color w:val="auto"/>
            <w:u w:val="none"/>
            <w:shd w:val="clear" w:color="auto" w:fill="FFFFFF"/>
          </w:rPr>
          <w:fldChar w:fldCharType="end"/>
        </w:r>
      </w:hyperlink>
      <w:r w:rsidRPr="00E55B92">
        <w:rPr>
          <w:shd w:val="clear" w:color="auto" w:fill="FFFFFF"/>
        </w:rPr>
        <w:t>.</w:t>
      </w:r>
    </w:p>
    <w:p w14:paraId="4E38BA96" w14:textId="77777777" w:rsidR="005274C5" w:rsidRDefault="005274C5" w:rsidP="000358B2">
      <w:pPr>
        <w:pStyle w:val="Ttulo3"/>
        <w:rPr>
          <w:rFonts w:eastAsia="Arial"/>
        </w:rPr>
      </w:pPr>
      <w:bookmarkStart w:id="42" w:name="_Toc111845349"/>
      <w:r w:rsidRPr="007423E3">
        <w:rPr>
          <w:rFonts w:eastAsia="Arial"/>
        </w:rPr>
        <w:t>Sensor BN080</w:t>
      </w:r>
      <w:bookmarkEnd w:id="42"/>
    </w:p>
    <w:p w14:paraId="795F2DE0" w14:textId="1149558A" w:rsidR="006F6866" w:rsidRPr="00A93192" w:rsidRDefault="006F6866" w:rsidP="006F6866">
      <w:pPr>
        <w:pStyle w:val="Legenda"/>
        <w:keepNext/>
      </w:pPr>
      <w:r>
        <w:t xml:space="preserve">Figura </w:t>
      </w:r>
      <w:r>
        <w:fldChar w:fldCharType="begin"/>
      </w:r>
      <w:r>
        <w:instrText xml:space="preserve"> SEQ Figura \* ARABIC </w:instrText>
      </w:r>
      <w:r>
        <w:fldChar w:fldCharType="separate"/>
      </w:r>
      <w:r w:rsidR="001472C6">
        <w:rPr>
          <w:noProof/>
        </w:rPr>
        <w:t>35</w:t>
      </w:r>
      <w:r>
        <w:fldChar w:fldCharType="end"/>
      </w:r>
      <w:r>
        <w:t xml:space="preserve"> - </w:t>
      </w:r>
      <w:r w:rsidRPr="00F67884">
        <w:t>Sensor BN080</w:t>
      </w:r>
    </w:p>
    <w:p w14:paraId="536FE75B" w14:textId="77777777" w:rsidR="006F6866" w:rsidRDefault="006F6866" w:rsidP="006F6866">
      <w:pPr>
        <w:pStyle w:val="IMGTBLGRF"/>
      </w:pPr>
      <w:r>
        <w:drawing>
          <wp:inline distT="0" distB="0" distL="0" distR="0" wp14:anchorId="5EF08DF2" wp14:editId="4D825E18">
            <wp:extent cx="1615440" cy="1975485"/>
            <wp:effectExtent l="0" t="0" r="3810" b="5715"/>
            <wp:docPr id="39" name="Imagem 3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m 39" descr="Tela de celular com texto preto sobre fundo branco&#10;&#10;Descrição gerada automaticamente"/>
                    <pic:cNvPicPr>
                      <a:picLocks noChangeAspect="1" noChangeArrowheads="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15440" cy="1975485"/>
                    </a:xfrm>
                    <a:prstGeom prst="rect">
                      <a:avLst/>
                    </a:prstGeom>
                    <a:noFill/>
                  </pic:spPr>
                </pic:pic>
              </a:graphicData>
            </a:graphic>
          </wp:inline>
        </w:drawing>
      </w:r>
    </w:p>
    <w:p w14:paraId="50AA9DE9" w14:textId="795C1043" w:rsidR="006F6866" w:rsidRPr="006F6866" w:rsidRDefault="006F6866" w:rsidP="006F6866">
      <w:pPr>
        <w:pStyle w:val="Fonte"/>
      </w:pPr>
      <w:r w:rsidRPr="007606F2">
        <w:t>Fonte:</w:t>
      </w:r>
      <w:r>
        <w:t xml:space="preserve">  </w:t>
      </w:r>
      <w:r w:rsidRPr="0033302A">
        <w:t xml:space="preserve">1 pces bno080 ar vr imu nove axis 9dof ahrs sensor módulo 9-axis alta precisão acelerômetro giroscópio magnetometer realidade virtual 3d - </w:t>
      </w:r>
      <w:r w:rsidR="00A17D13" w:rsidRPr="00A17D13">
        <w:t>Tnkmo Store</w:t>
      </w:r>
      <w:r w:rsidR="00A17D13">
        <w:t xml:space="preserve"> - </w:t>
      </w:r>
      <w:r w:rsidRPr="0033302A">
        <w:t>AliExpress Eletrônicos</w:t>
      </w:r>
      <w:r>
        <w:t>, c2022. Disponível em: &lt;</w:t>
      </w:r>
      <w:hyperlink r:id="rId65" w:anchor="overview" w:history="1">
        <w:r w:rsidRPr="0033302A">
          <w:rPr>
            <w:rStyle w:val="Hyperlink"/>
            <w:color w:val="auto"/>
            <w:u w:val="none"/>
          </w:rPr>
          <w:t>https://pt.aliexpress.com/i/32959896007.html?gatewayAdapt=glo2bra#overview</w:t>
        </w:r>
      </w:hyperlink>
      <w:r>
        <w:t>&gt;. Acesso em: 23 abr. 2022.</w:t>
      </w:r>
    </w:p>
    <w:p w14:paraId="715AEB6C" w14:textId="77777777" w:rsidR="005274C5" w:rsidRPr="007423E3" w:rsidRDefault="005274C5" w:rsidP="005274C5">
      <w:pPr>
        <w:pStyle w:val="CORPO"/>
      </w:pPr>
      <w:r w:rsidRPr="007423E3">
        <w:lastRenderedPageBreak/>
        <w:t>O sensor BN080 tem um sistema de 9 eixos que permite a criação de projetos voltados a realidade aumentada em que se faz necessário detectar orientações e movimentos, tem um acelerômetro de alto desempenho, magnetômetros e giroscópios.</w:t>
      </w:r>
    </w:p>
    <w:p w14:paraId="480693C2" w14:textId="77777777" w:rsidR="005274C5" w:rsidRPr="007423E3" w:rsidRDefault="005274C5" w:rsidP="005274C5">
      <w:pPr>
        <w:pStyle w:val="CORPO"/>
      </w:pPr>
      <w:r w:rsidRPr="007423E3">
        <w:t>Tem a Unidade de Medição Inercial que produz rumos vetoriais de rotações precisas, adequados para VR e outras aplicações de rumo, com um erro de rotação estática de dois graus ou menos. Todos os dados do sensor são combinados e corrigidos de desvio em informações IMU precisas e significativas.</w:t>
      </w:r>
    </w:p>
    <w:p w14:paraId="3F5F4754" w14:textId="67114115" w:rsidR="005274C5" w:rsidRDefault="005274C5" w:rsidP="005274C5">
      <w:pPr>
        <w:pStyle w:val="CORPO"/>
      </w:pPr>
      <w:r w:rsidRPr="007423E3">
        <w:t>Toda comunicação do dispositivo e feita através de suas interfaces, sendo possível fazer a escolha através do direcionamento do jumper</w:t>
      </w:r>
      <w:r w:rsidRPr="00764582">
        <w:rPr>
          <w:rStyle w:val="Refdenotaderodap"/>
        </w:rPr>
        <w:footnoteReference w:id="11"/>
      </w:r>
      <w:r w:rsidRPr="007423E3">
        <w:t>.</w:t>
      </w:r>
    </w:p>
    <w:p w14:paraId="1BFAA610" w14:textId="0DED389C" w:rsidR="000358B2" w:rsidRDefault="006F6866" w:rsidP="005274C5">
      <w:pPr>
        <w:pStyle w:val="CORPO"/>
      </w:pPr>
      <w:r w:rsidRPr="006F6866">
        <w:t xml:space="preserve">A tabela </w:t>
      </w:r>
      <w:r w:rsidR="00892876">
        <w:t>11</w:t>
      </w:r>
      <w:r w:rsidRPr="006F6866">
        <w:t xml:space="preserve"> mostra as especificações técnicas do Sensor BN080 que se encontra em anexo ao fim do arquivo: Apêndice II – TABELAS.</w:t>
      </w:r>
    </w:p>
    <w:p w14:paraId="67DC2382" w14:textId="55F24ED0" w:rsidR="00DB3474" w:rsidRDefault="00CF5DFA" w:rsidP="00AC6EA9">
      <w:pPr>
        <w:pStyle w:val="Ttulo3"/>
        <w:rPr>
          <w:shd w:val="clear" w:color="auto" w:fill="FFFFFF"/>
        </w:rPr>
      </w:pPr>
      <w:r>
        <w:rPr>
          <w:shd w:val="clear" w:color="auto" w:fill="FFFFFF"/>
        </w:rPr>
        <w:t xml:space="preserve">Sensor </w:t>
      </w:r>
      <w:r w:rsidR="00AC6EA9" w:rsidRPr="00AC6EA9">
        <w:rPr>
          <w:shd w:val="clear" w:color="auto" w:fill="FFFFFF"/>
        </w:rPr>
        <w:t>MPU9250/MS5611</w:t>
      </w:r>
    </w:p>
    <w:p w14:paraId="1513512F" w14:textId="66FF2714" w:rsidR="005616CB" w:rsidRDefault="005616CB" w:rsidP="005616CB">
      <w:pPr>
        <w:pStyle w:val="Legenda"/>
        <w:keepNext/>
      </w:pPr>
      <w:r>
        <w:t xml:space="preserve">Figura </w:t>
      </w:r>
      <w:r>
        <w:fldChar w:fldCharType="begin"/>
      </w:r>
      <w:r>
        <w:instrText xml:space="preserve"> SEQ Figura \* ARABIC </w:instrText>
      </w:r>
      <w:r>
        <w:fldChar w:fldCharType="separate"/>
      </w:r>
      <w:r w:rsidR="001472C6">
        <w:rPr>
          <w:noProof/>
        </w:rPr>
        <w:t>36</w:t>
      </w:r>
      <w:r>
        <w:fldChar w:fldCharType="end"/>
      </w:r>
      <w:r>
        <w:t xml:space="preserve"> - MPU</w:t>
      </w:r>
      <w:r w:rsidR="00AF0F03">
        <w:t>-</w:t>
      </w:r>
      <w:r>
        <w:t>9250</w:t>
      </w:r>
    </w:p>
    <w:p w14:paraId="4A88C60F" w14:textId="77777777" w:rsidR="00B609FE" w:rsidRDefault="00B609FE" w:rsidP="00B609FE">
      <w:pPr>
        <w:pStyle w:val="IMGTBLGRF"/>
      </w:pPr>
      <w:r>
        <w:drawing>
          <wp:inline distT="0" distB="0" distL="0" distR="0" wp14:anchorId="6B079198" wp14:editId="533F4FCB">
            <wp:extent cx="2463165" cy="213995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63165" cy="2139950"/>
                    </a:xfrm>
                    <a:prstGeom prst="rect">
                      <a:avLst/>
                    </a:prstGeom>
                    <a:noFill/>
                  </pic:spPr>
                </pic:pic>
              </a:graphicData>
            </a:graphic>
          </wp:inline>
        </w:drawing>
      </w:r>
    </w:p>
    <w:p w14:paraId="20A1F2AE" w14:textId="77777777" w:rsidR="00F4264D" w:rsidRDefault="006865A2" w:rsidP="00FE1E8A">
      <w:pPr>
        <w:pStyle w:val="IMGTBLGRF"/>
      </w:pPr>
      <w:r w:rsidRPr="00FE1E8A">
        <w:drawing>
          <wp:inline distT="0" distB="0" distL="0" distR="0" wp14:anchorId="44552B40" wp14:editId="380229D0">
            <wp:extent cx="2040255" cy="1949258"/>
            <wp:effectExtent l="7620" t="0" r="5715" b="5715"/>
            <wp:docPr id="1319022675" name="Imagem 1319022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887" t="15589" r="9125" b="7034"/>
                    <a:stretch/>
                  </pic:blipFill>
                  <pic:spPr bwMode="auto">
                    <a:xfrm rot="5400000">
                      <a:off x="0" y="0"/>
                      <a:ext cx="2040255" cy="1949258"/>
                    </a:xfrm>
                    <a:prstGeom prst="rect">
                      <a:avLst/>
                    </a:prstGeom>
                    <a:noFill/>
                    <a:ln>
                      <a:noFill/>
                    </a:ln>
                    <a:extLst>
                      <a:ext uri="{53640926-AAD7-44D8-BBD7-CCE9431645EC}">
                        <a14:shadowObscured xmlns:a14="http://schemas.microsoft.com/office/drawing/2010/main"/>
                      </a:ext>
                    </a:extLst>
                  </pic:spPr>
                </pic:pic>
              </a:graphicData>
            </a:graphic>
          </wp:inline>
        </w:drawing>
      </w:r>
    </w:p>
    <w:p w14:paraId="626014F9" w14:textId="2617675E" w:rsidR="00AC6EA9" w:rsidRDefault="0034647B" w:rsidP="00F4264D">
      <w:pPr>
        <w:pStyle w:val="Fonte"/>
      </w:pPr>
      <w:r>
        <w:lastRenderedPageBreak/>
        <w:br w:type="textWrapping" w:clear="all"/>
      </w:r>
      <w:r w:rsidR="00F4264D">
        <w:t xml:space="preserve">Fonte: </w:t>
      </w:r>
      <w:r w:rsidR="008A6E1A" w:rsidRPr="008A6E1A">
        <w:t>Mpu9250/ms5611 CJMCU-117 alta precisão 9 eixo 10dof atitude módulo spi/iic comunicação</w:t>
      </w:r>
      <w:r w:rsidR="008A6E1A" w:rsidRPr="008A6E1A">
        <w:t xml:space="preserve"> </w:t>
      </w:r>
      <w:r w:rsidR="008A6E1A">
        <w:t xml:space="preserve"> - </w:t>
      </w:r>
      <w:r w:rsidR="00362045" w:rsidRPr="00362045">
        <w:t>YTF Technology</w:t>
      </w:r>
      <w:r w:rsidR="00650732">
        <w:t xml:space="preserve"> </w:t>
      </w:r>
      <w:r w:rsidR="00650732" w:rsidRPr="0033302A">
        <w:t>- AliExpress Eletrônicos</w:t>
      </w:r>
      <w:r w:rsidR="00650732">
        <w:t>, c2022</w:t>
      </w:r>
      <w:r w:rsidR="00650732">
        <w:t>. Disponí</w:t>
      </w:r>
      <w:r w:rsidR="0069211D">
        <w:t>v</w:t>
      </w:r>
      <w:r w:rsidR="00650732">
        <w:t>el em: &lt;</w:t>
      </w:r>
      <w:r w:rsidR="00F4264D" w:rsidRPr="00F4264D">
        <w:t>https://pt.aliexpress.com/item/33010943248.html</w:t>
      </w:r>
      <w:r w:rsidR="00650732">
        <w:t xml:space="preserve">&gt;.Acesso em: </w:t>
      </w:r>
      <w:r w:rsidR="00604589">
        <w:t>09 set. 2022</w:t>
      </w:r>
    </w:p>
    <w:p w14:paraId="5E1A5CF0" w14:textId="76354EFA" w:rsidR="009448A1" w:rsidRPr="006856E7" w:rsidRDefault="00AC7567" w:rsidP="00AC7567">
      <w:pPr>
        <w:pStyle w:val="CORPO"/>
        <w:rPr>
          <w:rFonts w:cs="Arial"/>
          <w:color w:val="000000" w:themeColor="text1"/>
          <w:lang w:eastAsia="pt-BR"/>
        </w:rPr>
      </w:pPr>
      <w:r w:rsidRPr="00263F85">
        <w:rPr>
          <w:lang w:eastAsia="pt-BR"/>
        </w:rPr>
        <w:t xml:space="preserve">O MPU-9250 é </w:t>
      </w:r>
      <w:r w:rsidR="009448A1" w:rsidRPr="00263F85">
        <w:rPr>
          <w:lang w:eastAsia="pt-BR"/>
        </w:rPr>
        <w:t>dispositivo que</w:t>
      </w:r>
      <w:r w:rsidR="00FD17E8" w:rsidRPr="00263F85">
        <w:rPr>
          <w:lang w:eastAsia="pt-BR"/>
        </w:rPr>
        <w:t xml:space="preserve"> rastreia o movimento</w:t>
      </w:r>
      <w:r w:rsidR="009448A1" w:rsidRPr="00263F85">
        <w:rPr>
          <w:lang w:eastAsia="pt-BR"/>
        </w:rPr>
        <w:t xml:space="preserve"> (MotionTracking)</w:t>
      </w:r>
      <w:r w:rsidR="00FD17E8" w:rsidRPr="00263F85">
        <w:rPr>
          <w:lang w:eastAsia="pt-BR"/>
        </w:rPr>
        <w:t>, possuindo</w:t>
      </w:r>
      <w:r w:rsidRPr="00263F85">
        <w:rPr>
          <w:lang w:eastAsia="pt-BR"/>
        </w:rPr>
        <w:t xml:space="preserve"> 9 eixos</w:t>
      </w:r>
      <w:r w:rsidR="006856E7" w:rsidRPr="00263F85">
        <w:rPr>
          <w:lang w:eastAsia="pt-BR"/>
        </w:rPr>
        <w:t xml:space="preserve"> </w:t>
      </w:r>
      <w:r w:rsidR="006856E7" w:rsidRPr="00263F85">
        <w:rPr>
          <w:color w:val="000000"/>
        </w:rPr>
        <w:t>MotionFusion</w:t>
      </w:r>
      <w:r w:rsidR="00FD17E8" w:rsidRPr="00263F85">
        <w:rPr>
          <w:lang w:eastAsia="pt-BR"/>
        </w:rPr>
        <w:t xml:space="preserve">, </w:t>
      </w:r>
      <w:r w:rsidR="00D867EC" w:rsidRPr="00263F85">
        <w:rPr>
          <w:lang w:eastAsia="pt-BR"/>
        </w:rPr>
        <w:t>um</w:t>
      </w:r>
      <w:r w:rsidR="00FD17E8" w:rsidRPr="00263F85">
        <w:rPr>
          <w:lang w:eastAsia="pt-BR"/>
        </w:rPr>
        <w:t xml:space="preserve"> g</w:t>
      </w:r>
      <w:r w:rsidRPr="00263F85">
        <w:rPr>
          <w:lang w:eastAsia="pt-BR"/>
        </w:rPr>
        <w:t xml:space="preserve">iroscópio de </w:t>
      </w:r>
      <w:r w:rsidR="00D867EC" w:rsidRPr="00263F85">
        <w:rPr>
          <w:lang w:eastAsia="pt-BR"/>
        </w:rPr>
        <w:t>três</w:t>
      </w:r>
      <w:r w:rsidRPr="00263F85">
        <w:rPr>
          <w:lang w:eastAsia="pt-BR"/>
        </w:rPr>
        <w:t xml:space="preserve"> eixos, </w:t>
      </w:r>
      <w:r w:rsidR="00FD17E8" w:rsidRPr="00263F85">
        <w:rPr>
          <w:lang w:eastAsia="pt-BR"/>
        </w:rPr>
        <w:t>a</w:t>
      </w:r>
      <w:r w:rsidRPr="00263F85">
        <w:rPr>
          <w:lang w:eastAsia="pt-BR"/>
        </w:rPr>
        <w:t xml:space="preserve">celerômetro de </w:t>
      </w:r>
      <w:r w:rsidR="00D867EC" w:rsidRPr="00263F85">
        <w:rPr>
          <w:lang w:eastAsia="pt-BR"/>
        </w:rPr>
        <w:t>três</w:t>
      </w:r>
      <w:r w:rsidRPr="00263F85">
        <w:rPr>
          <w:lang w:eastAsia="pt-BR"/>
        </w:rPr>
        <w:t xml:space="preserve"> eixos, </w:t>
      </w:r>
      <w:r w:rsidR="00FD17E8" w:rsidRPr="00263F85">
        <w:rPr>
          <w:lang w:eastAsia="pt-BR"/>
        </w:rPr>
        <w:t>m</w:t>
      </w:r>
      <w:r w:rsidRPr="00263F85">
        <w:rPr>
          <w:lang w:eastAsia="pt-BR"/>
        </w:rPr>
        <w:t>agnetômetro de 3 eixos e um Pr</w:t>
      </w:r>
      <w:r w:rsidR="000F7221" w:rsidRPr="00263F85">
        <w:rPr>
          <w:lang w:eastAsia="pt-BR"/>
        </w:rPr>
        <w:t>ocessador de Movimento Digital</w:t>
      </w:r>
      <w:r w:rsidR="00E43B97" w:rsidRPr="00263F85">
        <w:rPr>
          <w:lang w:eastAsia="pt-BR"/>
        </w:rPr>
        <w:t xml:space="preserve"> (DMP - Digital Motion Processor)</w:t>
      </w:r>
      <w:r w:rsidR="000F7221" w:rsidRPr="00263F85">
        <w:rPr>
          <w:lang w:eastAsia="pt-BR"/>
        </w:rPr>
        <w:t>.</w:t>
      </w:r>
      <w:r w:rsidR="00EB7E4E" w:rsidRPr="00263F85">
        <w:t xml:space="preserve"> </w:t>
      </w:r>
      <w:r w:rsidR="00EB7E4E" w:rsidRPr="00263F85">
        <w:rPr>
          <w:color w:val="000000"/>
        </w:rPr>
        <w:t xml:space="preserve">Seu chip e firmware de calibração em tempo de execução, admite a integração fácil, com desempenho otimizado do movimento para qualquer dispositivo. </w:t>
      </w:r>
      <w:r w:rsidR="006856E7" w:rsidRPr="00263F85">
        <w:rPr>
          <w:rFonts w:cs="Arial"/>
          <w:color w:val="000000" w:themeColor="text1"/>
          <w:lang w:eastAsia="pt-BR"/>
        </w:rPr>
        <w:t>Tem um</w:t>
      </w:r>
      <w:r w:rsidR="00812A83" w:rsidRPr="00263F85">
        <w:rPr>
          <w:rFonts w:cs="Arial"/>
          <w:color w:val="000000" w:themeColor="text1"/>
          <w:lang w:eastAsia="pt-BR"/>
        </w:rPr>
        <w:t xml:space="preserve"> barramento</w:t>
      </w:r>
      <w:r w:rsidR="009448A1" w:rsidRPr="00263F85">
        <w:rPr>
          <w:rFonts w:cs="Arial"/>
          <w:color w:val="000000" w:themeColor="text1"/>
          <w:lang w:eastAsia="pt-BR"/>
        </w:rPr>
        <w:t xml:space="preserve"> </w:t>
      </w:r>
      <w:r w:rsidR="009448A1" w:rsidRPr="00263F85">
        <w:rPr>
          <w:rFonts w:cs="Arial"/>
          <w:color w:val="000000"/>
          <w:shd w:val="clear" w:color="auto" w:fill="FFFFFF"/>
        </w:rPr>
        <w:t>sensor I2C dedicado, o MPU-9250 fornece uma</w:t>
      </w:r>
      <w:r w:rsidR="006856E7" w:rsidRPr="00263F85">
        <w:rPr>
          <w:rFonts w:cs="Arial"/>
          <w:color w:val="000000"/>
          <w:shd w:val="clear" w:color="auto" w:fill="FFFFFF"/>
        </w:rPr>
        <w:t xml:space="preserve"> saída direta</w:t>
      </w:r>
      <w:r w:rsidR="00302080" w:rsidRPr="00263F85">
        <w:rPr>
          <w:rFonts w:cs="Arial"/>
          <w:color w:val="000000"/>
          <w:shd w:val="clear" w:color="auto" w:fill="FFFFFF"/>
        </w:rPr>
        <w:t xml:space="preserve"> e</w:t>
      </w:r>
      <w:r w:rsidR="006856E7" w:rsidRPr="00263F85">
        <w:rPr>
          <w:rFonts w:cs="Arial"/>
          <w:color w:val="000000"/>
          <w:shd w:val="clear" w:color="auto" w:fill="FFFFFF"/>
        </w:rPr>
        <w:t xml:space="preserve"> projet</w:t>
      </w:r>
      <w:r w:rsidR="005D28D0" w:rsidRPr="00263F85">
        <w:rPr>
          <w:rFonts w:cs="Arial"/>
          <w:color w:val="000000"/>
          <w:shd w:val="clear" w:color="auto" w:fill="FFFFFF"/>
        </w:rPr>
        <w:t xml:space="preserve">ado </w:t>
      </w:r>
      <w:r w:rsidR="006856E7" w:rsidRPr="00263F85">
        <w:rPr>
          <w:rFonts w:cs="Arial"/>
          <w:color w:val="000000"/>
          <w:shd w:val="clear" w:color="auto" w:fill="FFFFFF"/>
        </w:rPr>
        <w:t>para ser compatível com diversos sensores não inerciais, como os sensores de pressão</w:t>
      </w:r>
      <w:r w:rsidR="00872DD5" w:rsidRPr="00263F85">
        <w:rPr>
          <w:rStyle w:val="Refdenotaderodap"/>
          <w:rFonts w:cs="Arial"/>
          <w:color w:val="000000"/>
          <w:shd w:val="clear" w:color="auto" w:fill="FFFFFF"/>
        </w:rPr>
        <w:footnoteReference w:id="12"/>
      </w:r>
      <w:r w:rsidR="006856E7" w:rsidRPr="00263F85">
        <w:rPr>
          <w:rFonts w:cs="Arial"/>
          <w:color w:val="000000"/>
          <w:shd w:val="clear" w:color="auto" w:fill="FFFFFF"/>
        </w:rPr>
        <w:t>.</w:t>
      </w:r>
      <w:r w:rsidR="006856E7">
        <w:rPr>
          <w:rFonts w:cs="Arial"/>
          <w:color w:val="000000"/>
          <w:shd w:val="clear" w:color="auto" w:fill="FFFFFF"/>
        </w:rPr>
        <w:t xml:space="preserve"> </w:t>
      </w:r>
    </w:p>
    <w:p w14:paraId="26E38C74" w14:textId="1EF4C7CC" w:rsidR="00CF5DFA" w:rsidRPr="006856E7" w:rsidRDefault="00CF5DFA" w:rsidP="00CF5DFA">
      <w:pPr>
        <w:pStyle w:val="CORPO"/>
        <w:rPr>
          <w:color w:val="000000" w:themeColor="text1"/>
        </w:rPr>
      </w:pPr>
      <w:r w:rsidRPr="006856E7">
        <w:rPr>
          <w:color w:val="000000" w:themeColor="text1"/>
          <w:shd w:val="clear" w:color="auto" w:fill="FFFFFF"/>
        </w:rPr>
        <w:t xml:space="preserve">A tabela </w:t>
      </w:r>
      <w:r w:rsidR="00892876">
        <w:rPr>
          <w:color w:val="000000" w:themeColor="text1"/>
          <w:shd w:val="clear" w:color="auto" w:fill="FFFFFF"/>
        </w:rPr>
        <w:t>12</w:t>
      </w:r>
      <w:r w:rsidRPr="006856E7">
        <w:rPr>
          <w:color w:val="000000" w:themeColor="text1"/>
          <w:shd w:val="clear" w:color="auto" w:fill="FFFFFF"/>
        </w:rPr>
        <w:t xml:space="preserve"> mostra as especificações técnicas do </w:t>
      </w:r>
      <w:r w:rsidRPr="006856E7">
        <w:rPr>
          <w:color w:val="000000" w:themeColor="text1"/>
        </w:rPr>
        <w:t xml:space="preserve">Sensor </w:t>
      </w:r>
      <w:r w:rsidR="00892876" w:rsidRPr="00892876">
        <w:rPr>
          <w:color w:val="000000" w:themeColor="text1"/>
        </w:rPr>
        <w:t>MPU9250/MS5611</w:t>
      </w:r>
      <w:r w:rsidRPr="006856E7">
        <w:rPr>
          <w:color w:val="000000" w:themeColor="text1"/>
        </w:rPr>
        <w:t xml:space="preserve"> que se encontra em anexo ao fim do arquivo: </w:t>
      </w:r>
      <w:hyperlink w:anchor="ANEXO_TABELA" w:history="1">
        <w:r w:rsidRPr="006856E7">
          <w:rPr>
            <w:rStyle w:val="Hyperlink"/>
            <w:rFonts w:cs="Arial"/>
            <w:b/>
            <w:bCs/>
            <w:color w:val="000000" w:themeColor="text1"/>
            <w:u w:val="none"/>
          </w:rPr>
          <w:fldChar w:fldCharType="begin"/>
        </w:r>
        <w:r w:rsidRPr="006856E7">
          <w:rPr>
            <w:color w:val="000000" w:themeColor="text1"/>
          </w:rPr>
          <w:instrText xml:space="preserve"> REF _Ref111842699 \h </w:instrText>
        </w:r>
        <w:r w:rsidR="006856E7">
          <w:rPr>
            <w:rStyle w:val="Hyperlink"/>
            <w:rFonts w:cs="Arial"/>
            <w:b/>
            <w:bCs/>
            <w:color w:val="000000" w:themeColor="text1"/>
            <w:u w:val="none"/>
          </w:rPr>
          <w:instrText xml:space="preserve"> \* MERGEFORMAT </w:instrText>
        </w:r>
        <w:r w:rsidRPr="006856E7">
          <w:rPr>
            <w:rStyle w:val="Hyperlink"/>
            <w:rFonts w:cs="Arial"/>
            <w:b/>
            <w:bCs/>
            <w:color w:val="000000" w:themeColor="text1"/>
            <w:u w:val="none"/>
          </w:rPr>
        </w:r>
        <w:r w:rsidRPr="006856E7">
          <w:rPr>
            <w:rStyle w:val="Hyperlink"/>
            <w:rFonts w:cs="Arial"/>
            <w:b/>
            <w:bCs/>
            <w:color w:val="000000" w:themeColor="text1"/>
            <w:u w:val="none"/>
          </w:rPr>
          <w:fldChar w:fldCharType="separate"/>
        </w:r>
        <w:r w:rsidR="001472C6" w:rsidRPr="001472C6">
          <w:rPr>
            <w:color w:val="000000" w:themeColor="text1"/>
          </w:rPr>
          <w:t>Apêndice II – TABELAS</w:t>
        </w:r>
        <w:r w:rsidRPr="006856E7">
          <w:rPr>
            <w:rStyle w:val="Hyperlink"/>
            <w:rFonts w:cs="Arial"/>
            <w:b/>
            <w:bCs/>
            <w:color w:val="000000" w:themeColor="text1"/>
            <w:u w:val="none"/>
          </w:rPr>
          <w:fldChar w:fldCharType="end"/>
        </w:r>
      </w:hyperlink>
      <w:r w:rsidRPr="006856E7">
        <w:rPr>
          <w:color w:val="000000" w:themeColor="text1"/>
        </w:rPr>
        <w:t>.</w:t>
      </w:r>
    </w:p>
    <w:p w14:paraId="6718E0DD" w14:textId="66ABF099" w:rsidR="00842F03" w:rsidRPr="00B42597" w:rsidRDefault="00842F03" w:rsidP="00842F03">
      <w:pPr>
        <w:pStyle w:val="Ttulo3"/>
        <w:rPr>
          <w:rFonts w:eastAsia="Arial"/>
        </w:rPr>
      </w:pPr>
      <w:bookmarkStart w:id="43" w:name="_Toc111845350"/>
      <w:r w:rsidRPr="00B42597">
        <w:rPr>
          <w:rFonts w:eastAsia="Arial"/>
        </w:rPr>
        <w:t>Sensor DF9-40</w:t>
      </w:r>
      <w:bookmarkEnd w:id="43"/>
    </w:p>
    <w:p w14:paraId="407764DD" w14:textId="77777777" w:rsidR="00842F03" w:rsidRPr="00B42597" w:rsidRDefault="00842F03" w:rsidP="00842F03">
      <w:pPr>
        <w:pStyle w:val="CORPO"/>
        <w:rPr>
          <w:rFonts w:eastAsia="Arial"/>
        </w:rPr>
      </w:pPr>
      <w:r w:rsidRPr="00B42597">
        <w:rPr>
          <w:rFonts w:eastAsia="Arial"/>
        </w:rPr>
        <w:t>O Sensor DF9-40 é baseado nos nanômetros de materiais sensíveis a pressão e complementados por um substrato de filme ultrafino.</w:t>
      </w:r>
    </w:p>
    <w:p w14:paraId="3847FA3D" w14:textId="026C1109" w:rsidR="000358B2" w:rsidRPr="00D23431" w:rsidRDefault="00842F03" w:rsidP="00D23431">
      <w:pPr>
        <w:pStyle w:val="CORPO"/>
        <w:rPr>
          <w:rFonts w:eastAsia="Arial"/>
        </w:rPr>
      </w:pPr>
      <w:r w:rsidRPr="00B42597">
        <w:rPr>
          <w:rFonts w:eastAsia="Arial"/>
        </w:rPr>
        <w:t>Através da sensibilidade pode detectar facilmente uma pressão recebida, assim quando sofre uma pressão externa a sua resistência muda e adaptada conforte a força</w:t>
      </w:r>
      <w:r w:rsidRPr="00764582">
        <w:rPr>
          <w:rStyle w:val="Refdenotaderodap"/>
        </w:rPr>
        <w:footnoteReference w:id="13"/>
      </w:r>
      <w:r w:rsidRPr="00B42597">
        <w:rPr>
          <w:rFonts w:eastAsia="Arial"/>
        </w:rPr>
        <w:t xml:space="preserve">. </w:t>
      </w:r>
    </w:p>
    <w:p w14:paraId="67B9D57A" w14:textId="0655F27B" w:rsidR="00842F03" w:rsidRDefault="00842F03" w:rsidP="00842F03">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37</w:t>
      </w:r>
      <w:r w:rsidR="00790471">
        <w:fldChar w:fldCharType="end"/>
      </w:r>
      <w:r>
        <w:t xml:space="preserve"> - </w:t>
      </w:r>
      <w:r w:rsidRPr="00C24D67">
        <w:t>Sensor DF9-40</w:t>
      </w:r>
    </w:p>
    <w:p w14:paraId="34E5A830" w14:textId="628878D0" w:rsidR="00842F03" w:rsidRDefault="00842F03" w:rsidP="00842F03">
      <w:pPr>
        <w:pStyle w:val="IMGTBLGRF"/>
      </w:pPr>
      <w:r>
        <w:drawing>
          <wp:inline distT="0" distB="0" distL="0" distR="0" wp14:anchorId="021F07C9" wp14:editId="3CE73B4C">
            <wp:extent cx="2152015" cy="1652270"/>
            <wp:effectExtent l="0" t="0" r="635"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152015" cy="1652270"/>
                    </a:xfrm>
                    <a:prstGeom prst="rect">
                      <a:avLst/>
                    </a:prstGeom>
                    <a:noFill/>
                  </pic:spPr>
                </pic:pic>
              </a:graphicData>
            </a:graphic>
          </wp:inline>
        </w:drawing>
      </w:r>
    </w:p>
    <w:p w14:paraId="1A5B8258" w14:textId="3AC9927E" w:rsidR="00842F03" w:rsidRDefault="00842F03" w:rsidP="00842F03">
      <w:pPr>
        <w:pStyle w:val="Fonte"/>
      </w:pPr>
      <w:r w:rsidRPr="007606F2">
        <w:lastRenderedPageBreak/>
        <w:t>Fonte:</w:t>
      </w:r>
      <w:r w:rsidRPr="0046144D">
        <w:t xml:space="preserve"> Resistor de plástico sensível à prova d'água e pressão sensível à força DF9-40 Sensor de pressão de filme fino para eletrônicos de consumo doméstico inteligente </w:t>
      </w:r>
      <w:r w:rsidR="00142697">
        <w:t>-</w:t>
      </w:r>
      <w:r w:rsidRPr="0046144D">
        <w:t xml:space="preserve"> Amazon, c2022. Disponível em: &lt;</w:t>
      </w:r>
      <w:hyperlink r:id="rId70" w:history="1">
        <w:r w:rsidRPr="0046144D">
          <w:rPr>
            <w:rStyle w:val="Hyperlink"/>
            <w:color w:val="auto"/>
            <w:u w:val="none"/>
          </w:rPr>
          <w:t>https://www.amazon.com.br/Resistor-pl%C3%A1stico-eletr%C3%B4nicos-dom%C3%A9stico-inteligente/dp/B08BBY11ZJ/ref=sr_1_1?__mk_pt_BR=%C3%85M%C3%85%C5%BD%C3%95%C3%91&amp;crid=1WRLJUI58HKSA&amp;keywords=DF9-40&amp;qid=1650501146&amp;sprefix=df9-40%2Caps%2C153&amp;sr=8-1</w:t>
        </w:r>
      </w:hyperlink>
      <w:r w:rsidRPr="0046144D">
        <w:t>&gt;. Acesso em: 23 abr. 2022.</w:t>
      </w:r>
    </w:p>
    <w:p w14:paraId="410DF5CD" w14:textId="5228F9E0" w:rsidR="00842F03" w:rsidRPr="0046144D" w:rsidRDefault="00842F03" w:rsidP="00842F03">
      <w:pPr>
        <w:rPr>
          <w:rFonts w:cs="Arial"/>
          <w:color w:val="303133"/>
          <w:shd w:val="clear" w:color="auto" w:fill="FFFFFF"/>
        </w:rPr>
      </w:pPr>
      <w:r w:rsidRPr="00D4097D">
        <w:rPr>
          <w:rFonts w:cs="Arial"/>
          <w:color w:val="303133"/>
          <w:shd w:val="clear" w:color="auto" w:fill="FFFFFF"/>
        </w:rPr>
        <w:t xml:space="preserve">A </w:t>
      </w:r>
      <w:r>
        <w:rPr>
          <w:rFonts w:cs="Arial"/>
          <w:color w:val="303133"/>
          <w:shd w:val="clear" w:color="auto" w:fill="FFFFFF"/>
        </w:rPr>
        <w:t>tabela</w:t>
      </w:r>
      <w:r w:rsidRPr="00D4097D">
        <w:rPr>
          <w:rFonts w:cs="Arial"/>
          <w:color w:val="303133"/>
          <w:shd w:val="clear" w:color="auto" w:fill="FFFFFF"/>
        </w:rPr>
        <w:t xml:space="preserve"> </w:t>
      </w:r>
      <w:r w:rsidR="001063A6">
        <w:rPr>
          <w:rFonts w:cs="Arial"/>
          <w:color w:val="303133"/>
          <w:shd w:val="clear" w:color="auto" w:fill="FFFFFF"/>
        </w:rPr>
        <w:t>1</w:t>
      </w:r>
      <w:r w:rsidR="00892876">
        <w:rPr>
          <w:rFonts w:cs="Arial"/>
          <w:color w:val="303133"/>
          <w:shd w:val="clear" w:color="auto" w:fill="FFFFFF"/>
        </w:rPr>
        <w:t>3</w:t>
      </w:r>
      <w:r w:rsidRPr="00D4097D">
        <w:rPr>
          <w:rFonts w:cs="Arial"/>
          <w:color w:val="303133"/>
          <w:shd w:val="clear" w:color="auto" w:fill="FFFFFF"/>
        </w:rPr>
        <w:t xml:space="preserve"> mostra </w:t>
      </w:r>
      <w:r>
        <w:rPr>
          <w:rFonts w:cs="Arial"/>
          <w:color w:val="303133"/>
          <w:shd w:val="clear" w:color="auto" w:fill="FFFFFF"/>
        </w:rPr>
        <w:t xml:space="preserve">as especificações técnicas do </w:t>
      </w:r>
      <w:r w:rsidRPr="000E0299">
        <w:rPr>
          <w:rFonts w:cs="Arial"/>
        </w:rPr>
        <w:t xml:space="preserve">Sensor </w:t>
      </w:r>
      <w:r w:rsidRPr="00B42597">
        <w:rPr>
          <w:rFonts w:eastAsia="Arial" w:cs="Arial"/>
        </w:rPr>
        <w:t>DF9-40</w:t>
      </w:r>
      <w:r w:rsidRPr="003C66FA">
        <w:t xml:space="preserve"> </w:t>
      </w:r>
      <w:r w:rsidRPr="003C66FA">
        <w:rPr>
          <w:rFonts w:eastAsia="Arial" w:cs="Arial"/>
        </w:rPr>
        <w:t xml:space="preserve">que se encontra em anexo ao fim do arquivo: </w:t>
      </w:r>
      <w:hyperlink w:anchor="ANEXO_TABELA" w:history="1">
        <w:r w:rsidR="00E5604E">
          <w:rPr>
            <w:rStyle w:val="Hyperlink"/>
            <w:rFonts w:eastAsia="Arial" w:cs="Arial"/>
            <w:b/>
            <w:bCs/>
            <w:color w:val="auto"/>
            <w:u w:val="none"/>
          </w:rPr>
          <w:fldChar w:fldCharType="begin"/>
        </w:r>
        <w:r w:rsidR="00E5604E">
          <w:instrText xml:space="preserve"> REF _Ref111842722 \h </w:instrText>
        </w:r>
        <w:r w:rsidR="00E5604E">
          <w:rPr>
            <w:rStyle w:val="Hyperlink"/>
            <w:rFonts w:eastAsia="Arial" w:cs="Arial"/>
            <w:b/>
            <w:bCs/>
            <w:color w:val="auto"/>
            <w:u w:val="none"/>
          </w:rPr>
        </w:r>
        <w:r w:rsidR="00E5604E">
          <w:rPr>
            <w:rStyle w:val="Hyperlink"/>
            <w:rFonts w:eastAsia="Arial" w:cs="Arial"/>
            <w:b/>
            <w:bCs/>
            <w:color w:val="auto"/>
            <w:u w:val="none"/>
          </w:rPr>
          <w:fldChar w:fldCharType="separate"/>
        </w:r>
        <w:r w:rsidR="001472C6" w:rsidRPr="00293E74">
          <w:t>Apêndice</w:t>
        </w:r>
        <w:r w:rsidR="001472C6">
          <w:t xml:space="preserve"> II – </w:t>
        </w:r>
        <w:r w:rsidR="001472C6" w:rsidRPr="00B02E46">
          <w:t>TABELAS</w:t>
        </w:r>
        <w:r w:rsidR="00E5604E">
          <w:rPr>
            <w:rStyle w:val="Hyperlink"/>
            <w:rFonts w:eastAsia="Arial" w:cs="Arial"/>
            <w:b/>
            <w:bCs/>
            <w:color w:val="auto"/>
            <w:u w:val="none"/>
          </w:rPr>
          <w:fldChar w:fldCharType="end"/>
        </w:r>
      </w:hyperlink>
      <w:r w:rsidRPr="003C66FA">
        <w:rPr>
          <w:rFonts w:eastAsia="Arial" w:cs="Arial"/>
        </w:rPr>
        <w:t>.</w:t>
      </w:r>
    </w:p>
    <w:p w14:paraId="4F9B969C" w14:textId="77777777" w:rsidR="00842F03" w:rsidRPr="00064522" w:rsidRDefault="00842F03" w:rsidP="00842F03">
      <w:pPr>
        <w:pStyle w:val="Ttulo3"/>
        <w:rPr>
          <w:rFonts w:eastAsia="Arial"/>
        </w:rPr>
      </w:pPr>
      <w:bookmarkStart w:id="44" w:name="_Toc111845351"/>
      <w:r w:rsidRPr="00064522">
        <w:rPr>
          <w:rFonts w:eastAsia="Arial"/>
        </w:rPr>
        <w:t>Módulo Bluetooth</w:t>
      </w:r>
      <w:bookmarkEnd w:id="44"/>
    </w:p>
    <w:p w14:paraId="1EEDB00C" w14:textId="77777777" w:rsidR="00842F03" w:rsidRDefault="00842F03" w:rsidP="00842F03">
      <w:pPr>
        <w:pStyle w:val="CORPO"/>
        <w:ind w:firstLine="708"/>
        <w:rPr>
          <w:rFonts w:eastAsia="Arial" w:cs="Arial"/>
        </w:rPr>
      </w:pPr>
      <w:r>
        <w:rPr>
          <w:rFonts w:eastAsia="Arial" w:cs="Arial"/>
        </w:rPr>
        <w:t xml:space="preserve">É um protocolo e hardware que possibilita a </w:t>
      </w:r>
      <w:r w:rsidRPr="45F65FBE">
        <w:rPr>
          <w:rFonts w:eastAsia="Arial" w:cs="Arial"/>
        </w:rPr>
        <w:t xml:space="preserve">comunicação sem fio </w:t>
      </w:r>
      <w:r>
        <w:rPr>
          <w:rFonts w:eastAsia="Arial" w:cs="Arial"/>
        </w:rPr>
        <w:t xml:space="preserve">sendo </w:t>
      </w:r>
      <w:r w:rsidRPr="45F65FBE">
        <w:rPr>
          <w:rFonts w:eastAsia="Arial" w:cs="Arial"/>
        </w:rPr>
        <w:t>usado em dois dispositivos como um trans</w:t>
      </w:r>
      <w:r>
        <w:rPr>
          <w:rFonts w:eastAsia="Arial" w:cs="Arial"/>
        </w:rPr>
        <w:t>missor e receptor de informação, utilizados em notebooks, dispositivos móveis e sistemas sem fio, mas principalmente em sistemas embarcados e dispositivos que não contam com outros tipos de comunicação sem fio seja por condições específicas ou limitações físicas.</w:t>
      </w:r>
    </w:p>
    <w:p w14:paraId="1F8779E1" w14:textId="77777777" w:rsidR="00842F03" w:rsidRDefault="00842F03" w:rsidP="00842F03">
      <w:pPr>
        <w:pStyle w:val="CORPO"/>
        <w:ind w:firstLine="708"/>
        <w:rPr>
          <w:rFonts w:eastAsia="Arial" w:cs="Arial"/>
        </w:rPr>
      </w:pPr>
      <w:r>
        <w:rPr>
          <w:rFonts w:eastAsia="Arial" w:cs="Arial"/>
        </w:rPr>
        <w:t>Bluetooth é um protocolo de comunicação sem fio, por meio de ondas de curta distância e com baixo consumo de energia, possibilitando a comunicação entre dispositivos. O nome da tecnologia é uma referência a um rei que viveu há mais de mil anos atrás chamado Harald “Bluetooth” Gormsson, que ficou muito conhecido por unir a Dinamarca e parte da Noruega no ano de 958. Seu apelido “Bluetooth” se deve a um de seus dentes estar morto, que tinha aparência azul/verde escurecido.</w:t>
      </w:r>
    </w:p>
    <w:p w14:paraId="2B5B6516" w14:textId="77777777" w:rsidR="00842F03" w:rsidRDefault="00842F03" w:rsidP="00842F03">
      <w:pPr>
        <w:pStyle w:val="CORPO"/>
        <w:ind w:firstLine="708"/>
        <w:rPr>
          <w:rFonts w:eastAsia="Arial" w:cs="Arial"/>
        </w:rPr>
      </w:pPr>
      <w:r>
        <w:rPr>
          <w:rFonts w:eastAsia="Arial" w:cs="Arial"/>
        </w:rPr>
        <w:t>O nome surgiu como uma proposta de nome temporário por Jim Kardach em 1996 em uma reunião com os líderes da Intel, Ericsson e Nokia, segundo Jim, “King Harald Bluetooth ficou famoso por unir a Escandinávia assim como planejamos unir a indústria dos computadores e dos celulares com comunicação sem cabo a curta distância”</w:t>
      </w:r>
      <w:r w:rsidRPr="00764582">
        <w:rPr>
          <w:rStyle w:val="Refdenotaderodap"/>
        </w:rPr>
        <w:footnoteReference w:id="14"/>
      </w:r>
      <w:r>
        <w:rPr>
          <w:rFonts w:eastAsia="Arial" w:cs="Arial"/>
        </w:rPr>
        <w:t>.</w:t>
      </w:r>
    </w:p>
    <w:p w14:paraId="6C41C73E" w14:textId="77777777" w:rsidR="00842F03" w:rsidRDefault="00842F03" w:rsidP="00842F03">
      <w:pPr>
        <w:pStyle w:val="CORPO"/>
        <w:ind w:firstLine="708"/>
        <w:rPr>
          <w:rFonts w:eastAsia="Arial" w:cs="Arial"/>
        </w:rPr>
      </w:pPr>
      <w:r>
        <w:rPr>
          <w:rFonts w:eastAsia="Arial" w:cs="Arial"/>
        </w:rPr>
        <w:t>O Bluetooth trabalha por meio de ondas de rádio de baixa potência, com frequências que variam de 2.4Ghz a 2.5Ghz, na faixa de frequência aberta ISM (Industrial, científico, Médico). Devido à baixa potência, o alcance do sinal é limitado conforme sua potência, esses dois aspectos são utilizados para dividir a tecnologia em três classes:</w:t>
      </w:r>
    </w:p>
    <w:p w14:paraId="328595F4" w14:textId="77777777" w:rsidR="00842F03" w:rsidRPr="00AF0003" w:rsidRDefault="00842F03" w:rsidP="00842F03">
      <w:pPr>
        <w:pStyle w:val="CORPO"/>
        <w:numPr>
          <w:ilvl w:val="0"/>
          <w:numId w:val="24"/>
        </w:numPr>
        <w:rPr>
          <w:rFonts w:eastAsia="Arial" w:cs="Arial"/>
        </w:rPr>
      </w:pPr>
      <w:r>
        <w:rPr>
          <w:rFonts w:eastAsia="Arial" w:cs="Arial"/>
        </w:rPr>
        <w:t>Classe 1: Potência máxima de 1 mW, alcança a distância de até 1m;</w:t>
      </w:r>
    </w:p>
    <w:p w14:paraId="49D67201" w14:textId="77777777" w:rsidR="00842F03" w:rsidRDefault="00842F03" w:rsidP="00842F03">
      <w:pPr>
        <w:pStyle w:val="CORPO"/>
        <w:numPr>
          <w:ilvl w:val="0"/>
          <w:numId w:val="24"/>
        </w:numPr>
        <w:rPr>
          <w:rFonts w:eastAsia="Arial" w:cs="Arial"/>
        </w:rPr>
      </w:pPr>
      <w:r>
        <w:rPr>
          <w:rFonts w:eastAsia="Arial" w:cs="Arial"/>
        </w:rPr>
        <w:t>Classe 2: Potência máxima de 2,5 mW, alcança a distância de até 10m;</w:t>
      </w:r>
    </w:p>
    <w:p w14:paraId="42E06B54" w14:textId="77777777" w:rsidR="00842F03" w:rsidRDefault="00842F03" w:rsidP="00842F03">
      <w:pPr>
        <w:pStyle w:val="CORPO"/>
        <w:numPr>
          <w:ilvl w:val="0"/>
          <w:numId w:val="24"/>
        </w:numPr>
        <w:rPr>
          <w:rFonts w:eastAsia="Arial" w:cs="Arial"/>
        </w:rPr>
      </w:pPr>
      <w:r>
        <w:rPr>
          <w:rFonts w:eastAsia="Arial" w:cs="Arial"/>
        </w:rPr>
        <w:lastRenderedPageBreak/>
        <w:t>Classe 3: Potência máxima de 100 mW, alcança a distância de até 100m.</w:t>
      </w:r>
    </w:p>
    <w:p w14:paraId="36823CA0" w14:textId="77777777" w:rsidR="00842F03" w:rsidRDefault="00842F03" w:rsidP="00842F03">
      <w:pPr>
        <w:pStyle w:val="CORPO"/>
        <w:rPr>
          <w:rFonts w:eastAsia="Arial" w:cs="Arial"/>
        </w:rPr>
      </w:pPr>
    </w:p>
    <w:p w14:paraId="4034D2B1" w14:textId="6406BC92" w:rsidR="000B0336" w:rsidRPr="000B0336" w:rsidRDefault="00842F03" w:rsidP="000B0336">
      <w:pPr>
        <w:pStyle w:val="CORPO"/>
        <w:rPr>
          <w:rFonts w:eastAsia="Arial" w:cs="Arial"/>
        </w:rPr>
      </w:pPr>
      <w:r>
        <w:rPr>
          <w:rFonts w:eastAsia="Arial" w:cs="Arial"/>
        </w:rPr>
        <w:t>Devido a faixa de frequência ser aberta, ela pode ser usada por qualquer sistema de comunicação, o que torna o sinal mais suscetível a receber e causar interferências, para que isso não ocorra o Bluetooth utiliza o esquema de comunicação FH-CDMA (Acesso múltiplo por divisão de código com saltos em frequência) que</w:t>
      </w:r>
      <w:r w:rsidR="000B0336" w:rsidRPr="000B0336">
        <w:t xml:space="preserve"> </w:t>
      </w:r>
      <w:r w:rsidR="000B0336" w:rsidRPr="000B0336">
        <w:rPr>
          <w:rFonts w:eastAsia="Arial" w:cs="Arial"/>
        </w:rPr>
        <w:t>espalha o sinal sobre uma grande faixa de frequência criando vários canais e os dispositivos conectados mudam de frequência entre esses canais.</w:t>
      </w:r>
    </w:p>
    <w:p w14:paraId="4C849E0C" w14:textId="45839562" w:rsidR="00842F03" w:rsidRPr="00842F03" w:rsidRDefault="000B0336" w:rsidP="000B0336">
      <w:pPr>
        <w:pStyle w:val="CORPO"/>
        <w:rPr>
          <w:lang w:eastAsia="pt-BR"/>
        </w:rPr>
      </w:pPr>
      <w:r w:rsidRPr="000B0336">
        <w:rPr>
          <w:rFonts w:eastAsia="Arial" w:cs="Arial"/>
        </w:rPr>
        <w:t>Há dois tipos de Bluetooth, o Bluetooth clássico e o Bluetooth de baixa energia (BLE), ambos são essencialmente similares, se diferenciando em Custo, consumo de energia e capacidade de transmissão de dados, onde o Bluetooth de baixa energia é mais barato e consome menos energia, sendo utilizado para aplicações que não necessitam de grandes quantidades de transmissão de dados e o Bluetooth clássico é capaz de uma maior transmissão de dados sendo utilizado em aplicações que demandam uma maior quantidade de dados a serem transmitidos.</w:t>
      </w:r>
    </w:p>
    <w:p w14:paraId="288FA7AB" w14:textId="2AE93523" w:rsidR="00842F03" w:rsidRDefault="00487F31" w:rsidP="007F0430">
      <w:pPr>
        <w:pStyle w:val="Ttulo4"/>
      </w:pPr>
      <w:bookmarkStart w:id="45" w:name="_Toc111845352"/>
      <w:r w:rsidRPr="00487F31">
        <w:t>Bluetooth HC-05 RS232</w:t>
      </w:r>
      <w:bookmarkEnd w:id="45"/>
    </w:p>
    <w:p w14:paraId="671E9EE5" w14:textId="77777777" w:rsidR="00C737D8" w:rsidRDefault="00C737D8" w:rsidP="00C737D8">
      <w:pPr>
        <w:pStyle w:val="CORPO"/>
        <w:ind w:firstLine="0"/>
      </w:pPr>
      <w:r>
        <w:t>O módulo HC-05 RS232 é muito utilizado devido sua simplicidade e facilidade de uso com microcontroladores como Arduino, Raspberry, PIC, entre outros, que possuem comunicação Bluetooth. Trabalhando com a versão 2.0, protocolo SPP do Bluetooth a uma frequência de 2.4Ghz, o HC-05 possui alcance de até 10 metros, adaptador para regulagem de tensão, barra de pinos, facilitando a conexão com placas microcontroladas, LED indicativo sobre o pareamento do módulo com algum dispositivo, botão para reset manual e em alguns casos possui capa protetiva contra agentes externos. Diferente do HC-06, o HC-05 RS232 também trabalha em modo mestre, possibilitando sua comunicação com outros dispositivos e não o deixando preso a uma conexão somente passiva</w:t>
      </w:r>
      <w:r w:rsidRPr="00764582">
        <w:rPr>
          <w:rStyle w:val="Refdenotaderodap"/>
        </w:rPr>
        <w:footnoteReference w:id="15"/>
      </w:r>
      <w:r>
        <w:t>.</w:t>
      </w:r>
    </w:p>
    <w:p w14:paraId="7737EB42" w14:textId="41237C61" w:rsidR="00C737D8" w:rsidRDefault="00C737D8" w:rsidP="00C737D8">
      <w:pPr>
        <w:pStyle w:val="Legenda"/>
        <w:keepNext/>
      </w:pPr>
      <w:r>
        <w:lastRenderedPageBreak/>
        <w:t xml:space="preserve">Figura </w:t>
      </w:r>
      <w:r w:rsidR="00790471">
        <w:fldChar w:fldCharType="begin"/>
      </w:r>
      <w:r w:rsidR="00790471">
        <w:instrText xml:space="preserve"> SEQ Figura \* ARABIC </w:instrText>
      </w:r>
      <w:r w:rsidR="00790471">
        <w:fldChar w:fldCharType="separate"/>
      </w:r>
      <w:r w:rsidR="001472C6">
        <w:rPr>
          <w:noProof/>
        </w:rPr>
        <w:t>38</w:t>
      </w:r>
      <w:r w:rsidR="00790471">
        <w:fldChar w:fldCharType="end"/>
      </w:r>
      <w:r>
        <w:t xml:space="preserve"> - </w:t>
      </w:r>
      <w:r w:rsidRPr="00641491">
        <w:t>Modulo Bluetooth HC-05 RS232</w:t>
      </w:r>
    </w:p>
    <w:p w14:paraId="4FA83F7A" w14:textId="3FE919DE" w:rsidR="00487F31" w:rsidRPr="007606F2" w:rsidRDefault="00C737D8" w:rsidP="00935C6A">
      <w:pPr>
        <w:pStyle w:val="IMGTBLGRF"/>
      </w:pPr>
      <w:r w:rsidRPr="00935C6A">
        <w:drawing>
          <wp:inline distT="0" distB="0" distL="0" distR="0" wp14:anchorId="35860649" wp14:editId="6F02E398">
            <wp:extent cx="3093998" cy="1745673"/>
            <wp:effectExtent l="0" t="0" r="0" b="698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BEBA8EAE-BF5A-486C-A8C5-ECC9F3942E4B}">
                          <a14:imgProps xmlns:a14="http://schemas.microsoft.com/office/drawing/2010/main">
                            <a14:imgLayer r:embed="rId72">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106227" cy="1752573"/>
                    </a:xfrm>
                    <a:prstGeom prst="rect">
                      <a:avLst/>
                    </a:prstGeom>
                    <a:noFill/>
                  </pic:spPr>
                </pic:pic>
              </a:graphicData>
            </a:graphic>
          </wp:inline>
        </w:drawing>
      </w:r>
    </w:p>
    <w:p w14:paraId="6C9220C1" w14:textId="652F7230" w:rsidR="00C737D8" w:rsidRDefault="00C737D8" w:rsidP="009A53A0">
      <w:pPr>
        <w:pStyle w:val="Fonte"/>
        <w:jc w:val="both"/>
      </w:pPr>
      <w:r w:rsidRPr="00FD17E8">
        <w:rPr>
          <w:lang w:val="en-US"/>
        </w:rPr>
        <w:t xml:space="preserve">Fonte: Módulo Bluetooth RS232 HC-05 </w:t>
      </w:r>
      <w:r w:rsidR="004F5925">
        <w:rPr>
          <w:lang w:val="en-US"/>
        </w:rPr>
        <w:t>-</w:t>
      </w:r>
      <w:r w:rsidRPr="00FD17E8">
        <w:rPr>
          <w:lang w:val="en-US"/>
        </w:rPr>
        <w:t xml:space="preserve"> FilipeFlop</w:t>
      </w:r>
      <w:r w:rsidR="004F5925" w:rsidRPr="00FD17E8">
        <w:rPr>
          <w:lang w:val="en-US"/>
        </w:rPr>
        <w:t>, c2022</w:t>
      </w:r>
      <w:r w:rsidRPr="00FD17E8">
        <w:rPr>
          <w:lang w:val="en-US"/>
        </w:rPr>
        <w:t xml:space="preserve">. </w:t>
      </w:r>
      <w:r w:rsidRPr="00C737D8">
        <w:t>Disponível em: &lt;https://www.filipeflop.com/produto/modulo-bluetooth-rs232-hc-05/ &gt;. Acesso em: 23 abr. 2022</w:t>
      </w:r>
    </w:p>
    <w:p w14:paraId="7313ECEB" w14:textId="458535FF" w:rsidR="00C737D8" w:rsidRPr="001D09AD" w:rsidRDefault="00C737D8" w:rsidP="00C737D8">
      <w:pPr>
        <w:pStyle w:val="CORPO"/>
        <w:rPr>
          <w:color w:val="303133"/>
          <w:shd w:val="clear" w:color="auto" w:fill="FFFFFF"/>
        </w:rPr>
      </w:pPr>
      <w:r w:rsidRPr="00D4097D">
        <w:rPr>
          <w:color w:val="303133"/>
          <w:shd w:val="clear" w:color="auto" w:fill="FFFFFF"/>
        </w:rPr>
        <w:t xml:space="preserve">A </w:t>
      </w:r>
      <w:r>
        <w:rPr>
          <w:color w:val="303133"/>
          <w:shd w:val="clear" w:color="auto" w:fill="FFFFFF"/>
        </w:rPr>
        <w:t>tabela</w:t>
      </w:r>
      <w:r w:rsidRPr="00D4097D">
        <w:rPr>
          <w:color w:val="303133"/>
          <w:shd w:val="clear" w:color="auto" w:fill="FFFFFF"/>
        </w:rPr>
        <w:t xml:space="preserve"> </w:t>
      </w:r>
      <w:r w:rsidR="001063A6">
        <w:rPr>
          <w:color w:val="303133"/>
          <w:shd w:val="clear" w:color="auto" w:fill="FFFFFF"/>
        </w:rPr>
        <w:t>1</w:t>
      </w:r>
      <w:r w:rsidR="00DB689C">
        <w:rPr>
          <w:color w:val="303133"/>
          <w:shd w:val="clear" w:color="auto" w:fill="FFFFFF"/>
        </w:rPr>
        <w:t>4</w:t>
      </w:r>
      <w:r w:rsidRPr="00D4097D">
        <w:rPr>
          <w:color w:val="303133"/>
          <w:shd w:val="clear" w:color="auto" w:fill="FFFFFF"/>
        </w:rPr>
        <w:t xml:space="preserve"> mostra </w:t>
      </w:r>
      <w:r>
        <w:rPr>
          <w:color w:val="303133"/>
          <w:shd w:val="clear" w:color="auto" w:fill="FFFFFF"/>
        </w:rPr>
        <w:t xml:space="preserve">as especificações técnicas do </w:t>
      </w:r>
      <w:r w:rsidRPr="000833CE">
        <w:t>módulo HC-05 RS232</w:t>
      </w:r>
      <w:r>
        <w:t xml:space="preserve"> </w:t>
      </w:r>
      <w:r w:rsidRPr="003C66FA">
        <w:rPr>
          <w:rFonts w:eastAsia="Arial"/>
        </w:rPr>
        <w:t xml:space="preserve">que se encontra em anexo ao fim do arquivo: </w:t>
      </w:r>
      <w:hyperlink w:anchor="ANEXO_TABELA" w:history="1">
        <w:r w:rsidR="00E5604E">
          <w:rPr>
            <w:rStyle w:val="Hyperlink"/>
            <w:rFonts w:eastAsia="Arial" w:cs="Arial"/>
            <w:b/>
            <w:bCs/>
            <w:color w:val="auto"/>
            <w:u w:val="none"/>
          </w:rPr>
          <w:fldChar w:fldCharType="begin"/>
        </w:r>
        <w:r w:rsidR="00E5604E">
          <w:instrText xml:space="preserve"> REF _Ref111842741 \h </w:instrText>
        </w:r>
        <w:r w:rsidR="00E5604E">
          <w:rPr>
            <w:rStyle w:val="Hyperlink"/>
            <w:rFonts w:eastAsia="Arial" w:cs="Arial"/>
            <w:b/>
            <w:bCs/>
            <w:color w:val="auto"/>
            <w:u w:val="none"/>
          </w:rPr>
        </w:r>
        <w:r w:rsidR="00E5604E">
          <w:rPr>
            <w:rStyle w:val="Hyperlink"/>
            <w:rFonts w:eastAsia="Arial" w:cs="Arial"/>
            <w:b/>
            <w:bCs/>
            <w:color w:val="auto"/>
            <w:u w:val="none"/>
          </w:rPr>
          <w:fldChar w:fldCharType="separate"/>
        </w:r>
        <w:r w:rsidR="001472C6" w:rsidRPr="00293E74">
          <w:t>Apêndice</w:t>
        </w:r>
        <w:r w:rsidR="001472C6">
          <w:t xml:space="preserve"> II – </w:t>
        </w:r>
        <w:r w:rsidR="001472C6" w:rsidRPr="00B02E46">
          <w:t>TABELAS</w:t>
        </w:r>
        <w:r w:rsidR="00E5604E">
          <w:rPr>
            <w:rStyle w:val="Hyperlink"/>
            <w:rFonts w:eastAsia="Arial" w:cs="Arial"/>
            <w:b/>
            <w:bCs/>
            <w:color w:val="auto"/>
            <w:u w:val="none"/>
          </w:rPr>
          <w:fldChar w:fldCharType="end"/>
        </w:r>
      </w:hyperlink>
      <w:r w:rsidRPr="003C66FA">
        <w:rPr>
          <w:rFonts w:eastAsia="Arial"/>
        </w:rPr>
        <w:t>.</w:t>
      </w:r>
    </w:p>
    <w:p w14:paraId="2926481C" w14:textId="644C1D0F" w:rsidR="00C737D8" w:rsidRDefault="00C737D8" w:rsidP="00963058">
      <w:pPr>
        <w:pStyle w:val="Ttulo3"/>
      </w:pPr>
      <w:bookmarkStart w:id="46" w:name="_Toc111845353"/>
      <w:r w:rsidRPr="007F0430">
        <w:rPr>
          <w:rStyle w:val="Ttulo4Char"/>
        </w:rPr>
        <w:t>Bluetooth</w:t>
      </w:r>
      <w:r w:rsidRPr="45F65FBE">
        <w:t xml:space="preserve"> HC-08 4.0 BLE</w:t>
      </w:r>
      <w:bookmarkEnd w:id="46"/>
    </w:p>
    <w:p w14:paraId="445D2567" w14:textId="7B3B725A" w:rsidR="00963058" w:rsidRDefault="00963058" w:rsidP="00963058">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39</w:t>
      </w:r>
      <w:r w:rsidR="00790471">
        <w:fldChar w:fldCharType="end"/>
      </w:r>
      <w:r>
        <w:t xml:space="preserve"> - </w:t>
      </w:r>
      <w:r w:rsidRPr="00F4615E">
        <w:t>Módulo Bluetooth HC-08 4.0 BLE</w:t>
      </w:r>
    </w:p>
    <w:p w14:paraId="5703B312" w14:textId="04CD135F" w:rsidR="00963058" w:rsidRDefault="00963058" w:rsidP="00963058">
      <w:pPr>
        <w:pStyle w:val="IMGTBLGRF"/>
      </w:pPr>
      <w:r>
        <w:drawing>
          <wp:inline distT="0" distB="0" distL="0" distR="0" wp14:anchorId="76AF56FD" wp14:editId="0965E72D">
            <wp:extent cx="2286000" cy="177730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BEBA8EAE-BF5A-486C-A8C5-ECC9F3942E4B}">
                          <a14:imgProps xmlns:a14="http://schemas.microsoft.com/office/drawing/2010/main">
                            <a14:imgLayer r:embed="rId74">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99492" cy="1787790"/>
                    </a:xfrm>
                    <a:prstGeom prst="rect">
                      <a:avLst/>
                    </a:prstGeom>
                    <a:noFill/>
                  </pic:spPr>
                </pic:pic>
              </a:graphicData>
            </a:graphic>
          </wp:inline>
        </w:drawing>
      </w:r>
    </w:p>
    <w:p w14:paraId="4A6CD8C9" w14:textId="0541CC34" w:rsidR="00963058" w:rsidRDefault="00963058" w:rsidP="009A53A0">
      <w:pPr>
        <w:pStyle w:val="Fonte"/>
        <w:jc w:val="both"/>
      </w:pPr>
      <w:r w:rsidRPr="00FD17E8">
        <w:rPr>
          <w:lang w:val="en-US"/>
        </w:rPr>
        <w:t xml:space="preserve">Fonte: Módulo Bluetooth Low Energy - HC-08 - Bluetooth </w:t>
      </w:r>
      <w:r w:rsidR="004F5925">
        <w:rPr>
          <w:lang w:val="en-US"/>
        </w:rPr>
        <w:t>-</w:t>
      </w:r>
      <w:r w:rsidRPr="00FD17E8">
        <w:rPr>
          <w:lang w:val="en-US"/>
        </w:rPr>
        <w:t xml:space="preserve"> RoboCore, c2022. </w:t>
      </w:r>
      <w:r w:rsidRPr="00963058">
        <w:t>Disponível em: &lt;https://www.robocore.net/bluetooth/modulo-bluetooth-low-energy-hc-08&gt;. Acesso em: 24 abr. 2022.</w:t>
      </w:r>
    </w:p>
    <w:p w14:paraId="3A147DB2" w14:textId="77777777" w:rsidR="00963058" w:rsidRDefault="00963058" w:rsidP="00963058">
      <w:pPr>
        <w:pStyle w:val="CORPO"/>
      </w:pPr>
      <w:r>
        <w:t xml:space="preserve">O módulo HC-08 4.0 BLE (Figura 36) é comumente utilizado na criação de redes sem fio, possibilitando comunicação entre um Iphone e um microcontrolador. Assim como o módulo HC-05, o HC-08 também trabalha a uma frequência de 2.4Ghz e no modo de mestre além do escravo possibilitando comunicação com outros dispositivos microcontroladores, além de possuir melhorias na velocidade de processamento, capacidade de programação como melhor suporte matemático, maior </w:t>
      </w:r>
      <w:r>
        <w:lastRenderedPageBreak/>
        <w:t>manipulação de dados e modos de endereçamento e trabalhando com uma versão mais avançada de Bluetooth, sendo a v4.0 somente protocolo BLE</w:t>
      </w:r>
      <w:r w:rsidRPr="00764582">
        <w:rPr>
          <w:rStyle w:val="Refdenotaderodap"/>
        </w:rPr>
        <w:footnoteReference w:id="16"/>
      </w:r>
      <w:r>
        <w:t xml:space="preserve">. </w:t>
      </w:r>
    </w:p>
    <w:p w14:paraId="3F26FA4B" w14:textId="0BF5889D" w:rsidR="00963058" w:rsidRDefault="00963058" w:rsidP="00963058">
      <w:pPr>
        <w:pStyle w:val="CORPO"/>
      </w:pPr>
      <w:r w:rsidRPr="00021D05">
        <w:t xml:space="preserve">A tabela </w:t>
      </w:r>
      <w:r w:rsidR="001063A6">
        <w:t>1</w:t>
      </w:r>
      <w:r w:rsidR="00DB689C">
        <w:t>5</w:t>
      </w:r>
      <w:r w:rsidRPr="00021D05">
        <w:t xml:space="preserve"> mostra as especificações técnicas do módulo </w:t>
      </w:r>
      <w:r w:rsidRPr="0060613A">
        <w:t>Bluetooth HC-08 4.0 BLE</w:t>
      </w:r>
      <w:r w:rsidRPr="00021D05">
        <w:t xml:space="preserve"> que se encontra em anexo ao fim do arquivo: </w:t>
      </w:r>
      <w:hyperlink w:anchor="ANEXO_TABELA" w:history="1">
        <w:r w:rsidR="00E5604E">
          <w:rPr>
            <w:rStyle w:val="Hyperlink"/>
            <w:b/>
            <w:bCs/>
            <w:color w:val="auto"/>
            <w:u w:val="none"/>
          </w:rPr>
          <w:fldChar w:fldCharType="begin"/>
        </w:r>
        <w:r w:rsidR="00E5604E">
          <w:instrText xml:space="preserve"> REF _Ref111842760 \h </w:instrText>
        </w:r>
        <w:r w:rsidR="00E5604E">
          <w:rPr>
            <w:rStyle w:val="Hyperlink"/>
            <w:b/>
            <w:bCs/>
            <w:color w:val="auto"/>
            <w:u w:val="none"/>
          </w:rPr>
        </w:r>
        <w:r w:rsidR="00E5604E">
          <w:rPr>
            <w:rStyle w:val="Hyperlink"/>
            <w:b/>
            <w:bCs/>
            <w:color w:val="auto"/>
            <w:u w:val="none"/>
          </w:rPr>
          <w:fldChar w:fldCharType="separate"/>
        </w:r>
        <w:r w:rsidR="001472C6" w:rsidRPr="00293E74">
          <w:t>Apêndice</w:t>
        </w:r>
        <w:r w:rsidR="001472C6">
          <w:t xml:space="preserve"> II – </w:t>
        </w:r>
        <w:r w:rsidR="001472C6" w:rsidRPr="00B02E46">
          <w:t>TABELAS</w:t>
        </w:r>
        <w:r w:rsidR="00E5604E">
          <w:rPr>
            <w:rStyle w:val="Hyperlink"/>
            <w:b/>
            <w:bCs/>
            <w:color w:val="auto"/>
            <w:u w:val="none"/>
          </w:rPr>
          <w:fldChar w:fldCharType="end"/>
        </w:r>
      </w:hyperlink>
      <w:r w:rsidRPr="00021D05">
        <w:t>.</w:t>
      </w:r>
    </w:p>
    <w:p w14:paraId="3E707AAE" w14:textId="77777777" w:rsidR="00963058" w:rsidRPr="0060613A" w:rsidRDefault="00963058" w:rsidP="007F0430">
      <w:pPr>
        <w:pStyle w:val="Ttulo4"/>
      </w:pPr>
      <w:bookmarkStart w:id="47" w:name="_Toc111845354"/>
      <w:proofErr w:type="spellStart"/>
      <w:r w:rsidRPr="007F0430">
        <w:rPr>
          <w:rStyle w:val="Ttulo4Char"/>
        </w:rPr>
        <w:t>SparkFun</w:t>
      </w:r>
      <w:proofErr w:type="spellEnd"/>
      <w:r w:rsidRPr="0060613A">
        <w:t xml:space="preserve"> Bluetooth Mate Silver</w:t>
      </w:r>
      <w:bookmarkEnd w:id="47"/>
    </w:p>
    <w:p w14:paraId="5068F8C4" w14:textId="77777777" w:rsidR="00963058" w:rsidRDefault="00963058" w:rsidP="00963058">
      <w:pPr>
        <w:pStyle w:val="CORPO"/>
        <w:ind w:firstLine="708"/>
      </w:pPr>
      <w:r>
        <w:t xml:space="preserve">O Bluetooth Mate Silver é especialmente projetado para trabalhar diretamente com Arduino Pro e Arduino </w:t>
      </w:r>
      <w:proofErr w:type="spellStart"/>
      <w:r>
        <w:t>LilyPad</w:t>
      </w:r>
      <w:proofErr w:type="spellEnd"/>
      <w:r>
        <w:t xml:space="preserve"> sendo possível sua conexão direta com o Arduino. Atuando como uma conexão serial, esse modulo pode substituir cabos seriais facilmente enviando informações de um computador para outro dispositivo em qualquer fluxo serial de 2400 a 115200bps. Apesar de sua possível conexão direta com o Arduino e trabalhar como uma Conexão serial, não é possível sua conexão direta à uma porta serial, necessitando de um conversor de circuito RS232 para TTL para conectá-lo à um computador.</w:t>
      </w:r>
    </w:p>
    <w:p w14:paraId="661C6233" w14:textId="77777777" w:rsidR="00963058" w:rsidRDefault="00963058" w:rsidP="00963058">
      <w:pPr>
        <w:pStyle w:val="CORPO"/>
        <w:ind w:firstLine="708"/>
      </w:pPr>
      <w:r>
        <w:t>O Mate Silver possui também conexão criptografada, transmissão em uma frequência de 2.4 a 2.524 GHz e um baixo consumo de energia, consumindo em média 25mA</w:t>
      </w:r>
      <w:r w:rsidRPr="00764582">
        <w:rPr>
          <w:rStyle w:val="Refdenotaderodap"/>
        </w:rPr>
        <w:footnoteReference w:id="17"/>
      </w:r>
      <w:r>
        <w:t>.</w:t>
      </w:r>
    </w:p>
    <w:p w14:paraId="25E5E868" w14:textId="5CA08C66" w:rsidR="00963058" w:rsidRDefault="00963058" w:rsidP="00963058">
      <w:pPr>
        <w:pStyle w:val="Legenda"/>
        <w:keepNext/>
      </w:pPr>
      <w:r>
        <w:t xml:space="preserve">Figura </w:t>
      </w:r>
      <w:r w:rsidR="00790471">
        <w:fldChar w:fldCharType="begin"/>
      </w:r>
      <w:r w:rsidR="00790471">
        <w:instrText xml:space="preserve"> SEQ Figura \* ARABIC </w:instrText>
      </w:r>
      <w:r w:rsidR="00790471">
        <w:fldChar w:fldCharType="separate"/>
      </w:r>
      <w:r w:rsidR="001472C6">
        <w:rPr>
          <w:noProof/>
        </w:rPr>
        <w:t>40</w:t>
      </w:r>
      <w:r w:rsidR="00790471">
        <w:fldChar w:fldCharType="end"/>
      </w:r>
      <w:r>
        <w:t xml:space="preserve"> - </w:t>
      </w:r>
      <w:r w:rsidRPr="00DE2B8E">
        <w:t>Modulo Bluetooth Mate Silver</w:t>
      </w:r>
    </w:p>
    <w:p w14:paraId="780599A1" w14:textId="4C13A703" w:rsidR="00963058" w:rsidRDefault="00963058" w:rsidP="00963058">
      <w:pPr>
        <w:pStyle w:val="IMGTBLGRF"/>
      </w:pPr>
      <w:r>
        <w:drawing>
          <wp:inline distT="0" distB="0" distL="0" distR="0" wp14:anchorId="13116BC1" wp14:editId="7A75195C">
            <wp:extent cx="2651760" cy="1685494"/>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5">
                      <a:extLst>
                        <a:ext uri="{BEBA8EAE-BF5A-486C-A8C5-ECC9F3942E4B}">
                          <a14:imgProps xmlns:a14="http://schemas.microsoft.com/office/drawing/2010/main">
                            <a14:imgLayer r:embed="rId76">
                              <a14:imgEffect>
                                <a14:sharpenSoften amount="50000"/>
                              </a14:imgEffect>
                            </a14:imgLayer>
                          </a14:imgProps>
                        </a:ext>
                        <a:ext uri="{28A0092B-C50C-407E-A947-70E740481C1C}">
                          <a14:useLocalDpi xmlns:a14="http://schemas.microsoft.com/office/drawing/2010/main" val="0"/>
                        </a:ext>
                      </a:extLst>
                    </a:blip>
                    <a:srcRect b="4562"/>
                    <a:stretch/>
                  </pic:blipFill>
                  <pic:spPr bwMode="auto">
                    <a:xfrm>
                      <a:off x="0" y="0"/>
                      <a:ext cx="2679461" cy="1703101"/>
                    </a:xfrm>
                    <a:prstGeom prst="rect">
                      <a:avLst/>
                    </a:prstGeom>
                    <a:noFill/>
                    <a:ln>
                      <a:noFill/>
                    </a:ln>
                    <a:extLst>
                      <a:ext uri="{53640926-AAD7-44D8-BBD7-CCE9431645EC}">
                        <a14:shadowObscured xmlns:a14="http://schemas.microsoft.com/office/drawing/2010/main"/>
                      </a:ext>
                    </a:extLst>
                  </pic:spPr>
                </pic:pic>
              </a:graphicData>
            </a:graphic>
          </wp:inline>
        </w:drawing>
      </w:r>
    </w:p>
    <w:p w14:paraId="28FAFD53" w14:textId="66B71B90" w:rsidR="00963058" w:rsidRDefault="00963058" w:rsidP="009A53A0">
      <w:pPr>
        <w:pStyle w:val="Fonte"/>
        <w:jc w:val="both"/>
      </w:pPr>
      <w:r w:rsidRPr="00FD17E8">
        <w:rPr>
          <w:lang w:val="en-US"/>
        </w:rPr>
        <w:t>Fonte:</w:t>
      </w:r>
      <w:r w:rsidRPr="00FD17E8">
        <w:rPr>
          <w:b/>
          <w:bCs/>
          <w:lang w:val="en-US"/>
        </w:rPr>
        <w:t xml:space="preserve"> </w:t>
      </w:r>
      <w:r w:rsidRPr="00827E6C">
        <w:rPr>
          <w:lang w:val="en-US"/>
        </w:rPr>
        <w:t>SparkFun Bluetooth Mate Silver - WRL-12576 - SparkFun Electronics</w:t>
      </w:r>
      <w:r w:rsidR="004F5925" w:rsidRPr="00FD17E8">
        <w:rPr>
          <w:lang w:val="en-US"/>
        </w:rPr>
        <w:t>, c2022</w:t>
      </w:r>
      <w:r>
        <w:rPr>
          <w:lang w:val="en-US"/>
        </w:rPr>
        <w:t xml:space="preserve">. </w:t>
      </w:r>
      <w:r w:rsidRPr="00827E6C">
        <w:t xml:space="preserve">Disponível em: </w:t>
      </w:r>
      <w:r>
        <w:t>&lt;</w:t>
      </w:r>
      <w:hyperlink r:id="rId77" w:history="1">
        <w:r w:rsidRPr="00827E6C">
          <w:rPr>
            <w:rStyle w:val="Hyperlink"/>
            <w:color w:val="auto"/>
            <w:u w:val="none"/>
          </w:rPr>
          <w:t>https://www.sparkfun.com/products/retired/12576</w:t>
        </w:r>
      </w:hyperlink>
      <w:r w:rsidRPr="00827E6C">
        <w:t xml:space="preserve">&gt;. Acesso em: 24 abr. </w:t>
      </w:r>
      <w:r>
        <w:t>2022.</w:t>
      </w:r>
    </w:p>
    <w:p w14:paraId="3419985E" w14:textId="14EF4DE9" w:rsidR="00963058" w:rsidRDefault="00963058" w:rsidP="00963058">
      <w:pPr>
        <w:pStyle w:val="CORPO"/>
      </w:pPr>
      <w:bookmarkStart w:id="48" w:name="_Hlk113605818"/>
      <w:r w:rsidRPr="00021D05">
        <w:lastRenderedPageBreak/>
        <w:t xml:space="preserve">A tabela </w:t>
      </w:r>
      <w:r>
        <w:t>1</w:t>
      </w:r>
      <w:r w:rsidR="00DB689C">
        <w:t>6</w:t>
      </w:r>
      <w:r w:rsidRPr="00021D05">
        <w:t xml:space="preserve"> mostra as especificações técnicas do módulo </w:t>
      </w:r>
      <w:r>
        <w:t xml:space="preserve">Bluetooth </w:t>
      </w:r>
      <w:proofErr w:type="spellStart"/>
      <w:r w:rsidRPr="00D76392">
        <w:t>SparkFun</w:t>
      </w:r>
      <w:proofErr w:type="spellEnd"/>
      <w:r w:rsidRPr="00D76392">
        <w:t xml:space="preserve"> </w:t>
      </w:r>
      <w:r>
        <w:t>Mate Silver</w:t>
      </w:r>
      <w:r w:rsidRPr="00021D05">
        <w:t xml:space="preserve"> que se encontra em anexo ao fim do arquivo: </w:t>
      </w:r>
      <w:hyperlink w:anchor="ANEXO_TABELA" w:history="1">
        <w:r w:rsidR="00E5604E">
          <w:rPr>
            <w:rStyle w:val="Hyperlink"/>
            <w:b/>
            <w:bCs/>
            <w:color w:val="auto"/>
            <w:u w:val="none"/>
          </w:rPr>
          <w:fldChar w:fldCharType="begin"/>
        </w:r>
        <w:r w:rsidR="00E5604E">
          <w:instrText xml:space="preserve"> REF _Ref111842783 \h </w:instrText>
        </w:r>
        <w:r w:rsidR="00E5604E">
          <w:rPr>
            <w:rStyle w:val="Hyperlink"/>
            <w:b/>
            <w:bCs/>
            <w:color w:val="auto"/>
            <w:u w:val="none"/>
          </w:rPr>
        </w:r>
        <w:r w:rsidR="00E5604E">
          <w:rPr>
            <w:rStyle w:val="Hyperlink"/>
            <w:b/>
            <w:bCs/>
            <w:color w:val="auto"/>
            <w:u w:val="none"/>
          </w:rPr>
          <w:fldChar w:fldCharType="separate"/>
        </w:r>
        <w:r w:rsidR="001472C6" w:rsidRPr="00293E74">
          <w:t>Apêndice</w:t>
        </w:r>
        <w:r w:rsidR="001472C6">
          <w:t xml:space="preserve"> II – </w:t>
        </w:r>
        <w:r w:rsidR="001472C6" w:rsidRPr="00B02E46">
          <w:t>TABELAS</w:t>
        </w:r>
        <w:r w:rsidR="00E5604E">
          <w:rPr>
            <w:rStyle w:val="Hyperlink"/>
            <w:b/>
            <w:bCs/>
            <w:color w:val="auto"/>
            <w:u w:val="none"/>
          </w:rPr>
          <w:fldChar w:fldCharType="end"/>
        </w:r>
      </w:hyperlink>
      <w:r w:rsidRPr="00021D05">
        <w:t>.</w:t>
      </w:r>
    </w:p>
    <w:bookmarkEnd w:id="48"/>
    <w:p w14:paraId="6F86D399" w14:textId="7D2084E0" w:rsidR="00D66282" w:rsidRPr="00FD17E8" w:rsidRDefault="00231F5F" w:rsidP="007F0430">
      <w:pPr>
        <w:pStyle w:val="Ttulo4"/>
        <w:rPr>
          <w:lang w:val="en-US"/>
        </w:rPr>
      </w:pPr>
      <w:r w:rsidRPr="00FD17E8">
        <w:rPr>
          <w:lang w:val="en-US"/>
        </w:rPr>
        <w:t xml:space="preserve">Bluetooth </w:t>
      </w:r>
      <w:r w:rsidR="005E4317" w:rsidRPr="00FD17E8">
        <w:rPr>
          <w:lang w:val="en-US"/>
        </w:rPr>
        <w:t>AT-09 4.0 BLE Arduino HM-10</w:t>
      </w:r>
    </w:p>
    <w:p w14:paraId="7CBD25E7" w14:textId="06E60556" w:rsidR="0019758A" w:rsidRDefault="0019758A" w:rsidP="0019758A">
      <w:pPr>
        <w:pStyle w:val="Legenda"/>
        <w:keepNext/>
      </w:pPr>
      <w:r>
        <w:t xml:space="preserve">Figura </w:t>
      </w:r>
      <w:r>
        <w:fldChar w:fldCharType="begin"/>
      </w:r>
      <w:r>
        <w:instrText xml:space="preserve"> SEQ Figura \* ARABIC </w:instrText>
      </w:r>
      <w:r>
        <w:fldChar w:fldCharType="separate"/>
      </w:r>
      <w:r w:rsidR="001472C6">
        <w:rPr>
          <w:noProof/>
        </w:rPr>
        <w:t>41</w:t>
      </w:r>
      <w:r>
        <w:fldChar w:fldCharType="end"/>
      </w:r>
      <w:r>
        <w:t xml:space="preserve"> - </w:t>
      </w:r>
      <w:r w:rsidRPr="00F134E9">
        <w:t xml:space="preserve">Módulo de </w:t>
      </w:r>
      <w:r>
        <w:t>B</w:t>
      </w:r>
      <w:r w:rsidRPr="00F134E9">
        <w:t>luetooth 4.0</w:t>
      </w:r>
      <w:r>
        <w:t xml:space="preserve"> HM-10</w:t>
      </w:r>
    </w:p>
    <w:p w14:paraId="229D58EC" w14:textId="62CB2E12" w:rsidR="00231F5F" w:rsidRDefault="00A10AA8" w:rsidP="00F862B1">
      <w:pPr>
        <w:pStyle w:val="IMGTBLGRF"/>
      </w:pPr>
      <w:r>
        <w:drawing>
          <wp:inline distT="0" distB="0" distL="0" distR="0" wp14:anchorId="3F8E1BA2" wp14:editId="3F3171F3">
            <wp:extent cx="2446020" cy="1779789"/>
            <wp:effectExtent l="0" t="0" r="0" b="0"/>
            <wp:docPr id="1319022677" name="Imagem 1319022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5372" t="19410" r="5547" b="15772"/>
                    <a:stretch/>
                  </pic:blipFill>
                  <pic:spPr bwMode="auto">
                    <a:xfrm>
                      <a:off x="0" y="0"/>
                      <a:ext cx="2446020" cy="1779789"/>
                    </a:xfrm>
                    <a:prstGeom prst="rect">
                      <a:avLst/>
                    </a:prstGeom>
                    <a:noFill/>
                    <a:ln>
                      <a:noFill/>
                    </a:ln>
                    <a:extLst>
                      <a:ext uri="{53640926-AAD7-44D8-BBD7-CCE9431645EC}">
                        <a14:shadowObscured xmlns:a14="http://schemas.microsoft.com/office/drawing/2010/main"/>
                      </a:ext>
                    </a:extLst>
                  </pic:spPr>
                </pic:pic>
              </a:graphicData>
            </a:graphic>
          </wp:inline>
        </w:drawing>
      </w:r>
    </w:p>
    <w:p w14:paraId="596A332A" w14:textId="1B0E7739" w:rsidR="00B7018A" w:rsidRPr="000439AF" w:rsidRDefault="00B7018A" w:rsidP="000439AF">
      <w:pPr>
        <w:pStyle w:val="Fonte"/>
      </w:pPr>
      <w:r w:rsidRPr="000439AF">
        <w:t xml:space="preserve">Fonte: </w:t>
      </w:r>
      <w:r w:rsidR="009B72A3" w:rsidRPr="009B72A3">
        <w:t>Módulo de bluetooth 4.0 com porta serial transparente, 1 peça</w:t>
      </w:r>
      <w:r w:rsidR="009B72A3" w:rsidRPr="009B72A3">
        <w:t xml:space="preserve"> </w:t>
      </w:r>
      <w:r w:rsidR="009B72A3">
        <w:t xml:space="preserve">- </w:t>
      </w:r>
      <w:r w:rsidR="0069211D" w:rsidRPr="0069211D">
        <w:t>Simple Robot Store</w:t>
      </w:r>
      <w:r w:rsidR="00AC6530">
        <w:t xml:space="preserve"> </w:t>
      </w:r>
      <w:r w:rsidR="0069211D">
        <w:t>-</w:t>
      </w:r>
      <w:r w:rsidR="00AC6530">
        <w:t xml:space="preserve"> </w:t>
      </w:r>
      <w:r w:rsidR="0069211D" w:rsidRPr="0069211D">
        <w:t>AliExpress Eletrônicos, c2022. Disponível em:</w:t>
      </w:r>
      <w:r w:rsidR="00AC6530">
        <w:t xml:space="preserve"> &lt;</w:t>
      </w:r>
      <w:r w:rsidRPr="000439AF">
        <w:t>https://pt.aliexpress.com/item/32888733000.html?spm=a2g0o.order_list.0.0.468dcaa4fRGiM7&amp;gatewayAdapt=glo2bra</w:t>
      </w:r>
      <w:r w:rsidR="00AC6530">
        <w:t xml:space="preserve">&gt;. Acesso em: </w:t>
      </w:r>
      <w:r w:rsidR="00053F3B">
        <w:t>12 set. 2022.</w:t>
      </w:r>
    </w:p>
    <w:p w14:paraId="5F5FC555" w14:textId="73ADBF8B" w:rsidR="00C329EB" w:rsidRPr="00627C89" w:rsidRDefault="00A135BA" w:rsidP="00431ACB">
      <w:pPr>
        <w:pStyle w:val="CORPO"/>
      </w:pPr>
      <w:r w:rsidRPr="00627C89">
        <w:t xml:space="preserve">O </w:t>
      </w:r>
      <w:r w:rsidR="001C107C" w:rsidRPr="00627C89">
        <w:t>m</w:t>
      </w:r>
      <w:r w:rsidRPr="00627C89">
        <w:t xml:space="preserve">ódulo Bluetooth 4.0 HM-10 é composto pelo </w:t>
      </w:r>
      <w:r w:rsidR="003B2F9C" w:rsidRPr="00627C89">
        <w:t>m</w:t>
      </w:r>
      <w:r w:rsidRPr="00627C89">
        <w:t>ódulo Bluetooth 4.0 - CC2541 - JDY-08 acoplado em uma placa adaptadora tornando sua utilização mais dinâmica</w:t>
      </w:r>
      <w:r w:rsidR="00195760" w:rsidRPr="00627C89">
        <w:t xml:space="preserve"> é compatível com dispositivos Android e iOs</w:t>
      </w:r>
      <w:r w:rsidRPr="00627C89">
        <w:t xml:space="preserve">, a comunicação serial </w:t>
      </w:r>
      <w:r w:rsidR="00320BDF" w:rsidRPr="00627C89">
        <w:t xml:space="preserve">se dá </w:t>
      </w:r>
      <w:r w:rsidRPr="00627C89">
        <w:t xml:space="preserve">através dos pinos RX e TX do </w:t>
      </w:r>
      <w:r w:rsidR="00EA666E" w:rsidRPr="00627C89">
        <w:t>periférico ligado</w:t>
      </w:r>
      <w:r w:rsidRPr="00627C89">
        <w:t xml:space="preserve"> </w:t>
      </w:r>
      <w:r w:rsidR="00EA666E" w:rsidRPr="00627C89">
        <w:t>aos mesmos pinos</w:t>
      </w:r>
      <w:r w:rsidRPr="00627C89">
        <w:t xml:space="preserve"> do Arduino ou outro microcontrolador</w:t>
      </w:r>
      <w:r w:rsidR="005C78A9" w:rsidRPr="00627C89">
        <w:rPr>
          <w:rStyle w:val="Refdenotaderodap"/>
        </w:rPr>
        <w:footnoteReference w:id="18"/>
      </w:r>
      <w:r w:rsidRPr="00627C89">
        <w:t xml:space="preserve">. </w:t>
      </w:r>
      <w:r w:rsidR="00C329EB" w:rsidRPr="00627C89">
        <w:t>O HM-10 é um m</w:t>
      </w:r>
      <w:r w:rsidR="00B92D7F" w:rsidRPr="00627C89">
        <w:t>ó</w:t>
      </w:r>
      <w:r w:rsidR="00C329EB" w:rsidRPr="00627C89">
        <w:t xml:space="preserve">dulo </w:t>
      </w:r>
      <w:r w:rsidR="001C107C" w:rsidRPr="00627C89">
        <w:t>B</w:t>
      </w:r>
      <w:r w:rsidR="00C329EB" w:rsidRPr="00627C89">
        <w:t xml:space="preserve">luetooth CLASS 4 com chipset CC2541, ele consegue trabalhar como principal </w:t>
      </w:r>
      <w:r w:rsidR="00134EE5" w:rsidRPr="00627C89">
        <w:t>(M</w:t>
      </w:r>
      <w:r w:rsidR="00FC499B" w:rsidRPr="00627C89">
        <w:t>aster</w:t>
      </w:r>
      <w:r w:rsidR="00134EE5" w:rsidRPr="00627C89">
        <w:t xml:space="preserve">) </w:t>
      </w:r>
      <w:r w:rsidR="00C329EB" w:rsidRPr="00627C89">
        <w:t>ou secundário</w:t>
      </w:r>
      <w:r w:rsidR="00134EE5" w:rsidRPr="00627C89">
        <w:t xml:space="preserve"> (S</w:t>
      </w:r>
      <w:r w:rsidR="00FC499B" w:rsidRPr="00627C89">
        <w:t>lave</w:t>
      </w:r>
      <w:r w:rsidR="00134EE5" w:rsidRPr="00627C89">
        <w:t>)</w:t>
      </w:r>
      <w:r w:rsidR="00C329EB" w:rsidRPr="00627C89">
        <w:t>, se faz necessário apenas realizar a configuração através dos comandos</w:t>
      </w:r>
      <w:r w:rsidR="00134EE5" w:rsidRPr="00627C89">
        <w:t xml:space="preserve"> AT</w:t>
      </w:r>
      <w:r w:rsidR="00C329EB" w:rsidRPr="00627C89">
        <w:t>.</w:t>
      </w:r>
      <w:r w:rsidR="005B3E39" w:rsidRPr="00627C89">
        <w:t xml:space="preserve"> </w:t>
      </w:r>
      <w:r w:rsidR="00C329EB" w:rsidRPr="00627C89">
        <w:t xml:space="preserve">Podemos criar uma conexão com dois módulos </w:t>
      </w:r>
      <w:r w:rsidR="001C107C" w:rsidRPr="00627C89">
        <w:t>B</w:t>
      </w:r>
      <w:r w:rsidR="00BC5296" w:rsidRPr="00627C89">
        <w:t>luetooth</w:t>
      </w:r>
      <w:r w:rsidR="00C329EB" w:rsidRPr="00627C89">
        <w:t>, deixando um como principal e outro como secundário</w:t>
      </w:r>
      <w:r w:rsidR="00590CD5" w:rsidRPr="00627C89">
        <w:t xml:space="preserve">, </w:t>
      </w:r>
      <w:r w:rsidR="00C329EB" w:rsidRPr="00627C89">
        <w:t xml:space="preserve">ou fazer a comunicação </w:t>
      </w:r>
      <w:r w:rsidR="00D94FDB" w:rsidRPr="00627C89">
        <w:t>entre</w:t>
      </w:r>
      <w:r w:rsidR="00C329EB" w:rsidRPr="00627C89">
        <w:t xml:space="preserve"> m</w:t>
      </w:r>
      <w:r w:rsidR="00BC5296" w:rsidRPr="00627C89">
        <w:t>ó</w:t>
      </w:r>
      <w:r w:rsidR="00C329EB" w:rsidRPr="00627C89">
        <w:t>dulo e outros dispositivos</w:t>
      </w:r>
      <w:r w:rsidR="00D94FDB" w:rsidRPr="00627C89">
        <w:t xml:space="preserve"> (</w:t>
      </w:r>
      <w:r w:rsidR="001971BB" w:rsidRPr="00627C89">
        <w:t>notebook, PDA, celular, etc.</w:t>
      </w:r>
      <w:r w:rsidR="00D94FDB" w:rsidRPr="00627C89">
        <w:t>)</w:t>
      </w:r>
      <w:r w:rsidR="00C329EB" w:rsidRPr="00627C89">
        <w:t xml:space="preserve">. </w:t>
      </w:r>
      <w:r w:rsidR="00CE6AEE" w:rsidRPr="00627C89">
        <w:t xml:space="preserve">Este </w:t>
      </w:r>
      <w:r w:rsidR="00C329EB" w:rsidRPr="00627C89">
        <w:t xml:space="preserve">módulo trabalha com nível de </w:t>
      </w:r>
      <w:r w:rsidR="00386640" w:rsidRPr="00627C89">
        <w:t>tensão de</w:t>
      </w:r>
      <w:r w:rsidR="00C329EB" w:rsidRPr="00627C89">
        <w:t xml:space="preserve"> 3.3V</w:t>
      </w:r>
      <w:r w:rsidR="005E6590" w:rsidRPr="00627C89">
        <w:t xml:space="preserve"> diferindo dos 5V</w:t>
      </w:r>
      <w:r w:rsidR="00C329EB" w:rsidRPr="00627C89">
        <w:t xml:space="preserve">, </w:t>
      </w:r>
      <w:r w:rsidR="00386640" w:rsidRPr="00627C89">
        <w:t>ger</w:t>
      </w:r>
      <w:r w:rsidR="001033BE" w:rsidRPr="00627C89">
        <w:t>a</w:t>
      </w:r>
      <w:r w:rsidR="00386640" w:rsidRPr="00627C89">
        <w:t>lmente</w:t>
      </w:r>
      <w:r w:rsidR="001033BE" w:rsidRPr="00627C89">
        <w:t xml:space="preserve"> </w:t>
      </w:r>
      <w:r w:rsidR="00386640" w:rsidRPr="00627C89">
        <w:t>as</w:t>
      </w:r>
      <w:r w:rsidR="001033BE" w:rsidRPr="00627C89">
        <w:t>s</w:t>
      </w:r>
      <w:r w:rsidR="00386640" w:rsidRPr="00627C89">
        <w:t>ociado</w:t>
      </w:r>
      <w:r w:rsidR="00C329EB" w:rsidRPr="00627C89">
        <w:t xml:space="preserve"> com a tensão da alimentação</w:t>
      </w:r>
      <w:r w:rsidR="00363203" w:rsidRPr="00627C89">
        <w:t xml:space="preserve"> p</w:t>
      </w:r>
      <w:r w:rsidR="00C329EB" w:rsidRPr="00627C89">
        <w:t xml:space="preserve">ara </w:t>
      </w:r>
      <w:r w:rsidR="008B222E" w:rsidRPr="00627C89">
        <w:t>ser conectado a</w:t>
      </w:r>
      <w:r w:rsidR="00C329EB" w:rsidRPr="00627C89">
        <w:t xml:space="preserve">o </w:t>
      </w:r>
      <w:r w:rsidR="00F04FA6" w:rsidRPr="00627C89">
        <w:t>Arduino</w:t>
      </w:r>
      <w:r w:rsidR="00C329EB" w:rsidRPr="00627C89">
        <w:t xml:space="preserve"> </w:t>
      </w:r>
      <w:r w:rsidR="00363203" w:rsidRPr="00627C89">
        <w:t xml:space="preserve">é </w:t>
      </w:r>
      <w:r w:rsidR="00C329EB" w:rsidRPr="00627C89">
        <w:t>necessário um divisor de tensão</w:t>
      </w:r>
      <w:r w:rsidR="00E426C1" w:rsidRPr="00627C89">
        <w:rPr>
          <w:rStyle w:val="Refdenotaderodap"/>
        </w:rPr>
        <w:footnoteReference w:id="19"/>
      </w:r>
      <w:r w:rsidR="00C329EB" w:rsidRPr="00627C89">
        <w:t>.</w:t>
      </w:r>
    </w:p>
    <w:p w14:paraId="28549B5B" w14:textId="106B3CCF" w:rsidR="007E5DC1" w:rsidRPr="00627C89" w:rsidRDefault="00B92D7F" w:rsidP="001C6EF0">
      <w:pPr>
        <w:pStyle w:val="CORPO"/>
      </w:pPr>
      <w:r w:rsidRPr="00627C89">
        <w:t>O módulo</w:t>
      </w:r>
      <w:r w:rsidR="007E5DC1" w:rsidRPr="00627C89">
        <w:t xml:space="preserve"> é baseado no chipset CC2541, com 8</w:t>
      </w:r>
      <w:r w:rsidR="00C21AEB">
        <w:t>kB</w:t>
      </w:r>
      <w:r w:rsidR="007E5DC1" w:rsidRPr="00627C89">
        <w:t xml:space="preserve"> de memória </w:t>
      </w:r>
      <w:r w:rsidR="00290A1E" w:rsidRPr="00627C89">
        <w:t>RAM</w:t>
      </w:r>
      <w:r w:rsidR="007E5DC1" w:rsidRPr="00627C89">
        <w:t>, 128</w:t>
      </w:r>
      <w:r w:rsidR="00C21AEB">
        <w:t>kB</w:t>
      </w:r>
      <w:r w:rsidR="007E5DC1" w:rsidRPr="00627C89">
        <w:t xml:space="preserve"> ou 256</w:t>
      </w:r>
      <w:r w:rsidR="00C21AEB">
        <w:t>kB</w:t>
      </w:r>
      <w:r w:rsidR="007E5DC1" w:rsidRPr="00627C89">
        <w:t xml:space="preserve"> de memória Flash, receptor de -94dBm a 1 Mbps.</w:t>
      </w:r>
      <w:r w:rsidR="00290A1E" w:rsidRPr="00627C89">
        <w:t xml:space="preserve"> </w:t>
      </w:r>
      <w:r w:rsidR="00E43948" w:rsidRPr="00627C89">
        <w:t>Utilizando</w:t>
      </w:r>
      <w:r w:rsidR="007E5DC1" w:rsidRPr="00627C89">
        <w:t xml:space="preserve"> os comandos </w:t>
      </w:r>
      <w:r w:rsidR="007E5DC1" w:rsidRPr="00627C89">
        <w:lastRenderedPageBreak/>
        <w:t xml:space="preserve">AT, </w:t>
      </w:r>
      <w:r w:rsidR="00F97348" w:rsidRPr="00627C89">
        <w:t>é</w:t>
      </w:r>
      <w:r w:rsidR="007E5DC1" w:rsidRPr="00627C89">
        <w:t xml:space="preserve"> </w:t>
      </w:r>
      <w:r w:rsidR="00F97348" w:rsidRPr="00627C89">
        <w:t>possível</w:t>
      </w:r>
      <w:r w:rsidR="007E5DC1" w:rsidRPr="00627C89">
        <w:t xml:space="preserve"> realizar configurações como cria</w:t>
      </w:r>
      <w:r w:rsidR="00F97348" w:rsidRPr="00627C89">
        <w:t>ção de</w:t>
      </w:r>
      <w:r w:rsidR="007E5DC1" w:rsidRPr="00627C89">
        <w:t xml:space="preserve"> nomes para o dispositivo, cria</w:t>
      </w:r>
      <w:r w:rsidR="00F97348" w:rsidRPr="00627C89">
        <w:t>ção</w:t>
      </w:r>
      <w:r w:rsidR="007E5DC1" w:rsidRPr="00627C89">
        <w:t xml:space="preserve"> e altera</w:t>
      </w:r>
      <w:r w:rsidR="00BB4F93" w:rsidRPr="00627C89">
        <w:t>ção da</w:t>
      </w:r>
      <w:r w:rsidR="007E5DC1" w:rsidRPr="00627C89">
        <w:t xml:space="preserve"> senha para o pareamento, alter</w:t>
      </w:r>
      <w:r w:rsidR="00BB4F93" w:rsidRPr="00627C89">
        <w:t>ação</w:t>
      </w:r>
      <w:r w:rsidR="007E5DC1" w:rsidRPr="00627C89">
        <w:t xml:space="preserve"> </w:t>
      </w:r>
      <w:r w:rsidR="00BB4F93" w:rsidRPr="00627C89">
        <w:t>d</w:t>
      </w:r>
      <w:r w:rsidR="007E5DC1" w:rsidRPr="00627C89">
        <w:t>a velocidade de comunicação, etc.</w:t>
      </w:r>
      <w:r w:rsidR="00E43948" w:rsidRPr="00627C89">
        <w:t xml:space="preserve"> </w:t>
      </w:r>
      <w:r w:rsidR="007E5DC1" w:rsidRPr="00627C89">
        <w:t>A</w:t>
      </w:r>
      <w:r w:rsidR="003C77E3" w:rsidRPr="00627C89">
        <w:t>s</w:t>
      </w:r>
      <w:r w:rsidR="0041438A" w:rsidRPr="00627C89">
        <w:t xml:space="preserve"> vantage</w:t>
      </w:r>
      <w:r w:rsidR="003C77E3" w:rsidRPr="00627C89">
        <w:t xml:space="preserve">ns </w:t>
      </w:r>
      <w:r w:rsidR="007E5DC1" w:rsidRPr="00627C89">
        <w:t xml:space="preserve">em relação aos demais módulos Bluetooth é a sua capacidade de trabalhar com o sistema de Low Battery, funcionar como </w:t>
      </w:r>
      <w:r w:rsidR="003C77E3" w:rsidRPr="00627C89">
        <w:t>m</w:t>
      </w:r>
      <w:r w:rsidR="007E5DC1" w:rsidRPr="00627C89">
        <w:t xml:space="preserve">estre e </w:t>
      </w:r>
      <w:r w:rsidR="003C77E3" w:rsidRPr="00627C89">
        <w:t>e</w:t>
      </w:r>
      <w:r w:rsidR="007E5DC1" w:rsidRPr="00627C89">
        <w:t>scravo, possibilitar comunicação com iOS, além de usar uma versão</w:t>
      </w:r>
      <w:r w:rsidR="005977E9" w:rsidRPr="00627C89">
        <w:t xml:space="preserve"> de Bluetooth</w:t>
      </w:r>
      <w:r w:rsidR="007E5DC1" w:rsidRPr="00627C89">
        <w:t xml:space="preserve"> </w:t>
      </w:r>
      <w:r w:rsidR="003C77E3" w:rsidRPr="00627C89">
        <w:t xml:space="preserve">ou padrão de comunicação </w:t>
      </w:r>
      <w:r w:rsidR="007E5DC1" w:rsidRPr="00627C89">
        <w:t>mais atualiza</w:t>
      </w:r>
      <w:r w:rsidR="002B4CFF" w:rsidRPr="00627C89">
        <w:t>do</w:t>
      </w:r>
      <w:r w:rsidR="001E0B16" w:rsidRPr="00627C89">
        <w:rPr>
          <w:rStyle w:val="Refdenotaderodap"/>
        </w:rPr>
        <w:footnoteReference w:id="20"/>
      </w:r>
      <w:r w:rsidR="001E0B16" w:rsidRPr="00627C89">
        <w:t>.</w:t>
      </w:r>
    </w:p>
    <w:p w14:paraId="1A25CD53" w14:textId="1F602495" w:rsidR="007E5DC1" w:rsidRPr="001C6EF0" w:rsidRDefault="007E5DC1" w:rsidP="001C6EF0">
      <w:pPr>
        <w:pStyle w:val="CORPO"/>
      </w:pPr>
      <w:r w:rsidRPr="001C6EF0">
        <w:t xml:space="preserve">A tabela </w:t>
      </w:r>
      <w:r w:rsidR="00DB689C">
        <w:t>17</w:t>
      </w:r>
      <w:r w:rsidRPr="001C6EF0">
        <w:t xml:space="preserve"> mostra as especificações técnicas do módulo </w:t>
      </w:r>
      <w:r w:rsidR="00DB689C" w:rsidRPr="00DB689C">
        <w:t>Bluetooth AT-09 4.0 BLE Arduino HM-10</w:t>
      </w:r>
      <w:r w:rsidR="00DB689C">
        <w:t xml:space="preserve"> </w:t>
      </w:r>
      <w:r w:rsidRPr="001C6EF0">
        <w:t>que se encontra em anexo ao fim do arquivo: Apêndice II – TABELAS.</w:t>
      </w:r>
    </w:p>
    <w:p w14:paraId="2E57860C" w14:textId="712B9A6F" w:rsidR="00035985" w:rsidRDefault="00E96F9D" w:rsidP="00E96F9D">
      <w:pPr>
        <w:pStyle w:val="Ttulo3"/>
        <w:rPr>
          <w:lang w:eastAsia="pt-BR"/>
        </w:rPr>
      </w:pPr>
      <w:r w:rsidRPr="00E96F9D">
        <w:rPr>
          <w:lang w:eastAsia="pt-BR"/>
        </w:rPr>
        <w:t>DIY Power Bank</w:t>
      </w:r>
    </w:p>
    <w:p w14:paraId="635C75D5" w14:textId="7124015D" w:rsidR="003E56A0" w:rsidRDefault="003E56A0" w:rsidP="003E56A0">
      <w:pPr>
        <w:pStyle w:val="Legenda"/>
        <w:keepNext/>
      </w:pPr>
      <w:r>
        <w:t xml:space="preserve">Figura </w:t>
      </w:r>
      <w:r>
        <w:fldChar w:fldCharType="begin"/>
      </w:r>
      <w:r>
        <w:instrText xml:space="preserve"> SEQ Figura \* ARABIC </w:instrText>
      </w:r>
      <w:r>
        <w:fldChar w:fldCharType="separate"/>
      </w:r>
      <w:r w:rsidR="001472C6">
        <w:rPr>
          <w:noProof/>
        </w:rPr>
        <w:t>42</w:t>
      </w:r>
      <w:r>
        <w:fldChar w:fldCharType="end"/>
      </w:r>
      <w:r>
        <w:t xml:space="preserve"> - </w:t>
      </w:r>
      <w:r w:rsidRPr="009278C6">
        <w:t xml:space="preserve"> Carregador PCB 18650</w:t>
      </w:r>
    </w:p>
    <w:p w14:paraId="20FAEEC5" w14:textId="71DA8D59" w:rsidR="00E96F9D" w:rsidRDefault="003E56A0" w:rsidP="003E56A0">
      <w:pPr>
        <w:pStyle w:val="IMGTBLGRF"/>
      </w:pPr>
      <w:r>
        <w:drawing>
          <wp:inline distT="0" distB="0" distL="0" distR="0" wp14:anchorId="5C7568B8" wp14:editId="5337EED2">
            <wp:extent cx="2875351" cy="2811780"/>
            <wp:effectExtent l="0" t="0" r="1270" b="762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a:extLst>
                        <a:ext uri="{BEBA8EAE-BF5A-486C-A8C5-ECC9F3942E4B}">
                          <a14:imgProps xmlns:a14="http://schemas.microsoft.com/office/drawing/2010/main">
                            <a14:imgLayer r:embed="rId80">
                              <a14:imgEffect>
                                <a14:backgroundRemoval t="7875" b="89625" l="7875" r="91000">
                                  <a14:foregroundMark x1="14625" y1="19250" x2="14625" y2="19250"/>
                                  <a14:foregroundMark x1="16250" y1="18750" x2="16250" y2="18750"/>
                                  <a14:foregroundMark x1="17625" y1="18750" x2="17625" y2="18750"/>
                                  <a14:foregroundMark x1="56500" y1="12375" x2="56500" y2="12375"/>
                                  <a14:foregroundMark x1="56625" y1="12500" x2="23750" y2="18375"/>
                                  <a14:foregroundMark x1="23750" y1="18375" x2="14125" y2="28625"/>
                                  <a14:foregroundMark x1="14125" y1="28625" x2="22500" y2="44875"/>
                                  <a14:foregroundMark x1="22500" y1="44875" x2="31000" y2="49875"/>
                                  <a14:foregroundMark x1="31000" y1="49875" x2="39875" y2="49125"/>
                                  <a14:foregroundMark x1="39875" y1="49125" x2="39875" y2="49125"/>
                                  <a14:foregroundMark x1="53000" y1="11875" x2="53000" y2="11875"/>
                                  <a14:foregroundMark x1="53000" y1="11875" x2="53000" y2="11875"/>
                                  <a14:foregroundMark x1="71750" y1="11625" x2="71750" y2="11625"/>
                                  <a14:foregroundMark x1="56000" y1="12875" x2="87000" y2="9500"/>
                                  <a14:foregroundMark x1="87000" y1="9500" x2="90500" y2="21500"/>
                                  <a14:foregroundMark x1="90500" y1="21500" x2="90250" y2="33625"/>
                                  <a14:foregroundMark x1="90250" y1="33625" x2="71750" y2="44750"/>
                                  <a14:foregroundMark x1="71750" y1="44750" x2="34000" y2="51250"/>
                                  <a14:foregroundMark x1="34000" y1="51250" x2="26375" y2="48375"/>
                                  <a14:foregroundMark x1="26250" y1="48375" x2="26250" y2="48375"/>
                                  <a14:foregroundMark x1="25625" y1="29375" x2="70625" y2="18125"/>
                                  <a14:foregroundMark x1="70625" y1="18125" x2="70625" y2="18125"/>
                                  <a14:foregroundMark x1="60250" y1="18375" x2="82750" y2="8875"/>
                                  <a14:foregroundMark x1="76750" y1="10125" x2="78625" y2="7875"/>
                                  <a14:foregroundMark x1="78625" y1="7875" x2="78625" y2="7875"/>
                                  <a14:foregroundMark x1="81000" y1="8875" x2="84625" y2="8125"/>
                                  <a14:foregroundMark x1="84625" y1="8125" x2="84625" y2="8125"/>
                                  <a14:foregroundMark x1="65000" y1="48875" x2="83875" y2="36500"/>
                                  <a14:foregroundMark x1="83875" y1="36500" x2="83875" y2="36500"/>
                                  <a14:foregroundMark x1="79625" y1="39625" x2="73750" y2="67375"/>
                                  <a14:foregroundMark x1="73750" y1="67375" x2="77375" y2="69750"/>
                                  <a14:foregroundMark x1="77375" y1="69750" x2="77375" y2="69750"/>
                                  <a14:foregroundMark x1="77250" y1="70750" x2="81875" y2="54500"/>
                                  <a14:foregroundMark x1="81875" y1="54500" x2="82000" y2="42125"/>
                                  <a14:foregroundMark x1="82000" y1="42125" x2="79750" y2="39625"/>
                                  <a14:foregroundMark x1="79750" y1="39625" x2="79750" y2="39625"/>
                                  <a14:foregroundMark x1="32125" y1="41375" x2="22750" y2="55875"/>
                                  <a14:foregroundMark x1="22750" y1="55875" x2="22375" y2="57625"/>
                                  <a14:foregroundMark x1="22375" y1="57625" x2="22375" y2="57625"/>
                                  <a14:foregroundMark x1="69875" y1="10625" x2="69875" y2="10625"/>
                                  <a14:foregroundMark x1="72000" y1="10750" x2="72000" y2="10750"/>
                                  <a14:foregroundMark x1="72500" y1="10750" x2="75750" y2="10750"/>
                                  <a14:foregroundMark x1="71625" y1="10875" x2="73750" y2="10000"/>
                                  <a14:foregroundMark x1="73750" y1="10000" x2="73750" y2="10000"/>
                                  <a14:foregroundMark x1="88125" y1="39000" x2="90500" y2="28125"/>
                                  <a14:foregroundMark x1="90500" y1="28125" x2="90500" y2="28125"/>
                                  <a14:foregroundMark x1="90125" y1="37125" x2="90125" y2="37125"/>
                                  <a14:foregroundMark x1="90125" y1="37125" x2="91000" y2="31625"/>
                                  <a14:foregroundMark x1="91000" y1="31625" x2="91000" y2="31625"/>
                                  <a14:foregroundMark x1="78375" y1="70500" x2="63250" y2="77875"/>
                                  <a14:foregroundMark x1="63250" y1="77875" x2="39000" y2="69000"/>
                                  <a14:foregroundMark x1="39000" y1="69000" x2="28125" y2="77375"/>
                                  <a14:foregroundMark x1="28125" y1="77375" x2="41750" y2="80000"/>
                                  <a14:foregroundMark x1="41750" y1="80000" x2="18875" y2="84250"/>
                                  <a14:foregroundMark x1="18875" y1="84250" x2="11250" y2="67625"/>
                                  <a14:foregroundMark x1="11250" y1="67625" x2="12625" y2="61750"/>
                                  <a14:foregroundMark x1="13375" y1="56000" x2="8000" y2="68750"/>
                                  <a14:foregroundMark x1="8000" y1="68750" x2="7875" y2="70125"/>
                                  <a14:foregroundMark x1="7875" y1="70125" x2="7875" y2="70125"/>
                                  <a14:foregroundMark x1="15750" y1="59500" x2="29500" y2="55000"/>
                                  <a14:foregroundMark x1="30000" y1="55000" x2="30000" y2="55000"/>
                                  <a14:foregroundMark x1="10500" y1="67625" x2="15000" y2="86625"/>
                                  <a14:foregroundMark x1="15000" y1="86625" x2="27125" y2="87750"/>
                                  <a14:foregroundMark x1="27125" y1="87750" x2="20000" y2="81375"/>
                                  <a14:foregroundMark x1="20000" y1="81375" x2="10750" y2="60500"/>
                                  <a14:foregroundMark x1="10750" y1="60500" x2="10750" y2="60500"/>
                                  <a14:foregroundMark x1="10000" y1="70000" x2="14625" y2="83750"/>
                                  <a14:foregroundMark x1="14625" y1="83750" x2="23500" y2="89625"/>
                                  <a14:foregroundMark x1="23500" y1="89625" x2="39625" y2="83625"/>
                                  <a14:foregroundMark x1="39625" y1="83625" x2="50500" y2="83000"/>
                                  <a14:foregroundMark x1="50500" y1="83000" x2="60750" y2="76875"/>
                                  <a14:foregroundMark x1="60750" y1="76875" x2="66875" y2="77500"/>
                                  <a14:foregroundMark x1="67000" y1="77500" x2="67000" y2="77500"/>
                                  <a14:foregroundMark x1="64875" y1="77375" x2="76375" y2="73500"/>
                                  <a14:foregroundMark x1="76375" y1="74625" x2="77500" y2="71000"/>
                                  <a14:foregroundMark x1="77625" y1="71000" x2="77625" y2="71000"/>
                                  <a14:foregroundMark x1="13750" y1="82875" x2="15875" y2="89625"/>
                                  <a14:foregroundMark x1="15875" y1="89625" x2="15875" y2="89625"/>
                                </a14:backgroundRemoval>
                              </a14:imgEffect>
                            </a14:imgLayer>
                          </a14:imgProps>
                        </a:ext>
                        <a:ext uri="{28A0092B-C50C-407E-A947-70E740481C1C}">
                          <a14:useLocalDpi xmlns:a14="http://schemas.microsoft.com/office/drawing/2010/main" val="0"/>
                        </a:ext>
                      </a:extLst>
                    </a:blip>
                    <a:srcRect l="7174" t="8465" r="8464" b="9039"/>
                    <a:stretch/>
                  </pic:blipFill>
                  <pic:spPr bwMode="auto">
                    <a:xfrm>
                      <a:off x="0" y="0"/>
                      <a:ext cx="2875351" cy="2811780"/>
                    </a:xfrm>
                    <a:prstGeom prst="rect">
                      <a:avLst/>
                    </a:prstGeom>
                    <a:noFill/>
                    <a:ln>
                      <a:noFill/>
                    </a:ln>
                    <a:extLst>
                      <a:ext uri="{53640926-AAD7-44D8-BBD7-CCE9431645EC}">
                        <a14:shadowObscured xmlns:a14="http://schemas.microsoft.com/office/drawing/2010/main"/>
                      </a:ext>
                    </a:extLst>
                  </pic:spPr>
                </pic:pic>
              </a:graphicData>
            </a:graphic>
          </wp:inline>
        </w:drawing>
      </w:r>
    </w:p>
    <w:p w14:paraId="42D685BF" w14:textId="635C070F" w:rsidR="003E56A0" w:rsidRPr="005D0B51" w:rsidRDefault="003E56A0" w:rsidP="003E56A0">
      <w:pPr>
        <w:pStyle w:val="Fonte"/>
      </w:pPr>
      <w:r>
        <w:t xml:space="preserve">Fonte: </w:t>
      </w:r>
      <w:r w:rsidR="001351A9" w:rsidRPr="001351A9">
        <w:t>Dual usb 5v 1a 2.1a banco de energia móvel 18650 carregador de bateria módulo de energia pcb acessórios para telefone diy novo led lcd placa de módulo</w:t>
      </w:r>
      <w:r w:rsidR="001351A9" w:rsidRPr="001351A9">
        <w:t xml:space="preserve"> </w:t>
      </w:r>
      <w:r w:rsidR="001351A9">
        <w:t xml:space="preserve">- </w:t>
      </w:r>
      <w:r w:rsidR="003316C9" w:rsidRPr="003316C9">
        <w:t>Estardyn Official Store</w:t>
      </w:r>
      <w:r w:rsidR="003316C9">
        <w:t xml:space="preserve"> - </w:t>
      </w:r>
      <w:r w:rsidR="003316C9" w:rsidRPr="003316C9">
        <w:t xml:space="preserve">AliExpress Eletrônicos, c2022. Disponível em: </w:t>
      </w:r>
      <w:r w:rsidR="00EC622A">
        <w:t>&lt;</w:t>
      </w:r>
      <w:r w:rsidR="00CA460B" w:rsidRPr="00CA460B">
        <w:t>https://pt.aliexpress.com/item/1005001621813486.html?spm=a2g0o.order_list.0.0.468dcaa4aweMZz&amp;gatewayAdapt=glo2bra</w:t>
      </w:r>
      <w:r w:rsidR="00EC622A">
        <w:t>&gt;. Acesso em: 16 set. 2022</w:t>
      </w:r>
    </w:p>
    <w:p w14:paraId="323ECF10" w14:textId="5E121C7B" w:rsidR="005D22FE" w:rsidRPr="005D0B51" w:rsidRDefault="00AB2DEC" w:rsidP="00AC0C74">
      <w:pPr>
        <w:pStyle w:val="CORPO"/>
      </w:pPr>
      <w:r w:rsidRPr="005D0B51">
        <w:t xml:space="preserve">Este </w:t>
      </w:r>
      <w:r w:rsidRPr="005D0B51">
        <w:rPr>
          <w:shd w:val="clear" w:color="auto" w:fill="FFFFFF"/>
        </w:rPr>
        <w:t xml:space="preserve">módulo </w:t>
      </w:r>
      <w:r w:rsidR="00FD2065" w:rsidRPr="005D0B51">
        <w:rPr>
          <w:shd w:val="clear" w:color="auto" w:fill="FFFFFF"/>
        </w:rPr>
        <w:t xml:space="preserve">carregador </w:t>
      </w:r>
      <w:r w:rsidRPr="005D0B51">
        <w:rPr>
          <w:shd w:val="clear" w:color="auto" w:fill="FFFFFF"/>
        </w:rPr>
        <w:t>de energia móvel </w:t>
      </w:r>
      <w:r w:rsidR="00FD2065" w:rsidRPr="005D0B51">
        <w:rPr>
          <w:shd w:val="clear" w:color="auto" w:fill="FFFFFF"/>
        </w:rPr>
        <w:t xml:space="preserve">para bateria </w:t>
      </w:r>
      <w:r w:rsidR="0097376D" w:rsidRPr="005D0B51">
        <w:t>18650 é</w:t>
      </w:r>
      <w:r w:rsidRPr="005D0B51">
        <w:t xml:space="preserve"> utilizado no controle de cargas de baterias de lítio 3.7V, tem duas saídas USBs, podendo receber </w:t>
      </w:r>
      <w:r w:rsidRPr="005D0B51">
        <w:lastRenderedPageBreak/>
        <w:t xml:space="preserve">a conexão de dois dispositivos 5V possuindo a capacidade </w:t>
      </w:r>
      <w:r w:rsidR="00EF125D" w:rsidRPr="005D0B51">
        <w:t>limite</w:t>
      </w:r>
      <w:r w:rsidR="00DE1791" w:rsidRPr="005D0B51">
        <w:t xml:space="preserve"> de</w:t>
      </w:r>
      <w:r w:rsidRPr="005D0B51">
        <w:t xml:space="preserve"> 2A </w:t>
      </w:r>
      <w:r w:rsidR="00DE1791" w:rsidRPr="005D0B51">
        <w:t xml:space="preserve">de corrente </w:t>
      </w:r>
      <w:r w:rsidR="0065525B" w:rsidRPr="005D0B51">
        <w:t>quando conectado pela</w:t>
      </w:r>
      <w:r w:rsidR="00CD3E76" w:rsidRPr="005D0B51">
        <w:t xml:space="preserve"> </w:t>
      </w:r>
      <w:r w:rsidRPr="005D0B51">
        <w:t>USB</w:t>
      </w:r>
      <w:r w:rsidR="00564F0D" w:rsidRPr="005D0B51">
        <w:rPr>
          <w:rStyle w:val="Refdenotaderodap"/>
        </w:rPr>
        <w:footnoteReference w:id="21"/>
      </w:r>
      <w:r w:rsidRPr="005D0B51">
        <w:t>.</w:t>
      </w:r>
    </w:p>
    <w:p w14:paraId="5043BFB4" w14:textId="70992EB3" w:rsidR="00CA460B" w:rsidRPr="00AB2DEC" w:rsidRDefault="00AB2DEC" w:rsidP="005B3E39">
      <w:pPr>
        <w:pStyle w:val="CORPO"/>
        <w:jc w:val="left"/>
        <w:rPr>
          <w:rFonts w:cs="Arial"/>
          <w:color w:val="FF0000"/>
          <w:sz w:val="22"/>
          <w:lang w:eastAsia="pt-BR"/>
        </w:rPr>
      </w:pPr>
      <w:r w:rsidRPr="005B3E39">
        <w:rPr>
          <w:rFonts w:cs="Arial"/>
        </w:rPr>
        <w:t>Esse m</w:t>
      </w:r>
      <w:r w:rsidR="00CD3E76" w:rsidRPr="005B3E39">
        <w:rPr>
          <w:rFonts w:cs="Arial"/>
        </w:rPr>
        <w:t>ó</w:t>
      </w:r>
      <w:r w:rsidRPr="005B3E39">
        <w:rPr>
          <w:rFonts w:cs="Arial"/>
        </w:rPr>
        <w:t xml:space="preserve">dulo tem um conector </w:t>
      </w:r>
      <w:r w:rsidR="003654FB" w:rsidRPr="005B3E39">
        <w:rPr>
          <w:rFonts w:cs="Arial"/>
        </w:rPr>
        <w:t>micro</w:t>
      </w:r>
      <w:r w:rsidRPr="005B3E39">
        <w:rPr>
          <w:rFonts w:cs="Arial"/>
        </w:rPr>
        <w:t xml:space="preserve"> USB</w:t>
      </w:r>
      <w:r w:rsidR="0086729F" w:rsidRPr="005B3E39">
        <w:rPr>
          <w:rFonts w:cs="Arial"/>
        </w:rPr>
        <w:t xml:space="preserve"> e </w:t>
      </w:r>
      <w:r w:rsidRPr="005B3E39">
        <w:rPr>
          <w:rFonts w:cs="Arial"/>
        </w:rPr>
        <w:t>pinos B+ e B- para conexão da bateria, possuindo uma proteção contra sobrecargas</w:t>
      </w:r>
      <w:r w:rsidR="00A51882" w:rsidRPr="005B3E39">
        <w:rPr>
          <w:rFonts w:cs="Arial"/>
        </w:rPr>
        <w:t>,</w:t>
      </w:r>
      <w:r w:rsidRPr="005B3E39">
        <w:rPr>
          <w:rFonts w:cs="Arial"/>
        </w:rPr>
        <w:t xml:space="preserve"> descarga</w:t>
      </w:r>
      <w:r w:rsidR="007842D0" w:rsidRPr="005B3E39">
        <w:rPr>
          <w:rFonts w:cs="Arial"/>
        </w:rPr>
        <w:t xml:space="preserve"> excessiva</w:t>
      </w:r>
      <w:r w:rsidR="00A51882" w:rsidRPr="005B3E39">
        <w:rPr>
          <w:rFonts w:cs="Arial"/>
        </w:rPr>
        <w:t xml:space="preserve"> e </w:t>
      </w:r>
      <w:r w:rsidR="00400133" w:rsidRPr="005B3E39">
        <w:rPr>
          <w:rFonts w:cs="Arial"/>
        </w:rPr>
        <w:t>contra sobrecorrente</w:t>
      </w:r>
      <w:r w:rsidRPr="005B3E39">
        <w:rPr>
          <w:rFonts w:cs="Arial"/>
        </w:rPr>
        <w:t xml:space="preserve">, assim evitando quaisquer problemas durante </w:t>
      </w:r>
      <w:r w:rsidR="008A0CC5" w:rsidRPr="005B3E39">
        <w:rPr>
          <w:rFonts w:cs="Arial"/>
        </w:rPr>
        <w:t>sua utilização. Q</w:t>
      </w:r>
      <w:r w:rsidRPr="005B3E39">
        <w:rPr>
          <w:rFonts w:cs="Arial"/>
        </w:rPr>
        <w:t>uando o carregamento da bateria estiver completo, ele automaticamente suspende o carregamento</w:t>
      </w:r>
      <w:r w:rsidRPr="005B3E39">
        <w:rPr>
          <w:rFonts w:cs="Arial"/>
          <w:sz w:val="22"/>
        </w:rPr>
        <w:t>.</w:t>
      </w:r>
      <w:r w:rsidR="00A06829" w:rsidRPr="005B3E39">
        <w:rPr>
          <w:rFonts w:cs="Arial"/>
          <w:sz w:val="22"/>
          <w:lang w:eastAsia="pt-BR"/>
        </w:rPr>
        <w:t xml:space="preserve"> </w:t>
      </w:r>
      <w:r w:rsidR="00A06829" w:rsidRPr="005B3E39">
        <w:t>A t</w:t>
      </w:r>
      <w:r w:rsidR="00A84C1D" w:rsidRPr="005B3E39">
        <w:rPr>
          <w:lang w:eastAsia="pt-BR"/>
        </w:rPr>
        <w:t xml:space="preserve">ensão de saída e corrente estável, não </w:t>
      </w:r>
      <w:r w:rsidR="00A06829" w:rsidRPr="005B3E39">
        <w:t xml:space="preserve">são </w:t>
      </w:r>
      <w:r w:rsidR="00A84C1D" w:rsidRPr="005B3E39">
        <w:rPr>
          <w:lang w:eastAsia="pt-BR"/>
        </w:rPr>
        <w:t>prejudic</w:t>
      </w:r>
      <w:r w:rsidR="00A06829" w:rsidRPr="005B3E39">
        <w:t>iais</w:t>
      </w:r>
      <w:r w:rsidR="00A84C1D" w:rsidRPr="005B3E39">
        <w:rPr>
          <w:lang w:eastAsia="pt-BR"/>
        </w:rPr>
        <w:t xml:space="preserve"> </w:t>
      </w:r>
      <w:r w:rsidR="00A06829" w:rsidRPr="005B3E39">
        <w:t>a</w:t>
      </w:r>
      <w:r w:rsidR="00A84C1D" w:rsidRPr="005B3E39">
        <w:rPr>
          <w:lang w:eastAsia="pt-BR"/>
        </w:rPr>
        <w:t>os dispositivos</w:t>
      </w:r>
      <w:r w:rsidR="00A06829" w:rsidRPr="005B3E39">
        <w:t xml:space="preserve"> que </w:t>
      </w:r>
      <w:r w:rsidR="00823125" w:rsidRPr="005B3E39">
        <w:t>serão carre</w:t>
      </w:r>
      <w:r w:rsidR="005F07C9" w:rsidRPr="005B3E39">
        <w:t>gados ou então alimentados</w:t>
      </w:r>
      <w:r w:rsidR="006864C7">
        <w:rPr>
          <w:rStyle w:val="Refdenotaderodap"/>
        </w:rPr>
        <w:footnoteReference w:id="22"/>
      </w:r>
      <w:r w:rsidR="005F07C9" w:rsidRPr="005B3E39">
        <w:t>.</w:t>
      </w:r>
      <w:r w:rsidR="002E2B56" w:rsidRPr="005B3E39">
        <w:rPr>
          <w:rFonts w:cs="Arial"/>
          <w:sz w:val="22"/>
          <w:lang w:eastAsia="pt-BR"/>
        </w:rPr>
        <w:tab/>
      </w:r>
      <w:r w:rsidR="002E2B56">
        <w:rPr>
          <w:rFonts w:cs="Arial"/>
          <w:color w:val="FF0000"/>
          <w:sz w:val="22"/>
          <w:lang w:eastAsia="pt-BR"/>
        </w:rPr>
        <w:tab/>
      </w:r>
    </w:p>
    <w:p w14:paraId="2874DC99" w14:textId="3795D06A" w:rsidR="003766C1" w:rsidRPr="00AB2DEC" w:rsidRDefault="003766C1" w:rsidP="0033760D">
      <w:pPr>
        <w:pStyle w:val="CORPO"/>
        <w:rPr>
          <w:color w:val="000000" w:themeColor="text1"/>
          <w:lang w:eastAsia="pt-BR"/>
        </w:rPr>
      </w:pPr>
      <w:r w:rsidRPr="00AB2DEC">
        <w:rPr>
          <w:color w:val="000000" w:themeColor="text1"/>
          <w:lang w:eastAsia="pt-BR"/>
        </w:rPr>
        <w:t xml:space="preserve">A tabela </w:t>
      </w:r>
      <w:r w:rsidR="00DB689C">
        <w:rPr>
          <w:color w:val="000000" w:themeColor="text1"/>
          <w:lang w:eastAsia="pt-BR"/>
        </w:rPr>
        <w:t>18</w:t>
      </w:r>
      <w:r w:rsidRPr="00AB2DEC">
        <w:rPr>
          <w:color w:val="000000" w:themeColor="text1"/>
          <w:lang w:eastAsia="pt-BR"/>
        </w:rPr>
        <w:t xml:space="preserve"> mostra as especificações técnicas do módulo </w:t>
      </w:r>
      <w:r w:rsidR="00DB689C" w:rsidRPr="00DB689C">
        <w:rPr>
          <w:color w:val="000000" w:themeColor="text1"/>
          <w:lang w:eastAsia="pt-BR"/>
        </w:rPr>
        <w:t>DIY Power Bank</w:t>
      </w:r>
      <w:r w:rsidR="00DB689C">
        <w:rPr>
          <w:color w:val="000000" w:themeColor="text1"/>
          <w:lang w:eastAsia="pt-BR"/>
        </w:rPr>
        <w:t xml:space="preserve"> </w:t>
      </w:r>
      <w:r w:rsidRPr="00AB2DEC">
        <w:rPr>
          <w:color w:val="000000" w:themeColor="text1"/>
          <w:lang w:eastAsia="pt-BR"/>
        </w:rPr>
        <w:t>que se encontra em anexo ao fim do arquivo: Apêndice II – TABELAS.</w:t>
      </w:r>
    </w:p>
    <w:p w14:paraId="65B711E6" w14:textId="5F6E1410" w:rsidR="00401658" w:rsidRDefault="00116FBC" w:rsidP="001017E7">
      <w:pPr>
        <w:pStyle w:val="Ttulo3"/>
        <w:rPr>
          <w:lang w:eastAsia="pt-BR"/>
        </w:rPr>
      </w:pPr>
      <w:r w:rsidRPr="00116FBC">
        <w:rPr>
          <w:lang w:eastAsia="pt-BR"/>
        </w:rPr>
        <w:t>Placa Multifuncional</w:t>
      </w:r>
      <w:r w:rsidR="001017E7">
        <w:rPr>
          <w:lang w:eastAsia="pt-BR"/>
        </w:rPr>
        <w:t>: Amplificador de Tensão</w:t>
      </w:r>
    </w:p>
    <w:p w14:paraId="6890B989" w14:textId="1E5866E2" w:rsidR="00820AD5" w:rsidRDefault="00820AD5" w:rsidP="00820AD5">
      <w:pPr>
        <w:pStyle w:val="Legenda"/>
        <w:keepNext/>
      </w:pPr>
      <w:r>
        <w:t xml:space="preserve">Figura </w:t>
      </w:r>
      <w:r>
        <w:fldChar w:fldCharType="begin"/>
      </w:r>
      <w:r>
        <w:instrText xml:space="preserve"> SEQ Figura \* ARABIC </w:instrText>
      </w:r>
      <w:r>
        <w:fldChar w:fldCharType="separate"/>
      </w:r>
      <w:r w:rsidR="001472C6">
        <w:rPr>
          <w:noProof/>
        </w:rPr>
        <w:t>43</w:t>
      </w:r>
      <w:r>
        <w:fldChar w:fldCharType="end"/>
      </w:r>
      <w:r>
        <w:t xml:space="preserve"> - </w:t>
      </w:r>
      <w:r w:rsidR="00A44352" w:rsidRPr="00A44352">
        <w:t>Placa amplificadora 5</w:t>
      </w:r>
      <w:r w:rsidR="00A44352">
        <w:t>V,</w:t>
      </w:r>
      <w:r w:rsidR="00A44352" w:rsidRPr="00A44352">
        <w:t xml:space="preserve"> 8</w:t>
      </w:r>
      <w:r w:rsidR="00A44352">
        <w:t>V,</w:t>
      </w:r>
      <w:r w:rsidR="00A44352" w:rsidRPr="00A44352">
        <w:t xml:space="preserve"> 9</w:t>
      </w:r>
      <w:r w:rsidR="00A44352">
        <w:t>V e</w:t>
      </w:r>
      <w:r w:rsidR="00A44352" w:rsidRPr="00A44352">
        <w:t xml:space="preserve"> 12</w:t>
      </w:r>
      <w:r w:rsidR="00A44352">
        <w:t>V</w:t>
      </w:r>
    </w:p>
    <w:p w14:paraId="15657664" w14:textId="659E7321" w:rsidR="00AC5764" w:rsidRDefault="00D607BB" w:rsidP="00D607BB">
      <w:pPr>
        <w:pStyle w:val="IMGTBLGRF"/>
      </w:pPr>
      <w:r>
        <w:drawing>
          <wp:inline distT="0" distB="0" distL="0" distR="0" wp14:anchorId="613E3DE5" wp14:editId="466EE483">
            <wp:extent cx="1859280" cy="1206902"/>
            <wp:effectExtent l="0" t="0" r="7620" b="0"/>
            <wp:docPr id="1319022680" name="Imagem 1319022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925" t="25046" r="3291" b="14076"/>
                    <a:stretch/>
                  </pic:blipFill>
                  <pic:spPr bwMode="auto">
                    <a:xfrm flipH="1">
                      <a:off x="0" y="0"/>
                      <a:ext cx="1891631" cy="1227902"/>
                    </a:xfrm>
                    <a:prstGeom prst="rect">
                      <a:avLst/>
                    </a:prstGeom>
                    <a:noFill/>
                    <a:ln>
                      <a:noFill/>
                    </a:ln>
                    <a:extLst>
                      <a:ext uri="{53640926-AAD7-44D8-BBD7-CCE9431645EC}">
                        <a14:shadowObscured xmlns:a14="http://schemas.microsoft.com/office/drawing/2010/main"/>
                      </a:ext>
                    </a:extLst>
                  </pic:spPr>
                </pic:pic>
              </a:graphicData>
            </a:graphic>
          </wp:inline>
        </w:drawing>
      </w:r>
    </w:p>
    <w:p w14:paraId="78AA3174" w14:textId="7DCE58A7" w:rsidR="00A44352" w:rsidRDefault="00A44352" w:rsidP="00A44352">
      <w:pPr>
        <w:pStyle w:val="Fonte"/>
      </w:pPr>
      <w:r>
        <w:t xml:space="preserve">Fonte: </w:t>
      </w:r>
      <w:r w:rsidR="00D85F5F" w:rsidRPr="00D85F5F">
        <w:t>Placa amplificadora 5v 8v 9v 12v, placa multifuncional de mini impulsionador módulo de voltagem diy bateria de lítio 3.7v</w:t>
      </w:r>
      <w:r w:rsidR="00D85F5F">
        <w:t xml:space="preserve"> - </w:t>
      </w:r>
      <w:r w:rsidR="009868CA" w:rsidRPr="009868CA">
        <w:t>TZT Official Store - AliExpress Eletrônicos, c2022. Disponível em:</w:t>
      </w:r>
      <w:r w:rsidR="009868CA">
        <w:t xml:space="preserve"> &lt;</w:t>
      </w:r>
      <w:r w:rsidR="000366F7" w:rsidRPr="000366F7">
        <w:t>https://pt.aliexpress.com/item/4000121584679.html?spm=a2g0o.order_list.0.0.468dcaa4L3I4d0&amp;gatewayAdapt=glo2bra</w:t>
      </w:r>
      <w:r w:rsidR="009868CA">
        <w:t>&gt;</w:t>
      </w:r>
      <w:r w:rsidR="002B00C9">
        <w:t xml:space="preserve">. </w:t>
      </w:r>
      <w:r w:rsidR="0071186B">
        <w:t>Acesso em: 19 set. 2022</w:t>
      </w:r>
      <w:r w:rsidR="00F647B4">
        <w:t>.</w:t>
      </w:r>
    </w:p>
    <w:p w14:paraId="46323FA4" w14:textId="48B3F9E3" w:rsidR="009B5950" w:rsidRPr="005B3E39" w:rsidRDefault="006F6CE0" w:rsidP="005B3E39">
      <w:pPr>
        <w:pStyle w:val="CORPO"/>
      </w:pPr>
      <w:r w:rsidRPr="005B3E39">
        <w:t xml:space="preserve">Este amplificador </w:t>
      </w:r>
      <w:r w:rsidR="00237D1E" w:rsidRPr="005B3E39">
        <w:t xml:space="preserve">Operacional </w:t>
      </w:r>
      <w:r w:rsidRPr="005B3E39">
        <w:t xml:space="preserve">é compacto, possuindo internamente resistores, capacitores e transistores, quando recebe um sinal em sua entrada não inversora, o sinal não </w:t>
      </w:r>
      <w:r w:rsidR="00237D1E" w:rsidRPr="005B3E39">
        <w:t>é</w:t>
      </w:r>
      <w:r w:rsidRPr="005B3E39">
        <w:t xml:space="preserve"> invertido, e </w:t>
      </w:r>
      <w:r w:rsidR="00AC363F" w:rsidRPr="005B3E39">
        <w:t>em sua saída é</w:t>
      </w:r>
      <w:r w:rsidRPr="005B3E39">
        <w:t xml:space="preserve"> amplificado, já quando o sinal e recebido na entrada inversora, o sinal </w:t>
      </w:r>
      <w:r w:rsidR="00532D07" w:rsidRPr="005B3E39">
        <w:t>s</w:t>
      </w:r>
      <w:r w:rsidRPr="005B3E39">
        <w:t>a</w:t>
      </w:r>
      <w:r w:rsidR="00532D07" w:rsidRPr="005B3E39">
        <w:t>i</w:t>
      </w:r>
      <w:r w:rsidRPr="005B3E39">
        <w:t xml:space="preserve"> invertido e amplificado. </w:t>
      </w:r>
    </w:p>
    <w:p w14:paraId="07DFAAF0" w14:textId="7EBFACA2" w:rsidR="006F6CE0" w:rsidRPr="005B3E39" w:rsidRDefault="00D44975" w:rsidP="005B3E39">
      <w:pPr>
        <w:pStyle w:val="CORPO"/>
      </w:pPr>
      <w:r>
        <w:t>A</w:t>
      </w:r>
      <w:r w:rsidR="006F6CE0" w:rsidRPr="005B3E39">
        <w:t xml:space="preserve"> tensão d</w:t>
      </w:r>
      <w:r>
        <w:t>e</w:t>
      </w:r>
      <w:r w:rsidR="006F6CE0" w:rsidRPr="005B3E39">
        <w:t xml:space="preserve"> saída do amplificador sempre depende da diferença de potencial da entrada inversora e não </w:t>
      </w:r>
      <w:r w:rsidR="00237D1E" w:rsidRPr="005B3E39">
        <w:t xml:space="preserve">inversora, sendo multiplicado pelo ganho em malha aberta do amplificador, de forma que sua tensão máxima da saída será a tensão de </w:t>
      </w:r>
      <w:r w:rsidR="00237D1E" w:rsidRPr="005B3E39">
        <w:lastRenderedPageBreak/>
        <w:t>alimentação do amplificador, sendo que o amplificador possui este valor em sua saída quando o amplificador operacional satura</w:t>
      </w:r>
      <w:r w:rsidR="00C77F1F">
        <w:t>.</w:t>
      </w:r>
    </w:p>
    <w:p w14:paraId="1FDE0086" w14:textId="6FF994AE" w:rsidR="000366F7" w:rsidRPr="00D506C6" w:rsidRDefault="00237D1E" w:rsidP="005B3E39">
      <w:pPr>
        <w:pStyle w:val="CORPO"/>
      </w:pPr>
      <w:r w:rsidRPr="005B3E39">
        <w:t>O ganho do amplificador pode ser controlado quando encontramos a relação do valor obtido na saída pelo valor da entrada do amplificador</w:t>
      </w:r>
      <w:r w:rsidR="005024E9" w:rsidRPr="005B3E39">
        <w:t xml:space="preserve"> operacional</w:t>
      </w:r>
      <w:r w:rsidRPr="005B3E39">
        <w:t>, precisa apenas dividir o valor encontrado na saída do amplificador pela sua respectiva entrada</w:t>
      </w:r>
      <w:r w:rsidR="008E52F9">
        <w:rPr>
          <w:rStyle w:val="Refdenotaderodap"/>
        </w:rPr>
        <w:footnoteReference w:id="23"/>
      </w:r>
      <w:r w:rsidRPr="005B3E39">
        <w:t>.</w:t>
      </w:r>
      <w:r w:rsidR="00586B97">
        <w:t xml:space="preserve"> </w:t>
      </w:r>
      <w:r w:rsidR="00985484" w:rsidRPr="004619EB">
        <w:t>Em</w:t>
      </w:r>
      <w:r w:rsidR="00D1763B" w:rsidRPr="004619EB">
        <w:t xml:space="preserve"> aplicações práticas que </w:t>
      </w:r>
      <w:r w:rsidR="00311800" w:rsidRPr="004619EB">
        <w:t>se pretende</w:t>
      </w:r>
      <w:r w:rsidR="00D1763B" w:rsidRPr="004619EB">
        <w:t xml:space="preserve"> amplificar um sinal de tensão </w:t>
      </w:r>
      <w:r w:rsidR="00311800" w:rsidRPr="004619EB">
        <w:t xml:space="preserve">vinculado </w:t>
      </w:r>
      <w:r w:rsidR="00D1763B" w:rsidRPr="004619EB">
        <w:t xml:space="preserve">a saída de </w:t>
      </w:r>
      <w:r w:rsidR="00311800" w:rsidRPr="004619EB">
        <w:t>um</w:t>
      </w:r>
      <w:r w:rsidR="00D1763B" w:rsidRPr="004619EB">
        <w:t xml:space="preserve"> sensor, </w:t>
      </w:r>
      <w:r w:rsidR="002144A7" w:rsidRPr="004619EB">
        <w:t>os</w:t>
      </w:r>
      <w:r w:rsidR="00D1763B" w:rsidRPr="004619EB">
        <w:t xml:space="preserve"> amplificadores de tensão podem ser </w:t>
      </w:r>
      <w:r w:rsidR="002144A7" w:rsidRPr="004619EB">
        <w:t>utilizados</w:t>
      </w:r>
      <w:r w:rsidR="00D1763B" w:rsidRPr="004619EB">
        <w:t xml:space="preserve"> como interface, </w:t>
      </w:r>
      <w:r w:rsidR="00DE2623" w:rsidRPr="004619EB">
        <w:t xml:space="preserve">devido </w:t>
      </w:r>
      <w:r w:rsidR="009419D7" w:rsidRPr="004619EB">
        <w:t>ao fato que os</w:t>
      </w:r>
      <w:r w:rsidR="00D1763B" w:rsidRPr="004619EB">
        <w:t xml:space="preserve"> sinais de muitos sensores são </w:t>
      </w:r>
      <w:r w:rsidR="00D506C6" w:rsidRPr="004619EB">
        <w:t>capturados</w:t>
      </w:r>
      <w:r w:rsidR="00D1763B" w:rsidRPr="004619EB">
        <w:t xml:space="preserve"> em grandezas na ordem de mili</w:t>
      </w:r>
      <w:r w:rsidR="00F718C2">
        <w:t xml:space="preserve"> (10</w:t>
      </w:r>
      <w:r w:rsidR="00F718C2">
        <w:rPr>
          <w:vertAlign w:val="superscript"/>
        </w:rPr>
        <w:t>-3</w:t>
      </w:r>
      <w:r w:rsidR="00F718C2">
        <w:t>)</w:t>
      </w:r>
      <w:r w:rsidR="00D1763B" w:rsidRPr="004619EB">
        <w:t xml:space="preserve"> volts</w:t>
      </w:r>
      <w:r w:rsidR="00B350D8" w:rsidRPr="004619EB">
        <w:rPr>
          <w:rStyle w:val="Refdenotaderodap"/>
        </w:rPr>
        <w:footnoteReference w:id="24"/>
      </w:r>
      <w:r w:rsidR="00D1763B" w:rsidRPr="004619EB">
        <w:t>.</w:t>
      </w:r>
      <w:r w:rsidR="00D506C6" w:rsidRPr="004619EB">
        <w:t xml:space="preserve"> </w:t>
      </w:r>
    </w:p>
    <w:p w14:paraId="778E659A" w14:textId="30E8FAD9" w:rsidR="00D313D4" w:rsidRPr="005B3E39" w:rsidRDefault="00D313D4" w:rsidP="005B3E39">
      <w:pPr>
        <w:pStyle w:val="CORPO"/>
      </w:pPr>
      <w:r w:rsidRPr="005B3E39">
        <w:t xml:space="preserve">A tabela </w:t>
      </w:r>
      <w:r w:rsidR="006B645C">
        <w:t>19</w:t>
      </w:r>
      <w:r w:rsidRPr="005B3E39">
        <w:t xml:space="preserve"> mostra as especificações técnicas d</w:t>
      </w:r>
      <w:r w:rsidR="00D05D94" w:rsidRPr="005B3E39">
        <w:t xml:space="preserve">a placa </w:t>
      </w:r>
      <w:r w:rsidR="006B645C" w:rsidRPr="006B645C">
        <w:t xml:space="preserve">multifuncional: Amplificador de Tensão </w:t>
      </w:r>
      <w:r w:rsidRPr="005B3E39">
        <w:t>que se encontra em anexo ao fim do arquivo: Apêndice II – TABELAS.</w:t>
      </w:r>
    </w:p>
    <w:p w14:paraId="490177CB" w14:textId="1BF2D6E5" w:rsidR="001A6153" w:rsidRDefault="001A6153" w:rsidP="001A6153">
      <w:pPr>
        <w:pStyle w:val="Ttulo3"/>
        <w:rPr>
          <w:lang w:eastAsia="pt-BR"/>
        </w:rPr>
      </w:pPr>
      <w:r>
        <w:rPr>
          <w:lang w:eastAsia="pt-BR"/>
        </w:rPr>
        <w:t>Bateria</w:t>
      </w:r>
      <w:r w:rsidR="00FF5BB6" w:rsidRPr="00FF5BB6">
        <w:t xml:space="preserve"> </w:t>
      </w:r>
      <w:r w:rsidR="003E3579">
        <w:t xml:space="preserve">de </w:t>
      </w:r>
      <w:r w:rsidR="00FF5BB6" w:rsidRPr="00FF5BB6">
        <w:rPr>
          <w:lang w:eastAsia="pt-BR"/>
        </w:rPr>
        <w:t>Lítio</w:t>
      </w:r>
    </w:p>
    <w:p w14:paraId="76D572CB" w14:textId="7BBDDB9C" w:rsidR="0025192A" w:rsidRDefault="0025192A" w:rsidP="0025192A">
      <w:pPr>
        <w:pStyle w:val="Legenda"/>
        <w:keepNext/>
      </w:pPr>
      <w:r>
        <w:t xml:space="preserve">Figura </w:t>
      </w:r>
      <w:r>
        <w:fldChar w:fldCharType="begin"/>
      </w:r>
      <w:r>
        <w:instrText xml:space="preserve"> SEQ Figura \* ARABIC </w:instrText>
      </w:r>
      <w:r>
        <w:fldChar w:fldCharType="separate"/>
      </w:r>
      <w:r w:rsidR="001472C6">
        <w:rPr>
          <w:noProof/>
        </w:rPr>
        <w:t>44</w:t>
      </w:r>
      <w:r>
        <w:fldChar w:fldCharType="end"/>
      </w:r>
      <w:r>
        <w:t xml:space="preserve"> - Bateria SAMSUNG </w:t>
      </w:r>
      <w:r w:rsidRPr="0048074C">
        <w:t>B600BE/ B600BC</w:t>
      </w:r>
    </w:p>
    <w:p w14:paraId="34D5D443" w14:textId="71C5F2E8" w:rsidR="001A6153" w:rsidRDefault="00743E1C" w:rsidP="00743E1C">
      <w:pPr>
        <w:pStyle w:val="IMGTBLGRF"/>
      </w:pPr>
      <w:r>
        <w:drawing>
          <wp:inline distT="0" distB="0" distL="0" distR="0" wp14:anchorId="79173313" wp14:editId="2C486ACE">
            <wp:extent cx="1996440" cy="1851660"/>
            <wp:effectExtent l="0" t="0" r="3810" b="0"/>
            <wp:docPr id="1319022683" name="Imagem 1319022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6485" t="17065" r="4095"/>
                    <a:stretch/>
                  </pic:blipFill>
                  <pic:spPr bwMode="auto">
                    <a:xfrm>
                      <a:off x="0" y="0"/>
                      <a:ext cx="1996440" cy="1851660"/>
                    </a:xfrm>
                    <a:prstGeom prst="rect">
                      <a:avLst/>
                    </a:prstGeom>
                    <a:noFill/>
                    <a:ln>
                      <a:noFill/>
                    </a:ln>
                    <a:extLst>
                      <a:ext uri="{53640926-AAD7-44D8-BBD7-CCE9431645EC}">
                        <a14:shadowObscured xmlns:a14="http://schemas.microsoft.com/office/drawing/2010/main"/>
                      </a:ext>
                    </a:extLst>
                  </pic:spPr>
                </pic:pic>
              </a:graphicData>
            </a:graphic>
          </wp:inline>
        </w:drawing>
      </w:r>
    </w:p>
    <w:p w14:paraId="3FE96ED1" w14:textId="22CE96BD" w:rsidR="003E5FE8" w:rsidRDefault="003E5FE8" w:rsidP="003E5FE8">
      <w:pPr>
        <w:pStyle w:val="Fonte"/>
      </w:pPr>
      <w:r>
        <w:t xml:space="preserve">Fonte: </w:t>
      </w:r>
      <w:r w:rsidR="008B7A8E" w:rsidRPr="008B7A8E">
        <w:t>Bateria original samsung b600be b600bc, bateria para samsung galaxy s4 i9500 i9502 i9295 GT-I9505 pro i959 i337 i545 i959 2600mah nfc nfc</w:t>
      </w:r>
      <w:r w:rsidR="008B7A8E" w:rsidRPr="008B7A8E">
        <w:t xml:space="preserve"> </w:t>
      </w:r>
      <w:r w:rsidR="006400D5">
        <w:t xml:space="preserve">- </w:t>
      </w:r>
      <w:r w:rsidR="006400D5" w:rsidRPr="006400D5">
        <w:t>SamsungChina Authorized Store</w:t>
      </w:r>
      <w:r w:rsidR="006400D5" w:rsidRPr="006400D5">
        <w:t xml:space="preserve"> </w:t>
      </w:r>
      <w:r w:rsidR="006400D5">
        <w:t xml:space="preserve">- </w:t>
      </w:r>
      <w:r w:rsidR="006400D5" w:rsidRPr="006400D5">
        <w:t>AliExpress Eletrônicos, c2022</w:t>
      </w:r>
      <w:r w:rsidR="006400D5">
        <w:t>. Disponível em: &lt;</w:t>
      </w:r>
      <w:r w:rsidRPr="003E5FE8">
        <w:t>https://pt.aliexpress.com/item/32971337597.html?spm=a2g0o.order_list.0.0.468dcaa4TOIzkt&amp;gatewayAdapt=glo2bra</w:t>
      </w:r>
      <w:r w:rsidR="006400D5">
        <w:t xml:space="preserve">&gt;. Acesso em: </w:t>
      </w:r>
      <w:r w:rsidR="0093786C">
        <w:t>20 set. 2022.</w:t>
      </w:r>
    </w:p>
    <w:p w14:paraId="29D5D924" w14:textId="3F8A04AB" w:rsidR="00B36038" w:rsidRPr="00586B97" w:rsidRDefault="00B36038" w:rsidP="00586B97">
      <w:pPr>
        <w:pStyle w:val="CORPO"/>
      </w:pPr>
      <w:r w:rsidRPr="00586B97">
        <w:t xml:space="preserve">A bateria de lítio tem uma duração </w:t>
      </w:r>
      <w:r w:rsidR="00916B81" w:rsidRPr="00586B97">
        <w:t xml:space="preserve">significativa de </w:t>
      </w:r>
      <w:r w:rsidRPr="00586B97">
        <w:t xml:space="preserve">aproximadamente </w:t>
      </w:r>
      <w:r w:rsidR="004C571D">
        <w:t>dez</w:t>
      </w:r>
      <w:r w:rsidRPr="00586B97">
        <w:t xml:space="preserve"> anos</w:t>
      </w:r>
      <w:r w:rsidR="00916B81" w:rsidRPr="00586B97">
        <w:t xml:space="preserve">, além de uma </w:t>
      </w:r>
      <w:r w:rsidRPr="00586B97">
        <w:t xml:space="preserve">baixa </w:t>
      </w:r>
      <w:r w:rsidRPr="00334090">
        <w:t>manutenção</w:t>
      </w:r>
      <w:r w:rsidRPr="00586B97">
        <w:t>, sendo uma bateria de categoria recarregável</w:t>
      </w:r>
      <w:r w:rsidR="00A444BC" w:rsidRPr="00586B97">
        <w:t>,</w:t>
      </w:r>
      <w:r w:rsidRPr="00586B97">
        <w:t xml:space="preserve"> capaz </w:t>
      </w:r>
      <w:r w:rsidRPr="00586B97">
        <w:lastRenderedPageBreak/>
        <w:t xml:space="preserve">de armazenar energia. </w:t>
      </w:r>
      <w:r w:rsidR="001B739B" w:rsidRPr="00586B97">
        <w:t xml:space="preserve">Esta bateria não tem memória </w:t>
      </w:r>
      <w:r w:rsidR="00E350E8" w:rsidRPr="00586B97">
        <w:t>ou seja</w:t>
      </w:r>
      <w:r w:rsidR="001B739B" w:rsidRPr="00586B97">
        <w:t xml:space="preserve"> não precisa de exercício </w:t>
      </w:r>
      <w:r w:rsidR="00E350E8" w:rsidRPr="00586B97">
        <w:t xml:space="preserve">de </w:t>
      </w:r>
      <w:r w:rsidR="001B739B" w:rsidRPr="00586B97">
        <w:t>descarga completa deliberada</w:t>
      </w:r>
      <w:r w:rsidR="00C81198" w:rsidRPr="00586B97">
        <w:t xml:space="preserve">, </w:t>
      </w:r>
      <w:r w:rsidR="001C6EF0" w:rsidRPr="00586B97">
        <w:t>a fim</w:t>
      </w:r>
      <w:r w:rsidR="00C81198" w:rsidRPr="00586B97">
        <w:t xml:space="preserve"> de </w:t>
      </w:r>
      <w:r w:rsidR="00586B97" w:rsidRPr="00586B97">
        <w:t>conservá-la</w:t>
      </w:r>
      <w:r w:rsidR="00C81198" w:rsidRPr="00586B97">
        <w:t xml:space="preserve">. </w:t>
      </w:r>
    </w:p>
    <w:p w14:paraId="3062531C" w14:textId="255CACA2" w:rsidR="00F53EC6" w:rsidRPr="00334090" w:rsidRDefault="00A67CB8" w:rsidP="00586B97">
      <w:pPr>
        <w:pStyle w:val="CORPO"/>
      </w:pPr>
      <w:r w:rsidRPr="00334090">
        <w:t>N</w:t>
      </w:r>
      <w:r w:rsidR="00AE76AF" w:rsidRPr="00334090">
        <w:t xml:space="preserve">a Universidade de Oxford, </w:t>
      </w:r>
      <w:r w:rsidRPr="00334090">
        <w:t>em 1979,</w:t>
      </w:r>
      <w:r w:rsidR="00C1191F" w:rsidRPr="00334090">
        <w:t xml:space="preserve"> </w:t>
      </w:r>
      <w:r w:rsidR="00AE76AF" w:rsidRPr="00334090">
        <w:t xml:space="preserve">o professor John Goodenough </w:t>
      </w:r>
      <w:r w:rsidR="008B0A0E" w:rsidRPr="00334090">
        <w:t xml:space="preserve">evidenciou </w:t>
      </w:r>
      <w:r w:rsidR="00F24AA0" w:rsidRPr="00334090">
        <w:t>a aplicação</w:t>
      </w:r>
      <w:r w:rsidR="00AE76AF" w:rsidRPr="00334090">
        <w:t xml:space="preserve"> </w:t>
      </w:r>
      <w:r w:rsidR="00F24AA0" w:rsidRPr="00334090">
        <w:t>d</w:t>
      </w:r>
      <w:r w:rsidR="00AE76AF" w:rsidRPr="00334090">
        <w:t xml:space="preserve">o lítio </w:t>
      </w:r>
      <w:r w:rsidR="00383BEA" w:rsidRPr="00334090">
        <w:t>como</w:t>
      </w:r>
      <w:r w:rsidR="00AE76AF" w:rsidRPr="00334090">
        <w:t xml:space="preserve"> bateria recarregável capaz de armazenar energia.</w:t>
      </w:r>
      <w:r w:rsidR="00D51782" w:rsidRPr="00334090">
        <w:t xml:space="preserve"> Esta</w:t>
      </w:r>
      <w:r w:rsidR="007A7A54" w:rsidRPr="00334090">
        <w:t xml:space="preserve"> descoberta só </w:t>
      </w:r>
      <w:r w:rsidR="00405912" w:rsidRPr="00334090">
        <w:t>foi possível por conta que</w:t>
      </w:r>
      <w:r w:rsidR="007A7A54" w:rsidRPr="00334090">
        <w:t xml:space="preserve"> Goodenough</w:t>
      </w:r>
      <w:r w:rsidR="00405912" w:rsidRPr="00334090">
        <w:t xml:space="preserve"> havia</w:t>
      </w:r>
      <w:r w:rsidR="007A7A54" w:rsidRPr="00334090">
        <w:t xml:space="preserve"> convid</w:t>
      </w:r>
      <w:r w:rsidR="008B3AF5" w:rsidRPr="00334090">
        <w:t>ado</w:t>
      </w:r>
      <w:r w:rsidR="007A7A54" w:rsidRPr="00334090">
        <w:t xml:space="preserve"> o físico e pesquisador japonês Koichi Mizushima para</w:t>
      </w:r>
      <w:r w:rsidR="004A0311" w:rsidRPr="00334090">
        <w:t xml:space="preserve"> uma</w:t>
      </w:r>
      <w:r w:rsidR="007A7A54" w:rsidRPr="00334090">
        <w:t xml:space="preserve"> visita a Universidade de Oxford, </w:t>
      </w:r>
      <w:r w:rsidR="009B450D" w:rsidRPr="00334090">
        <w:t>local onde</w:t>
      </w:r>
      <w:r w:rsidR="007A7A54" w:rsidRPr="00334090">
        <w:t xml:space="preserve"> trabalharam juntos e desenvolveram </w:t>
      </w:r>
      <w:r w:rsidR="00275A09" w:rsidRPr="00334090">
        <w:t>a</w:t>
      </w:r>
      <w:r w:rsidR="007A7A54" w:rsidRPr="00334090">
        <w:t xml:space="preserve"> bateria de lítio óxido cobalto (LiCoO2).</w:t>
      </w:r>
    </w:p>
    <w:p w14:paraId="3902FF2B" w14:textId="477F691B" w:rsidR="00B87F79" w:rsidRPr="00586B97" w:rsidRDefault="00B36038" w:rsidP="00586B97">
      <w:pPr>
        <w:pStyle w:val="CORPO"/>
      </w:pPr>
      <w:r w:rsidRPr="00586B97">
        <w:t>É muito difícil uma bateria de lítio apresentar algum problema</w:t>
      </w:r>
      <w:r w:rsidR="00B87F79" w:rsidRPr="00586B97">
        <w:t xml:space="preserve"> ou defeito,</w:t>
      </w:r>
      <w:r w:rsidR="008D3127">
        <w:t xml:space="preserve"> entre um mil</w:t>
      </w:r>
      <w:r w:rsidR="004C7EA1">
        <w:t xml:space="preserve">hão de baterias, raramente duas ou três </w:t>
      </w:r>
      <w:r w:rsidR="006F640D">
        <w:t xml:space="preserve">apresentam alguma anomalia. </w:t>
      </w:r>
      <w:r w:rsidR="00A464E1">
        <w:t>A</w:t>
      </w:r>
      <w:r w:rsidR="00B87F79" w:rsidRPr="00586B97">
        <w:t>tualmente as baterias estão presente</w:t>
      </w:r>
      <w:r w:rsidR="00A464E1">
        <w:t>s</w:t>
      </w:r>
      <w:r w:rsidR="00B87F79" w:rsidRPr="00586B97">
        <w:t xml:space="preserve"> em </w:t>
      </w:r>
      <w:r w:rsidR="00223AD1" w:rsidRPr="00586B97">
        <w:t>todos os dispositivos</w:t>
      </w:r>
      <w:r w:rsidR="00B87F79" w:rsidRPr="00586B97">
        <w:t xml:space="preserve"> portáteis, podendo ser encontrada também em carros elétricos</w:t>
      </w:r>
      <w:r w:rsidR="006123D1">
        <w:rPr>
          <w:rStyle w:val="Refdenotaderodap"/>
        </w:rPr>
        <w:footnoteReference w:id="25"/>
      </w:r>
      <w:r w:rsidR="00B87F79" w:rsidRPr="00586B97">
        <w:t xml:space="preserve">. </w:t>
      </w:r>
    </w:p>
    <w:p w14:paraId="59ECC394" w14:textId="1A62D629" w:rsidR="0076230F" w:rsidRPr="00586B97" w:rsidRDefault="0076230F" w:rsidP="00586B97">
      <w:pPr>
        <w:pStyle w:val="CORPO"/>
      </w:pPr>
      <w:r w:rsidRPr="00586B97">
        <w:t xml:space="preserve">A tabela </w:t>
      </w:r>
      <w:r w:rsidR="00A733E9">
        <w:t>20</w:t>
      </w:r>
      <w:r w:rsidRPr="00586B97">
        <w:t xml:space="preserve"> mostra as especificações técnicas da</w:t>
      </w:r>
      <w:r w:rsidR="00A733E9">
        <w:t xml:space="preserve"> </w:t>
      </w:r>
      <w:r w:rsidR="00A733E9" w:rsidRPr="00A733E9">
        <w:t>bateria</w:t>
      </w:r>
      <w:r w:rsidR="00A733E9">
        <w:t xml:space="preserve"> </w:t>
      </w:r>
      <w:r w:rsidR="00A733E9" w:rsidRPr="00A733E9">
        <w:t>lítio</w:t>
      </w:r>
      <w:r w:rsidR="00A733E9">
        <w:t xml:space="preserve"> </w:t>
      </w:r>
      <w:r w:rsidRPr="00586B97">
        <w:t>que se encontra em anexo ao fim do arquivo: Apêndice II – TABELAS.</w:t>
      </w:r>
    </w:p>
    <w:p w14:paraId="4F98BE95" w14:textId="7312FF48" w:rsidR="00314328" w:rsidRDefault="00314328" w:rsidP="00314328">
      <w:pPr>
        <w:pStyle w:val="Ttulo3"/>
        <w:rPr>
          <w:lang w:eastAsia="pt-BR"/>
        </w:rPr>
      </w:pPr>
      <w:r w:rsidRPr="00314328">
        <w:rPr>
          <w:lang w:eastAsia="pt-BR"/>
        </w:rPr>
        <w:t>Luva</w:t>
      </w:r>
      <w:r w:rsidR="00667611">
        <w:rPr>
          <w:lang w:eastAsia="pt-BR"/>
        </w:rPr>
        <w:t xml:space="preserve"> </w:t>
      </w:r>
      <w:r w:rsidR="00667611" w:rsidRPr="00667611">
        <w:rPr>
          <w:lang w:eastAsia="pt-BR"/>
        </w:rPr>
        <w:t>Antiestática</w:t>
      </w:r>
    </w:p>
    <w:p w14:paraId="09717B97" w14:textId="53238267" w:rsidR="005B69DE" w:rsidRDefault="005B69DE" w:rsidP="005B69DE">
      <w:pPr>
        <w:pStyle w:val="Legenda"/>
        <w:keepNext/>
      </w:pPr>
      <w:r>
        <w:t xml:space="preserve">Figura </w:t>
      </w:r>
      <w:r>
        <w:fldChar w:fldCharType="begin"/>
      </w:r>
      <w:r>
        <w:instrText xml:space="preserve"> SEQ Figura \* ARABIC </w:instrText>
      </w:r>
      <w:r>
        <w:fldChar w:fldCharType="separate"/>
      </w:r>
      <w:r w:rsidR="001472C6">
        <w:rPr>
          <w:noProof/>
        </w:rPr>
        <w:t>45</w:t>
      </w:r>
      <w:r>
        <w:fldChar w:fldCharType="end"/>
      </w:r>
      <w:r>
        <w:t xml:space="preserve"> - </w:t>
      </w:r>
      <w:r w:rsidRPr="003204A1">
        <w:t>DANNY DA-12.100PT</w:t>
      </w:r>
    </w:p>
    <w:p w14:paraId="0D679174" w14:textId="730CF30E" w:rsidR="00144DBD" w:rsidRDefault="00144DBD" w:rsidP="00144DBD">
      <w:pPr>
        <w:pStyle w:val="IMGTBLGRF"/>
      </w:pPr>
      <w:r>
        <w:drawing>
          <wp:inline distT="0" distB="0" distL="0" distR="0" wp14:anchorId="18BBCB7E" wp14:editId="7AF1D93D">
            <wp:extent cx="2023701" cy="2173605"/>
            <wp:effectExtent l="0" t="0" r="0" b="0"/>
            <wp:docPr id="1319022682" name="Imagem 1319022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23701" cy="2173605"/>
                    </a:xfrm>
                    <a:prstGeom prst="rect">
                      <a:avLst/>
                    </a:prstGeom>
                    <a:noFill/>
                  </pic:spPr>
                </pic:pic>
              </a:graphicData>
            </a:graphic>
          </wp:inline>
        </w:drawing>
      </w:r>
    </w:p>
    <w:p w14:paraId="479B9401" w14:textId="2FB22576" w:rsidR="008E6CFD" w:rsidRDefault="008E6CFD" w:rsidP="00EA7F3B">
      <w:pPr>
        <w:pStyle w:val="Fonte"/>
      </w:pPr>
      <w:r>
        <w:t xml:space="preserve">Fonte: </w:t>
      </w:r>
      <w:r w:rsidR="00EA7F3B">
        <w:t>FLEXTÁCTIL</w:t>
      </w:r>
      <w:r w:rsidR="00EA7F3B">
        <w:t xml:space="preserve"> - </w:t>
      </w:r>
      <w:r w:rsidR="00EA7F3B">
        <w:t>Luva de segurança tricotada em nylon</w:t>
      </w:r>
      <w:r w:rsidR="00EA7F3B">
        <w:t xml:space="preserve"> - </w:t>
      </w:r>
      <w:r w:rsidR="00A54401" w:rsidRPr="00A54401">
        <w:t>DANNY</w:t>
      </w:r>
      <w:r w:rsidR="00A54401" w:rsidRPr="00A54401">
        <w:t>, c2022</w:t>
      </w:r>
      <w:r w:rsidR="00A54401">
        <w:t>. Disponível em: &lt;</w:t>
      </w:r>
      <w:r w:rsidRPr="008E6CFD">
        <w:t>https://www.danny.com.br/luva-tricotada-em-nylon-flextactil-danny-epi/</w:t>
      </w:r>
      <w:r w:rsidR="00A54401">
        <w:t xml:space="preserve">&gt;. Acesso em: </w:t>
      </w:r>
      <w:r w:rsidR="008D1EE8">
        <w:t>22 set. 2022</w:t>
      </w:r>
    </w:p>
    <w:p w14:paraId="67285DEB" w14:textId="7B6D93AE" w:rsidR="00631F67" w:rsidRPr="00A37C07" w:rsidRDefault="00994C3D" w:rsidP="001C6EF0">
      <w:pPr>
        <w:pStyle w:val="CORPO"/>
      </w:pPr>
      <w:r w:rsidRPr="00A37C07">
        <w:t xml:space="preserve">A luvas antiestética é uma categoria de luvas de segurança direcionada para proteger um produto contra energia estática, </w:t>
      </w:r>
      <w:r w:rsidR="00D307F5" w:rsidRPr="00A37C07">
        <w:t>sendo considerada</w:t>
      </w:r>
      <w:r w:rsidRPr="00A37C07">
        <w:t xml:space="preserve"> um equipamento de </w:t>
      </w:r>
      <w:r w:rsidRPr="00A37C07">
        <w:lastRenderedPageBreak/>
        <w:t>proteção individual, por</w:t>
      </w:r>
      <w:r w:rsidR="005659DC" w:rsidRPr="00A37C07">
        <w:t xml:space="preserve"> de</w:t>
      </w:r>
      <w:r w:rsidRPr="00A37C07">
        <w:t>te</w:t>
      </w:r>
      <w:r w:rsidR="005659DC" w:rsidRPr="00A37C07">
        <w:t xml:space="preserve">r </w:t>
      </w:r>
      <w:r w:rsidRPr="00A37C07">
        <w:t>o certificado de aprovação para prote</w:t>
      </w:r>
      <w:r w:rsidR="005659DC" w:rsidRPr="00A37C07">
        <w:t>ção d</w:t>
      </w:r>
      <w:r w:rsidRPr="00A37C07">
        <w:t xml:space="preserve">as mãos contra riscos abrasivos e </w:t>
      </w:r>
      <w:r w:rsidR="00990122" w:rsidRPr="00A37C07">
        <w:t>escoriantes</w:t>
      </w:r>
      <w:r w:rsidR="00CA34E2" w:rsidRPr="00A37C07">
        <w:rPr>
          <w:rStyle w:val="Refdenotaderodap"/>
        </w:rPr>
        <w:footnoteReference w:id="26"/>
      </w:r>
      <w:r w:rsidRPr="00A37C07">
        <w:t>.</w:t>
      </w:r>
      <w:r w:rsidR="00631F67" w:rsidRPr="00A37C07">
        <w:t xml:space="preserve"> </w:t>
      </w:r>
    </w:p>
    <w:p w14:paraId="5561871E" w14:textId="59D25CA8" w:rsidR="00581DD6" w:rsidRDefault="009D1F66" w:rsidP="001C6EF0">
      <w:pPr>
        <w:pStyle w:val="CORPO"/>
      </w:pPr>
      <w:r>
        <w:t>Utilizada</w:t>
      </w:r>
      <w:r w:rsidR="00994C3D" w:rsidRPr="001C6EF0">
        <w:t xml:space="preserve"> </w:t>
      </w:r>
      <w:r w:rsidR="009A7815">
        <w:t xml:space="preserve">maiormente </w:t>
      </w:r>
      <w:r w:rsidR="00994C3D" w:rsidRPr="001C6EF0">
        <w:t>em áreas de produção de placas eletrônicas e assistências que trabalham na construção ou reparo de placas.</w:t>
      </w:r>
      <w:r w:rsidR="00631F67" w:rsidRPr="001C6EF0">
        <w:t xml:space="preserve"> </w:t>
      </w:r>
      <w:r w:rsidR="00994C3D" w:rsidRPr="001C6EF0">
        <w:t xml:space="preserve">Quando não </w:t>
      </w:r>
      <w:r w:rsidR="00D715FF">
        <w:t xml:space="preserve">é </w:t>
      </w:r>
      <w:r w:rsidR="00994C3D" w:rsidRPr="001C6EF0">
        <w:t>utiliza</w:t>
      </w:r>
      <w:r w:rsidR="00D715FF">
        <w:t xml:space="preserve">do </w:t>
      </w:r>
      <w:r w:rsidR="0013575F">
        <w:t>este EPI</w:t>
      </w:r>
      <w:r w:rsidR="00994C3D" w:rsidRPr="001C6EF0">
        <w:t xml:space="preserve"> </w:t>
      </w:r>
      <w:r w:rsidR="00705CA7">
        <w:t>é comum constatar</w:t>
      </w:r>
      <w:r w:rsidR="00994C3D" w:rsidRPr="001C6EF0">
        <w:t xml:space="preserve"> falhas nos processos de </w:t>
      </w:r>
      <w:r w:rsidR="00246859">
        <w:t>produção</w:t>
      </w:r>
      <w:r w:rsidR="00994C3D" w:rsidRPr="001C6EF0">
        <w:t xml:space="preserve"> ou </w:t>
      </w:r>
      <w:r w:rsidR="003C2E18">
        <w:t>manutenção</w:t>
      </w:r>
      <w:r w:rsidR="00994C3D" w:rsidRPr="001C6EF0">
        <w:t xml:space="preserve"> de placas, reduzindo a vida útil do produto, e em alguns casos até danificar o produto permanentemente.</w:t>
      </w:r>
      <w:r w:rsidR="0022110D" w:rsidRPr="001C6EF0">
        <w:t xml:space="preserve"> </w:t>
      </w:r>
      <w:r w:rsidR="0084384C">
        <w:t>A superfície d</w:t>
      </w:r>
      <w:r w:rsidR="00866165">
        <w:t xml:space="preserve">e tecido das </w:t>
      </w:r>
      <w:r w:rsidR="00C823D7">
        <w:t>luvas</w:t>
      </w:r>
      <w:r w:rsidR="00866165">
        <w:t xml:space="preserve"> evita o campo eletrostático gerado pela roupa </w:t>
      </w:r>
      <w:r w:rsidR="00B556A8">
        <w:t xml:space="preserve">e </w:t>
      </w:r>
      <w:r w:rsidR="00CF7DF1">
        <w:t xml:space="preserve">pela pele das mãos ao </w:t>
      </w:r>
      <w:r w:rsidR="00AF57A1">
        <w:t>manipular placas de circuito impresso ou componentes</w:t>
      </w:r>
      <w:r w:rsidR="00D27A23">
        <w:rPr>
          <w:rStyle w:val="Refdenotaderodap"/>
        </w:rPr>
        <w:footnoteReference w:id="27"/>
      </w:r>
      <w:r w:rsidR="00AF57A1">
        <w:t>.</w:t>
      </w:r>
      <w:r w:rsidR="00C823D7">
        <w:t xml:space="preserve"> </w:t>
      </w:r>
      <w:r w:rsidR="00581DD6" w:rsidRPr="00EE0379">
        <w:t xml:space="preserve">Produzidas com os </w:t>
      </w:r>
      <w:r w:rsidR="001C6EF0" w:rsidRPr="00EE0379">
        <w:t>materiais</w:t>
      </w:r>
      <w:r w:rsidR="00581DD6" w:rsidRPr="00EE0379">
        <w:t xml:space="preserve"> de látex, nylon ou o vinil,</w:t>
      </w:r>
      <w:r w:rsidR="001C5C6B" w:rsidRPr="00EE0379">
        <w:t xml:space="preserve"> </w:t>
      </w:r>
      <w:r w:rsidR="00A7376D" w:rsidRPr="00EE0379">
        <w:t xml:space="preserve">havendo alternativas mais resistentes que adotam carbono ou cobre </w:t>
      </w:r>
      <w:r w:rsidR="00EA1642" w:rsidRPr="00EE0379">
        <w:t>na</w:t>
      </w:r>
      <w:r w:rsidR="00D42153" w:rsidRPr="00EE0379">
        <w:t xml:space="preserve"> </w:t>
      </w:r>
      <w:r w:rsidR="00EA1642" w:rsidRPr="00EE0379">
        <w:t>composição</w:t>
      </w:r>
      <w:r w:rsidR="00D42153" w:rsidRPr="00EE0379">
        <w:t xml:space="preserve"> da luva</w:t>
      </w:r>
      <w:r w:rsidR="00BC5D24" w:rsidRPr="00EE0379">
        <w:t xml:space="preserve"> refletindo na vida útil d</w:t>
      </w:r>
      <w:r w:rsidR="008F16DD" w:rsidRPr="00EE0379">
        <w:t>o produto.</w:t>
      </w:r>
      <w:r w:rsidR="00D42153" w:rsidRPr="00EE0379">
        <w:t xml:space="preserve"> </w:t>
      </w:r>
      <w:r w:rsidR="008F16DD" w:rsidRPr="00EE0379">
        <w:t xml:space="preserve">É possível </w:t>
      </w:r>
      <w:r w:rsidR="00581DD6" w:rsidRPr="00EE0379">
        <w:t xml:space="preserve">encontrar luvas antiestéticas descartáveis </w:t>
      </w:r>
      <w:r w:rsidR="0049713F" w:rsidRPr="00EE0379">
        <w:t xml:space="preserve">de uso único </w:t>
      </w:r>
      <w:r w:rsidR="00581DD6" w:rsidRPr="00EE0379">
        <w:t>ou modelos laváveis, que duram aproximadamente</w:t>
      </w:r>
      <w:r w:rsidR="00191D4B" w:rsidRPr="00EE0379">
        <w:t xml:space="preserve"> dez </w:t>
      </w:r>
      <w:r w:rsidR="00581DD6" w:rsidRPr="00EE0379">
        <w:t>lavações</w:t>
      </w:r>
      <w:r w:rsidR="0049713F" w:rsidRPr="00EE0379">
        <w:t xml:space="preserve"> </w:t>
      </w:r>
      <w:r w:rsidR="004F08C5" w:rsidRPr="00EE0379">
        <w:t xml:space="preserve">para que necessite </w:t>
      </w:r>
      <w:r w:rsidR="00191D4B" w:rsidRPr="00EE0379">
        <w:t>ser substituída</w:t>
      </w:r>
      <w:r w:rsidR="0084648B" w:rsidRPr="00EE0379">
        <w:rPr>
          <w:rStyle w:val="Refdenotaderodap"/>
        </w:rPr>
        <w:footnoteReference w:id="28"/>
      </w:r>
      <w:r w:rsidR="00581DD6" w:rsidRPr="00EE0379">
        <w:t>.</w:t>
      </w:r>
    </w:p>
    <w:p w14:paraId="0BD06168" w14:textId="1948C0AB" w:rsidR="001360D0" w:rsidRPr="00EE0379" w:rsidRDefault="001360D0" w:rsidP="001C6EF0">
      <w:pPr>
        <w:pStyle w:val="CORPO"/>
      </w:pPr>
      <w:r w:rsidRPr="001360D0">
        <w:t>A tabela 2</w:t>
      </w:r>
      <w:r w:rsidR="00DA3262">
        <w:t xml:space="preserve">1 </w:t>
      </w:r>
      <w:r w:rsidRPr="001360D0">
        <w:t xml:space="preserve">mostra as especificações técnicas da </w:t>
      </w:r>
      <w:r w:rsidR="00DA3262" w:rsidRPr="00DA3262">
        <w:t>luva antiestática</w:t>
      </w:r>
      <w:r w:rsidRPr="001360D0">
        <w:t xml:space="preserve"> que se encontra em anexo ao fim do arquivo: Apêndice II – TABELAS.</w:t>
      </w:r>
    </w:p>
    <w:p w14:paraId="019E30A7" w14:textId="0F662DF8" w:rsidR="00390C0A" w:rsidRDefault="00390C0A" w:rsidP="00390C0A">
      <w:pPr>
        <w:pStyle w:val="Ttulo2"/>
        <w:rPr>
          <w:lang w:eastAsia="pt-BR"/>
        </w:rPr>
      </w:pPr>
      <w:bookmarkStart w:id="49" w:name="_Toc111845355"/>
      <w:r w:rsidRPr="00390C0A">
        <w:rPr>
          <w:lang w:eastAsia="pt-BR"/>
        </w:rPr>
        <w:t>Orçamento</w:t>
      </w:r>
      <w:bookmarkEnd w:id="49"/>
    </w:p>
    <w:p w14:paraId="5A41E7B1" w14:textId="75EA853B" w:rsidR="0034374E" w:rsidRDefault="0034374E" w:rsidP="0034374E">
      <w:pPr>
        <w:pStyle w:val="Legenda"/>
        <w:keepNext/>
      </w:pPr>
      <w:r>
        <w:t xml:space="preserve">Quadro </w:t>
      </w:r>
      <w:r>
        <w:fldChar w:fldCharType="begin"/>
      </w:r>
      <w:r>
        <w:instrText xml:space="preserve"> SEQ Quadro \* ARABIC </w:instrText>
      </w:r>
      <w:r>
        <w:fldChar w:fldCharType="separate"/>
      </w:r>
      <w:r w:rsidR="001472C6">
        <w:rPr>
          <w:noProof/>
        </w:rPr>
        <w:t>1</w:t>
      </w:r>
      <w:r>
        <w:fldChar w:fldCharType="end"/>
      </w:r>
      <w:r>
        <w:t xml:space="preserve"> - </w:t>
      </w:r>
      <w:r w:rsidRPr="00560C3A">
        <w:t>Orçamento dos componentes da luva</w:t>
      </w:r>
    </w:p>
    <w:p w14:paraId="6CB3B24C" w14:textId="2783E762" w:rsidR="00390C0A" w:rsidRDefault="0060569F" w:rsidP="00AC05E5">
      <w:pPr>
        <w:pStyle w:val="IMGTBLGRF"/>
      </w:pPr>
      <w:r w:rsidRPr="00AC05E5">
        <w:drawing>
          <wp:inline distT="0" distB="0" distL="0" distR="0" wp14:anchorId="70488812" wp14:editId="69DF6E22">
            <wp:extent cx="6023214" cy="1729740"/>
            <wp:effectExtent l="0" t="0" r="0" b="381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027955" cy="1731102"/>
                    </a:xfrm>
                    <a:prstGeom prst="rect">
                      <a:avLst/>
                    </a:prstGeom>
                    <a:noFill/>
                    <a:ln>
                      <a:noFill/>
                    </a:ln>
                  </pic:spPr>
                </pic:pic>
              </a:graphicData>
            </a:graphic>
          </wp:inline>
        </w:drawing>
      </w:r>
    </w:p>
    <w:p w14:paraId="2025EFB1" w14:textId="4AEC6690" w:rsidR="00021C58" w:rsidRDefault="00021C58" w:rsidP="009A53A0">
      <w:pPr>
        <w:pStyle w:val="Fonte"/>
        <w:jc w:val="both"/>
        <w:rPr>
          <w:szCs w:val="20"/>
        </w:rPr>
      </w:pPr>
      <w:r w:rsidRPr="007606F2">
        <w:t>Fonte:</w:t>
      </w:r>
      <w:r>
        <w:rPr>
          <w:b/>
          <w:bCs/>
        </w:rPr>
        <w:t xml:space="preserve"> </w:t>
      </w:r>
      <w:r w:rsidR="00373224" w:rsidRPr="007D3733">
        <w:rPr>
          <w:szCs w:val="20"/>
        </w:rPr>
        <w:t>Elaboração própria.</w:t>
      </w:r>
    </w:p>
    <w:p w14:paraId="0E4B9FCF" w14:textId="7BD842A2" w:rsidR="00F4093C" w:rsidRDefault="00F87478" w:rsidP="00E724F4">
      <w:pPr>
        <w:pStyle w:val="Ttulo2"/>
        <w:rPr>
          <w:lang w:eastAsia="pt-BR"/>
        </w:rPr>
      </w:pPr>
      <w:bookmarkStart w:id="50" w:name="_Toc111845356"/>
      <w:r>
        <w:rPr>
          <w:lang w:eastAsia="pt-BR"/>
        </w:rPr>
        <w:lastRenderedPageBreak/>
        <w:t>Métodos</w:t>
      </w:r>
      <w:bookmarkEnd w:id="50"/>
    </w:p>
    <w:p w14:paraId="06F31C9D" w14:textId="77777777" w:rsidR="006344FA" w:rsidRPr="006344FA" w:rsidRDefault="006344FA" w:rsidP="006344FA">
      <w:pPr>
        <w:pStyle w:val="CORPO"/>
      </w:pPr>
      <w:r w:rsidRPr="006344FA">
        <w:t xml:space="preserve">O modelo de pesquisa adotado está pautado no levantamento bibliográfico por meios de obras digitais ou físicas com apelo técnico e experimentação sustentada através da prototipagem por meio do qual buscamos nos orientar ou balizar o projeto afim de atingir o objetivo principal que a concepção de um dispositivo e aplicação móvel (app mobile) funcionais. </w:t>
      </w:r>
    </w:p>
    <w:p w14:paraId="379D6D7B" w14:textId="77777777" w:rsidR="006344FA" w:rsidRPr="006344FA" w:rsidRDefault="006344FA" w:rsidP="006344FA">
      <w:pPr>
        <w:pStyle w:val="CORPO"/>
      </w:pPr>
      <w:r w:rsidRPr="006344FA">
        <w:t>Com base na placa e IDE do Arduino será estabelecido as conexões com sensores e módulos voltados ao dispositivo final. Atendendo conexões como Bluetooth e detecção espacial através do giroscópio e acelerômetro. Exploraremos alternativas de alimentação para utilização portátil do dispositivo passivo. A disposição dos elementos físicos estará alinhada com o design da luva ou anatomia humana da mão procurando estabelecer o maior conforto e o melhor posicionamento estratégico dos mesmos. O material permissivo a movimentação do membro estará em avaliação seja um polímero emborrachado ou tecido sintético como o elastano para confecção da luva. Os sensores empregados possibilitaram através de valores numéricos repassar os dados de movimentação de abertura ou fechamento da mão, rotação do punho, oposição dos dedos, entre outros movimentos funcionais possíveis.</w:t>
      </w:r>
    </w:p>
    <w:p w14:paraId="557F2735" w14:textId="2D7DD53C" w:rsidR="00E724F4" w:rsidRDefault="006344FA" w:rsidP="006344FA">
      <w:pPr>
        <w:pStyle w:val="CORPO"/>
      </w:pPr>
      <w:r w:rsidRPr="006344FA">
        <w:t xml:space="preserve">O aplicativo móvel terá os dados parametrizados que estarão vinculados a um banco de dados que subsidiará o aplicativo, a comunicação será estabelecida por meio da rede Bluetooth entre dispositivo passivo e o smartphone, ou gadget do usuário no qual se encontra o app que em tempo real estará recebendo os dados respectivos dos movimentos e atualizando os campos correspondentes na tela da interface gráfica disponibilizada. Permitindo assim o acompanhamento pelo profissional de Fisioterapia ou da área da Saúde correlata.    </w:t>
      </w:r>
    </w:p>
    <w:p w14:paraId="3A0CA249" w14:textId="6F5C9C5C" w:rsidR="00DA3401" w:rsidRDefault="00DA3401" w:rsidP="00DA3401">
      <w:pPr>
        <w:pStyle w:val="Ttulo2"/>
      </w:pPr>
      <w:bookmarkStart w:id="51" w:name="_Toc111845357"/>
      <w:r w:rsidRPr="0D6B00DA">
        <w:t>Testes Propostos</w:t>
      </w:r>
      <w:bookmarkEnd w:id="51"/>
    </w:p>
    <w:p w14:paraId="4DCF0D38" w14:textId="77777777" w:rsidR="00F32424" w:rsidRDefault="00F32424" w:rsidP="00F32424">
      <w:pPr>
        <w:pStyle w:val="CORPO"/>
        <w:numPr>
          <w:ilvl w:val="0"/>
          <w:numId w:val="25"/>
        </w:numPr>
      </w:pPr>
      <w:r>
        <w:t>Interação entre Banco de Dados e Aplicação;</w:t>
      </w:r>
    </w:p>
    <w:p w14:paraId="1B3AE9C6" w14:textId="77777777" w:rsidR="00F32424" w:rsidRDefault="00F32424" w:rsidP="00F32424">
      <w:pPr>
        <w:pStyle w:val="CORPO"/>
        <w:numPr>
          <w:ilvl w:val="0"/>
          <w:numId w:val="25"/>
        </w:numPr>
      </w:pPr>
      <w:r>
        <w:t xml:space="preserve">Integração de softwares ou ambientes de desenvolvimento: </w:t>
      </w:r>
    </w:p>
    <w:p w14:paraId="3E270EE5" w14:textId="77777777" w:rsidR="00F32424" w:rsidRDefault="00F32424" w:rsidP="00F32424">
      <w:pPr>
        <w:pStyle w:val="CORPO"/>
        <w:numPr>
          <w:ilvl w:val="1"/>
          <w:numId w:val="25"/>
        </w:numPr>
      </w:pPr>
      <w:r>
        <w:t>Unity / Arduino IDE</w:t>
      </w:r>
    </w:p>
    <w:p w14:paraId="7B734958" w14:textId="77777777" w:rsidR="00F32424" w:rsidRDefault="00F32424" w:rsidP="00F32424">
      <w:pPr>
        <w:pStyle w:val="CORPO"/>
        <w:numPr>
          <w:ilvl w:val="1"/>
          <w:numId w:val="25"/>
        </w:numPr>
      </w:pPr>
      <w:r>
        <w:t>MIT App Inventor / Arduino IDE</w:t>
      </w:r>
    </w:p>
    <w:p w14:paraId="10D1B33A" w14:textId="77777777" w:rsidR="00F32424" w:rsidRDefault="00F32424" w:rsidP="00F32424">
      <w:pPr>
        <w:pStyle w:val="CORPO"/>
        <w:numPr>
          <w:ilvl w:val="1"/>
          <w:numId w:val="25"/>
        </w:numPr>
      </w:pPr>
      <w:r>
        <w:t xml:space="preserve">Android Studio / Arduino IDE </w:t>
      </w:r>
    </w:p>
    <w:p w14:paraId="57D56E18" w14:textId="77777777" w:rsidR="00F32424" w:rsidRDefault="00F32424" w:rsidP="00F32424">
      <w:pPr>
        <w:pStyle w:val="CORPO"/>
        <w:numPr>
          <w:ilvl w:val="0"/>
          <w:numId w:val="25"/>
        </w:numPr>
      </w:pPr>
      <w:r>
        <w:t>Teste de conexão do Bluetooth;</w:t>
      </w:r>
    </w:p>
    <w:p w14:paraId="31ED6723" w14:textId="77777777" w:rsidR="00F32424" w:rsidRDefault="00F32424" w:rsidP="00F32424">
      <w:pPr>
        <w:pStyle w:val="CORPO"/>
        <w:numPr>
          <w:ilvl w:val="0"/>
          <w:numId w:val="25"/>
        </w:numPr>
      </w:pPr>
      <w:r>
        <w:lastRenderedPageBreak/>
        <w:t>Alcance do módulo Bluetooth com relação ao dispositivo móvel (smartphone);</w:t>
      </w:r>
    </w:p>
    <w:p w14:paraId="7B9A6A13" w14:textId="77777777" w:rsidR="00F32424" w:rsidRDefault="00F32424" w:rsidP="00F32424">
      <w:pPr>
        <w:pStyle w:val="CORPO"/>
        <w:numPr>
          <w:ilvl w:val="0"/>
          <w:numId w:val="25"/>
        </w:numPr>
      </w:pPr>
      <w:r>
        <w:t>Reconhecimento dos sensores pela placa Arduino;</w:t>
      </w:r>
    </w:p>
    <w:p w14:paraId="6DE45C3A" w14:textId="77777777" w:rsidR="00F32424" w:rsidRDefault="00F32424" w:rsidP="00F32424">
      <w:pPr>
        <w:pStyle w:val="CORPO"/>
        <w:numPr>
          <w:ilvl w:val="0"/>
          <w:numId w:val="25"/>
        </w:numPr>
      </w:pPr>
      <w:r>
        <w:t>Teste de calibração de todos os sensores;</w:t>
      </w:r>
    </w:p>
    <w:p w14:paraId="6CB30AB0" w14:textId="77777777" w:rsidR="00F32424" w:rsidRDefault="00F32424" w:rsidP="00F32424">
      <w:pPr>
        <w:pStyle w:val="CORPO"/>
        <w:numPr>
          <w:ilvl w:val="0"/>
          <w:numId w:val="25"/>
        </w:numPr>
      </w:pPr>
      <w:r>
        <w:t>Mapeamento de cada dedo de forma individual;</w:t>
      </w:r>
    </w:p>
    <w:p w14:paraId="2BADF840" w14:textId="77777777" w:rsidR="00F32424" w:rsidRDefault="00F32424" w:rsidP="00F32424">
      <w:pPr>
        <w:pStyle w:val="CORPO"/>
        <w:numPr>
          <w:ilvl w:val="0"/>
          <w:numId w:val="25"/>
        </w:numPr>
      </w:pPr>
      <w:r>
        <w:t>Determinação do tipo de Alimentação DC por meio da autonomia.</w:t>
      </w:r>
    </w:p>
    <w:p w14:paraId="0606C9A3" w14:textId="548F4CFF" w:rsidR="00AD3882" w:rsidRDefault="00AD3882" w:rsidP="00AD3882">
      <w:pPr>
        <w:pStyle w:val="CORPO"/>
        <w:rPr>
          <w:rStyle w:val="Hyperlink"/>
          <w:color w:val="auto"/>
          <w:u w:val="none"/>
        </w:rPr>
      </w:pPr>
      <w:r w:rsidRPr="00214F9D">
        <w:t xml:space="preserve">As tabelas de Estratégias de Testes e de Conversão se encontra em anexo ao fim do arquivo: </w:t>
      </w:r>
      <w:hyperlink w:anchor="ESTRATÉGIAS" w:history="1">
        <w:r w:rsidR="00317822" w:rsidRPr="00317822">
          <w:rPr>
            <w:rStyle w:val="Hyperlink"/>
            <w:color w:val="auto"/>
            <w:u w:val="none"/>
          </w:rPr>
          <w:fldChar w:fldCharType="begin"/>
        </w:r>
        <w:r w:rsidR="00317822" w:rsidRPr="00317822">
          <w:instrText xml:space="preserve"> REF _Ref111843254 \h </w:instrText>
        </w:r>
        <w:r w:rsidR="00317822">
          <w:rPr>
            <w:rStyle w:val="Hyperlink"/>
            <w:color w:val="auto"/>
            <w:u w:val="none"/>
          </w:rPr>
          <w:instrText xml:space="preserve"> \* MERGEFORMAT </w:instrText>
        </w:r>
        <w:r w:rsidR="00317822" w:rsidRPr="00317822">
          <w:rPr>
            <w:rStyle w:val="Hyperlink"/>
            <w:color w:val="auto"/>
            <w:u w:val="none"/>
          </w:rPr>
        </w:r>
        <w:r w:rsidR="00317822" w:rsidRPr="00317822">
          <w:rPr>
            <w:rStyle w:val="Hyperlink"/>
            <w:color w:val="auto"/>
            <w:u w:val="none"/>
          </w:rPr>
          <w:fldChar w:fldCharType="separate"/>
        </w:r>
        <w:r w:rsidR="001472C6" w:rsidRPr="00AA1BCB">
          <w:t>Estratégias de Testes e de Conversão</w:t>
        </w:r>
        <w:r w:rsidR="00317822" w:rsidRPr="00317822">
          <w:rPr>
            <w:rStyle w:val="Hyperlink"/>
            <w:color w:val="auto"/>
            <w:u w:val="none"/>
          </w:rPr>
          <w:fldChar w:fldCharType="end"/>
        </w:r>
        <w:r w:rsidRPr="00214F9D">
          <w:rPr>
            <w:rStyle w:val="Hyperlink"/>
            <w:color w:val="auto"/>
            <w:u w:val="none"/>
          </w:rPr>
          <w:t>.</w:t>
        </w:r>
      </w:hyperlink>
    </w:p>
    <w:p w14:paraId="36678127" w14:textId="7EA7E38A" w:rsidR="00BA62BD" w:rsidRDefault="00BA62BD" w:rsidP="00F3449D">
      <w:pPr>
        <w:pStyle w:val="Ttulo2"/>
      </w:pPr>
      <w:bookmarkStart w:id="52" w:name="_Toc111845358"/>
      <w:r w:rsidRPr="00BA62BD">
        <w:t>Diagramas</w:t>
      </w:r>
      <w:bookmarkEnd w:id="52"/>
    </w:p>
    <w:p w14:paraId="2BDD5AFA" w14:textId="77777777" w:rsidR="00BA62BD" w:rsidRDefault="00F3449D" w:rsidP="00F3449D">
      <w:pPr>
        <w:pStyle w:val="Ttulo3"/>
      </w:pPr>
      <w:bookmarkStart w:id="53" w:name="_Toc111845359"/>
      <w:r w:rsidRPr="00A007D7">
        <w:t>UML</w:t>
      </w:r>
      <w:bookmarkEnd w:id="53"/>
    </w:p>
    <w:p w14:paraId="352AA981" w14:textId="78B13CBF" w:rsidR="001C4D0F" w:rsidRDefault="001C4D0F" w:rsidP="001C4D0F">
      <w:pPr>
        <w:pStyle w:val="Legenda"/>
        <w:keepNext/>
      </w:pPr>
      <w:r>
        <w:t xml:space="preserve">Diagrama </w:t>
      </w:r>
      <w:r>
        <w:fldChar w:fldCharType="begin"/>
      </w:r>
      <w:r>
        <w:instrText xml:space="preserve"> SEQ Diagrama \* ARABIC </w:instrText>
      </w:r>
      <w:r>
        <w:fldChar w:fldCharType="separate"/>
      </w:r>
      <w:r w:rsidR="001472C6">
        <w:rPr>
          <w:noProof/>
        </w:rPr>
        <w:t>1</w:t>
      </w:r>
      <w:r>
        <w:fldChar w:fldCharType="end"/>
      </w:r>
      <w:r>
        <w:t xml:space="preserve"> - UML</w:t>
      </w:r>
    </w:p>
    <w:p w14:paraId="34757022" w14:textId="77777777" w:rsidR="00F3449D" w:rsidRDefault="00AB1B79" w:rsidP="00AB1B79">
      <w:pPr>
        <w:pStyle w:val="IMGTBLGRF"/>
      </w:pPr>
      <w:r>
        <w:drawing>
          <wp:inline distT="0" distB="0" distL="0" distR="0" wp14:anchorId="1A0459BE" wp14:editId="5AA07304">
            <wp:extent cx="4359275" cy="3243580"/>
            <wp:effectExtent l="0" t="0" r="317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359275" cy="3243580"/>
                    </a:xfrm>
                    <a:prstGeom prst="rect">
                      <a:avLst/>
                    </a:prstGeom>
                    <a:noFill/>
                  </pic:spPr>
                </pic:pic>
              </a:graphicData>
            </a:graphic>
          </wp:inline>
        </w:drawing>
      </w:r>
    </w:p>
    <w:p w14:paraId="0D75AE78" w14:textId="77777777" w:rsidR="00D3764E" w:rsidRDefault="00D3764E" w:rsidP="00D3764E">
      <w:pPr>
        <w:pStyle w:val="Fonte"/>
      </w:pPr>
    </w:p>
    <w:p w14:paraId="125E2E5C" w14:textId="77777777" w:rsidR="00D3764E" w:rsidRDefault="00D3764E" w:rsidP="00B53D57">
      <w:pPr>
        <w:pStyle w:val="Fonte"/>
      </w:pPr>
      <w:r w:rsidRPr="007606F2">
        <w:t>Fonte:</w:t>
      </w:r>
      <w:r>
        <w:t xml:space="preserve"> </w:t>
      </w:r>
      <w:r w:rsidR="009A60FD" w:rsidRPr="00033F61">
        <w:t>Elaboração própria.</w:t>
      </w:r>
    </w:p>
    <w:p w14:paraId="10E4CC71" w14:textId="77777777" w:rsidR="00474ADA" w:rsidRDefault="0073199F" w:rsidP="0073199F">
      <w:pPr>
        <w:pStyle w:val="Ttulo3"/>
      </w:pPr>
      <w:bookmarkStart w:id="54" w:name="_Toc111845360"/>
      <w:r w:rsidRPr="00C22D71">
        <w:lastRenderedPageBreak/>
        <w:t>Diagrama de Entidade e Relacionamento</w:t>
      </w:r>
      <w:bookmarkEnd w:id="54"/>
    </w:p>
    <w:p w14:paraId="7A4FF464" w14:textId="3700CB71" w:rsidR="00F70583" w:rsidRDefault="00F70583" w:rsidP="00F70583">
      <w:pPr>
        <w:pStyle w:val="Legenda"/>
        <w:keepNext/>
      </w:pPr>
      <w:r>
        <w:t xml:space="preserve">Diagrama </w:t>
      </w:r>
      <w:r>
        <w:fldChar w:fldCharType="begin"/>
      </w:r>
      <w:r>
        <w:instrText xml:space="preserve"> SEQ Diagrama \* ARABIC </w:instrText>
      </w:r>
      <w:r>
        <w:fldChar w:fldCharType="separate"/>
      </w:r>
      <w:r w:rsidR="001472C6">
        <w:rPr>
          <w:noProof/>
        </w:rPr>
        <w:t>2</w:t>
      </w:r>
      <w:r>
        <w:fldChar w:fldCharType="end"/>
      </w:r>
      <w:r>
        <w:t xml:space="preserve"> - </w:t>
      </w:r>
      <w:r w:rsidRPr="00C953D1">
        <w:t>Digrama de Entidade e Relacionamento</w:t>
      </w:r>
    </w:p>
    <w:p w14:paraId="4B158E7D" w14:textId="77777777" w:rsidR="0073199F" w:rsidRDefault="0047242A" w:rsidP="0047242A">
      <w:pPr>
        <w:pStyle w:val="IMGTBLGRF"/>
      </w:pPr>
      <w:r w:rsidRPr="0047242A">
        <w:drawing>
          <wp:inline distT="0" distB="0" distL="0" distR="0" wp14:anchorId="41EA5820" wp14:editId="698E86AF">
            <wp:extent cx="6269181" cy="2431716"/>
            <wp:effectExtent l="0" t="0" r="0" b="698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7">
                      <a:extLst>
                        <a:ext uri="{BEBA8EAE-BF5A-486C-A8C5-ECC9F3942E4B}">
                          <a14:imgProps xmlns:a14="http://schemas.microsoft.com/office/drawing/2010/main">
                            <a14:imgLayer r:embed="rId88">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5423" t="16316" r="5822" b="9028"/>
                    <a:stretch/>
                  </pic:blipFill>
                  <pic:spPr bwMode="auto">
                    <a:xfrm>
                      <a:off x="0" y="0"/>
                      <a:ext cx="6310134" cy="2447601"/>
                    </a:xfrm>
                    <a:prstGeom prst="rect">
                      <a:avLst/>
                    </a:prstGeom>
                    <a:noFill/>
                    <a:ln>
                      <a:noFill/>
                    </a:ln>
                    <a:extLst>
                      <a:ext uri="{53640926-AAD7-44D8-BBD7-CCE9431645EC}">
                        <a14:shadowObscured xmlns:a14="http://schemas.microsoft.com/office/drawing/2010/main"/>
                      </a:ext>
                    </a:extLst>
                  </pic:spPr>
                </pic:pic>
              </a:graphicData>
            </a:graphic>
          </wp:inline>
        </w:drawing>
      </w:r>
    </w:p>
    <w:p w14:paraId="757E6746" w14:textId="77777777" w:rsidR="002831EF" w:rsidRDefault="002831EF" w:rsidP="002831EF">
      <w:pPr>
        <w:pStyle w:val="Fonte"/>
      </w:pPr>
    </w:p>
    <w:p w14:paraId="674D9AA7" w14:textId="77777777" w:rsidR="002831EF" w:rsidRDefault="004E422B" w:rsidP="004E422B">
      <w:pPr>
        <w:pStyle w:val="Fonte"/>
      </w:pPr>
      <w:r w:rsidRPr="007606F2">
        <w:t>Fonte:</w:t>
      </w:r>
      <w:r w:rsidR="0054689E" w:rsidRPr="0054689E">
        <w:t xml:space="preserve"> </w:t>
      </w:r>
      <w:r w:rsidR="0054689E" w:rsidRPr="00033F61">
        <w:t>Elaboração própria.</w:t>
      </w:r>
    </w:p>
    <w:p w14:paraId="652426FD" w14:textId="77777777" w:rsidR="00211340" w:rsidRDefault="00211340" w:rsidP="00211340">
      <w:pPr>
        <w:pStyle w:val="CORPO"/>
        <w:rPr>
          <w:lang w:eastAsia="pt-BR"/>
        </w:rPr>
      </w:pPr>
    </w:p>
    <w:p w14:paraId="09F13282" w14:textId="77777777" w:rsidR="00211340" w:rsidRDefault="00580370" w:rsidP="00580370">
      <w:pPr>
        <w:pStyle w:val="Ttulo3"/>
      </w:pPr>
      <w:bookmarkStart w:id="55" w:name="_Toc111845361"/>
      <w:r w:rsidRPr="002F1789">
        <w:lastRenderedPageBreak/>
        <w:t>Diagrama de Classe</w:t>
      </w:r>
      <w:r>
        <w:t>s</w:t>
      </w:r>
      <w:bookmarkEnd w:id="55"/>
    </w:p>
    <w:p w14:paraId="6B0021A4" w14:textId="742D6AB8" w:rsidR="0091492D" w:rsidRDefault="0091492D" w:rsidP="0091492D">
      <w:pPr>
        <w:pStyle w:val="Legenda"/>
        <w:keepNext/>
      </w:pPr>
      <w:r>
        <w:t xml:space="preserve">Diagrama </w:t>
      </w:r>
      <w:r>
        <w:fldChar w:fldCharType="begin"/>
      </w:r>
      <w:r>
        <w:instrText xml:space="preserve"> SEQ Diagrama \* ARABIC </w:instrText>
      </w:r>
      <w:r>
        <w:fldChar w:fldCharType="separate"/>
      </w:r>
      <w:r w:rsidR="001472C6">
        <w:rPr>
          <w:noProof/>
        </w:rPr>
        <w:t>3</w:t>
      </w:r>
      <w:r>
        <w:fldChar w:fldCharType="end"/>
      </w:r>
      <w:r>
        <w:t xml:space="preserve"> - </w:t>
      </w:r>
      <w:r w:rsidRPr="00462DB8">
        <w:t>Diagrama de Classes</w:t>
      </w:r>
    </w:p>
    <w:p w14:paraId="483E432D" w14:textId="77777777" w:rsidR="00444050" w:rsidRDefault="00444050" w:rsidP="00444050">
      <w:pPr>
        <w:pStyle w:val="IMGTBLGRF"/>
      </w:pPr>
      <w:r w:rsidRPr="00444050">
        <w:drawing>
          <wp:inline distT="0" distB="0" distL="0" distR="0" wp14:anchorId="0935C4CC" wp14:editId="0040D746">
            <wp:extent cx="6152291" cy="5227245"/>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BEBA8EAE-BF5A-486C-A8C5-ECC9F3942E4B}">
                          <a14:imgProps xmlns:a14="http://schemas.microsoft.com/office/drawing/2010/main">
                            <a14:imgLayer r:embed="rId90">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167845" cy="5240460"/>
                    </a:xfrm>
                    <a:prstGeom prst="rect">
                      <a:avLst/>
                    </a:prstGeom>
                    <a:noFill/>
                  </pic:spPr>
                </pic:pic>
              </a:graphicData>
            </a:graphic>
          </wp:inline>
        </w:drawing>
      </w:r>
    </w:p>
    <w:p w14:paraId="08FF6019" w14:textId="77777777" w:rsidR="00444050" w:rsidRDefault="00444050" w:rsidP="00444050">
      <w:pPr>
        <w:pStyle w:val="Fonte"/>
      </w:pPr>
      <w:r w:rsidRPr="007606F2">
        <w:t>Fonte:</w:t>
      </w:r>
      <w:r w:rsidRPr="00444050">
        <w:rPr>
          <w:b/>
          <w:bCs/>
        </w:rPr>
        <w:t xml:space="preserve"> </w:t>
      </w:r>
      <w:r w:rsidR="00B04EB7" w:rsidRPr="00033F61">
        <w:t>Elaboração própria</w:t>
      </w:r>
    </w:p>
    <w:p w14:paraId="01825826" w14:textId="77777777" w:rsidR="00FB4138" w:rsidRDefault="00FB4138" w:rsidP="006327D1">
      <w:pPr>
        <w:pStyle w:val="Ttulo2"/>
        <w:rPr>
          <w:lang w:eastAsia="pt-BR"/>
        </w:rPr>
      </w:pPr>
      <w:bookmarkStart w:id="56" w:name="_Ref104580031"/>
      <w:bookmarkStart w:id="57" w:name="_Toc111845362"/>
      <w:r w:rsidRPr="00FB4138">
        <w:rPr>
          <w:lang w:eastAsia="pt-BR"/>
        </w:rPr>
        <w:t>Desenvolvimento do Dispositivo</w:t>
      </w:r>
      <w:bookmarkEnd w:id="56"/>
      <w:bookmarkEnd w:id="57"/>
    </w:p>
    <w:p w14:paraId="7BBD1EE9" w14:textId="2112A589" w:rsidR="00FB4138" w:rsidRDefault="00620319" w:rsidP="006327D1">
      <w:pPr>
        <w:pStyle w:val="Ttulo2"/>
      </w:pPr>
      <w:bookmarkStart w:id="58" w:name="_Toc111845363"/>
      <w:r w:rsidRPr="00AB7B33">
        <w:t>Programação Arduino</w:t>
      </w:r>
      <w:bookmarkEnd w:id="58"/>
    </w:p>
    <w:p w14:paraId="32C129B2" w14:textId="1BEF4926" w:rsidR="00FB4138" w:rsidRDefault="00000000" w:rsidP="00EA16AE">
      <w:pPr>
        <w:pStyle w:val="Ttulo2"/>
      </w:pPr>
      <w:hyperlink w:anchor="_Metodologia" w:history="1">
        <w:bookmarkStart w:id="59" w:name="_Ref104577979"/>
        <w:bookmarkStart w:id="60" w:name="_Toc111845364"/>
        <w:r w:rsidR="00142535" w:rsidRPr="00CC72F8">
          <w:rPr>
            <w:rStyle w:val="Hyperlink"/>
            <w:color w:val="auto"/>
            <w:u w:val="none"/>
          </w:rPr>
          <w:t>Metodologia</w:t>
        </w:r>
        <w:bookmarkEnd w:id="59"/>
        <w:bookmarkEnd w:id="60"/>
      </w:hyperlink>
    </w:p>
    <w:p w14:paraId="0183A28B" w14:textId="4BC1B32C" w:rsidR="00183508" w:rsidRDefault="00EA16AE" w:rsidP="00183508">
      <w:pPr>
        <w:pStyle w:val="CORPO"/>
      </w:pPr>
      <w:r w:rsidRPr="00EA16AE">
        <w:t xml:space="preserve">O presente projeto se baseia em pesquisa experimental traçando a análise dos dados levantados por meio do dispositivo passivo, a luva empregada no monitoramento do processo de recuperação do paciente. Por meio de pesquisas exploratórias voltadas a levantamento bibliográfico, elucidamos a base das </w:t>
      </w:r>
      <w:r w:rsidRPr="00EA16AE">
        <w:lastRenderedPageBreak/>
        <w:t>informações resultantes do método de pesquisa apoiado em pesquisas bibliográficas de  livros acadêmicos, artigos científicos, teses de mestrado, artigos de periódicos e anais de congressos que se comunicam diretamente e indiretamente com o tema explorado. A natureza das pesquisas é quantitativa visto que resultados são valores discretos numéricos que traçam comportamentos em uma visão mais macro dos dados coletados, é possível inferir sobre estes dados adotando sistemas analíticos ou parâmetros adequados. Portanto evidenciasse que se trata de um estudo de caso envolvendo o estudo profundo e exaustivo de um ou mais objetos, permitindo assim seu amplo, minucioso e detalhado conhecimento (AZEVEDO, 2020).</w:t>
      </w:r>
    </w:p>
    <w:p w14:paraId="71AE2207" w14:textId="77777777" w:rsidR="00FC40AC" w:rsidRDefault="00FC40AC" w:rsidP="00E04714">
      <w:pPr>
        <w:pStyle w:val="IMGTBLGRF"/>
        <w:sectPr w:rsidR="00FC40AC" w:rsidSect="00D1172F">
          <w:headerReference w:type="default" r:id="rId91"/>
          <w:pgSz w:w="11906" w:h="16838"/>
          <w:pgMar w:top="1701" w:right="1134" w:bottom="1134" w:left="1701" w:header="1134" w:footer="709" w:gutter="0"/>
          <w:cols w:space="708"/>
          <w:docGrid w:linePitch="360"/>
        </w:sectPr>
      </w:pPr>
    </w:p>
    <w:p w14:paraId="02B7E9AC" w14:textId="77777777" w:rsidR="00F53166" w:rsidRPr="00F53166" w:rsidRDefault="00F5745C" w:rsidP="00F53166">
      <w:pPr>
        <w:pStyle w:val="Ttulo2"/>
        <w:rPr>
          <w:rStyle w:val="Hyperlink"/>
          <w:color w:val="auto"/>
          <w:u w:val="none"/>
        </w:rPr>
      </w:pPr>
      <w:bookmarkStart w:id="61" w:name="_Toc111845365"/>
      <w:r w:rsidRPr="00F53166">
        <w:rPr>
          <w:rStyle w:val="Hyperlink"/>
          <w:color w:val="auto"/>
          <w:u w:val="none"/>
        </w:rPr>
        <w:lastRenderedPageBreak/>
        <w:t>Cronograma</w:t>
      </w:r>
      <w:bookmarkEnd w:id="61"/>
    </w:p>
    <w:p w14:paraId="6322A0E3" w14:textId="4F150A3A" w:rsidR="0029234B" w:rsidRDefault="0029234B" w:rsidP="0029234B">
      <w:pPr>
        <w:pStyle w:val="Legenda"/>
        <w:keepNext/>
      </w:pPr>
      <w:r>
        <w:t xml:space="preserve">Quadro </w:t>
      </w:r>
      <w:r>
        <w:fldChar w:fldCharType="begin"/>
      </w:r>
      <w:r>
        <w:instrText xml:space="preserve"> SEQ Quadro \* ARABIC </w:instrText>
      </w:r>
      <w:r>
        <w:fldChar w:fldCharType="separate"/>
      </w:r>
      <w:r w:rsidR="001472C6">
        <w:rPr>
          <w:noProof/>
        </w:rPr>
        <w:t>2</w:t>
      </w:r>
      <w:r>
        <w:fldChar w:fldCharType="end"/>
      </w:r>
      <w:r>
        <w:t xml:space="preserve"> - Cronograma</w:t>
      </w:r>
    </w:p>
    <w:p w14:paraId="0A2E6D7E" w14:textId="024CCB99" w:rsidR="00F5745C" w:rsidRDefault="0029234B" w:rsidP="00790471">
      <w:pPr>
        <w:pStyle w:val="Fonte"/>
      </w:pPr>
      <w:r w:rsidRPr="00F65034">
        <w:drawing>
          <wp:anchor distT="0" distB="0" distL="114300" distR="114300" simplePos="0" relativeHeight="251658240" behindDoc="0" locked="0" layoutInCell="1" allowOverlap="1" wp14:anchorId="29C929DC" wp14:editId="247EB5C1">
            <wp:simplePos x="0" y="0"/>
            <wp:positionH relativeFrom="margin">
              <wp:align>left</wp:align>
            </wp:positionH>
            <wp:positionV relativeFrom="paragraph">
              <wp:posOffset>3213100</wp:posOffset>
            </wp:positionV>
            <wp:extent cx="3884930" cy="1182370"/>
            <wp:effectExtent l="0" t="0" r="1270" b="0"/>
            <wp:wrapTopAndBottom/>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3884930" cy="1182370"/>
                    </a:xfrm>
                    <a:prstGeom prst="rect">
                      <a:avLst/>
                    </a:prstGeom>
                  </pic:spPr>
                </pic:pic>
              </a:graphicData>
            </a:graphic>
            <wp14:sizeRelH relativeFrom="page">
              <wp14:pctWidth>0</wp14:pctWidth>
            </wp14:sizeRelH>
            <wp14:sizeRelV relativeFrom="page">
              <wp14:pctHeight>0</wp14:pctHeight>
            </wp14:sizeRelV>
          </wp:anchor>
        </w:drawing>
      </w:r>
      <w:r w:rsidR="00F53166" w:rsidRPr="00F53166">
        <w:drawing>
          <wp:inline distT="0" distB="0" distL="0" distR="0" wp14:anchorId="342DCAD5" wp14:editId="38D5508C">
            <wp:extent cx="9646501" cy="31851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BEBA8EAE-BF5A-486C-A8C5-ECC9F3942E4B}">
                          <a14:imgProps xmlns:a14="http://schemas.microsoft.com/office/drawing/2010/main">
                            <a14:imgLayer r:embed="rId94">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9646501" cy="3185160"/>
                    </a:xfrm>
                    <a:prstGeom prst="rect">
                      <a:avLst/>
                    </a:prstGeom>
                    <a:noFill/>
                  </pic:spPr>
                </pic:pic>
              </a:graphicData>
            </a:graphic>
          </wp:inline>
        </w:drawing>
      </w:r>
    </w:p>
    <w:p w14:paraId="0768A8F2" w14:textId="366C47C5" w:rsidR="00790471" w:rsidRPr="00790471" w:rsidRDefault="00790471" w:rsidP="0052467B">
      <w:pPr>
        <w:pStyle w:val="Fonte"/>
        <w:jc w:val="both"/>
      </w:pPr>
      <w:r>
        <w:t xml:space="preserve">Fonte: </w:t>
      </w:r>
      <w:r w:rsidR="00EF03A2" w:rsidRPr="00EF03A2">
        <w:t>Elaboração própria.</w:t>
      </w:r>
      <w:r w:rsidR="00DA4988" w:rsidRPr="00DA4988">
        <w:t xml:space="preserve"> </w:t>
      </w:r>
    </w:p>
    <w:p w14:paraId="1C6D64AA" w14:textId="7BB6A541" w:rsidR="00247B37" w:rsidRDefault="00247B37" w:rsidP="00247B37">
      <w:pPr>
        <w:pStyle w:val="Legenda"/>
        <w:keepNext/>
      </w:pPr>
      <w:r>
        <w:lastRenderedPageBreak/>
        <w:t xml:space="preserve">Figura </w:t>
      </w:r>
      <w:r>
        <w:fldChar w:fldCharType="begin"/>
      </w:r>
      <w:r>
        <w:instrText xml:space="preserve"> SEQ Figura \* ARABIC </w:instrText>
      </w:r>
      <w:r>
        <w:fldChar w:fldCharType="separate"/>
      </w:r>
      <w:r w:rsidR="001472C6">
        <w:rPr>
          <w:noProof/>
        </w:rPr>
        <w:t>46</w:t>
      </w:r>
      <w:r>
        <w:fldChar w:fldCharType="end"/>
      </w:r>
      <w:r>
        <w:t xml:space="preserve"> - </w:t>
      </w:r>
      <w:r w:rsidRPr="001D726C">
        <w:t xml:space="preserve">Mapa de </w:t>
      </w:r>
      <w:proofErr w:type="spellStart"/>
      <w:r w:rsidRPr="001D726C">
        <w:t>Gantt</w:t>
      </w:r>
      <w:proofErr w:type="spellEnd"/>
      <w:r w:rsidRPr="001D726C">
        <w:t xml:space="preserve"> (Cronograma)</w:t>
      </w:r>
    </w:p>
    <w:p w14:paraId="553FE35F" w14:textId="126E07A4" w:rsidR="00C60E63" w:rsidRDefault="00480EF1" w:rsidP="00480EF1">
      <w:pPr>
        <w:pStyle w:val="IMGTBLGRF"/>
      </w:pPr>
      <w:r w:rsidRPr="00480EF1">
        <w:drawing>
          <wp:inline distT="0" distB="0" distL="0" distR="0" wp14:anchorId="2227D8A6" wp14:editId="35AD0EB6">
            <wp:extent cx="9729431" cy="4312920"/>
            <wp:effectExtent l="0" t="0" r="5715"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print">
                      <a:extLst>
                        <a:ext uri="{BEBA8EAE-BF5A-486C-A8C5-ECC9F3942E4B}">
                          <a14:imgProps xmlns:a14="http://schemas.microsoft.com/office/drawing/2010/main">
                            <a14:imgLayer r:embed="rId9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9759303" cy="4326162"/>
                    </a:xfrm>
                    <a:prstGeom prst="rect">
                      <a:avLst/>
                    </a:prstGeom>
                    <a:noFill/>
                  </pic:spPr>
                </pic:pic>
              </a:graphicData>
            </a:graphic>
          </wp:inline>
        </w:drawing>
      </w:r>
    </w:p>
    <w:p w14:paraId="7B7D2374" w14:textId="4FA46118" w:rsidR="00247B37" w:rsidRPr="00247B37" w:rsidRDefault="0052467B" w:rsidP="0052467B">
      <w:pPr>
        <w:pStyle w:val="Fonte"/>
        <w:jc w:val="both"/>
        <w:sectPr w:rsidR="00247B37" w:rsidRPr="00247B37" w:rsidSect="00FC40AC">
          <w:pgSz w:w="16838" w:h="11906" w:orient="landscape"/>
          <w:pgMar w:top="1701" w:right="1701" w:bottom="1134" w:left="1134" w:header="1134" w:footer="709" w:gutter="0"/>
          <w:cols w:space="708"/>
          <w:docGrid w:linePitch="360"/>
        </w:sectPr>
      </w:pPr>
      <w:r>
        <w:t xml:space="preserve">Fonte: </w:t>
      </w:r>
      <w:r w:rsidRPr="00033F61">
        <w:t>Elaboração própria.</w:t>
      </w:r>
    </w:p>
    <w:p w14:paraId="5699BE28" w14:textId="77777777" w:rsidR="00F5745C" w:rsidRDefault="00074695" w:rsidP="002C0A55">
      <w:pPr>
        <w:pStyle w:val="Ttulo1"/>
      </w:pPr>
      <w:bookmarkStart w:id="62" w:name="_Toc111845366"/>
      <w:r w:rsidRPr="00280481">
        <w:rPr>
          <w:szCs w:val="26"/>
        </w:rPr>
        <w:lastRenderedPageBreak/>
        <w:t>D</w:t>
      </w:r>
      <w:r w:rsidRPr="00EF46C4">
        <w:t>ESENVOLVIMENTO DO SOFTWARE</w:t>
      </w:r>
      <w:bookmarkEnd w:id="62"/>
    </w:p>
    <w:p w14:paraId="343CF7FD" w14:textId="77777777" w:rsidR="00844077" w:rsidRPr="00844077" w:rsidRDefault="00844077" w:rsidP="00844077">
      <w:pPr>
        <w:pStyle w:val="CORPO"/>
      </w:pPr>
      <w:r w:rsidRPr="00844077">
        <w:t>O sistema de luvas inteligente contará com um software responsável por monitorar e registrar os dados do movimento da mão do paciente a fim de auxiliar o profissional da saúde. Também é possível cadastrar o profissional e o paciente no APP.</w:t>
      </w:r>
    </w:p>
    <w:p w14:paraId="00EE4ED3" w14:textId="77777777" w:rsidR="00844077" w:rsidRDefault="007B70A4" w:rsidP="007B70A4">
      <w:pPr>
        <w:pStyle w:val="Ttulo2"/>
      </w:pPr>
      <w:bookmarkStart w:id="63" w:name="_Toc111845367"/>
      <w:r w:rsidRPr="00E07C9C">
        <w:rPr>
          <w:caps/>
        </w:rPr>
        <w:t>A</w:t>
      </w:r>
      <w:r w:rsidRPr="00E07C9C">
        <w:t>plicativo</w:t>
      </w:r>
      <w:bookmarkEnd w:id="63"/>
    </w:p>
    <w:p w14:paraId="38176372" w14:textId="77777777" w:rsidR="00EA30FD" w:rsidRPr="00EA30FD" w:rsidRDefault="00EA30FD" w:rsidP="00EA30FD">
      <w:pPr>
        <w:pStyle w:val="CORPO"/>
      </w:pPr>
      <w:r w:rsidRPr="00EA30FD">
        <w:t>O aplicativo será desenvolvido no ambiente de desenvolvimento Android Studio e receberá os dados por meio da comunicação do módulo Bluetooth que serão guardados em um banco de dados de linguagem SQL.</w:t>
      </w:r>
    </w:p>
    <w:p w14:paraId="04253D87" w14:textId="42AE59D7" w:rsidR="001A63E4" w:rsidRDefault="001A63E4" w:rsidP="00710D98">
      <w:pPr>
        <w:pStyle w:val="Ttulo3"/>
      </w:pPr>
      <w:bookmarkStart w:id="64" w:name="_Toc111845368"/>
      <w:r w:rsidRPr="001A63E4">
        <w:t>Prototipagem do App</w:t>
      </w:r>
      <w:bookmarkEnd w:id="64"/>
    </w:p>
    <w:p w14:paraId="77520B31" w14:textId="77777777" w:rsidR="00710D98" w:rsidRDefault="00710D98" w:rsidP="00710D98">
      <w:pPr>
        <w:pStyle w:val="CORPO"/>
      </w:pPr>
      <w:r>
        <w:t>A prototipagem das telas do aplicativo no dispositivo móvel foi elaborada de modo a ser intuitivo para o usuário, para isso as informações foram arranjadas na tela de forma clara e objetiva. Abaixo, segue as telas e as suas respectivas imagens:</w:t>
      </w:r>
    </w:p>
    <w:p w14:paraId="25EF8C87" w14:textId="29CBB128" w:rsidR="00373BB8" w:rsidRDefault="005C5AF8" w:rsidP="00E71F60">
      <w:pPr>
        <w:pStyle w:val="Ttulo4"/>
      </w:pPr>
      <w:r w:rsidRPr="005C5AF8">
        <w:t>Tela de Log-in</w:t>
      </w:r>
    </w:p>
    <w:p w14:paraId="19B9A270" w14:textId="179EDAC8" w:rsidR="00D73499" w:rsidRDefault="00D73499" w:rsidP="00D73499">
      <w:pPr>
        <w:pStyle w:val="Legenda"/>
        <w:keepNext/>
      </w:pPr>
      <w:r>
        <w:t xml:space="preserve">Figura </w:t>
      </w:r>
      <w:r>
        <w:fldChar w:fldCharType="begin"/>
      </w:r>
      <w:r>
        <w:instrText xml:space="preserve"> SEQ Figura \* ARABIC </w:instrText>
      </w:r>
      <w:r>
        <w:fldChar w:fldCharType="separate"/>
      </w:r>
      <w:r w:rsidR="001472C6">
        <w:rPr>
          <w:noProof/>
        </w:rPr>
        <w:t>47</w:t>
      </w:r>
      <w:r>
        <w:fldChar w:fldCharType="end"/>
      </w:r>
      <w:r>
        <w:t xml:space="preserve"> - </w:t>
      </w:r>
      <w:r w:rsidRPr="00DB5D30">
        <w:t>Tela de Log-in</w:t>
      </w:r>
    </w:p>
    <w:p w14:paraId="7ED371EF" w14:textId="77777777" w:rsidR="00821490" w:rsidRDefault="0040158B" w:rsidP="00821490">
      <w:pPr>
        <w:pStyle w:val="IMGTBLGRF"/>
      </w:pPr>
      <w:r>
        <w:drawing>
          <wp:inline distT="0" distB="0" distL="0" distR="0" wp14:anchorId="5D269079" wp14:editId="4855CBDB">
            <wp:extent cx="1475556" cy="3177540"/>
            <wp:effectExtent l="0" t="0" r="0" b="381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31213" cy="3297395"/>
                    </a:xfrm>
                    <a:prstGeom prst="rect">
                      <a:avLst/>
                    </a:prstGeom>
                    <a:noFill/>
                  </pic:spPr>
                </pic:pic>
              </a:graphicData>
            </a:graphic>
          </wp:inline>
        </w:drawing>
      </w:r>
    </w:p>
    <w:p w14:paraId="5A612D20" w14:textId="2BF205C0" w:rsidR="00AD3882" w:rsidRPr="00DA3401" w:rsidRDefault="00A51E9D" w:rsidP="00821490">
      <w:pPr>
        <w:pStyle w:val="Fonte"/>
        <w:jc w:val="both"/>
      </w:pPr>
      <w:r>
        <w:t xml:space="preserve">Fonte: </w:t>
      </w:r>
      <w:r w:rsidR="005F69AD">
        <w:t xml:space="preserve">Elaboração </w:t>
      </w:r>
      <w:r w:rsidR="00821490">
        <w:t>própria</w:t>
      </w:r>
    </w:p>
    <w:p w14:paraId="17991D58" w14:textId="77777777" w:rsidR="00444F47" w:rsidRDefault="00444F47" w:rsidP="00444F47">
      <w:pPr>
        <w:pStyle w:val="CORPO"/>
      </w:pPr>
      <w:r w:rsidRPr="00444F47">
        <w:lastRenderedPageBreak/>
        <w:t>Nesta tela, o fisioterapeuta deve informar o nome de usuário e senha, caso não tenha cadastro, o administrador de sistema deverá ser notificado para criar o cadastro do profissional.</w:t>
      </w:r>
    </w:p>
    <w:p w14:paraId="219DF14F" w14:textId="6B58E05D" w:rsidR="005D2C0D" w:rsidRPr="00444F47" w:rsidRDefault="009A1AB3" w:rsidP="009A1AB3">
      <w:pPr>
        <w:pStyle w:val="Ttulo4"/>
      </w:pPr>
      <w:r w:rsidRPr="00A66268">
        <w:t>Tela Principal</w:t>
      </w:r>
    </w:p>
    <w:p w14:paraId="48ED1901" w14:textId="1759D8A1" w:rsidR="00D32A9D" w:rsidRDefault="00D32A9D" w:rsidP="00D32A9D">
      <w:pPr>
        <w:pStyle w:val="Legenda"/>
        <w:keepNext/>
      </w:pPr>
      <w:r>
        <w:t xml:space="preserve">Figura </w:t>
      </w:r>
      <w:r>
        <w:fldChar w:fldCharType="begin"/>
      </w:r>
      <w:r>
        <w:instrText xml:space="preserve"> SEQ Figura \* ARABIC </w:instrText>
      </w:r>
      <w:r>
        <w:fldChar w:fldCharType="separate"/>
      </w:r>
      <w:r w:rsidR="001472C6">
        <w:rPr>
          <w:noProof/>
        </w:rPr>
        <w:t>48</w:t>
      </w:r>
      <w:r>
        <w:fldChar w:fldCharType="end"/>
      </w:r>
      <w:r>
        <w:t xml:space="preserve"> - </w:t>
      </w:r>
      <w:r w:rsidRPr="001C7F91">
        <w:t>Tela Principal</w:t>
      </w:r>
    </w:p>
    <w:p w14:paraId="3D93385B" w14:textId="0A9880CD" w:rsidR="00821490" w:rsidRDefault="00221A24" w:rsidP="00D32A9D">
      <w:pPr>
        <w:pStyle w:val="IMGTBLGRF"/>
      </w:pPr>
      <w:r>
        <w:drawing>
          <wp:inline distT="0" distB="0" distL="0" distR="0" wp14:anchorId="73114B92" wp14:editId="3FB4D5E3">
            <wp:extent cx="1569720" cy="3379311"/>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577545" cy="3396157"/>
                    </a:xfrm>
                    <a:prstGeom prst="rect">
                      <a:avLst/>
                    </a:prstGeom>
                    <a:noFill/>
                  </pic:spPr>
                </pic:pic>
              </a:graphicData>
            </a:graphic>
          </wp:inline>
        </w:drawing>
      </w:r>
    </w:p>
    <w:p w14:paraId="72194704" w14:textId="4EC66AE0" w:rsidR="00BE4AC2" w:rsidRDefault="00BE4AC2" w:rsidP="00066742">
      <w:pPr>
        <w:pStyle w:val="Fonte"/>
        <w:jc w:val="both"/>
      </w:pPr>
      <w:r w:rsidRPr="00BE4AC2">
        <w:t>Elaboração própria.</w:t>
      </w:r>
    </w:p>
    <w:p w14:paraId="082DF222" w14:textId="77777777" w:rsidR="00066742" w:rsidRPr="00066742" w:rsidRDefault="00066742" w:rsidP="00066742">
      <w:pPr>
        <w:pStyle w:val="CORPO"/>
      </w:pPr>
      <w:r w:rsidRPr="00066742">
        <w:t>Apresenta três opções para o profissional da saúde escolher, cada uma com função distinta, sendo: monitorar, registro de dados e cadastrar paciente.</w:t>
      </w:r>
    </w:p>
    <w:p w14:paraId="66161880" w14:textId="77777777" w:rsidR="005C1029" w:rsidRPr="00A66268" w:rsidRDefault="005C1029" w:rsidP="005C1029">
      <w:pPr>
        <w:pStyle w:val="Ttulo3"/>
      </w:pPr>
      <w:bookmarkStart w:id="65" w:name="_Toc111845369"/>
      <w:r w:rsidRPr="00A66268">
        <w:t>Cadastrar Paciente</w:t>
      </w:r>
      <w:bookmarkEnd w:id="65"/>
    </w:p>
    <w:p w14:paraId="518B9172" w14:textId="77777777" w:rsidR="000C03E0" w:rsidRDefault="000C03E0" w:rsidP="000C03E0">
      <w:pPr>
        <w:pStyle w:val="CORPO"/>
      </w:pPr>
      <w:r w:rsidRPr="000C03E0">
        <w:t>Será atribuído automaticamente um código para o paciente pelo sistema, depois o paciente deverá informar ao profissional da saúde os dados pessoais que complementará os campos em branco, conforme figuras 34 e 35.</w:t>
      </w:r>
    </w:p>
    <w:p w14:paraId="2C7D098D" w14:textId="77777777" w:rsidR="000C03E0" w:rsidRPr="000C03E0" w:rsidRDefault="000C03E0" w:rsidP="000C03E0">
      <w:pPr>
        <w:pStyle w:val="CORPO"/>
      </w:pPr>
    </w:p>
    <w:p w14:paraId="1CB14325" w14:textId="30F75875" w:rsidR="008563A9" w:rsidRDefault="008563A9" w:rsidP="008563A9">
      <w:pPr>
        <w:pStyle w:val="Legenda"/>
        <w:keepNext/>
      </w:pPr>
      <w:r>
        <w:lastRenderedPageBreak/>
        <w:t xml:space="preserve">Figura </w:t>
      </w:r>
      <w:r>
        <w:fldChar w:fldCharType="begin"/>
      </w:r>
      <w:r>
        <w:instrText xml:space="preserve"> SEQ Figura \* ARABIC </w:instrText>
      </w:r>
      <w:r>
        <w:fldChar w:fldCharType="separate"/>
      </w:r>
      <w:r w:rsidR="001472C6">
        <w:rPr>
          <w:noProof/>
        </w:rPr>
        <w:t>49</w:t>
      </w:r>
      <w:r>
        <w:fldChar w:fldCharType="end"/>
      </w:r>
      <w:r>
        <w:t xml:space="preserve"> - </w:t>
      </w:r>
      <w:r w:rsidRPr="00FD3B91">
        <w:t>Cadastrar Paciente (parte I)</w:t>
      </w:r>
    </w:p>
    <w:p w14:paraId="5F380610" w14:textId="0ACE06E8" w:rsidR="00BE4AC2" w:rsidRDefault="00A97CE7" w:rsidP="00A97CE7">
      <w:pPr>
        <w:pStyle w:val="IMGTBLGRF"/>
      </w:pPr>
      <w:r>
        <w:drawing>
          <wp:inline distT="0" distB="0" distL="0" distR="0" wp14:anchorId="03C6BD60" wp14:editId="3A90DDF7">
            <wp:extent cx="1478280" cy="3179906"/>
            <wp:effectExtent l="0" t="0" r="7620" b="190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480560" cy="3184810"/>
                    </a:xfrm>
                    <a:prstGeom prst="rect">
                      <a:avLst/>
                    </a:prstGeom>
                    <a:noFill/>
                  </pic:spPr>
                </pic:pic>
              </a:graphicData>
            </a:graphic>
          </wp:inline>
        </w:drawing>
      </w:r>
    </w:p>
    <w:p w14:paraId="3C632B85" w14:textId="0C975317" w:rsidR="009A1FA4" w:rsidRDefault="009A1FA4" w:rsidP="009A1FA4">
      <w:pPr>
        <w:pStyle w:val="Fonte"/>
      </w:pPr>
      <w:r>
        <w:t xml:space="preserve">Fonte: </w:t>
      </w:r>
      <w:r w:rsidRPr="00BA08A4">
        <w:t>Elaboração própria.</w:t>
      </w:r>
    </w:p>
    <w:p w14:paraId="3EB89DBD" w14:textId="4B908018" w:rsidR="00CB00C3" w:rsidRDefault="00CB00C3" w:rsidP="00CB00C3">
      <w:pPr>
        <w:pStyle w:val="Legenda"/>
        <w:keepNext/>
      </w:pPr>
      <w:r>
        <w:t xml:space="preserve">Figura </w:t>
      </w:r>
      <w:r>
        <w:fldChar w:fldCharType="begin"/>
      </w:r>
      <w:r>
        <w:instrText xml:space="preserve"> SEQ Figura \* ARABIC </w:instrText>
      </w:r>
      <w:r>
        <w:fldChar w:fldCharType="separate"/>
      </w:r>
      <w:r w:rsidR="001472C6">
        <w:rPr>
          <w:noProof/>
        </w:rPr>
        <w:t>50</w:t>
      </w:r>
      <w:r>
        <w:fldChar w:fldCharType="end"/>
      </w:r>
      <w:r>
        <w:t xml:space="preserve"> - </w:t>
      </w:r>
      <w:r w:rsidRPr="00D54767">
        <w:t>Cadastrar Paciente (parte II)</w:t>
      </w:r>
    </w:p>
    <w:p w14:paraId="5D6B9B61" w14:textId="6173DB57" w:rsidR="009A1FA4" w:rsidRDefault="00B03D08" w:rsidP="00B03D08">
      <w:pPr>
        <w:pStyle w:val="IMGTBLGRF"/>
      </w:pPr>
      <w:r>
        <w:drawing>
          <wp:inline distT="0" distB="0" distL="0" distR="0" wp14:anchorId="13E07E1A" wp14:editId="508A372F">
            <wp:extent cx="1420495" cy="3054350"/>
            <wp:effectExtent l="0" t="0" r="825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20495" cy="3054350"/>
                    </a:xfrm>
                    <a:prstGeom prst="rect">
                      <a:avLst/>
                    </a:prstGeom>
                    <a:noFill/>
                  </pic:spPr>
                </pic:pic>
              </a:graphicData>
            </a:graphic>
          </wp:inline>
        </w:drawing>
      </w:r>
    </w:p>
    <w:p w14:paraId="0198B56B" w14:textId="3A2CD5B6" w:rsidR="00FB31AD" w:rsidRDefault="00FB31AD" w:rsidP="00FB31AD">
      <w:pPr>
        <w:pStyle w:val="Fonte"/>
      </w:pPr>
      <w:r>
        <w:t xml:space="preserve">Fonte: </w:t>
      </w:r>
      <w:r w:rsidRPr="001F07C6">
        <w:t>Elaboração própria.</w:t>
      </w:r>
    </w:p>
    <w:p w14:paraId="77EE3C8B" w14:textId="4567F6E0" w:rsidR="00BA5349" w:rsidRDefault="002F327D" w:rsidP="00BA5349">
      <w:pPr>
        <w:pStyle w:val="Ttulo3"/>
      </w:pPr>
      <w:bookmarkStart w:id="66" w:name="_Toc111845370"/>
      <w:r w:rsidRPr="00A66268">
        <w:lastRenderedPageBreak/>
        <w:t>Cadastrar Profissional</w:t>
      </w:r>
      <w:bookmarkEnd w:id="66"/>
    </w:p>
    <w:p w14:paraId="36A49A29" w14:textId="2627C3EF" w:rsidR="00DC6EDD" w:rsidRDefault="00DC6EDD" w:rsidP="00DC6EDD">
      <w:pPr>
        <w:pStyle w:val="Legenda"/>
        <w:keepNext/>
      </w:pPr>
      <w:r>
        <w:t xml:space="preserve">Figura </w:t>
      </w:r>
      <w:r>
        <w:fldChar w:fldCharType="begin"/>
      </w:r>
      <w:r>
        <w:instrText xml:space="preserve"> SEQ Figura \* ARABIC </w:instrText>
      </w:r>
      <w:r>
        <w:fldChar w:fldCharType="separate"/>
      </w:r>
      <w:r w:rsidR="001472C6">
        <w:rPr>
          <w:noProof/>
        </w:rPr>
        <w:t>51</w:t>
      </w:r>
      <w:r>
        <w:fldChar w:fldCharType="end"/>
      </w:r>
      <w:r>
        <w:t xml:space="preserve"> - </w:t>
      </w:r>
      <w:r w:rsidRPr="00512290">
        <w:t>Cadastrar Profissional (parte I)</w:t>
      </w:r>
    </w:p>
    <w:p w14:paraId="46D56EDA" w14:textId="5D490D98" w:rsidR="00616F20" w:rsidRDefault="00616F20" w:rsidP="00A60EFC">
      <w:pPr>
        <w:pStyle w:val="IMGTBLGRF"/>
      </w:pPr>
      <w:r>
        <w:drawing>
          <wp:inline distT="0" distB="0" distL="0" distR="0" wp14:anchorId="7FAE67F6" wp14:editId="597AF655">
            <wp:extent cx="1524000" cy="3194685"/>
            <wp:effectExtent l="0" t="0" r="0" b="5715"/>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24000" cy="3194685"/>
                    </a:xfrm>
                    <a:prstGeom prst="rect">
                      <a:avLst/>
                    </a:prstGeom>
                    <a:noFill/>
                  </pic:spPr>
                </pic:pic>
              </a:graphicData>
            </a:graphic>
          </wp:inline>
        </w:drawing>
      </w:r>
    </w:p>
    <w:p w14:paraId="75F04038" w14:textId="5C9C40D1" w:rsidR="006F351E" w:rsidRDefault="006F351E" w:rsidP="006F351E">
      <w:pPr>
        <w:pStyle w:val="Fonte"/>
      </w:pPr>
      <w:r>
        <w:t xml:space="preserve">Fonte: </w:t>
      </w:r>
      <w:r w:rsidRPr="007F29B3">
        <w:t>Elaboração própria.</w:t>
      </w:r>
    </w:p>
    <w:p w14:paraId="1ABD09E1" w14:textId="22EB36AB" w:rsidR="00645797" w:rsidRDefault="00645797" w:rsidP="00645797">
      <w:pPr>
        <w:pStyle w:val="Legenda"/>
        <w:keepNext/>
      </w:pPr>
      <w:r>
        <w:t xml:space="preserve">Figura </w:t>
      </w:r>
      <w:r>
        <w:fldChar w:fldCharType="begin"/>
      </w:r>
      <w:r>
        <w:instrText xml:space="preserve"> SEQ Figura \* ARABIC </w:instrText>
      </w:r>
      <w:r>
        <w:fldChar w:fldCharType="separate"/>
      </w:r>
      <w:r w:rsidR="001472C6">
        <w:rPr>
          <w:noProof/>
        </w:rPr>
        <w:t>52</w:t>
      </w:r>
      <w:r>
        <w:fldChar w:fldCharType="end"/>
      </w:r>
      <w:r>
        <w:t xml:space="preserve"> - </w:t>
      </w:r>
      <w:r w:rsidRPr="009922ED">
        <w:t>Cadastrar Profissional (parte II)</w:t>
      </w:r>
    </w:p>
    <w:p w14:paraId="55046579" w14:textId="31E9E7E5" w:rsidR="00AC4949" w:rsidRPr="00AC4949" w:rsidRDefault="002D2EF1" w:rsidP="00AC4949">
      <w:pPr>
        <w:pStyle w:val="IMGTBLGRF"/>
      </w:pPr>
      <w:r w:rsidRPr="00AC4949">
        <w:drawing>
          <wp:inline distT="0" distB="0" distL="0" distR="0" wp14:anchorId="4ED74842" wp14:editId="2A2B96BE">
            <wp:extent cx="1548765" cy="324358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48765" cy="3243580"/>
                    </a:xfrm>
                    <a:prstGeom prst="rect">
                      <a:avLst/>
                    </a:prstGeom>
                    <a:noFill/>
                  </pic:spPr>
                </pic:pic>
              </a:graphicData>
            </a:graphic>
          </wp:inline>
        </w:drawing>
      </w:r>
    </w:p>
    <w:p w14:paraId="489E24A2" w14:textId="6671DBBE" w:rsidR="006F351E" w:rsidRDefault="00AC4949" w:rsidP="00AC4949">
      <w:pPr>
        <w:pStyle w:val="Fonte"/>
      </w:pPr>
      <w:r>
        <w:t xml:space="preserve">Fonte: </w:t>
      </w:r>
      <w:r w:rsidRPr="00AC4949">
        <w:t>Elaboração própria.</w:t>
      </w:r>
    </w:p>
    <w:p w14:paraId="113DD160" w14:textId="77777777" w:rsidR="00D54FC5" w:rsidRDefault="00D54FC5" w:rsidP="00D54FC5">
      <w:pPr>
        <w:pStyle w:val="CORPO"/>
        <w:ind w:firstLine="708"/>
      </w:pPr>
      <w:r>
        <w:t>O sistema gerará automaticamente um código para o fisioterapeuta, e os campos restantes será preenchido pelo administrador de sistema com os dados informados do profissional.</w:t>
      </w:r>
    </w:p>
    <w:p w14:paraId="4ABA23EA" w14:textId="28737835" w:rsidR="00D54FC5" w:rsidRDefault="00AA6EF9" w:rsidP="002820C5">
      <w:pPr>
        <w:pStyle w:val="Ttulo3"/>
      </w:pPr>
      <w:bookmarkStart w:id="67" w:name="_Toc111845371"/>
      <w:r w:rsidRPr="00A66268">
        <w:lastRenderedPageBreak/>
        <w:t>Monitorar</w:t>
      </w:r>
      <w:bookmarkEnd w:id="67"/>
    </w:p>
    <w:p w14:paraId="4C161905" w14:textId="48CDEAA6" w:rsidR="007E426E" w:rsidRDefault="007E426E" w:rsidP="007E426E">
      <w:pPr>
        <w:pStyle w:val="Legenda"/>
        <w:keepNext/>
      </w:pPr>
      <w:r>
        <w:t xml:space="preserve">Figura </w:t>
      </w:r>
      <w:r>
        <w:fldChar w:fldCharType="begin"/>
      </w:r>
      <w:r>
        <w:instrText xml:space="preserve"> SEQ Figura \* ARABIC </w:instrText>
      </w:r>
      <w:r>
        <w:fldChar w:fldCharType="separate"/>
      </w:r>
      <w:r w:rsidR="001472C6">
        <w:rPr>
          <w:noProof/>
        </w:rPr>
        <w:t>53</w:t>
      </w:r>
      <w:r>
        <w:fldChar w:fldCharType="end"/>
      </w:r>
      <w:r>
        <w:t xml:space="preserve"> - </w:t>
      </w:r>
      <w:r w:rsidRPr="00307929">
        <w:t>Monitorar</w:t>
      </w:r>
    </w:p>
    <w:p w14:paraId="6CB25A44" w14:textId="0328820B" w:rsidR="00D54FC5" w:rsidRDefault="00557295" w:rsidP="00557295">
      <w:pPr>
        <w:pStyle w:val="IMGTBLGRF"/>
      </w:pPr>
      <w:r>
        <w:drawing>
          <wp:inline distT="0" distB="0" distL="0" distR="0" wp14:anchorId="5A0F0664" wp14:editId="7E0E3C34">
            <wp:extent cx="1884045" cy="4054475"/>
            <wp:effectExtent l="0" t="0" r="1905" b="3175"/>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84045" cy="4054475"/>
                    </a:xfrm>
                    <a:prstGeom prst="rect">
                      <a:avLst/>
                    </a:prstGeom>
                    <a:noFill/>
                  </pic:spPr>
                </pic:pic>
              </a:graphicData>
            </a:graphic>
          </wp:inline>
        </w:drawing>
      </w:r>
    </w:p>
    <w:p w14:paraId="51C71C44" w14:textId="2024CBC5" w:rsidR="0051710F" w:rsidRDefault="0051710F" w:rsidP="0051710F">
      <w:pPr>
        <w:pStyle w:val="Fonte"/>
      </w:pPr>
      <w:r w:rsidRPr="0051710F">
        <w:t>Fonte: Elaboração própria</w:t>
      </w:r>
    </w:p>
    <w:p w14:paraId="77A071C0" w14:textId="77777777" w:rsidR="009820D8" w:rsidRPr="009820D8" w:rsidRDefault="009820D8" w:rsidP="009820D8">
      <w:pPr>
        <w:pStyle w:val="CORPO"/>
      </w:pPr>
      <w:r w:rsidRPr="009820D8">
        <w:t>Nesta tela, o fisioterapeuta terá a opção de pesquisar o paciente por: código, RG, nome completo, telefone e e-mail. No campo “Digite abaixo”, o fisioterapeuta informa o dado a ser pesquisado, o sistema irá sugerir pacientes com o dado preenchido para o profissional escolher, e abaixo deverá ser informado o exercício a ser realizado.</w:t>
      </w:r>
    </w:p>
    <w:p w14:paraId="5D7F5A0E" w14:textId="68247B4F" w:rsidR="0051710F" w:rsidRDefault="00A07050" w:rsidP="00AB4D71">
      <w:pPr>
        <w:pStyle w:val="Ttulo3"/>
      </w:pPr>
      <w:bookmarkStart w:id="68" w:name="_Toc111845372"/>
      <w:r w:rsidRPr="00A66268">
        <w:lastRenderedPageBreak/>
        <w:t>Tela do exercício escolhido</w:t>
      </w:r>
      <w:bookmarkEnd w:id="68"/>
    </w:p>
    <w:p w14:paraId="2AB63DDE" w14:textId="16E9490B" w:rsidR="00075CC3" w:rsidRDefault="00075CC3" w:rsidP="00075CC3">
      <w:pPr>
        <w:pStyle w:val="Legenda"/>
        <w:keepNext/>
      </w:pPr>
      <w:r>
        <w:t xml:space="preserve">Figura </w:t>
      </w:r>
      <w:r>
        <w:fldChar w:fldCharType="begin"/>
      </w:r>
      <w:r>
        <w:instrText xml:space="preserve"> SEQ Figura \* ARABIC </w:instrText>
      </w:r>
      <w:r>
        <w:fldChar w:fldCharType="separate"/>
      </w:r>
      <w:r w:rsidR="001472C6">
        <w:rPr>
          <w:noProof/>
        </w:rPr>
        <w:t>54</w:t>
      </w:r>
      <w:r>
        <w:fldChar w:fldCharType="end"/>
      </w:r>
      <w:r>
        <w:t xml:space="preserve"> - </w:t>
      </w:r>
      <w:r w:rsidRPr="009E2490">
        <w:t>Tela do exercício escolhido</w:t>
      </w:r>
    </w:p>
    <w:p w14:paraId="70234E27" w14:textId="7A3F4D4E" w:rsidR="00AB4D71" w:rsidRDefault="00B0350E" w:rsidP="00B0350E">
      <w:pPr>
        <w:pStyle w:val="IMGTBLGRF"/>
      </w:pPr>
      <w:r>
        <w:drawing>
          <wp:inline distT="0" distB="0" distL="0" distR="0" wp14:anchorId="3AD1F0F4" wp14:editId="1DD96D14">
            <wp:extent cx="1965960" cy="417730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68683" cy="4183087"/>
                    </a:xfrm>
                    <a:prstGeom prst="rect">
                      <a:avLst/>
                    </a:prstGeom>
                    <a:noFill/>
                  </pic:spPr>
                </pic:pic>
              </a:graphicData>
            </a:graphic>
          </wp:inline>
        </w:drawing>
      </w:r>
    </w:p>
    <w:p w14:paraId="0DAA53E5" w14:textId="2FCAACEB" w:rsidR="00763E14" w:rsidRDefault="00763E14" w:rsidP="00763E14">
      <w:pPr>
        <w:pStyle w:val="Fonte"/>
      </w:pPr>
      <w:r>
        <w:t>Fonte: Elaboração própria.</w:t>
      </w:r>
    </w:p>
    <w:p w14:paraId="52686107" w14:textId="77777777" w:rsidR="00920D1D" w:rsidRDefault="00920D1D" w:rsidP="00F5434B">
      <w:pPr>
        <w:pStyle w:val="CORPO"/>
      </w:pPr>
      <w:r w:rsidRPr="00F5434B">
        <w:t>O sistema irá preencher a barra superior da tela com o nome do exercício escolhido, e mostrará os dados analíticos gerados pelos sensores da luva.  Após o fisioterapeuta clicar no botão concluir, será gravado no banco de dados os valores de posição (x, y, z). Caso o botão cancelar seja pressionado, irá voltar para a tela anterior.</w:t>
      </w:r>
    </w:p>
    <w:p w14:paraId="606B2E53" w14:textId="77777777" w:rsidR="00BD0126" w:rsidRDefault="00BD0126" w:rsidP="00BD0126">
      <w:pPr>
        <w:pStyle w:val="Ttulo3"/>
      </w:pPr>
      <w:bookmarkStart w:id="69" w:name="_Toc111845373"/>
      <w:r w:rsidRPr="00A66268">
        <w:t>Registro de Dados</w:t>
      </w:r>
      <w:bookmarkEnd w:id="69"/>
    </w:p>
    <w:p w14:paraId="19C4D5A2" w14:textId="66366DD3" w:rsidR="00BD0126" w:rsidRDefault="004C49D3" w:rsidP="00BD0126">
      <w:pPr>
        <w:pStyle w:val="CORPO"/>
      </w:pPr>
      <w:r>
        <w:t>Tem as mesmas opções de pesquisa da tela “Monitorar”, porém o profissional pode escolher a data inicial e final a qual deseja acompanhar a evolução do tratamento do paciente. Na tela há um botão para enviar o relatório, se clicado, abrirá uma tela do sistema Android para escolher o meio o qual será enviado o arquivo</w:t>
      </w:r>
      <w:r w:rsidR="007E3B98" w:rsidRPr="007E3B98">
        <w:t xml:space="preserve"> </w:t>
      </w:r>
      <w:r w:rsidR="007E3B98">
        <w:t>do relatório. O botão gerar gráfico tem a mesma função do botão “Enviar Relatório”,</w:t>
      </w:r>
      <w:r w:rsidR="002C1354" w:rsidRPr="002C1354">
        <w:t xml:space="preserve"> </w:t>
      </w:r>
      <w:r w:rsidR="002C1354">
        <w:t>porém os dados estarão em forma de gráfico.</w:t>
      </w:r>
    </w:p>
    <w:p w14:paraId="03267568" w14:textId="348C1323" w:rsidR="00C00932" w:rsidRDefault="00C00932" w:rsidP="00C00932">
      <w:pPr>
        <w:pStyle w:val="Legenda"/>
        <w:keepNext/>
      </w:pPr>
      <w:r>
        <w:lastRenderedPageBreak/>
        <w:t xml:space="preserve">Figura </w:t>
      </w:r>
      <w:r>
        <w:fldChar w:fldCharType="begin"/>
      </w:r>
      <w:r>
        <w:instrText xml:space="preserve"> SEQ Figura \* ARABIC </w:instrText>
      </w:r>
      <w:r>
        <w:fldChar w:fldCharType="separate"/>
      </w:r>
      <w:r w:rsidR="001472C6">
        <w:rPr>
          <w:noProof/>
        </w:rPr>
        <w:t>55</w:t>
      </w:r>
      <w:r>
        <w:fldChar w:fldCharType="end"/>
      </w:r>
      <w:r>
        <w:t xml:space="preserve"> - </w:t>
      </w:r>
      <w:r w:rsidRPr="00065977">
        <w:t>Tela registro de dados</w:t>
      </w:r>
    </w:p>
    <w:p w14:paraId="3C952BC4" w14:textId="042A92C4" w:rsidR="002C1354" w:rsidRDefault="008F4615" w:rsidP="008F4615">
      <w:pPr>
        <w:pStyle w:val="IMGTBLGRF"/>
      </w:pPr>
      <w:r>
        <w:drawing>
          <wp:inline distT="0" distB="0" distL="0" distR="0" wp14:anchorId="52CFA683" wp14:editId="3B5E0457">
            <wp:extent cx="2125980" cy="4575681"/>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129939" cy="4584201"/>
                    </a:xfrm>
                    <a:prstGeom prst="rect">
                      <a:avLst/>
                    </a:prstGeom>
                    <a:noFill/>
                  </pic:spPr>
                </pic:pic>
              </a:graphicData>
            </a:graphic>
          </wp:inline>
        </w:drawing>
      </w:r>
    </w:p>
    <w:p w14:paraId="05673E86" w14:textId="7EB0B240" w:rsidR="00C34AA1" w:rsidRDefault="00C34AA1" w:rsidP="00C34AA1">
      <w:pPr>
        <w:pStyle w:val="Fonte"/>
      </w:pPr>
      <w:r>
        <w:t>Fonte: Elaboração própria.</w:t>
      </w:r>
    </w:p>
    <w:p w14:paraId="46E66A71" w14:textId="2709BC4A" w:rsidR="005E019A" w:rsidRDefault="005E019A" w:rsidP="005E019A">
      <w:pPr>
        <w:pStyle w:val="Legenda"/>
        <w:keepNext/>
      </w:pPr>
      <w:r>
        <w:t xml:space="preserve">Figura </w:t>
      </w:r>
      <w:r>
        <w:fldChar w:fldCharType="begin"/>
      </w:r>
      <w:r>
        <w:instrText xml:space="preserve"> SEQ Figura \* ARABIC </w:instrText>
      </w:r>
      <w:r>
        <w:fldChar w:fldCharType="separate"/>
      </w:r>
      <w:r w:rsidR="001472C6">
        <w:rPr>
          <w:noProof/>
        </w:rPr>
        <w:t>56</w:t>
      </w:r>
      <w:r>
        <w:fldChar w:fldCharType="end"/>
      </w:r>
      <w:r>
        <w:t xml:space="preserve"> - </w:t>
      </w:r>
      <w:r w:rsidRPr="00833B7F">
        <w:t>Exemplo de gráfico gerado</w:t>
      </w:r>
    </w:p>
    <w:p w14:paraId="40FC236E" w14:textId="77777777" w:rsidR="00B133CF" w:rsidRDefault="0043393E" w:rsidP="00B133CF">
      <w:pPr>
        <w:pStyle w:val="IMGTBLGRF"/>
      </w:pPr>
      <w:r>
        <w:drawing>
          <wp:inline distT="0" distB="0" distL="0" distR="0" wp14:anchorId="24926D46" wp14:editId="542711C1">
            <wp:extent cx="4385848" cy="3444240"/>
            <wp:effectExtent l="0" t="0" r="0" b="381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06663" cy="3460586"/>
                    </a:xfrm>
                    <a:prstGeom prst="rect">
                      <a:avLst/>
                    </a:prstGeom>
                    <a:noFill/>
                  </pic:spPr>
                </pic:pic>
              </a:graphicData>
            </a:graphic>
          </wp:inline>
        </w:drawing>
      </w:r>
    </w:p>
    <w:p w14:paraId="48C6278C" w14:textId="51E45E22" w:rsidR="00C45B4D" w:rsidRPr="00C34AA1" w:rsidRDefault="00C45B4D" w:rsidP="00B133CF">
      <w:pPr>
        <w:pStyle w:val="Fonte"/>
      </w:pPr>
      <w:r>
        <w:t>Fonte: Elaboração própria.</w:t>
      </w:r>
    </w:p>
    <w:p w14:paraId="434ED4BE" w14:textId="38F825C3" w:rsidR="00F5434B" w:rsidRDefault="00C30AD2" w:rsidP="00C30AD2">
      <w:pPr>
        <w:pStyle w:val="Ttulo2"/>
      </w:pPr>
      <w:bookmarkStart w:id="70" w:name="_Toc111845374"/>
      <w:r w:rsidRPr="00DF6745">
        <w:lastRenderedPageBreak/>
        <w:t>Banco de Dados</w:t>
      </w:r>
      <w:bookmarkEnd w:id="70"/>
      <w:r w:rsidRPr="00DF6745">
        <w:tab/>
      </w:r>
    </w:p>
    <w:p w14:paraId="16D9E51A" w14:textId="77777777" w:rsidR="00956E8E" w:rsidRPr="00956E8E" w:rsidRDefault="00956E8E" w:rsidP="00956E8E">
      <w:pPr>
        <w:pStyle w:val="CORPO"/>
      </w:pPr>
      <w:r w:rsidRPr="00956E8E">
        <w:t>O sistema do projeto contará com um banco de dados responsável por registrar os dados de movimento da mão de cada paciente, bem como os dados pessoais do profissional e o paciente. A linguagem utilizada é SQL.</w:t>
      </w:r>
    </w:p>
    <w:p w14:paraId="4036DE01" w14:textId="77777777" w:rsidR="00956E8E" w:rsidRDefault="00956E8E" w:rsidP="00956E8E">
      <w:pPr>
        <w:pStyle w:val="CORPO"/>
      </w:pPr>
      <w:r w:rsidRPr="00956E8E">
        <w:t>Para o desenvolvimento, o banco de dados será modelado conforme as tabelas com os seus índices a seguir:</w:t>
      </w:r>
    </w:p>
    <w:p w14:paraId="7CF98A9A" w14:textId="30F2ACA1" w:rsidR="00956E8E" w:rsidRPr="00956E8E" w:rsidRDefault="003853A8" w:rsidP="00956E8E">
      <w:pPr>
        <w:pStyle w:val="CORPO"/>
      </w:pPr>
      <w:r>
        <w:t>O</w:t>
      </w:r>
      <w:r w:rsidRPr="00511254">
        <w:t xml:space="preserve"> </w:t>
      </w:r>
      <w:r>
        <w:t>script d</w:t>
      </w:r>
      <w:r w:rsidRPr="00511254">
        <w:t>o</w:t>
      </w:r>
      <w:r>
        <w:t xml:space="preserve"> banco de dados </w:t>
      </w:r>
      <w:r w:rsidRPr="00511254">
        <w:t xml:space="preserve">se encontra em anexo ao fim do arquivo: </w:t>
      </w:r>
      <w:hyperlink w:anchor="CÓDIGOS" w:history="1">
        <w:r w:rsidR="00656249">
          <w:rPr>
            <w:rStyle w:val="Hyperlink"/>
            <w:b/>
            <w:bCs/>
            <w:color w:val="auto"/>
            <w:u w:val="none"/>
          </w:rPr>
          <w:fldChar w:fldCharType="begin"/>
        </w:r>
        <w:r w:rsidR="00656249">
          <w:instrText xml:space="preserve"> REF _Ref111843214 \h </w:instrText>
        </w:r>
        <w:r w:rsidR="00656249">
          <w:rPr>
            <w:rStyle w:val="Hyperlink"/>
            <w:b/>
            <w:bCs/>
            <w:color w:val="auto"/>
            <w:u w:val="none"/>
          </w:rPr>
        </w:r>
        <w:r w:rsidR="00656249">
          <w:rPr>
            <w:rStyle w:val="Hyperlink"/>
            <w:b/>
            <w:bCs/>
            <w:color w:val="auto"/>
            <w:u w:val="none"/>
          </w:rPr>
          <w:fldChar w:fldCharType="separate"/>
        </w:r>
        <w:r w:rsidR="001472C6" w:rsidRPr="0071609C">
          <w:t>A</w:t>
        </w:r>
        <w:r w:rsidR="001472C6" w:rsidRPr="00656249">
          <w:t>pêndice</w:t>
        </w:r>
        <w:r w:rsidR="001472C6" w:rsidRPr="0071609C">
          <w:t xml:space="preserve"> III – C</w:t>
        </w:r>
        <w:r w:rsidR="001472C6" w:rsidRPr="00656249">
          <w:t>ódigos</w:t>
        </w:r>
        <w:r w:rsidR="00656249">
          <w:rPr>
            <w:rStyle w:val="Hyperlink"/>
            <w:b/>
            <w:bCs/>
            <w:color w:val="auto"/>
            <w:u w:val="none"/>
          </w:rPr>
          <w:fldChar w:fldCharType="end"/>
        </w:r>
      </w:hyperlink>
      <w:r w:rsidR="00656249">
        <w:rPr>
          <w:rStyle w:val="Hyperlink"/>
          <w:b/>
          <w:bCs/>
          <w:color w:val="auto"/>
          <w:u w:val="none"/>
        </w:rPr>
        <w:t>.</w:t>
      </w:r>
    </w:p>
    <w:p w14:paraId="0A15DD7F" w14:textId="1AC74111" w:rsidR="00E91206" w:rsidRDefault="00E91206" w:rsidP="00E91206">
      <w:pPr>
        <w:pStyle w:val="Legenda"/>
        <w:keepNext/>
      </w:pPr>
    </w:p>
    <w:p w14:paraId="5765D0A0" w14:textId="1ED19BD0" w:rsidR="00DB5F6A" w:rsidRDefault="00DB5F6A" w:rsidP="00DB5F6A">
      <w:pPr>
        <w:pStyle w:val="Legenda"/>
        <w:keepNext/>
      </w:pPr>
      <w:r>
        <w:t xml:space="preserve">Tabela </w:t>
      </w:r>
      <w:r>
        <w:fldChar w:fldCharType="begin"/>
      </w:r>
      <w:r>
        <w:instrText xml:space="preserve"> SEQ Tabela \* ARABIC </w:instrText>
      </w:r>
      <w:r>
        <w:fldChar w:fldCharType="separate"/>
      </w:r>
      <w:r w:rsidR="001472C6">
        <w:rPr>
          <w:noProof/>
        </w:rPr>
        <w:t>2</w:t>
      </w:r>
      <w:r>
        <w:fldChar w:fldCharType="end"/>
      </w:r>
      <w:r>
        <w:t xml:space="preserve"> - </w:t>
      </w:r>
      <w:r w:rsidRPr="00A8383F">
        <w:t>Registro de dados</w:t>
      </w:r>
    </w:p>
    <w:tbl>
      <w:tblPr>
        <w:tblStyle w:val="TabelaSimples5"/>
        <w:tblW w:w="9999" w:type="dxa"/>
        <w:tblLook w:val="04A0" w:firstRow="1" w:lastRow="0" w:firstColumn="1" w:lastColumn="0" w:noHBand="0" w:noVBand="1"/>
      </w:tblPr>
      <w:tblGrid>
        <w:gridCol w:w="1128"/>
        <w:gridCol w:w="1844"/>
        <w:gridCol w:w="1256"/>
        <w:gridCol w:w="1888"/>
        <w:gridCol w:w="1448"/>
        <w:gridCol w:w="2594"/>
      </w:tblGrid>
      <w:tr w:rsidR="0082193C" w:rsidRPr="00FC7071" w14:paraId="68DA1018" w14:textId="77777777" w:rsidTr="0082193C">
        <w:trPr>
          <w:cnfStyle w:val="100000000000" w:firstRow="1" w:lastRow="0" w:firstColumn="0" w:lastColumn="0" w:oddVBand="0" w:evenVBand="0" w:oddHBand="0" w:evenHBand="0" w:firstRowFirstColumn="0" w:firstRowLastColumn="0" w:lastRowFirstColumn="0" w:lastRowLastColumn="0"/>
          <w:trHeight w:val="267"/>
        </w:trPr>
        <w:tc>
          <w:tcPr>
            <w:cnfStyle w:val="001000000100" w:firstRow="0" w:lastRow="0" w:firstColumn="1" w:lastColumn="0" w:oddVBand="0" w:evenVBand="0" w:oddHBand="0" w:evenHBand="0" w:firstRowFirstColumn="1" w:firstRowLastColumn="0" w:lastRowFirstColumn="0" w:lastRowLastColumn="0"/>
            <w:tcW w:w="1128" w:type="dxa"/>
            <w:noWrap/>
            <w:hideMark/>
          </w:tcPr>
          <w:p w14:paraId="4F765431" w14:textId="77777777" w:rsidR="00934F0A" w:rsidRPr="00FC7071" w:rsidRDefault="00934F0A" w:rsidP="00DB5F6A">
            <w:pPr>
              <w:pStyle w:val="IMGTBLGRF"/>
              <w:rPr>
                <w:rFonts w:eastAsia="Times New Roman"/>
              </w:rPr>
            </w:pPr>
            <w:r w:rsidRPr="00FC7071">
              <w:rPr>
                <w:rFonts w:eastAsia="Times New Roman"/>
              </w:rPr>
              <w:t>Tipo Chave</w:t>
            </w:r>
          </w:p>
        </w:tc>
        <w:tc>
          <w:tcPr>
            <w:tcW w:w="1844" w:type="dxa"/>
            <w:noWrap/>
            <w:hideMark/>
          </w:tcPr>
          <w:p w14:paraId="0988C7DA" w14:textId="77777777" w:rsidR="00934F0A" w:rsidRPr="00FC7071" w:rsidRDefault="00934F0A"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Nome do Atributo</w:t>
            </w:r>
          </w:p>
        </w:tc>
        <w:tc>
          <w:tcPr>
            <w:tcW w:w="1097" w:type="dxa"/>
            <w:noWrap/>
            <w:hideMark/>
          </w:tcPr>
          <w:p w14:paraId="5F67A6D2" w14:textId="77777777" w:rsidR="00934F0A" w:rsidRPr="00FC7071" w:rsidRDefault="00934F0A"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amanho</w:t>
            </w:r>
          </w:p>
        </w:tc>
        <w:tc>
          <w:tcPr>
            <w:tcW w:w="1888" w:type="dxa"/>
            <w:noWrap/>
            <w:hideMark/>
          </w:tcPr>
          <w:p w14:paraId="2677C213" w14:textId="77777777" w:rsidR="00934F0A" w:rsidRPr="00FC7071" w:rsidRDefault="00934F0A"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Máscara de Edição</w:t>
            </w:r>
          </w:p>
        </w:tc>
        <w:tc>
          <w:tcPr>
            <w:tcW w:w="1448" w:type="dxa"/>
            <w:noWrap/>
            <w:hideMark/>
          </w:tcPr>
          <w:p w14:paraId="5B5D0913" w14:textId="77777777" w:rsidR="00934F0A" w:rsidRPr="00FC7071" w:rsidRDefault="00934F0A"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ipo de Dados</w:t>
            </w:r>
          </w:p>
        </w:tc>
        <w:tc>
          <w:tcPr>
            <w:tcW w:w="2594" w:type="dxa"/>
            <w:noWrap/>
            <w:hideMark/>
          </w:tcPr>
          <w:p w14:paraId="1B320442" w14:textId="77777777" w:rsidR="00934F0A" w:rsidRPr="00FC7071" w:rsidRDefault="00934F0A"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Descrição</w:t>
            </w:r>
          </w:p>
        </w:tc>
      </w:tr>
      <w:tr w:rsidR="0082193C" w:rsidRPr="00FC7071" w14:paraId="3927CB28" w14:textId="77777777" w:rsidTr="0082193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10A86ACC" w14:textId="77777777" w:rsidR="00934F0A" w:rsidRPr="00FC7071" w:rsidRDefault="00934F0A" w:rsidP="00DB5F6A">
            <w:pPr>
              <w:pStyle w:val="IMGTBLGRF"/>
              <w:rPr>
                <w:rFonts w:eastAsia="Times New Roman"/>
              </w:rPr>
            </w:pPr>
            <w:r w:rsidRPr="00FC7071">
              <w:rPr>
                <w:rFonts w:eastAsia="Times New Roman"/>
              </w:rPr>
              <w:t>PK</w:t>
            </w:r>
          </w:p>
        </w:tc>
        <w:tc>
          <w:tcPr>
            <w:tcW w:w="1844" w:type="dxa"/>
            <w:noWrap/>
            <w:hideMark/>
          </w:tcPr>
          <w:p w14:paraId="2815D42D"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cod_reg_pac</w:t>
            </w:r>
          </w:p>
        </w:tc>
        <w:tc>
          <w:tcPr>
            <w:tcW w:w="1097" w:type="dxa"/>
            <w:noWrap/>
            <w:hideMark/>
          </w:tcPr>
          <w:p w14:paraId="6879816F"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5</w:t>
            </w:r>
          </w:p>
        </w:tc>
        <w:tc>
          <w:tcPr>
            <w:tcW w:w="1888" w:type="dxa"/>
            <w:noWrap/>
            <w:hideMark/>
          </w:tcPr>
          <w:p w14:paraId="18677D48"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 [&gt;0]</w:t>
            </w:r>
          </w:p>
        </w:tc>
        <w:tc>
          <w:tcPr>
            <w:tcW w:w="1448" w:type="dxa"/>
            <w:noWrap/>
            <w:hideMark/>
          </w:tcPr>
          <w:p w14:paraId="553DF398"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2594" w:type="dxa"/>
            <w:noWrap/>
            <w:hideMark/>
          </w:tcPr>
          <w:p w14:paraId="44B6F026"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Código Registro - Paciente</w:t>
            </w:r>
          </w:p>
        </w:tc>
      </w:tr>
      <w:tr w:rsidR="00DB5F6A" w:rsidRPr="00FC7071" w14:paraId="4193A04D" w14:textId="77777777" w:rsidTr="0082193C">
        <w:trPr>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46A97FD8" w14:textId="77777777" w:rsidR="00934F0A" w:rsidRPr="00FC7071" w:rsidRDefault="00934F0A" w:rsidP="00DB5F6A">
            <w:pPr>
              <w:pStyle w:val="IMGTBLGRF"/>
              <w:rPr>
                <w:rFonts w:eastAsia="Times New Roman"/>
              </w:rPr>
            </w:pPr>
            <w:r w:rsidRPr="00FC7071">
              <w:rPr>
                <w:rFonts w:eastAsia="Times New Roman"/>
              </w:rPr>
              <w:t>FK</w:t>
            </w:r>
          </w:p>
        </w:tc>
        <w:tc>
          <w:tcPr>
            <w:tcW w:w="1844" w:type="dxa"/>
            <w:noWrap/>
            <w:hideMark/>
          </w:tcPr>
          <w:p w14:paraId="6F9A51CA"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cod_pac</w:t>
            </w:r>
          </w:p>
        </w:tc>
        <w:tc>
          <w:tcPr>
            <w:tcW w:w="1097" w:type="dxa"/>
            <w:noWrap/>
            <w:hideMark/>
          </w:tcPr>
          <w:p w14:paraId="0E40A7CC"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5</w:t>
            </w:r>
          </w:p>
        </w:tc>
        <w:tc>
          <w:tcPr>
            <w:tcW w:w="1888" w:type="dxa"/>
            <w:noWrap/>
            <w:hideMark/>
          </w:tcPr>
          <w:p w14:paraId="617208DC"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 [&gt;0]</w:t>
            </w:r>
          </w:p>
        </w:tc>
        <w:tc>
          <w:tcPr>
            <w:tcW w:w="1448" w:type="dxa"/>
            <w:noWrap/>
            <w:hideMark/>
          </w:tcPr>
          <w:p w14:paraId="6ECAD243"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Inteiro</w:t>
            </w:r>
          </w:p>
        </w:tc>
        <w:tc>
          <w:tcPr>
            <w:tcW w:w="2594" w:type="dxa"/>
            <w:noWrap/>
            <w:hideMark/>
          </w:tcPr>
          <w:p w14:paraId="75F13538"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Código do Paciente</w:t>
            </w:r>
          </w:p>
        </w:tc>
      </w:tr>
      <w:tr w:rsidR="0082193C" w:rsidRPr="00FC7071" w14:paraId="76F289D7" w14:textId="77777777" w:rsidTr="0082193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577986A8" w14:textId="77777777" w:rsidR="00934F0A" w:rsidRPr="00FC7071" w:rsidRDefault="00934F0A" w:rsidP="00DB5F6A">
            <w:pPr>
              <w:pStyle w:val="IMGTBLGRF"/>
              <w:rPr>
                <w:rFonts w:eastAsia="Times New Roman"/>
              </w:rPr>
            </w:pPr>
            <w:r w:rsidRPr="00FC7071">
              <w:rPr>
                <w:rFonts w:eastAsia="Times New Roman"/>
              </w:rPr>
              <w:t>FK</w:t>
            </w:r>
          </w:p>
        </w:tc>
        <w:tc>
          <w:tcPr>
            <w:tcW w:w="1844" w:type="dxa"/>
            <w:noWrap/>
            <w:hideMark/>
          </w:tcPr>
          <w:p w14:paraId="6C2FCF51"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cod_pro</w:t>
            </w:r>
          </w:p>
        </w:tc>
        <w:tc>
          <w:tcPr>
            <w:tcW w:w="1097" w:type="dxa"/>
            <w:noWrap/>
            <w:hideMark/>
          </w:tcPr>
          <w:p w14:paraId="01315309"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5</w:t>
            </w:r>
          </w:p>
        </w:tc>
        <w:tc>
          <w:tcPr>
            <w:tcW w:w="1888" w:type="dxa"/>
            <w:noWrap/>
            <w:hideMark/>
          </w:tcPr>
          <w:p w14:paraId="5C4B3671"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 [&gt;0]</w:t>
            </w:r>
          </w:p>
        </w:tc>
        <w:tc>
          <w:tcPr>
            <w:tcW w:w="1448" w:type="dxa"/>
            <w:noWrap/>
            <w:hideMark/>
          </w:tcPr>
          <w:p w14:paraId="4C747367"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2594" w:type="dxa"/>
            <w:noWrap/>
            <w:hideMark/>
          </w:tcPr>
          <w:p w14:paraId="2A7C205E"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Código do Profissional</w:t>
            </w:r>
          </w:p>
        </w:tc>
      </w:tr>
      <w:tr w:rsidR="00DB5F6A" w:rsidRPr="00FC7071" w14:paraId="6EBFAC76" w14:textId="77777777" w:rsidTr="0082193C">
        <w:trPr>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519EF930" w14:textId="00413F52" w:rsidR="00934F0A" w:rsidRPr="00FC7071" w:rsidRDefault="00934F0A" w:rsidP="00DB5F6A">
            <w:pPr>
              <w:pStyle w:val="IMGTBLGRF"/>
              <w:rPr>
                <w:rFonts w:eastAsia="Times New Roman"/>
              </w:rPr>
            </w:pPr>
          </w:p>
        </w:tc>
        <w:tc>
          <w:tcPr>
            <w:tcW w:w="1844" w:type="dxa"/>
            <w:noWrap/>
            <w:hideMark/>
          </w:tcPr>
          <w:p w14:paraId="5ACA787C"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sensor1</w:t>
            </w:r>
          </w:p>
        </w:tc>
        <w:tc>
          <w:tcPr>
            <w:tcW w:w="1097" w:type="dxa"/>
            <w:noWrap/>
            <w:hideMark/>
          </w:tcPr>
          <w:p w14:paraId="247D02EB"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8</w:t>
            </w:r>
          </w:p>
        </w:tc>
        <w:tc>
          <w:tcPr>
            <w:tcW w:w="1888" w:type="dxa"/>
            <w:noWrap/>
            <w:hideMark/>
          </w:tcPr>
          <w:p w14:paraId="6AE5AAFD"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w:t>
            </w:r>
          </w:p>
        </w:tc>
        <w:tc>
          <w:tcPr>
            <w:tcW w:w="1448" w:type="dxa"/>
            <w:noWrap/>
            <w:hideMark/>
          </w:tcPr>
          <w:p w14:paraId="07DD9FE7"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2594" w:type="dxa"/>
            <w:noWrap/>
            <w:hideMark/>
          </w:tcPr>
          <w:p w14:paraId="5C4C1B49"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dos do Sensor 1</w:t>
            </w:r>
          </w:p>
        </w:tc>
      </w:tr>
      <w:tr w:rsidR="0082193C" w:rsidRPr="00FC7071" w14:paraId="06FEA841" w14:textId="77777777" w:rsidTr="0082193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4A482F1E" w14:textId="6226D865" w:rsidR="00934F0A" w:rsidRPr="00FC7071" w:rsidRDefault="00934F0A" w:rsidP="00DB5F6A">
            <w:pPr>
              <w:pStyle w:val="IMGTBLGRF"/>
              <w:rPr>
                <w:rFonts w:eastAsia="Times New Roman"/>
              </w:rPr>
            </w:pPr>
          </w:p>
        </w:tc>
        <w:tc>
          <w:tcPr>
            <w:tcW w:w="1844" w:type="dxa"/>
            <w:noWrap/>
            <w:hideMark/>
          </w:tcPr>
          <w:p w14:paraId="4E445C4D"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sensor2</w:t>
            </w:r>
          </w:p>
        </w:tc>
        <w:tc>
          <w:tcPr>
            <w:tcW w:w="1097" w:type="dxa"/>
            <w:noWrap/>
            <w:hideMark/>
          </w:tcPr>
          <w:p w14:paraId="2F95DDF9"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8</w:t>
            </w:r>
          </w:p>
        </w:tc>
        <w:tc>
          <w:tcPr>
            <w:tcW w:w="1888" w:type="dxa"/>
            <w:noWrap/>
            <w:hideMark/>
          </w:tcPr>
          <w:p w14:paraId="237177CB"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9</w:t>
            </w:r>
          </w:p>
        </w:tc>
        <w:tc>
          <w:tcPr>
            <w:tcW w:w="1448" w:type="dxa"/>
            <w:noWrap/>
            <w:hideMark/>
          </w:tcPr>
          <w:p w14:paraId="530D7485"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2594" w:type="dxa"/>
            <w:noWrap/>
            <w:hideMark/>
          </w:tcPr>
          <w:p w14:paraId="463C00FC"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Dados do Sensor 2</w:t>
            </w:r>
          </w:p>
        </w:tc>
      </w:tr>
      <w:tr w:rsidR="00DB5F6A" w:rsidRPr="00FC7071" w14:paraId="1D07441E" w14:textId="77777777" w:rsidTr="0082193C">
        <w:trPr>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72897DE2" w14:textId="07488FF6" w:rsidR="00934F0A" w:rsidRPr="00FC7071" w:rsidRDefault="00934F0A" w:rsidP="00DB5F6A">
            <w:pPr>
              <w:pStyle w:val="IMGTBLGRF"/>
              <w:rPr>
                <w:rFonts w:eastAsia="Times New Roman"/>
              </w:rPr>
            </w:pPr>
          </w:p>
        </w:tc>
        <w:tc>
          <w:tcPr>
            <w:tcW w:w="1844" w:type="dxa"/>
            <w:noWrap/>
            <w:hideMark/>
          </w:tcPr>
          <w:p w14:paraId="1FAF30C1"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sensor3</w:t>
            </w:r>
          </w:p>
        </w:tc>
        <w:tc>
          <w:tcPr>
            <w:tcW w:w="1097" w:type="dxa"/>
            <w:noWrap/>
            <w:hideMark/>
          </w:tcPr>
          <w:p w14:paraId="1EEE1416"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8</w:t>
            </w:r>
          </w:p>
        </w:tc>
        <w:tc>
          <w:tcPr>
            <w:tcW w:w="1888" w:type="dxa"/>
            <w:noWrap/>
            <w:hideMark/>
          </w:tcPr>
          <w:p w14:paraId="2E855DC5"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w:t>
            </w:r>
          </w:p>
        </w:tc>
        <w:tc>
          <w:tcPr>
            <w:tcW w:w="1448" w:type="dxa"/>
            <w:noWrap/>
            <w:hideMark/>
          </w:tcPr>
          <w:p w14:paraId="4D6B16DF"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2594" w:type="dxa"/>
            <w:noWrap/>
            <w:hideMark/>
          </w:tcPr>
          <w:p w14:paraId="20594DB8"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dos do Sensor 3</w:t>
            </w:r>
          </w:p>
        </w:tc>
      </w:tr>
      <w:tr w:rsidR="0082193C" w:rsidRPr="00FC7071" w14:paraId="75445219" w14:textId="77777777" w:rsidTr="0082193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3ACCF62F" w14:textId="05C77623" w:rsidR="00934F0A" w:rsidRPr="00FC7071" w:rsidRDefault="00934F0A" w:rsidP="00DB5F6A">
            <w:pPr>
              <w:pStyle w:val="IMGTBLGRF"/>
              <w:rPr>
                <w:rFonts w:eastAsia="Times New Roman"/>
              </w:rPr>
            </w:pPr>
          </w:p>
        </w:tc>
        <w:tc>
          <w:tcPr>
            <w:tcW w:w="1844" w:type="dxa"/>
            <w:noWrap/>
            <w:hideMark/>
          </w:tcPr>
          <w:p w14:paraId="640D4742"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sensor4</w:t>
            </w:r>
          </w:p>
        </w:tc>
        <w:tc>
          <w:tcPr>
            <w:tcW w:w="1097" w:type="dxa"/>
            <w:noWrap/>
            <w:hideMark/>
          </w:tcPr>
          <w:p w14:paraId="6C73952D"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8</w:t>
            </w:r>
          </w:p>
        </w:tc>
        <w:tc>
          <w:tcPr>
            <w:tcW w:w="1888" w:type="dxa"/>
            <w:noWrap/>
            <w:hideMark/>
          </w:tcPr>
          <w:p w14:paraId="292ED643"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9</w:t>
            </w:r>
          </w:p>
        </w:tc>
        <w:tc>
          <w:tcPr>
            <w:tcW w:w="1448" w:type="dxa"/>
            <w:noWrap/>
            <w:hideMark/>
          </w:tcPr>
          <w:p w14:paraId="04DE8603"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2594" w:type="dxa"/>
            <w:noWrap/>
            <w:hideMark/>
          </w:tcPr>
          <w:p w14:paraId="67C7C102"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Dados do Sensor 4</w:t>
            </w:r>
          </w:p>
        </w:tc>
      </w:tr>
      <w:tr w:rsidR="00DB5F6A" w:rsidRPr="00FC7071" w14:paraId="5B0AEC46" w14:textId="77777777" w:rsidTr="0082193C">
        <w:trPr>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590E8A42" w14:textId="500BBECE" w:rsidR="00934F0A" w:rsidRPr="00FC7071" w:rsidRDefault="00934F0A" w:rsidP="00DB5F6A">
            <w:pPr>
              <w:pStyle w:val="IMGTBLGRF"/>
              <w:rPr>
                <w:rFonts w:eastAsia="Times New Roman"/>
              </w:rPr>
            </w:pPr>
          </w:p>
        </w:tc>
        <w:tc>
          <w:tcPr>
            <w:tcW w:w="1844" w:type="dxa"/>
            <w:noWrap/>
            <w:hideMark/>
          </w:tcPr>
          <w:p w14:paraId="1DDAE583"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sensor5</w:t>
            </w:r>
          </w:p>
        </w:tc>
        <w:tc>
          <w:tcPr>
            <w:tcW w:w="1097" w:type="dxa"/>
            <w:noWrap/>
            <w:hideMark/>
          </w:tcPr>
          <w:p w14:paraId="71A39CC4"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8</w:t>
            </w:r>
          </w:p>
        </w:tc>
        <w:tc>
          <w:tcPr>
            <w:tcW w:w="1888" w:type="dxa"/>
            <w:noWrap/>
            <w:hideMark/>
          </w:tcPr>
          <w:p w14:paraId="2CC204AA"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w:t>
            </w:r>
          </w:p>
        </w:tc>
        <w:tc>
          <w:tcPr>
            <w:tcW w:w="1448" w:type="dxa"/>
            <w:noWrap/>
            <w:hideMark/>
          </w:tcPr>
          <w:p w14:paraId="2A39B22B"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2594" w:type="dxa"/>
            <w:noWrap/>
            <w:hideMark/>
          </w:tcPr>
          <w:p w14:paraId="0274EF3F"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dos do Sensor 5</w:t>
            </w:r>
          </w:p>
        </w:tc>
      </w:tr>
      <w:tr w:rsidR="0082193C" w:rsidRPr="00FC7071" w14:paraId="353E6EB2" w14:textId="77777777" w:rsidTr="0082193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4D170F99" w14:textId="6DA3D779" w:rsidR="00934F0A" w:rsidRPr="00FC7071" w:rsidRDefault="00934F0A" w:rsidP="00DB5F6A">
            <w:pPr>
              <w:pStyle w:val="IMGTBLGRF"/>
              <w:rPr>
                <w:rFonts w:eastAsia="Times New Roman"/>
              </w:rPr>
            </w:pPr>
          </w:p>
        </w:tc>
        <w:tc>
          <w:tcPr>
            <w:tcW w:w="1844" w:type="dxa"/>
            <w:noWrap/>
            <w:hideMark/>
          </w:tcPr>
          <w:p w14:paraId="08BE4D15"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sensor6</w:t>
            </w:r>
          </w:p>
        </w:tc>
        <w:tc>
          <w:tcPr>
            <w:tcW w:w="1097" w:type="dxa"/>
            <w:noWrap/>
            <w:hideMark/>
          </w:tcPr>
          <w:p w14:paraId="079FD2B5"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8</w:t>
            </w:r>
          </w:p>
        </w:tc>
        <w:tc>
          <w:tcPr>
            <w:tcW w:w="1888" w:type="dxa"/>
            <w:noWrap/>
            <w:hideMark/>
          </w:tcPr>
          <w:p w14:paraId="19632673"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9</w:t>
            </w:r>
          </w:p>
        </w:tc>
        <w:tc>
          <w:tcPr>
            <w:tcW w:w="1448" w:type="dxa"/>
            <w:noWrap/>
            <w:hideMark/>
          </w:tcPr>
          <w:p w14:paraId="0BC6C234"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2594" w:type="dxa"/>
            <w:noWrap/>
            <w:hideMark/>
          </w:tcPr>
          <w:p w14:paraId="6314EFBF" w14:textId="77777777" w:rsidR="00934F0A" w:rsidRPr="00FC7071" w:rsidRDefault="00934F0A" w:rsidP="00DB5F6A">
            <w:pPr>
              <w:pStyle w:val="IMGTBLGRF"/>
              <w:cnfStyle w:val="000000100000" w:firstRow="0" w:lastRow="0" w:firstColumn="0" w:lastColumn="0" w:oddVBand="0" w:evenVBand="0" w:oddHBand="1" w:evenHBand="0" w:firstRowFirstColumn="0" w:firstRowLastColumn="0" w:lastRowFirstColumn="0" w:lastRowLastColumn="0"/>
            </w:pPr>
            <w:r w:rsidRPr="00FC7071">
              <w:t>Dados do Sensor 6</w:t>
            </w:r>
          </w:p>
        </w:tc>
      </w:tr>
      <w:tr w:rsidR="00DB5F6A" w:rsidRPr="00FC7071" w14:paraId="38BD0CCB" w14:textId="77777777" w:rsidTr="0082193C">
        <w:trPr>
          <w:trHeight w:val="267"/>
        </w:trPr>
        <w:tc>
          <w:tcPr>
            <w:cnfStyle w:val="001000000000" w:firstRow="0" w:lastRow="0" w:firstColumn="1" w:lastColumn="0" w:oddVBand="0" w:evenVBand="0" w:oddHBand="0" w:evenHBand="0" w:firstRowFirstColumn="0" w:firstRowLastColumn="0" w:lastRowFirstColumn="0" w:lastRowLastColumn="0"/>
            <w:tcW w:w="1128" w:type="dxa"/>
            <w:noWrap/>
            <w:hideMark/>
          </w:tcPr>
          <w:p w14:paraId="37296341" w14:textId="418E39B6" w:rsidR="00934F0A" w:rsidRPr="00FC7071" w:rsidRDefault="00934F0A" w:rsidP="00DB5F6A">
            <w:pPr>
              <w:pStyle w:val="IMGTBLGRF"/>
              <w:rPr>
                <w:rFonts w:eastAsia="Times New Roman"/>
              </w:rPr>
            </w:pPr>
          </w:p>
        </w:tc>
        <w:tc>
          <w:tcPr>
            <w:tcW w:w="1844" w:type="dxa"/>
            <w:noWrap/>
            <w:hideMark/>
          </w:tcPr>
          <w:p w14:paraId="49D17E1E"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t_hor</w:t>
            </w:r>
          </w:p>
        </w:tc>
        <w:tc>
          <w:tcPr>
            <w:tcW w:w="1097" w:type="dxa"/>
            <w:noWrap/>
            <w:hideMark/>
          </w:tcPr>
          <w:p w14:paraId="04E02602"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12</w:t>
            </w:r>
          </w:p>
        </w:tc>
        <w:tc>
          <w:tcPr>
            <w:tcW w:w="1888" w:type="dxa"/>
            <w:noWrap/>
            <w:hideMark/>
          </w:tcPr>
          <w:p w14:paraId="261EDDCA"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99  99:99</w:t>
            </w:r>
          </w:p>
        </w:tc>
        <w:tc>
          <w:tcPr>
            <w:tcW w:w="1448" w:type="dxa"/>
            <w:noWrap/>
            <w:hideMark/>
          </w:tcPr>
          <w:p w14:paraId="092F57AB"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ta Hora</w:t>
            </w:r>
          </w:p>
        </w:tc>
        <w:tc>
          <w:tcPr>
            <w:tcW w:w="2594" w:type="dxa"/>
            <w:noWrap/>
            <w:hideMark/>
          </w:tcPr>
          <w:p w14:paraId="7842E0F5" w14:textId="77777777" w:rsidR="00934F0A" w:rsidRPr="00FC7071" w:rsidRDefault="00934F0A" w:rsidP="00DB5F6A">
            <w:pPr>
              <w:pStyle w:val="IMGTBLGRF"/>
              <w:cnfStyle w:val="000000000000" w:firstRow="0" w:lastRow="0" w:firstColumn="0" w:lastColumn="0" w:oddVBand="0" w:evenVBand="0" w:oddHBand="0" w:evenHBand="0" w:firstRowFirstColumn="0" w:firstRowLastColumn="0" w:lastRowFirstColumn="0" w:lastRowLastColumn="0"/>
            </w:pPr>
            <w:r w:rsidRPr="00FC7071">
              <w:t>Data e Hora do Registro</w:t>
            </w:r>
          </w:p>
        </w:tc>
      </w:tr>
    </w:tbl>
    <w:p w14:paraId="2AD72EA7" w14:textId="5002B31F" w:rsidR="00C30AD2" w:rsidRDefault="0082193C" w:rsidP="0082193C">
      <w:pPr>
        <w:pStyle w:val="Fonte"/>
        <w:jc w:val="both"/>
      </w:pPr>
      <w:r>
        <w:t xml:space="preserve">Fonte: </w:t>
      </w:r>
      <w:r w:rsidRPr="00137C6B">
        <w:t>Elaboração própria.</w:t>
      </w:r>
    </w:p>
    <w:p w14:paraId="5AABE5FE" w14:textId="4BC8EF8D" w:rsidR="0064286A" w:rsidRDefault="0064286A" w:rsidP="0064286A">
      <w:pPr>
        <w:pStyle w:val="Legenda"/>
        <w:keepNext/>
      </w:pPr>
    </w:p>
    <w:p w14:paraId="2ABCC5E1" w14:textId="7E791B36" w:rsidR="00DB5F6A" w:rsidRDefault="00DB5F6A" w:rsidP="00DB5F6A">
      <w:pPr>
        <w:pStyle w:val="Legenda"/>
        <w:keepNext/>
      </w:pPr>
      <w:r>
        <w:t xml:space="preserve">Tabela </w:t>
      </w:r>
      <w:r>
        <w:fldChar w:fldCharType="begin"/>
      </w:r>
      <w:r>
        <w:instrText xml:space="preserve"> SEQ Tabela \* ARABIC </w:instrText>
      </w:r>
      <w:r>
        <w:fldChar w:fldCharType="separate"/>
      </w:r>
      <w:r w:rsidR="001472C6">
        <w:rPr>
          <w:noProof/>
        </w:rPr>
        <w:t>3</w:t>
      </w:r>
      <w:r>
        <w:fldChar w:fldCharType="end"/>
      </w:r>
      <w:r>
        <w:t xml:space="preserve"> - </w:t>
      </w:r>
      <w:r w:rsidRPr="001B7FD9">
        <w:t>Paciente</w:t>
      </w:r>
    </w:p>
    <w:tbl>
      <w:tblPr>
        <w:tblStyle w:val="TabelaSimples5"/>
        <w:tblW w:w="10890" w:type="dxa"/>
        <w:jc w:val="center"/>
        <w:tblLook w:val="04A0" w:firstRow="1" w:lastRow="0" w:firstColumn="1" w:lastColumn="0" w:noHBand="0" w:noVBand="1"/>
      </w:tblPr>
      <w:tblGrid>
        <w:gridCol w:w="1137"/>
        <w:gridCol w:w="1855"/>
        <w:gridCol w:w="1256"/>
        <w:gridCol w:w="2127"/>
        <w:gridCol w:w="1456"/>
        <w:gridCol w:w="3232"/>
      </w:tblGrid>
      <w:tr w:rsidR="002F1A72" w:rsidRPr="00FC7071" w14:paraId="653F31B1" w14:textId="77777777" w:rsidTr="0064286A">
        <w:trPr>
          <w:cnfStyle w:val="100000000000" w:firstRow="1" w:lastRow="0" w:firstColumn="0" w:lastColumn="0" w:oddVBand="0" w:evenVBand="0" w:oddHBand="0" w:evenHBand="0" w:firstRowFirstColumn="0" w:firstRowLastColumn="0" w:lastRowFirstColumn="0" w:lastRowLastColumn="0"/>
          <w:trHeight w:val="295"/>
          <w:jc w:val="center"/>
        </w:trPr>
        <w:tc>
          <w:tcPr>
            <w:cnfStyle w:val="001000000100" w:firstRow="0" w:lastRow="0" w:firstColumn="1" w:lastColumn="0" w:oddVBand="0" w:evenVBand="0" w:oddHBand="0" w:evenHBand="0" w:firstRowFirstColumn="1" w:firstRowLastColumn="0" w:lastRowFirstColumn="0" w:lastRowLastColumn="0"/>
            <w:tcW w:w="1137" w:type="dxa"/>
            <w:noWrap/>
            <w:hideMark/>
          </w:tcPr>
          <w:p w14:paraId="045D625F" w14:textId="77777777" w:rsidR="002F1A72" w:rsidRPr="00FC7071" w:rsidRDefault="002F1A72" w:rsidP="00DB5F6A">
            <w:pPr>
              <w:pStyle w:val="IMGTBLGRF"/>
              <w:rPr>
                <w:rFonts w:eastAsia="Times New Roman"/>
              </w:rPr>
            </w:pPr>
            <w:r w:rsidRPr="00FC7071">
              <w:rPr>
                <w:rFonts w:eastAsia="Times New Roman"/>
              </w:rPr>
              <w:t>Tipo Chave</w:t>
            </w:r>
          </w:p>
        </w:tc>
        <w:tc>
          <w:tcPr>
            <w:tcW w:w="1855" w:type="dxa"/>
            <w:noWrap/>
            <w:hideMark/>
          </w:tcPr>
          <w:p w14:paraId="0D93899E" w14:textId="77777777" w:rsidR="002F1A72" w:rsidRPr="00FC7071" w:rsidRDefault="002F1A72"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Nome do Atributo</w:t>
            </w:r>
          </w:p>
        </w:tc>
        <w:tc>
          <w:tcPr>
            <w:tcW w:w="1083" w:type="dxa"/>
            <w:noWrap/>
            <w:hideMark/>
          </w:tcPr>
          <w:p w14:paraId="7013213A" w14:textId="77777777" w:rsidR="002F1A72" w:rsidRPr="00FC7071" w:rsidRDefault="002F1A72"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amanho</w:t>
            </w:r>
          </w:p>
        </w:tc>
        <w:tc>
          <w:tcPr>
            <w:tcW w:w="2127" w:type="dxa"/>
            <w:noWrap/>
            <w:hideMark/>
          </w:tcPr>
          <w:p w14:paraId="28EE9C11" w14:textId="77777777" w:rsidR="002F1A72" w:rsidRPr="00FC7071" w:rsidRDefault="002F1A72"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Máscara de Edição</w:t>
            </w:r>
          </w:p>
        </w:tc>
        <w:tc>
          <w:tcPr>
            <w:tcW w:w="1456" w:type="dxa"/>
            <w:noWrap/>
            <w:hideMark/>
          </w:tcPr>
          <w:p w14:paraId="64E60487" w14:textId="77777777" w:rsidR="002F1A72" w:rsidRPr="00FC7071" w:rsidRDefault="002F1A72"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ipo de Dados</w:t>
            </w:r>
          </w:p>
        </w:tc>
        <w:tc>
          <w:tcPr>
            <w:tcW w:w="3232" w:type="dxa"/>
            <w:noWrap/>
            <w:hideMark/>
          </w:tcPr>
          <w:p w14:paraId="67488C67" w14:textId="77777777" w:rsidR="002F1A72" w:rsidRPr="00FC7071" w:rsidRDefault="002F1A72" w:rsidP="00DB5F6A">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Descrição</w:t>
            </w:r>
          </w:p>
        </w:tc>
      </w:tr>
      <w:tr w:rsidR="002F1A72" w:rsidRPr="00FC7071" w14:paraId="03C7BB22" w14:textId="77777777" w:rsidTr="0064286A">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4462512E" w14:textId="77777777" w:rsidR="002F1A72" w:rsidRPr="00FC7071" w:rsidRDefault="002F1A72" w:rsidP="00DB5F6A">
            <w:pPr>
              <w:pStyle w:val="IMGTBLGRF"/>
              <w:rPr>
                <w:rFonts w:eastAsia="Times New Roman"/>
              </w:rPr>
            </w:pPr>
            <w:r w:rsidRPr="00FC7071">
              <w:rPr>
                <w:rFonts w:eastAsia="Times New Roman"/>
              </w:rPr>
              <w:t>PK</w:t>
            </w:r>
          </w:p>
        </w:tc>
        <w:tc>
          <w:tcPr>
            <w:tcW w:w="1855" w:type="dxa"/>
            <w:noWrap/>
            <w:hideMark/>
          </w:tcPr>
          <w:p w14:paraId="0AD1318C"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cod_pac</w:t>
            </w:r>
          </w:p>
        </w:tc>
        <w:tc>
          <w:tcPr>
            <w:tcW w:w="1083" w:type="dxa"/>
            <w:noWrap/>
            <w:hideMark/>
          </w:tcPr>
          <w:p w14:paraId="1666878D"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5</w:t>
            </w:r>
          </w:p>
        </w:tc>
        <w:tc>
          <w:tcPr>
            <w:tcW w:w="2127" w:type="dxa"/>
            <w:noWrap/>
            <w:hideMark/>
          </w:tcPr>
          <w:p w14:paraId="766AEED5"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99999 [&gt;0]</w:t>
            </w:r>
          </w:p>
        </w:tc>
        <w:tc>
          <w:tcPr>
            <w:tcW w:w="1456" w:type="dxa"/>
            <w:noWrap/>
            <w:hideMark/>
          </w:tcPr>
          <w:p w14:paraId="7F594D92"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3232" w:type="dxa"/>
            <w:noWrap/>
            <w:hideMark/>
          </w:tcPr>
          <w:p w14:paraId="2001E555"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Código do Paciente</w:t>
            </w:r>
          </w:p>
        </w:tc>
      </w:tr>
      <w:tr w:rsidR="002F1A72" w:rsidRPr="00FC7071" w14:paraId="61ABDC6B" w14:textId="77777777" w:rsidTr="0064286A">
        <w:trPr>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2062C53F" w14:textId="76B8719B" w:rsidR="002F1A72" w:rsidRPr="00FC7071" w:rsidRDefault="002F1A72" w:rsidP="00DB5F6A">
            <w:pPr>
              <w:pStyle w:val="IMGTBLGRF"/>
              <w:rPr>
                <w:rFonts w:eastAsia="Times New Roman"/>
              </w:rPr>
            </w:pPr>
          </w:p>
        </w:tc>
        <w:tc>
          <w:tcPr>
            <w:tcW w:w="1855" w:type="dxa"/>
            <w:noWrap/>
            <w:hideMark/>
          </w:tcPr>
          <w:p w14:paraId="0835B6B7"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num_rg_pac</w:t>
            </w:r>
          </w:p>
        </w:tc>
        <w:tc>
          <w:tcPr>
            <w:tcW w:w="1083" w:type="dxa"/>
            <w:noWrap/>
            <w:hideMark/>
          </w:tcPr>
          <w:p w14:paraId="0FAF4022"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9</w:t>
            </w:r>
          </w:p>
        </w:tc>
        <w:tc>
          <w:tcPr>
            <w:tcW w:w="2127" w:type="dxa"/>
            <w:noWrap/>
            <w:hideMark/>
          </w:tcPr>
          <w:p w14:paraId="513C0DED"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99-9 [&gt;0]</w:t>
            </w:r>
          </w:p>
        </w:tc>
        <w:tc>
          <w:tcPr>
            <w:tcW w:w="1456" w:type="dxa"/>
            <w:noWrap/>
            <w:hideMark/>
          </w:tcPr>
          <w:p w14:paraId="07EF1212"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Inteiro</w:t>
            </w:r>
          </w:p>
        </w:tc>
        <w:tc>
          <w:tcPr>
            <w:tcW w:w="3232" w:type="dxa"/>
            <w:noWrap/>
            <w:hideMark/>
          </w:tcPr>
          <w:p w14:paraId="7994EF43"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Número do RG do Paciente</w:t>
            </w:r>
          </w:p>
        </w:tc>
      </w:tr>
      <w:tr w:rsidR="002F1A72" w:rsidRPr="00FC7071" w14:paraId="7A8ED70D" w14:textId="77777777" w:rsidTr="0064286A">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1933D11C" w14:textId="1CEB444B" w:rsidR="002F1A72" w:rsidRPr="00FC7071" w:rsidRDefault="002F1A72" w:rsidP="00DB5F6A">
            <w:pPr>
              <w:pStyle w:val="IMGTBLGRF"/>
              <w:rPr>
                <w:rFonts w:eastAsia="Times New Roman"/>
              </w:rPr>
            </w:pPr>
          </w:p>
        </w:tc>
        <w:tc>
          <w:tcPr>
            <w:tcW w:w="1855" w:type="dxa"/>
            <w:noWrap/>
            <w:hideMark/>
          </w:tcPr>
          <w:p w14:paraId="73E9E9A6"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nom_pac</w:t>
            </w:r>
          </w:p>
        </w:tc>
        <w:tc>
          <w:tcPr>
            <w:tcW w:w="1083" w:type="dxa"/>
            <w:noWrap/>
            <w:hideMark/>
          </w:tcPr>
          <w:p w14:paraId="6FB57445"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40</w:t>
            </w:r>
          </w:p>
        </w:tc>
        <w:tc>
          <w:tcPr>
            <w:tcW w:w="2127" w:type="dxa"/>
            <w:noWrap/>
            <w:hideMark/>
          </w:tcPr>
          <w:p w14:paraId="1F3A7BB8"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diferente de branco]</w:t>
            </w:r>
          </w:p>
        </w:tc>
        <w:tc>
          <w:tcPr>
            <w:tcW w:w="1456" w:type="dxa"/>
            <w:noWrap/>
            <w:hideMark/>
          </w:tcPr>
          <w:p w14:paraId="21A9170A"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3232" w:type="dxa"/>
            <w:noWrap/>
            <w:hideMark/>
          </w:tcPr>
          <w:p w14:paraId="6EE5A243"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Nome do Paciente</w:t>
            </w:r>
          </w:p>
        </w:tc>
      </w:tr>
      <w:tr w:rsidR="002F1A72" w:rsidRPr="00FC7071" w14:paraId="05253EB7" w14:textId="77777777" w:rsidTr="0064286A">
        <w:trPr>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54DD1185" w14:textId="08A7A3D4" w:rsidR="002F1A72" w:rsidRPr="00FC7071" w:rsidRDefault="002F1A72" w:rsidP="00DB5F6A">
            <w:pPr>
              <w:pStyle w:val="IMGTBLGRF"/>
              <w:rPr>
                <w:rFonts w:eastAsia="Times New Roman"/>
              </w:rPr>
            </w:pPr>
          </w:p>
        </w:tc>
        <w:tc>
          <w:tcPr>
            <w:tcW w:w="1855" w:type="dxa"/>
            <w:noWrap/>
            <w:hideMark/>
          </w:tcPr>
          <w:p w14:paraId="3FF608A3"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dat_nasc_pac</w:t>
            </w:r>
          </w:p>
        </w:tc>
        <w:tc>
          <w:tcPr>
            <w:tcW w:w="1083" w:type="dxa"/>
            <w:noWrap/>
            <w:hideMark/>
          </w:tcPr>
          <w:p w14:paraId="5CB62F94"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8</w:t>
            </w:r>
          </w:p>
        </w:tc>
        <w:tc>
          <w:tcPr>
            <w:tcW w:w="2127" w:type="dxa"/>
            <w:noWrap/>
            <w:hideMark/>
          </w:tcPr>
          <w:p w14:paraId="544C1CDA"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99/99/9999</w:t>
            </w:r>
          </w:p>
        </w:tc>
        <w:tc>
          <w:tcPr>
            <w:tcW w:w="1456" w:type="dxa"/>
            <w:noWrap/>
            <w:hideMark/>
          </w:tcPr>
          <w:p w14:paraId="06FBBA1B"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Data</w:t>
            </w:r>
          </w:p>
        </w:tc>
        <w:tc>
          <w:tcPr>
            <w:tcW w:w="3232" w:type="dxa"/>
            <w:noWrap/>
            <w:hideMark/>
          </w:tcPr>
          <w:p w14:paraId="021F484C"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Data de Nascimento do Paciente</w:t>
            </w:r>
          </w:p>
        </w:tc>
      </w:tr>
      <w:tr w:rsidR="002F1A72" w:rsidRPr="00FC7071" w14:paraId="543528DB" w14:textId="77777777" w:rsidTr="0064286A">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00E3A151" w14:textId="2244A06F" w:rsidR="002F1A72" w:rsidRPr="00FC7071" w:rsidRDefault="002F1A72" w:rsidP="00DB5F6A">
            <w:pPr>
              <w:pStyle w:val="IMGTBLGRF"/>
              <w:rPr>
                <w:rFonts w:eastAsia="Times New Roman"/>
              </w:rPr>
            </w:pPr>
          </w:p>
        </w:tc>
        <w:tc>
          <w:tcPr>
            <w:tcW w:w="1855" w:type="dxa"/>
            <w:noWrap/>
            <w:hideMark/>
          </w:tcPr>
          <w:p w14:paraId="37B058B0"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gen_pac</w:t>
            </w:r>
          </w:p>
        </w:tc>
        <w:tc>
          <w:tcPr>
            <w:tcW w:w="1083" w:type="dxa"/>
            <w:noWrap/>
            <w:hideMark/>
          </w:tcPr>
          <w:p w14:paraId="03473256"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1</w:t>
            </w:r>
          </w:p>
        </w:tc>
        <w:tc>
          <w:tcPr>
            <w:tcW w:w="2127" w:type="dxa"/>
            <w:noWrap/>
            <w:hideMark/>
          </w:tcPr>
          <w:p w14:paraId="5D62AF7C"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0 ou 1</w:t>
            </w:r>
          </w:p>
        </w:tc>
        <w:tc>
          <w:tcPr>
            <w:tcW w:w="1456" w:type="dxa"/>
            <w:noWrap/>
            <w:hideMark/>
          </w:tcPr>
          <w:p w14:paraId="2DF30244"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Binário</w:t>
            </w:r>
          </w:p>
        </w:tc>
        <w:tc>
          <w:tcPr>
            <w:tcW w:w="3232" w:type="dxa"/>
            <w:noWrap/>
            <w:hideMark/>
          </w:tcPr>
          <w:p w14:paraId="5EAAA97E"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Gênero do Paciente</w:t>
            </w:r>
          </w:p>
        </w:tc>
      </w:tr>
      <w:tr w:rsidR="002F1A72" w:rsidRPr="00FC7071" w14:paraId="62313B4E" w14:textId="77777777" w:rsidTr="0064286A">
        <w:trPr>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166D2A7C" w14:textId="3DCB8071" w:rsidR="002F1A72" w:rsidRPr="00FC7071" w:rsidRDefault="002F1A72" w:rsidP="00DB5F6A">
            <w:pPr>
              <w:pStyle w:val="IMGTBLGRF"/>
              <w:rPr>
                <w:rFonts w:eastAsia="Times New Roman"/>
              </w:rPr>
            </w:pPr>
          </w:p>
        </w:tc>
        <w:tc>
          <w:tcPr>
            <w:tcW w:w="1855" w:type="dxa"/>
            <w:noWrap/>
            <w:hideMark/>
          </w:tcPr>
          <w:p w14:paraId="7503911D"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tel_pac</w:t>
            </w:r>
          </w:p>
        </w:tc>
        <w:tc>
          <w:tcPr>
            <w:tcW w:w="1083" w:type="dxa"/>
            <w:noWrap/>
            <w:hideMark/>
          </w:tcPr>
          <w:p w14:paraId="24E2FCF9"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11</w:t>
            </w:r>
          </w:p>
        </w:tc>
        <w:tc>
          <w:tcPr>
            <w:tcW w:w="2127" w:type="dxa"/>
            <w:noWrap/>
            <w:hideMark/>
          </w:tcPr>
          <w:p w14:paraId="330FA49D"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99) 99999-9999 [&gt;0]</w:t>
            </w:r>
          </w:p>
        </w:tc>
        <w:tc>
          <w:tcPr>
            <w:tcW w:w="1456" w:type="dxa"/>
            <w:noWrap/>
            <w:hideMark/>
          </w:tcPr>
          <w:p w14:paraId="7A2AF1CD"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Inteiro</w:t>
            </w:r>
          </w:p>
        </w:tc>
        <w:tc>
          <w:tcPr>
            <w:tcW w:w="3232" w:type="dxa"/>
            <w:noWrap/>
            <w:hideMark/>
          </w:tcPr>
          <w:p w14:paraId="5C8B2C59"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Telefone do Paciente</w:t>
            </w:r>
          </w:p>
        </w:tc>
      </w:tr>
      <w:tr w:rsidR="002F1A72" w:rsidRPr="00FC7071" w14:paraId="70F8D37B" w14:textId="77777777" w:rsidTr="0064286A">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15BD0B89" w14:textId="430B38C8" w:rsidR="002F1A72" w:rsidRPr="00FC7071" w:rsidRDefault="002F1A72" w:rsidP="00DB5F6A">
            <w:pPr>
              <w:pStyle w:val="IMGTBLGRF"/>
              <w:rPr>
                <w:rFonts w:eastAsia="Times New Roman"/>
              </w:rPr>
            </w:pPr>
          </w:p>
        </w:tc>
        <w:tc>
          <w:tcPr>
            <w:tcW w:w="1855" w:type="dxa"/>
            <w:noWrap/>
            <w:hideMark/>
          </w:tcPr>
          <w:p w14:paraId="10704556"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end_pac</w:t>
            </w:r>
          </w:p>
        </w:tc>
        <w:tc>
          <w:tcPr>
            <w:tcW w:w="1083" w:type="dxa"/>
            <w:noWrap/>
            <w:hideMark/>
          </w:tcPr>
          <w:p w14:paraId="3E20C16B"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250</w:t>
            </w:r>
          </w:p>
        </w:tc>
        <w:tc>
          <w:tcPr>
            <w:tcW w:w="2127" w:type="dxa"/>
            <w:noWrap/>
            <w:hideMark/>
          </w:tcPr>
          <w:p w14:paraId="09A90329"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diferente de branco]</w:t>
            </w:r>
          </w:p>
        </w:tc>
        <w:tc>
          <w:tcPr>
            <w:tcW w:w="1456" w:type="dxa"/>
            <w:noWrap/>
            <w:hideMark/>
          </w:tcPr>
          <w:p w14:paraId="33EAF4D7"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3232" w:type="dxa"/>
            <w:noWrap/>
            <w:hideMark/>
          </w:tcPr>
          <w:p w14:paraId="57BFB7BE"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Endereço do Paciente</w:t>
            </w:r>
          </w:p>
        </w:tc>
      </w:tr>
      <w:tr w:rsidR="002F1A72" w:rsidRPr="00FC7071" w14:paraId="6DA499B6" w14:textId="77777777" w:rsidTr="0064286A">
        <w:trPr>
          <w:trHeight w:val="295"/>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14D5FF43" w14:textId="208E204F" w:rsidR="002F1A72" w:rsidRPr="00FC7071" w:rsidRDefault="002F1A72" w:rsidP="00DB5F6A">
            <w:pPr>
              <w:pStyle w:val="IMGTBLGRF"/>
              <w:rPr>
                <w:rFonts w:eastAsia="Times New Roman"/>
              </w:rPr>
            </w:pPr>
          </w:p>
        </w:tc>
        <w:tc>
          <w:tcPr>
            <w:tcW w:w="1855" w:type="dxa"/>
            <w:noWrap/>
            <w:hideMark/>
          </w:tcPr>
          <w:p w14:paraId="70AE5E44"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email_pac</w:t>
            </w:r>
          </w:p>
        </w:tc>
        <w:tc>
          <w:tcPr>
            <w:tcW w:w="1083" w:type="dxa"/>
            <w:noWrap/>
            <w:hideMark/>
          </w:tcPr>
          <w:p w14:paraId="6C6347FE"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50</w:t>
            </w:r>
          </w:p>
        </w:tc>
        <w:tc>
          <w:tcPr>
            <w:tcW w:w="2127" w:type="dxa"/>
            <w:noWrap/>
            <w:hideMark/>
          </w:tcPr>
          <w:p w14:paraId="37CDCDB1"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diferente de branco]</w:t>
            </w:r>
          </w:p>
        </w:tc>
        <w:tc>
          <w:tcPr>
            <w:tcW w:w="1456" w:type="dxa"/>
            <w:noWrap/>
            <w:hideMark/>
          </w:tcPr>
          <w:p w14:paraId="6D58C0DC"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3232" w:type="dxa"/>
            <w:noWrap/>
            <w:hideMark/>
          </w:tcPr>
          <w:p w14:paraId="00EBB5A8" w14:textId="77777777" w:rsidR="002F1A72" w:rsidRPr="00FC7071" w:rsidRDefault="002F1A72" w:rsidP="00DB5F6A">
            <w:pPr>
              <w:pStyle w:val="IMGTBLGRF"/>
              <w:cnfStyle w:val="000000000000" w:firstRow="0" w:lastRow="0" w:firstColumn="0" w:lastColumn="0" w:oddVBand="0" w:evenVBand="0" w:oddHBand="0" w:evenHBand="0" w:firstRowFirstColumn="0" w:firstRowLastColumn="0" w:lastRowFirstColumn="0" w:lastRowLastColumn="0"/>
            </w:pPr>
            <w:r w:rsidRPr="00FC7071">
              <w:t>E-mail do Paciente</w:t>
            </w:r>
          </w:p>
        </w:tc>
      </w:tr>
      <w:tr w:rsidR="002F1A72" w:rsidRPr="00FC7071" w14:paraId="36B4F48D" w14:textId="77777777" w:rsidTr="006428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137" w:type="dxa"/>
            <w:noWrap/>
            <w:hideMark/>
          </w:tcPr>
          <w:p w14:paraId="5EA9D759" w14:textId="077A2D67" w:rsidR="002F1A72" w:rsidRPr="00FC7071" w:rsidRDefault="002F1A72" w:rsidP="00DB5F6A">
            <w:pPr>
              <w:pStyle w:val="IMGTBLGRF"/>
              <w:rPr>
                <w:rFonts w:eastAsia="Times New Roman"/>
              </w:rPr>
            </w:pPr>
          </w:p>
        </w:tc>
        <w:tc>
          <w:tcPr>
            <w:tcW w:w="1855" w:type="dxa"/>
            <w:noWrap/>
            <w:hideMark/>
          </w:tcPr>
          <w:p w14:paraId="34B75CDB"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obs_pac</w:t>
            </w:r>
          </w:p>
        </w:tc>
        <w:tc>
          <w:tcPr>
            <w:tcW w:w="1083" w:type="dxa"/>
            <w:noWrap/>
            <w:hideMark/>
          </w:tcPr>
          <w:p w14:paraId="79720A22"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300</w:t>
            </w:r>
          </w:p>
        </w:tc>
        <w:tc>
          <w:tcPr>
            <w:tcW w:w="2127" w:type="dxa"/>
            <w:noWrap/>
            <w:hideMark/>
          </w:tcPr>
          <w:p w14:paraId="26FBAC9E"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pode ser branco]</w:t>
            </w:r>
          </w:p>
        </w:tc>
        <w:tc>
          <w:tcPr>
            <w:tcW w:w="1456" w:type="dxa"/>
            <w:noWrap/>
            <w:hideMark/>
          </w:tcPr>
          <w:p w14:paraId="201A0364"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3232" w:type="dxa"/>
            <w:noWrap/>
            <w:hideMark/>
          </w:tcPr>
          <w:p w14:paraId="2100CC93" w14:textId="77777777" w:rsidR="002F1A72" w:rsidRPr="00FC7071" w:rsidRDefault="002F1A72" w:rsidP="00DB5F6A">
            <w:pPr>
              <w:pStyle w:val="IMGTBLGRF"/>
              <w:cnfStyle w:val="000000100000" w:firstRow="0" w:lastRow="0" w:firstColumn="0" w:lastColumn="0" w:oddVBand="0" w:evenVBand="0" w:oddHBand="1" w:evenHBand="0" w:firstRowFirstColumn="0" w:firstRowLastColumn="0" w:lastRowFirstColumn="0" w:lastRowLastColumn="0"/>
            </w:pPr>
            <w:r w:rsidRPr="00FC7071">
              <w:t>Observações sobre o Paciente</w:t>
            </w:r>
          </w:p>
        </w:tc>
      </w:tr>
    </w:tbl>
    <w:p w14:paraId="3D24C3B5" w14:textId="1602CA13" w:rsidR="005710ED" w:rsidRDefault="0064286A" w:rsidP="0064286A">
      <w:pPr>
        <w:pStyle w:val="Fonte"/>
      </w:pPr>
      <w:r>
        <w:t>Fonte: Elaboração própria.</w:t>
      </w:r>
    </w:p>
    <w:p w14:paraId="5B7DF7EA" w14:textId="66026A3F" w:rsidR="00174D02" w:rsidRDefault="00174D02" w:rsidP="00174D02">
      <w:pPr>
        <w:pStyle w:val="Legenda"/>
        <w:keepNext/>
      </w:pPr>
    </w:p>
    <w:p w14:paraId="0C16EAE5" w14:textId="2AF8ED77" w:rsidR="00DB5F6A" w:rsidRDefault="00DB5F6A" w:rsidP="00DB5F6A">
      <w:pPr>
        <w:pStyle w:val="Legenda"/>
        <w:keepNext/>
      </w:pPr>
      <w:r>
        <w:t xml:space="preserve">Tabela </w:t>
      </w:r>
      <w:r>
        <w:fldChar w:fldCharType="begin"/>
      </w:r>
      <w:r>
        <w:instrText xml:space="preserve"> SEQ Tabela \* ARABIC </w:instrText>
      </w:r>
      <w:r>
        <w:fldChar w:fldCharType="separate"/>
      </w:r>
      <w:r w:rsidR="001472C6">
        <w:rPr>
          <w:noProof/>
        </w:rPr>
        <w:t>4</w:t>
      </w:r>
      <w:r>
        <w:fldChar w:fldCharType="end"/>
      </w:r>
      <w:r>
        <w:t xml:space="preserve"> - </w:t>
      </w:r>
      <w:r w:rsidRPr="00A17F5E">
        <w:t>Profissional</w:t>
      </w:r>
    </w:p>
    <w:tbl>
      <w:tblPr>
        <w:tblStyle w:val="TabelaSimples5"/>
        <w:tblW w:w="10778" w:type="dxa"/>
        <w:jc w:val="center"/>
        <w:tblLook w:val="04A0" w:firstRow="1" w:lastRow="0" w:firstColumn="1" w:lastColumn="0" w:noHBand="0" w:noVBand="1"/>
      </w:tblPr>
      <w:tblGrid>
        <w:gridCol w:w="1073"/>
        <w:gridCol w:w="1750"/>
        <w:gridCol w:w="1256"/>
        <w:gridCol w:w="2007"/>
        <w:gridCol w:w="1374"/>
        <w:gridCol w:w="3318"/>
      </w:tblGrid>
      <w:tr w:rsidR="00B12F44" w:rsidRPr="00FC7071" w14:paraId="136B87A3" w14:textId="77777777" w:rsidTr="00174D02">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100" w:firstRow="0" w:lastRow="0" w:firstColumn="1" w:lastColumn="0" w:oddVBand="0" w:evenVBand="0" w:oddHBand="0" w:evenHBand="0" w:firstRowFirstColumn="1" w:firstRowLastColumn="0" w:lastRowFirstColumn="0" w:lastRowLastColumn="0"/>
            <w:tcW w:w="1073" w:type="dxa"/>
            <w:noWrap/>
            <w:hideMark/>
          </w:tcPr>
          <w:p w14:paraId="3B8A4F43" w14:textId="77777777" w:rsidR="00B12F44" w:rsidRPr="00FC7071" w:rsidRDefault="00B12F44" w:rsidP="00623521">
            <w:pPr>
              <w:pStyle w:val="IMGTBLGRF"/>
              <w:rPr>
                <w:rFonts w:eastAsia="Times New Roman"/>
              </w:rPr>
            </w:pPr>
            <w:r w:rsidRPr="00FC7071">
              <w:rPr>
                <w:rFonts w:eastAsia="Times New Roman"/>
              </w:rPr>
              <w:t>Tipo Chave</w:t>
            </w:r>
          </w:p>
        </w:tc>
        <w:tc>
          <w:tcPr>
            <w:tcW w:w="1750" w:type="dxa"/>
            <w:noWrap/>
            <w:hideMark/>
          </w:tcPr>
          <w:p w14:paraId="440F83EC" w14:textId="77777777" w:rsidR="00B12F44" w:rsidRPr="00FC7071" w:rsidRDefault="00B12F44" w:rsidP="00623521">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Nome do Atributo</w:t>
            </w:r>
          </w:p>
        </w:tc>
        <w:tc>
          <w:tcPr>
            <w:tcW w:w="1256" w:type="dxa"/>
            <w:noWrap/>
            <w:hideMark/>
          </w:tcPr>
          <w:p w14:paraId="2244D29F" w14:textId="77777777" w:rsidR="00B12F44" w:rsidRPr="00FC7071" w:rsidRDefault="00B12F44" w:rsidP="00623521">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amanho</w:t>
            </w:r>
          </w:p>
        </w:tc>
        <w:tc>
          <w:tcPr>
            <w:tcW w:w="2007" w:type="dxa"/>
            <w:noWrap/>
            <w:hideMark/>
          </w:tcPr>
          <w:p w14:paraId="4550E817" w14:textId="77777777" w:rsidR="00B12F44" w:rsidRPr="00FC7071" w:rsidRDefault="00B12F44" w:rsidP="00623521">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Máscara de Edição</w:t>
            </w:r>
          </w:p>
        </w:tc>
        <w:tc>
          <w:tcPr>
            <w:tcW w:w="1374" w:type="dxa"/>
            <w:noWrap/>
            <w:hideMark/>
          </w:tcPr>
          <w:p w14:paraId="4BE49B63" w14:textId="77777777" w:rsidR="00B12F44" w:rsidRPr="00FC7071" w:rsidRDefault="00B12F44" w:rsidP="00623521">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Tipo de Dados</w:t>
            </w:r>
          </w:p>
        </w:tc>
        <w:tc>
          <w:tcPr>
            <w:tcW w:w="3318" w:type="dxa"/>
            <w:noWrap/>
            <w:hideMark/>
          </w:tcPr>
          <w:p w14:paraId="1C2A076C" w14:textId="77777777" w:rsidR="00B12F44" w:rsidRPr="00FC7071" w:rsidRDefault="00B12F44" w:rsidP="00623521">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C7071">
              <w:rPr>
                <w:rFonts w:eastAsia="Times New Roman"/>
              </w:rPr>
              <w:t>Descrição</w:t>
            </w:r>
          </w:p>
        </w:tc>
      </w:tr>
      <w:tr w:rsidR="00B12F44" w:rsidRPr="00FC7071" w14:paraId="0CCB0EBC"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1F3F440B" w14:textId="77777777" w:rsidR="00B12F44" w:rsidRPr="00FC7071" w:rsidRDefault="00B12F44" w:rsidP="00623521">
            <w:pPr>
              <w:pStyle w:val="IMGTBLGRF"/>
              <w:rPr>
                <w:rFonts w:eastAsia="Times New Roman"/>
              </w:rPr>
            </w:pPr>
            <w:r w:rsidRPr="00FC7071">
              <w:rPr>
                <w:rFonts w:eastAsia="Times New Roman"/>
              </w:rPr>
              <w:t>PK</w:t>
            </w:r>
          </w:p>
        </w:tc>
        <w:tc>
          <w:tcPr>
            <w:tcW w:w="1750" w:type="dxa"/>
            <w:noWrap/>
            <w:hideMark/>
          </w:tcPr>
          <w:p w14:paraId="59222CF1"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cod_pro</w:t>
            </w:r>
          </w:p>
        </w:tc>
        <w:tc>
          <w:tcPr>
            <w:tcW w:w="1256" w:type="dxa"/>
            <w:noWrap/>
            <w:hideMark/>
          </w:tcPr>
          <w:p w14:paraId="0F22F651"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5</w:t>
            </w:r>
          </w:p>
        </w:tc>
        <w:tc>
          <w:tcPr>
            <w:tcW w:w="2007" w:type="dxa"/>
            <w:noWrap/>
            <w:hideMark/>
          </w:tcPr>
          <w:p w14:paraId="4B502FF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99999 [&gt;0]</w:t>
            </w:r>
          </w:p>
        </w:tc>
        <w:tc>
          <w:tcPr>
            <w:tcW w:w="1374" w:type="dxa"/>
            <w:noWrap/>
            <w:hideMark/>
          </w:tcPr>
          <w:p w14:paraId="5E4C9C20"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3318" w:type="dxa"/>
            <w:noWrap/>
            <w:hideMark/>
          </w:tcPr>
          <w:p w14:paraId="3C0E5476"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Código do Profissional</w:t>
            </w:r>
          </w:p>
        </w:tc>
      </w:tr>
      <w:tr w:rsidR="00B12F44" w:rsidRPr="00FC7071" w14:paraId="54F7A061" w14:textId="77777777" w:rsidTr="00174D02">
        <w:trPr>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6500E9EF" w14:textId="486AFB9A" w:rsidR="00B12F44" w:rsidRPr="00FC7071" w:rsidRDefault="00B12F44" w:rsidP="00623521">
            <w:pPr>
              <w:pStyle w:val="IMGTBLGRF"/>
              <w:rPr>
                <w:rFonts w:eastAsia="Times New Roman"/>
              </w:rPr>
            </w:pPr>
          </w:p>
        </w:tc>
        <w:tc>
          <w:tcPr>
            <w:tcW w:w="1750" w:type="dxa"/>
            <w:noWrap/>
            <w:hideMark/>
          </w:tcPr>
          <w:p w14:paraId="6F1B5308"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om_usu</w:t>
            </w:r>
          </w:p>
        </w:tc>
        <w:tc>
          <w:tcPr>
            <w:tcW w:w="1256" w:type="dxa"/>
            <w:noWrap/>
            <w:hideMark/>
          </w:tcPr>
          <w:p w14:paraId="064D589D"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8</w:t>
            </w:r>
          </w:p>
        </w:tc>
        <w:tc>
          <w:tcPr>
            <w:tcW w:w="2007" w:type="dxa"/>
            <w:noWrap/>
            <w:hideMark/>
          </w:tcPr>
          <w:p w14:paraId="604D3881"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diferente de branco]</w:t>
            </w:r>
          </w:p>
        </w:tc>
        <w:tc>
          <w:tcPr>
            <w:tcW w:w="1374" w:type="dxa"/>
            <w:noWrap/>
            <w:hideMark/>
          </w:tcPr>
          <w:p w14:paraId="0D7D92EB"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3318" w:type="dxa"/>
            <w:noWrap/>
            <w:hideMark/>
          </w:tcPr>
          <w:p w14:paraId="257A03FC"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ome de Usuário</w:t>
            </w:r>
          </w:p>
        </w:tc>
      </w:tr>
      <w:tr w:rsidR="00B12F44" w:rsidRPr="00FC7071" w14:paraId="095F7C44"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3AD08E2B" w14:textId="4B431F55" w:rsidR="00B12F44" w:rsidRPr="00FC7071" w:rsidRDefault="00B12F44" w:rsidP="00623521">
            <w:pPr>
              <w:pStyle w:val="IMGTBLGRF"/>
              <w:rPr>
                <w:rFonts w:eastAsia="Times New Roman"/>
              </w:rPr>
            </w:pPr>
          </w:p>
        </w:tc>
        <w:tc>
          <w:tcPr>
            <w:tcW w:w="1750" w:type="dxa"/>
            <w:noWrap/>
            <w:hideMark/>
          </w:tcPr>
          <w:p w14:paraId="6DEAD4CB"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sen_pro</w:t>
            </w:r>
          </w:p>
        </w:tc>
        <w:tc>
          <w:tcPr>
            <w:tcW w:w="1256" w:type="dxa"/>
            <w:noWrap/>
            <w:hideMark/>
          </w:tcPr>
          <w:p w14:paraId="64F2736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10</w:t>
            </w:r>
          </w:p>
        </w:tc>
        <w:tc>
          <w:tcPr>
            <w:tcW w:w="2007" w:type="dxa"/>
            <w:noWrap/>
            <w:hideMark/>
          </w:tcPr>
          <w:p w14:paraId="4441C913"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diferente de branco]</w:t>
            </w:r>
          </w:p>
        </w:tc>
        <w:tc>
          <w:tcPr>
            <w:tcW w:w="1374" w:type="dxa"/>
            <w:noWrap/>
            <w:hideMark/>
          </w:tcPr>
          <w:p w14:paraId="2ACBC082"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3318" w:type="dxa"/>
            <w:noWrap/>
            <w:hideMark/>
          </w:tcPr>
          <w:p w14:paraId="65A51690"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Senha do Usuário</w:t>
            </w:r>
          </w:p>
        </w:tc>
      </w:tr>
      <w:tr w:rsidR="00B12F44" w:rsidRPr="00FC7071" w14:paraId="6DD12FF1" w14:textId="77777777" w:rsidTr="00174D02">
        <w:trPr>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2F2EEA09" w14:textId="6915D84B" w:rsidR="00B12F44" w:rsidRPr="00FC7071" w:rsidRDefault="00B12F44" w:rsidP="00623521">
            <w:pPr>
              <w:pStyle w:val="IMGTBLGRF"/>
              <w:rPr>
                <w:rFonts w:eastAsia="Times New Roman"/>
              </w:rPr>
            </w:pPr>
          </w:p>
        </w:tc>
        <w:tc>
          <w:tcPr>
            <w:tcW w:w="1750" w:type="dxa"/>
            <w:noWrap/>
            <w:hideMark/>
          </w:tcPr>
          <w:p w14:paraId="35D530FD"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um_rg_pro</w:t>
            </w:r>
          </w:p>
        </w:tc>
        <w:tc>
          <w:tcPr>
            <w:tcW w:w="1256" w:type="dxa"/>
            <w:noWrap/>
            <w:hideMark/>
          </w:tcPr>
          <w:p w14:paraId="4EC52BF5"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9</w:t>
            </w:r>
          </w:p>
        </w:tc>
        <w:tc>
          <w:tcPr>
            <w:tcW w:w="2007" w:type="dxa"/>
            <w:noWrap/>
            <w:hideMark/>
          </w:tcPr>
          <w:p w14:paraId="7D342BDE"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99.999.999-9 [&gt;0]</w:t>
            </w:r>
          </w:p>
        </w:tc>
        <w:tc>
          <w:tcPr>
            <w:tcW w:w="1374" w:type="dxa"/>
            <w:noWrap/>
            <w:hideMark/>
          </w:tcPr>
          <w:p w14:paraId="5583E9FE"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Inteiro</w:t>
            </w:r>
          </w:p>
        </w:tc>
        <w:tc>
          <w:tcPr>
            <w:tcW w:w="3318" w:type="dxa"/>
            <w:noWrap/>
            <w:hideMark/>
          </w:tcPr>
          <w:p w14:paraId="40B4A956"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úmero do RG do Profissional</w:t>
            </w:r>
          </w:p>
        </w:tc>
      </w:tr>
      <w:tr w:rsidR="00B12F44" w:rsidRPr="00FC7071" w14:paraId="5A6F4E4A"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0D291961" w14:textId="06179BFA" w:rsidR="00B12F44" w:rsidRPr="00FC7071" w:rsidRDefault="00B12F44" w:rsidP="00623521">
            <w:pPr>
              <w:pStyle w:val="IMGTBLGRF"/>
              <w:rPr>
                <w:rFonts w:eastAsia="Times New Roman"/>
              </w:rPr>
            </w:pPr>
          </w:p>
        </w:tc>
        <w:tc>
          <w:tcPr>
            <w:tcW w:w="1750" w:type="dxa"/>
            <w:noWrap/>
            <w:hideMark/>
          </w:tcPr>
          <w:p w14:paraId="7CBF563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num_cre</w:t>
            </w:r>
          </w:p>
        </w:tc>
        <w:tc>
          <w:tcPr>
            <w:tcW w:w="1256" w:type="dxa"/>
            <w:noWrap/>
            <w:hideMark/>
          </w:tcPr>
          <w:p w14:paraId="535B2364"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6</w:t>
            </w:r>
          </w:p>
        </w:tc>
        <w:tc>
          <w:tcPr>
            <w:tcW w:w="2007" w:type="dxa"/>
            <w:noWrap/>
            <w:hideMark/>
          </w:tcPr>
          <w:p w14:paraId="6A69A22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999999 [&gt;0]</w:t>
            </w:r>
          </w:p>
        </w:tc>
        <w:tc>
          <w:tcPr>
            <w:tcW w:w="1374" w:type="dxa"/>
            <w:noWrap/>
            <w:hideMark/>
          </w:tcPr>
          <w:p w14:paraId="717E5814"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3318" w:type="dxa"/>
            <w:noWrap/>
            <w:hideMark/>
          </w:tcPr>
          <w:p w14:paraId="1705F406"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Código Crefito</w:t>
            </w:r>
          </w:p>
        </w:tc>
      </w:tr>
      <w:tr w:rsidR="00B12F44" w:rsidRPr="00FC7071" w14:paraId="734FE07B" w14:textId="77777777" w:rsidTr="00174D02">
        <w:trPr>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7B1B4AFD" w14:textId="52C77A6B" w:rsidR="00B12F44" w:rsidRPr="00FC7071" w:rsidRDefault="00B12F44" w:rsidP="00623521">
            <w:pPr>
              <w:pStyle w:val="IMGTBLGRF"/>
              <w:rPr>
                <w:rFonts w:eastAsia="Times New Roman"/>
              </w:rPr>
            </w:pPr>
          </w:p>
        </w:tc>
        <w:tc>
          <w:tcPr>
            <w:tcW w:w="1750" w:type="dxa"/>
            <w:noWrap/>
            <w:hideMark/>
          </w:tcPr>
          <w:p w14:paraId="6118D181"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om_pro</w:t>
            </w:r>
          </w:p>
        </w:tc>
        <w:tc>
          <w:tcPr>
            <w:tcW w:w="1256" w:type="dxa"/>
            <w:noWrap/>
            <w:hideMark/>
          </w:tcPr>
          <w:p w14:paraId="102A3CF9"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40</w:t>
            </w:r>
          </w:p>
        </w:tc>
        <w:tc>
          <w:tcPr>
            <w:tcW w:w="2007" w:type="dxa"/>
            <w:noWrap/>
            <w:hideMark/>
          </w:tcPr>
          <w:p w14:paraId="3F71E0A4"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diferente de branco]</w:t>
            </w:r>
          </w:p>
        </w:tc>
        <w:tc>
          <w:tcPr>
            <w:tcW w:w="1374" w:type="dxa"/>
            <w:noWrap/>
            <w:hideMark/>
          </w:tcPr>
          <w:p w14:paraId="0EC3D8A9"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3318" w:type="dxa"/>
            <w:noWrap/>
            <w:hideMark/>
          </w:tcPr>
          <w:p w14:paraId="0A5B8026"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Nome do Profissional</w:t>
            </w:r>
          </w:p>
        </w:tc>
      </w:tr>
      <w:tr w:rsidR="00B12F44" w:rsidRPr="00FC7071" w14:paraId="70207F0B"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5A63D51B" w14:textId="49B04857" w:rsidR="00B12F44" w:rsidRPr="00FC7071" w:rsidRDefault="00B12F44" w:rsidP="00623521">
            <w:pPr>
              <w:pStyle w:val="IMGTBLGRF"/>
              <w:rPr>
                <w:rFonts w:eastAsia="Times New Roman"/>
              </w:rPr>
            </w:pPr>
          </w:p>
        </w:tc>
        <w:tc>
          <w:tcPr>
            <w:tcW w:w="1750" w:type="dxa"/>
            <w:noWrap/>
            <w:hideMark/>
          </w:tcPr>
          <w:p w14:paraId="42F3418D"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dat_nasc_pro</w:t>
            </w:r>
          </w:p>
        </w:tc>
        <w:tc>
          <w:tcPr>
            <w:tcW w:w="1256" w:type="dxa"/>
            <w:noWrap/>
            <w:hideMark/>
          </w:tcPr>
          <w:p w14:paraId="0926A8C6"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8</w:t>
            </w:r>
          </w:p>
        </w:tc>
        <w:tc>
          <w:tcPr>
            <w:tcW w:w="2007" w:type="dxa"/>
            <w:noWrap/>
            <w:hideMark/>
          </w:tcPr>
          <w:p w14:paraId="2B2572A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99/99/9999</w:t>
            </w:r>
          </w:p>
        </w:tc>
        <w:tc>
          <w:tcPr>
            <w:tcW w:w="1374" w:type="dxa"/>
            <w:noWrap/>
            <w:hideMark/>
          </w:tcPr>
          <w:p w14:paraId="56ABFF0E"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Data</w:t>
            </w:r>
          </w:p>
        </w:tc>
        <w:tc>
          <w:tcPr>
            <w:tcW w:w="3318" w:type="dxa"/>
            <w:noWrap/>
            <w:hideMark/>
          </w:tcPr>
          <w:p w14:paraId="1F649122"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Data de Nascimento do Profissional</w:t>
            </w:r>
          </w:p>
        </w:tc>
      </w:tr>
      <w:tr w:rsidR="00B12F44" w:rsidRPr="00FC7071" w14:paraId="7CA5405C" w14:textId="77777777" w:rsidTr="00174D02">
        <w:trPr>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29B6C3F5" w14:textId="0AD419E9" w:rsidR="00B12F44" w:rsidRPr="00FC7071" w:rsidRDefault="00B12F44" w:rsidP="00623521">
            <w:pPr>
              <w:pStyle w:val="IMGTBLGRF"/>
              <w:rPr>
                <w:rFonts w:eastAsia="Times New Roman"/>
              </w:rPr>
            </w:pPr>
          </w:p>
        </w:tc>
        <w:tc>
          <w:tcPr>
            <w:tcW w:w="1750" w:type="dxa"/>
            <w:noWrap/>
            <w:hideMark/>
          </w:tcPr>
          <w:p w14:paraId="63884453"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gen_pro</w:t>
            </w:r>
          </w:p>
        </w:tc>
        <w:tc>
          <w:tcPr>
            <w:tcW w:w="1256" w:type="dxa"/>
            <w:noWrap/>
            <w:hideMark/>
          </w:tcPr>
          <w:p w14:paraId="7DB21870"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1</w:t>
            </w:r>
          </w:p>
        </w:tc>
        <w:tc>
          <w:tcPr>
            <w:tcW w:w="2007" w:type="dxa"/>
            <w:noWrap/>
            <w:hideMark/>
          </w:tcPr>
          <w:p w14:paraId="34607D4B"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0 ou 1</w:t>
            </w:r>
          </w:p>
        </w:tc>
        <w:tc>
          <w:tcPr>
            <w:tcW w:w="1374" w:type="dxa"/>
            <w:noWrap/>
            <w:hideMark/>
          </w:tcPr>
          <w:p w14:paraId="74B382C8"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Binário</w:t>
            </w:r>
          </w:p>
        </w:tc>
        <w:tc>
          <w:tcPr>
            <w:tcW w:w="3318" w:type="dxa"/>
            <w:noWrap/>
            <w:hideMark/>
          </w:tcPr>
          <w:p w14:paraId="25AD1903"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Gênero do Profissional</w:t>
            </w:r>
          </w:p>
        </w:tc>
      </w:tr>
      <w:tr w:rsidR="00B12F44" w:rsidRPr="00FC7071" w14:paraId="67179031"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6AA2F312" w14:textId="05F2AD21" w:rsidR="00B12F44" w:rsidRPr="00FC7071" w:rsidRDefault="00B12F44" w:rsidP="00623521">
            <w:pPr>
              <w:pStyle w:val="IMGTBLGRF"/>
              <w:rPr>
                <w:rFonts w:eastAsia="Times New Roman"/>
              </w:rPr>
            </w:pPr>
          </w:p>
        </w:tc>
        <w:tc>
          <w:tcPr>
            <w:tcW w:w="1750" w:type="dxa"/>
            <w:noWrap/>
            <w:hideMark/>
          </w:tcPr>
          <w:p w14:paraId="0853D7E1"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tel_pro</w:t>
            </w:r>
          </w:p>
        </w:tc>
        <w:tc>
          <w:tcPr>
            <w:tcW w:w="1256" w:type="dxa"/>
            <w:noWrap/>
            <w:hideMark/>
          </w:tcPr>
          <w:p w14:paraId="138D7A27"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11</w:t>
            </w:r>
          </w:p>
        </w:tc>
        <w:tc>
          <w:tcPr>
            <w:tcW w:w="2007" w:type="dxa"/>
            <w:noWrap/>
            <w:hideMark/>
          </w:tcPr>
          <w:p w14:paraId="3593F27A"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99) 99999-9999 [&gt;0]</w:t>
            </w:r>
          </w:p>
        </w:tc>
        <w:tc>
          <w:tcPr>
            <w:tcW w:w="1374" w:type="dxa"/>
            <w:noWrap/>
            <w:hideMark/>
          </w:tcPr>
          <w:p w14:paraId="07C9F0AA"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Inteiro</w:t>
            </w:r>
          </w:p>
        </w:tc>
        <w:tc>
          <w:tcPr>
            <w:tcW w:w="3318" w:type="dxa"/>
            <w:noWrap/>
            <w:hideMark/>
          </w:tcPr>
          <w:p w14:paraId="69226207"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Telefone do Profissional</w:t>
            </w:r>
          </w:p>
        </w:tc>
      </w:tr>
      <w:tr w:rsidR="00B12F44" w:rsidRPr="00FC7071" w14:paraId="50677A38" w14:textId="77777777" w:rsidTr="00174D02">
        <w:trPr>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0E0385FD" w14:textId="49E88848" w:rsidR="00B12F44" w:rsidRPr="00FC7071" w:rsidRDefault="00B12F44" w:rsidP="00623521">
            <w:pPr>
              <w:pStyle w:val="IMGTBLGRF"/>
              <w:rPr>
                <w:rFonts w:eastAsia="Times New Roman"/>
              </w:rPr>
            </w:pPr>
          </w:p>
        </w:tc>
        <w:tc>
          <w:tcPr>
            <w:tcW w:w="1750" w:type="dxa"/>
            <w:noWrap/>
            <w:hideMark/>
          </w:tcPr>
          <w:p w14:paraId="3837FAC0"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end_pro</w:t>
            </w:r>
          </w:p>
        </w:tc>
        <w:tc>
          <w:tcPr>
            <w:tcW w:w="1256" w:type="dxa"/>
            <w:noWrap/>
            <w:hideMark/>
          </w:tcPr>
          <w:p w14:paraId="569B684C"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250</w:t>
            </w:r>
          </w:p>
        </w:tc>
        <w:tc>
          <w:tcPr>
            <w:tcW w:w="2007" w:type="dxa"/>
            <w:noWrap/>
            <w:hideMark/>
          </w:tcPr>
          <w:p w14:paraId="22FD0F91"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diferente de branco]</w:t>
            </w:r>
          </w:p>
        </w:tc>
        <w:tc>
          <w:tcPr>
            <w:tcW w:w="1374" w:type="dxa"/>
            <w:noWrap/>
            <w:hideMark/>
          </w:tcPr>
          <w:p w14:paraId="614AECFD"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Texto</w:t>
            </w:r>
          </w:p>
        </w:tc>
        <w:tc>
          <w:tcPr>
            <w:tcW w:w="3318" w:type="dxa"/>
            <w:noWrap/>
            <w:hideMark/>
          </w:tcPr>
          <w:p w14:paraId="12729269" w14:textId="77777777" w:rsidR="00B12F44" w:rsidRPr="00FC7071" w:rsidRDefault="00B12F44" w:rsidP="00623521">
            <w:pPr>
              <w:pStyle w:val="IMGTBLGRF"/>
              <w:cnfStyle w:val="000000000000" w:firstRow="0" w:lastRow="0" w:firstColumn="0" w:lastColumn="0" w:oddVBand="0" w:evenVBand="0" w:oddHBand="0" w:evenHBand="0" w:firstRowFirstColumn="0" w:firstRowLastColumn="0" w:lastRowFirstColumn="0" w:lastRowLastColumn="0"/>
            </w:pPr>
            <w:r w:rsidRPr="00FC7071">
              <w:t>Endereço do Profissional</w:t>
            </w:r>
          </w:p>
        </w:tc>
      </w:tr>
      <w:tr w:rsidR="00B12F44" w:rsidRPr="00FC7071" w14:paraId="7FF29FD4" w14:textId="77777777" w:rsidTr="00174D02">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73" w:type="dxa"/>
            <w:noWrap/>
            <w:hideMark/>
          </w:tcPr>
          <w:p w14:paraId="2CC89967" w14:textId="78C0FBF5" w:rsidR="00B12F44" w:rsidRPr="00FC7071" w:rsidRDefault="00B12F44" w:rsidP="00623521">
            <w:pPr>
              <w:pStyle w:val="IMGTBLGRF"/>
              <w:rPr>
                <w:rFonts w:eastAsia="Times New Roman"/>
              </w:rPr>
            </w:pPr>
          </w:p>
        </w:tc>
        <w:tc>
          <w:tcPr>
            <w:tcW w:w="1750" w:type="dxa"/>
            <w:noWrap/>
            <w:hideMark/>
          </w:tcPr>
          <w:p w14:paraId="26B1BCD7"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email_pro</w:t>
            </w:r>
          </w:p>
        </w:tc>
        <w:tc>
          <w:tcPr>
            <w:tcW w:w="1256" w:type="dxa"/>
            <w:noWrap/>
            <w:hideMark/>
          </w:tcPr>
          <w:p w14:paraId="0BA6555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50</w:t>
            </w:r>
          </w:p>
        </w:tc>
        <w:tc>
          <w:tcPr>
            <w:tcW w:w="2007" w:type="dxa"/>
            <w:noWrap/>
            <w:hideMark/>
          </w:tcPr>
          <w:p w14:paraId="07244D76"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diferente de branco]</w:t>
            </w:r>
          </w:p>
        </w:tc>
        <w:tc>
          <w:tcPr>
            <w:tcW w:w="1374" w:type="dxa"/>
            <w:noWrap/>
            <w:hideMark/>
          </w:tcPr>
          <w:p w14:paraId="16BC6875"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Texto</w:t>
            </w:r>
          </w:p>
        </w:tc>
        <w:tc>
          <w:tcPr>
            <w:tcW w:w="3318" w:type="dxa"/>
            <w:noWrap/>
            <w:hideMark/>
          </w:tcPr>
          <w:p w14:paraId="55001A02" w14:textId="77777777" w:rsidR="00B12F44" w:rsidRPr="00FC7071" w:rsidRDefault="00B12F44" w:rsidP="00623521">
            <w:pPr>
              <w:pStyle w:val="IMGTBLGRF"/>
              <w:cnfStyle w:val="000000100000" w:firstRow="0" w:lastRow="0" w:firstColumn="0" w:lastColumn="0" w:oddVBand="0" w:evenVBand="0" w:oddHBand="1" w:evenHBand="0" w:firstRowFirstColumn="0" w:firstRowLastColumn="0" w:lastRowFirstColumn="0" w:lastRowLastColumn="0"/>
            </w:pPr>
            <w:r w:rsidRPr="00FC7071">
              <w:t>E-mail do Profissional</w:t>
            </w:r>
          </w:p>
        </w:tc>
      </w:tr>
    </w:tbl>
    <w:p w14:paraId="3910F6B6" w14:textId="1C8C8522" w:rsidR="0064286A" w:rsidRPr="0064286A" w:rsidRDefault="00DB5F6A" w:rsidP="00DB5F6A">
      <w:pPr>
        <w:pStyle w:val="Fonte"/>
      </w:pPr>
      <w:r>
        <w:t>Fonte: Elaboração própria</w:t>
      </w:r>
    </w:p>
    <w:p w14:paraId="19E8F9E3" w14:textId="1B6A5B23" w:rsidR="00D02D5F" w:rsidRDefault="00D02D5F" w:rsidP="00763E14">
      <w:pPr>
        <w:pStyle w:val="CORPO"/>
        <w:rPr>
          <w:lang w:eastAsia="pt-BR"/>
        </w:rPr>
      </w:pPr>
    </w:p>
    <w:p w14:paraId="5A370AC8" w14:textId="77777777" w:rsidR="00D02D5F" w:rsidRDefault="00D02D5F">
      <w:pPr>
        <w:spacing w:after="200" w:line="276" w:lineRule="auto"/>
        <w:rPr>
          <w:lang w:eastAsia="pt-BR"/>
        </w:rPr>
      </w:pPr>
      <w:r>
        <w:rPr>
          <w:lang w:eastAsia="pt-BR"/>
        </w:rPr>
        <w:br w:type="page"/>
      </w:r>
    </w:p>
    <w:p w14:paraId="216E457A" w14:textId="77777777" w:rsidR="00D02D5F" w:rsidRDefault="00D02D5F" w:rsidP="00763E14">
      <w:pPr>
        <w:pStyle w:val="CORPO"/>
        <w:rPr>
          <w:lang w:eastAsia="pt-BR"/>
        </w:rPr>
        <w:sectPr w:rsidR="00D02D5F" w:rsidSect="00515575">
          <w:pgSz w:w="11906" w:h="16838"/>
          <w:pgMar w:top="1701" w:right="1134" w:bottom="1134" w:left="1701" w:header="1134" w:footer="709" w:gutter="0"/>
          <w:cols w:space="708"/>
          <w:docGrid w:linePitch="360"/>
        </w:sectPr>
      </w:pPr>
    </w:p>
    <w:p w14:paraId="061F0CE3" w14:textId="77777777" w:rsidR="00C33943" w:rsidRDefault="00C33943" w:rsidP="00C33943">
      <w:pPr>
        <w:pStyle w:val="Ttulo2"/>
      </w:pPr>
      <w:bookmarkStart w:id="71" w:name="_Toc111845375"/>
      <w:r w:rsidRPr="00946AD7">
        <w:lastRenderedPageBreak/>
        <w:t>Dicionário de Dados</w:t>
      </w:r>
      <w:bookmarkEnd w:id="71"/>
    </w:p>
    <w:p w14:paraId="233FB141" w14:textId="5CEF9C73" w:rsidR="00543C63" w:rsidRDefault="00543C63" w:rsidP="00543C63">
      <w:pPr>
        <w:pStyle w:val="Legenda"/>
        <w:keepNext/>
      </w:pPr>
      <w:r>
        <w:t xml:space="preserve">Quadro </w:t>
      </w:r>
      <w:r>
        <w:fldChar w:fldCharType="begin"/>
      </w:r>
      <w:r>
        <w:instrText xml:space="preserve"> SEQ Quadro \* ARABIC </w:instrText>
      </w:r>
      <w:r>
        <w:fldChar w:fldCharType="separate"/>
      </w:r>
      <w:r w:rsidR="001472C6">
        <w:rPr>
          <w:noProof/>
        </w:rPr>
        <w:t>3</w:t>
      </w:r>
      <w:r>
        <w:fldChar w:fldCharType="end"/>
      </w:r>
      <w:r>
        <w:t xml:space="preserve"> - </w:t>
      </w:r>
      <w:r w:rsidRPr="007A24B8">
        <w:t>Dicionário de dados</w:t>
      </w:r>
    </w:p>
    <w:p w14:paraId="256EE10A" w14:textId="5587C347" w:rsidR="009A127E" w:rsidRDefault="009A127E" w:rsidP="009A127E">
      <w:pPr>
        <w:pStyle w:val="IMGTBLGRF"/>
      </w:pPr>
      <w:r w:rsidRPr="009A127E">
        <w:drawing>
          <wp:inline distT="0" distB="0" distL="0" distR="0" wp14:anchorId="28B42A44" wp14:editId="792513F3">
            <wp:extent cx="9527540" cy="3945598"/>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546427" cy="3953420"/>
                    </a:xfrm>
                    <a:prstGeom prst="rect">
                      <a:avLst/>
                    </a:prstGeom>
                    <a:noFill/>
                    <a:ln>
                      <a:noFill/>
                    </a:ln>
                  </pic:spPr>
                </pic:pic>
              </a:graphicData>
            </a:graphic>
          </wp:inline>
        </w:drawing>
      </w:r>
    </w:p>
    <w:p w14:paraId="6B29EF69" w14:textId="62E89B43" w:rsidR="00263F3E" w:rsidRPr="00263F3E" w:rsidRDefault="00263F3E" w:rsidP="00263F3E">
      <w:pPr>
        <w:pStyle w:val="Fonte"/>
        <w:jc w:val="both"/>
      </w:pPr>
      <w:r>
        <w:t xml:space="preserve">Fonte: </w:t>
      </w:r>
      <w:r w:rsidRPr="00033F61">
        <w:t>Elaboração própria.</w:t>
      </w:r>
    </w:p>
    <w:p w14:paraId="2C2B0F7C" w14:textId="77777777" w:rsidR="00676677" w:rsidRDefault="00676677" w:rsidP="003135E0">
      <w:pPr>
        <w:pStyle w:val="Ttulo1"/>
        <w:sectPr w:rsidR="00676677" w:rsidSect="00D02D5F">
          <w:pgSz w:w="16838" w:h="11906" w:orient="landscape"/>
          <w:pgMar w:top="1701" w:right="1701" w:bottom="1134" w:left="1134" w:header="1134" w:footer="709" w:gutter="0"/>
          <w:cols w:space="708"/>
          <w:docGrid w:linePitch="360"/>
        </w:sectPr>
      </w:pPr>
    </w:p>
    <w:p w14:paraId="1D5AEC72" w14:textId="13722C6E" w:rsidR="009A127E" w:rsidRDefault="008B2CE0" w:rsidP="009E3AB5">
      <w:pPr>
        <w:pStyle w:val="Ttulo2"/>
      </w:pPr>
      <w:bookmarkStart w:id="72" w:name="_Toc111845376"/>
      <w:r w:rsidRPr="00DD4BDA">
        <w:lastRenderedPageBreak/>
        <w:t>Ambiente de Desenvolvimento</w:t>
      </w:r>
      <w:bookmarkEnd w:id="72"/>
    </w:p>
    <w:p w14:paraId="10F6965F" w14:textId="0E1EDF9B" w:rsidR="009A127E" w:rsidRDefault="009E3AB5" w:rsidP="00A508BE">
      <w:pPr>
        <w:pStyle w:val="CORPO"/>
      </w:pPr>
      <w:r w:rsidRPr="009E3AB5">
        <w:t xml:space="preserve">Com relação aos softwares empregados no projeto será definido aqueles que se enquadram na proposta, estudando as vantagens e particularidades, avaliando assim a viabilidade de se empregar as seguintes IDE (Ambiente de Desenvolvimento Integrado): Arduino, Android Studio, MIT App Inventor e Unity; além dos seguintes BD (Banco de Dados): </w:t>
      </w:r>
      <w:proofErr w:type="spellStart"/>
      <w:r w:rsidRPr="009E3AB5">
        <w:t>SQLite</w:t>
      </w:r>
      <w:proofErr w:type="spellEnd"/>
      <w:r w:rsidRPr="009E3AB5">
        <w:t xml:space="preserve"> e </w:t>
      </w:r>
      <w:proofErr w:type="spellStart"/>
      <w:r w:rsidRPr="009E3AB5">
        <w:t>Realm</w:t>
      </w:r>
      <w:proofErr w:type="spellEnd"/>
      <w:r w:rsidRPr="009E3AB5">
        <w:t>.</w:t>
      </w:r>
    </w:p>
    <w:p w14:paraId="54670BE4" w14:textId="2A73F544" w:rsidR="00750A95" w:rsidRDefault="00A508BE" w:rsidP="00E31108">
      <w:pPr>
        <w:pStyle w:val="Ttulo3"/>
      </w:pPr>
      <w:bookmarkStart w:id="73" w:name="_Toc111845377"/>
      <w:r>
        <w:t>IDE -</w:t>
      </w:r>
      <w:r w:rsidRPr="00762C11">
        <w:t xml:space="preserve"> Ambiente de Desenvolvimento Integrado</w:t>
      </w:r>
      <w:bookmarkEnd w:id="73"/>
    </w:p>
    <w:p w14:paraId="338361CE" w14:textId="29AEC01E" w:rsidR="00E31108" w:rsidRDefault="00E31108" w:rsidP="005004E7">
      <w:pPr>
        <w:pStyle w:val="Ttulo4"/>
      </w:pPr>
      <w:r>
        <w:t>Arduino</w:t>
      </w:r>
    </w:p>
    <w:p w14:paraId="022D98B3" w14:textId="140E36AD" w:rsidR="007173AD" w:rsidRDefault="007173AD" w:rsidP="007173AD">
      <w:pPr>
        <w:pStyle w:val="Legenda"/>
        <w:keepNext/>
      </w:pPr>
      <w:r>
        <w:t xml:space="preserve">Figura </w:t>
      </w:r>
      <w:r>
        <w:fldChar w:fldCharType="begin"/>
      </w:r>
      <w:r>
        <w:instrText xml:space="preserve"> SEQ Figura \* ARABIC </w:instrText>
      </w:r>
      <w:r>
        <w:fldChar w:fldCharType="separate"/>
      </w:r>
      <w:r w:rsidR="001472C6">
        <w:rPr>
          <w:noProof/>
        </w:rPr>
        <w:t>57</w:t>
      </w:r>
      <w:r>
        <w:fldChar w:fldCharType="end"/>
      </w:r>
      <w:r>
        <w:t xml:space="preserve"> - </w:t>
      </w:r>
      <w:r w:rsidRPr="00417A3A">
        <w:t>Logo Arduino</w:t>
      </w:r>
    </w:p>
    <w:p w14:paraId="4142476E" w14:textId="77777777" w:rsidR="00E31108" w:rsidRDefault="005004E7" w:rsidP="005004E7">
      <w:pPr>
        <w:pStyle w:val="IMGTBLGRF"/>
      </w:pPr>
      <w:r>
        <w:drawing>
          <wp:inline distT="0" distB="0" distL="0" distR="0" wp14:anchorId="172E44CA" wp14:editId="546A7F21">
            <wp:extent cx="1383665" cy="1383665"/>
            <wp:effectExtent l="0" t="0" r="698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83665" cy="1383665"/>
                    </a:xfrm>
                    <a:prstGeom prst="rect">
                      <a:avLst/>
                    </a:prstGeom>
                    <a:noFill/>
                  </pic:spPr>
                </pic:pic>
              </a:graphicData>
            </a:graphic>
          </wp:inline>
        </w:drawing>
      </w:r>
    </w:p>
    <w:p w14:paraId="2F4D1495" w14:textId="57AEC208" w:rsidR="0034058B" w:rsidRPr="0034058B" w:rsidRDefault="0034058B" w:rsidP="0034058B">
      <w:pPr>
        <w:pStyle w:val="Fonte"/>
      </w:pPr>
      <w:r>
        <w:rPr>
          <w:rFonts w:cs="Arial"/>
          <w:szCs w:val="20"/>
        </w:rPr>
        <w:t xml:space="preserve">Fonte: </w:t>
      </w:r>
      <w:r w:rsidRPr="007D3894">
        <w:rPr>
          <w:rFonts w:cs="Arial"/>
          <w:szCs w:val="20"/>
        </w:rPr>
        <w:t>ARDUINO. 5 fev. 2018. Disponível em: &lt;</w:t>
      </w:r>
      <w:hyperlink r:id="rId109" w:history="1">
        <w:r w:rsidRPr="007D3894">
          <w:rPr>
            <w:rStyle w:val="Hyperlink"/>
            <w:rFonts w:cs="Arial"/>
            <w:color w:val="auto"/>
            <w:szCs w:val="20"/>
            <w:u w:val="none"/>
          </w:rPr>
          <w:t>https://www.arduino.cc/en/Guide/Introduction</w:t>
        </w:r>
      </w:hyperlink>
      <w:r w:rsidRPr="007D3894">
        <w:rPr>
          <w:rFonts w:cs="Arial"/>
          <w:szCs w:val="20"/>
        </w:rPr>
        <w:t>&gt;. Acesso em: 20 abr. 2022.</w:t>
      </w:r>
    </w:p>
    <w:p w14:paraId="7111CABB" w14:textId="77777777" w:rsidR="0034058B" w:rsidRDefault="0034058B" w:rsidP="0034058B">
      <w:pPr>
        <w:pStyle w:val="Fonte"/>
      </w:pPr>
    </w:p>
    <w:p w14:paraId="07433957" w14:textId="77777777" w:rsidR="00FA6FF9" w:rsidRDefault="00FA6FF9" w:rsidP="00FA6FF9">
      <w:pPr>
        <w:pStyle w:val="CORPO"/>
      </w:pPr>
      <w:r w:rsidRPr="00811F4C">
        <w:t xml:space="preserve">O Software Arduino </w:t>
      </w:r>
      <w:r w:rsidRPr="009022AF">
        <w:t xml:space="preserve">(IDE) </w:t>
      </w:r>
      <w:r>
        <w:t>possuí</w:t>
      </w:r>
      <w:r w:rsidRPr="00811F4C">
        <w:t xml:space="preserve"> código aberto </w:t>
      </w:r>
      <w:r>
        <w:t>que é baseado em C++</w:t>
      </w:r>
      <w:r w:rsidRPr="00811F4C">
        <w:t xml:space="preserve"> facilita a gravação de código e o upload para a placa. </w:t>
      </w:r>
      <w:r>
        <w:t>Sua principal vantagem reside no firmware atrelado ao ambiente de programação para implementação em linguagem de alto nível da programação voltados aos diferentes modelos de placas e microcontroladores empregados.</w:t>
      </w:r>
      <w:r w:rsidRPr="00811F4C">
        <w:t xml:space="preserve"> Este software pode ser usado com qualquer placa Arduino</w:t>
      </w:r>
      <w:r>
        <w:t xml:space="preserve">, além de contar com várias bibliotecas </w:t>
      </w:r>
      <w:r w:rsidRPr="0020554D">
        <w:t>suporta</w:t>
      </w:r>
      <w:r>
        <w:t>ndo diversos</w:t>
      </w:r>
      <w:r w:rsidRPr="0020554D">
        <w:t xml:space="preserve"> dispositivos eletrônicos</w:t>
      </w:r>
      <w:r>
        <w:t xml:space="preserve"> ou periféricos</w:t>
      </w:r>
      <w:r w:rsidRPr="00764582">
        <w:rPr>
          <w:rStyle w:val="Refdenotaderodap"/>
        </w:rPr>
        <w:footnoteReference w:id="29"/>
      </w:r>
      <w:r>
        <w:t xml:space="preserve">. </w:t>
      </w:r>
    </w:p>
    <w:p w14:paraId="40A908EB" w14:textId="530DDBF0" w:rsidR="0034058B" w:rsidRDefault="00FC75A5" w:rsidP="00FC75A5">
      <w:pPr>
        <w:pStyle w:val="Ttulo4"/>
        <w:rPr>
          <w:lang w:eastAsia="pt-BR"/>
        </w:rPr>
      </w:pPr>
      <w:r w:rsidRPr="00281515">
        <w:t>Android Studio</w:t>
      </w:r>
    </w:p>
    <w:p w14:paraId="3ECFF07E" w14:textId="77777777" w:rsidR="00322B1C" w:rsidRDefault="00322B1C" w:rsidP="0034058B">
      <w:pPr>
        <w:pStyle w:val="CORPO"/>
        <w:rPr>
          <w:lang w:eastAsia="pt-BR"/>
        </w:rPr>
      </w:pPr>
    </w:p>
    <w:p w14:paraId="0699DAF4" w14:textId="152C3457" w:rsidR="00CC0262" w:rsidRDefault="00CC0262" w:rsidP="00CC0262">
      <w:pPr>
        <w:pStyle w:val="Legenda"/>
        <w:keepNext/>
      </w:pPr>
      <w:r>
        <w:lastRenderedPageBreak/>
        <w:t xml:space="preserve">Figura </w:t>
      </w:r>
      <w:r>
        <w:fldChar w:fldCharType="begin"/>
      </w:r>
      <w:r>
        <w:instrText xml:space="preserve"> SEQ Figura \* ARABIC </w:instrText>
      </w:r>
      <w:r>
        <w:fldChar w:fldCharType="separate"/>
      </w:r>
      <w:r w:rsidR="001472C6">
        <w:rPr>
          <w:noProof/>
        </w:rPr>
        <w:t>58</w:t>
      </w:r>
      <w:r>
        <w:fldChar w:fldCharType="end"/>
      </w:r>
      <w:r>
        <w:t xml:space="preserve"> - </w:t>
      </w:r>
      <w:r w:rsidRPr="00F82AD3">
        <w:t>Logo Android Studio</w:t>
      </w:r>
    </w:p>
    <w:p w14:paraId="469403CE" w14:textId="77777777" w:rsidR="00FC75A5" w:rsidRDefault="009141E3" w:rsidP="009141E3">
      <w:pPr>
        <w:pStyle w:val="IMGTBLGRF"/>
      </w:pPr>
      <w:r>
        <w:drawing>
          <wp:inline distT="0" distB="0" distL="0" distR="0" wp14:anchorId="0BD10259" wp14:editId="43E0148F">
            <wp:extent cx="1402080" cy="1511935"/>
            <wp:effectExtent l="0" t="0" r="762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02080" cy="1511935"/>
                    </a:xfrm>
                    <a:prstGeom prst="rect">
                      <a:avLst/>
                    </a:prstGeom>
                    <a:noFill/>
                  </pic:spPr>
                </pic:pic>
              </a:graphicData>
            </a:graphic>
          </wp:inline>
        </w:drawing>
      </w:r>
    </w:p>
    <w:p w14:paraId="20219CDA" w14:textId="262764AB" w:rsidR="00C02DCD" w:rsidRPr="00C02DCD" w:rsidRDefault="009A3081" w:rsidP="0009024A">
      <w:pPr>
        <w:pStyle w:val="Fonte"/>
        <w:jc w:val="both"/>
      </w:pPr>
      <w:r>
        <w:t xml:space="preserve">Fonte: </w:t>
      </w:r>
      <w:r w:rsidR="00C02DCD" w:rsidRPr="007D3894">
        <w:t>ANDROID Studio. 17 mai. 2021. Disponível em: &lt;https://developer.android.com/studio/intro?hl=pt&gt;. Acesso em: 20 abr. 2022.</w:t>
      </w:r>
    </w:p>
    <w:p w14:paraId="2B395A16" w14:textId="77777777" w:rsidR="00884BD7" w:rsidRDefault="00884BD7" w:rsidP="00884BD7">
      <w:pPr>
        <w:pStyle w:val="CORPO"/>
      </w:pPr>
      <w:r w:rsidRPr="00FE0E5C">
        <w:t>O Android Studio é o ambiente de desenvolvimento integrado</w:t>
      </w:r>
      <w:r>
        <w:t xml:space="preserve"> </w:t>
      </w:r>
      <w:r w:rsidRPr="00FE0E5C">
        <w:t xml:space="preserve">oficial para o desenvolvimento de aplicativos Android e é baseado no </w:t>
      </w:r>
      <w:proofErr w:type="spellStart"/>
      <w:r w:rsidRPr="00FE0E5C">
        <w:t>IntelliJ</w:t>
      </w:r>
      <w:proofErr w:type="spellEnd"/>
      <w:r w:rsidRPr="00FE0E5C">
        <w:t xml:space="preserve"> IDEA</w:t>
      </w:r>
      <w:r>
        <w:t xml:space="preserve">. Além do editor de código e das ferramentas de desenvolvimento avançado do </w:t>
      </w:r>
      <w:proofErr w:type="spellStart"/>
      <w:r>
        <w:t>IntelliJ</w:t>
      </w:r>
      <w:proofErr w:type="spellEnd"/>
      <w:r>
        <w:t xml:space="preserve">, o Android Studio oferece outros recursos para aumentar a produtividade na criação de aplicativos Android, como: um sistema de cálculo baseado em </w:t>
      </w:r>
      <w:proofErr w:type="spellStart"/>
      <w:r>
        <w:t>Gradle</w:t>
      </w:r>
      <w:proofErr w:type="spellEnd"/>
      <w:r>
        <w:t xml:space="preserve">, um emulador rápido com recursos, um ambiente unificado que possibilita o desenvolvimento para todos os dispositivos Android, a aplicação de alterações para enviar alterações de código e aplicativo em execução sem o aplicativo, modelos de código e integração com GitHub para ajudar a criar recursos comuns de aplicativos e importar exemplos de código, estruturas e ferramentas de teste cheias de possibilidades; ferramentas de </w:t>
      </w:r>
      <w:proofErr w:type="spellStart"/>
      <w:r>
        <w:t>lint</w:t>
      </w:r>
      <w:proofErr w:type="spellEnd"/>
      <w:r>
        <w:t xml:space="preserve"> para detectar problemas de desempenho, usabilidade, compatibilidade com versões, entre outros; compatibilidade com C++ e NDK; e compatibilidade integrada com o Google Cloud Platform , com integração integrada do Google Cloud </w:t>
      </w:r>
      <w:proofErr w:type="spellStart"/>
      <w:r>
        <w:t>Meaging</w:t>
      </w:r>
      <w:proofErr w:type="spellEnd"/>
      <w:r>
        <w:t xml:space="preserve"> e do App </w:t>
      </w:r>
      <w:proofErr w:type="spellStart"/>
      <w:r>
        <w:t>Engine</w:t>
      </w:r>
      <w:proofErr w:type="spellEnd"/>
      <w:r>
        <w:t>. Este ambiente de desenvolvimento Android trabalha com Java</w:t>
      </w:r>
      <w:r w:rsidRPr="00764582">
        <w:rPr>
          <w:rStyle w:val="Refdenotaderodap"/>
        </w:rPr>
        <w:footnoteReference w:id="30"/>
      </w:r>
      <w:r>
        <w:t>.</w:t>
      </w:r>
    </w:p>
    <w:p w14:paraId="643043B7" w14:textId="77777777" w:rsidR="00DE5F00" w:rsidRDefault="00DE5F00" w:rsidP="00DE5F00">
      <w:pPr>
        <w:pStyle w:val="Ttulo4"/>
      </w:pPr>
      <w:r w:rsidRPr="00BD7D98">
        <w:t>MIT App Inventor</w:t>
      </w:r>
    </w:p>
    <w:p w14:paraId="3EEEBADC" w14:textId="2D9EDE10" w:rsidR="00C66035" w:rsidRDefault="00C66035" w:rsidP="00C66035">
      <w:pPr>
        <w:pStyle w:val="Legenda"/>
        <w:keepNext/>
      </w:pPr>
      <w:r>
        <w:t xml:space="preserve">Figura </w:t>
      </w:r>
      <w:r>
        <w:fldChar w:fldCharType="begin"/>
      </w:r>
      <w:r>
        <w:instrText xml:space="preserve"> SEQ Figura \* ARABIC </w:instrText>
      </w:r>
      <w:r>
        <w:fldChar w:fldCharType="separate"/>
      </w:r>
      <w:r w:rsidR="001472C6">
        <w:rPr>
          <w:noProof/>
        </w:rPr>
        <w:t>59</w:t>
      </w:r>
      <w:r>
        <w:fldChar w:fldCharType="end"/>
      </w:r>
      <w:r>
        <w:t xml:space="preserve"> - </w:t>
      </w:r>
      <w:r w:rsidRPr="002738EB">
        <w:t>Logo MIT App Inventor</w:t>
      </w:r>
    </w:p>
    <w:p w14:paraId="6079141E" w14:textId="77777777" w:rsidR="00AD3166" w:rsidRDefault="00983B12" w:rsidP="00983B12">
      <w:pPr>
        <w:pStyle w:val="IMGTBLGRF"/>
      </w:pPr>
      <w:r>
        <w:drawing>
          <wp:inline distT="0" distB="0" distL="0" distR="0" wp14:anchorId="1C632D8D" wp14:editId="304E1B79">
            <wp:extent cx="1487805" cy="148780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487805" cy="1487805"/>
                    </a:xfrm>
                    <a:prstGeom prst="rect">
                      <a:avLst/>
                    </a:prstGeom>
                    <a:noFill/>
                  </pic:spPr>
                </pic:pic>
              </a:graphicData>
            </a:graphic>
          </wp:inline>
        </w:drawing>
      </w:r>
    </w:p>
    <w:p w14:paraId="3DD9C252" w14:textId="761C01CD" w:rsidR="00F43182" w:rsidRPr="00F43182" w:rsidRDefault="00F43182" w:rsidP="00F43182">
      <w:pPr>
        <w:pStyle w:val="Fonte"/>
      </w:pPr>
      <w:r>
        <w:rPr>
          <w:rFonts w:cs="Arial"/>
          <w:szCs w:val="20"/>
        </w:rPr>
        <w:lastRenderedPageBreak/>
        <w:t xml:space="preserve">Fonte: </w:t>
      </w:r>
      <w:r w:rsidRPr="007D3894">
        <w:rPr>
          <w:rFonts w:cs="Arial"/>
          <w:szCs w:val="20"/>
        </w:rPr>
        <w:t>MIT App Inventor. Disponível em: &lt;</w:t>
      </w:r>
      <w:hyperlink r:id="rId112" w:history="1">
        <w:r w:rsidRPr="007D3894">
          <w:rPr>
            <w:rStyle w:val="Hyperlink"/>
            <w:rFonts w:cs="Arial"/>
            <w:color w:val="auto"/>
            <w:szCs w:val="20"/>
            <w:u w:val="none"/>
          </w:rPr>
          <w:t>https://appinventor.mit.edu/about-us</w:t>
        </w:r>
      </w:hyperlink>
      <w:r w:rsidRPr="007D3894">
        <w:rPr>
          <w:rFonts w:cs="Arial"/>
          <w:szCs w:val="20"/>
        </w:rPr>
        <w:t>&gt;. Acesso em: 20 abr. 2022.</w:t>
      </w:r>
    </w:p>
    <w:p w14:paraId="252B278C" w14:textId="77777777" w:rsidR="00FD1983" w:rsidRDefault="00FD1983" w:rsidP="00FD1983">
      <w:pPr>
        <w:pStyle w:val="CORPO"/>
      </w:pPr>
      <w:r w:rsidRPr="004D2FA5">
        <w:t xml:space="preserve">O MIT App Inventor é um ambiente de programação visual intuitivo </w:t>
      </w:r>
      <w:r>
        <w:t>baseado em Java</w:t>
      </w:r>
      <w:r w:rsidRPr="004D2FA5">
        <w:t xml:space="preserve"> que permite que todos</w:t>
      </w:r>
      <w:r>
        <w:t xml:space="preserve">, independentemente da idade ou nível de conhecimento </w:t>
      </w:r>
      <w:r w:rsidRPr="004D2FA5">
        <w:t xml:space="preserve">criem aplicativos totalmente funcionais para telefones Android, iPhones e tablets Android/iOS. Aqueles que são novos no MIT App Inventor podem ter um primeiro aplicativo simples instalado e funcionando em menos de 30 minutos. </w:t>
      </w:r>
      <w:r>
        <w:t>Está</w:t>
      </w:r>
      <w:r w:rsidRPr="004D2FA5">
        <w:t xml:space="preserve"> ferramenta baseada em blocos facilita a criação de aplicativos complexos e de alto impacto em um tempo significativamente menor do que os ambientes de programação tradicionais. O projeto MIT App Inventor busca democratizar o desenvolvimento de software, capacitando todas as pessoas, especialmente os jovens, a passar do consumo de tecnologia para a criação de tecnologia</w:t>
      </w:r>
      <w:r w:rsidRPr="00764582">
        <w:rPr>
          <w:rStyle w:val="Refdenotaderodap"/>
        </w:rPr>
        <w:footnoteReference w:id="31"/>
      </w:r>
      <w:r w:rsidRPr="004D2FA5">
        <w:t>.</w:t>
      </w:r>
    </w:p>
    <w:p w14:paraId="4D216777" w14:textId="77777777" w:rsidR="00D2762C" w:rsidRDefault="0061044B" w:rsidP="0061044B">
      <w:pPr>
        <w:pStyle w:val="Ttulo4"/>
      </w:pPr>
      <w:r w:rsidRPr="00BD7D98">
        <w:t>Unity</w:t>
      </w:r>
    </w:p>
    <w:p w14:paraId="4292E04C" w14:textId="4744655B" w:rsidR="00AD661E" w:rsidRDefault="00AD661E" w:rsidP="00AD661E">
      <w:pPr>
        <w:pStyle w:val="Legenda"/>
        <w:keepNext/>
      </w:pPr>
      <w:r>
        <w:t xml:space="preserve">Figura </w:t>
      </w:r>
      <w:r>
        <w:fldChar w:fldCharType="begin"/>
      </w:r>
      <w:r>
        <w:instrText xml:space="preserve"> SEQ Figura \* ARABIC </w:instrText>
      </w:r>
      <w:r>
        <w:fldChar w:fldCharType="separate"/>
      </w:r>
      <w:r w:rsidR="001472C6">
        <w:rPr>
          <w:noProof/>
        </w:rPr>
        <w:t>60</w:t>
      </w:r>
      <w:r>
        <w:fldChar w:fldCharType="end"/>
      </w:r>
      <w:r>
        <w:t xml:space="preserve"> - </w:t>
      </w:r>
      <w:r w:rsidRPr="003B4A0B">
        <w:t>Logo Unity</w:t>
      </w:r>
    </w:p>
    <w:p w14:paraId="4777110E" w14:textId="77777777" w:rsidR="0061044B" w:rsidRDefault="00D57C9E" w:rsidP="00AD661E">
      <w:pPr>
        <w:pStyle w:val="IMGTBLGRF"/>
      </w:pPr>
      <w:r>
        <w:drawing>
          <wp:inline distT="0" distB="0" distL="0" distR="0" wp14:anchorId="5105A1BB" wp14:editId="7AB74868">
            <wp:extent cx="2432685" cy="883920"/>
            <wp:effectExtent l="0" t="0" r="5715"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432685" cy="883920"/>
                    </a:xfrm>
                    <a:prstGeom prst="rect">
                      <a:avLst/>
                    </a:prstGeom>
                    <a:noFill/>
                  </pic:spPr>
                </pic:pic>
              </a:graphicData>
            </a:graphic>
          </wp:inline>
        </w:drawing>
      </w:r>
    </w:p>
    <w:p w14:paraId="1AAA4178" w14:textId="62C49066" w:rsidR="00E432F1" w:rsidRPr="00E432F1" w:rsidRDefault="00E432F1" w:rsidP="00E432F1">
      <w:pPr>
        <w:pStyle w:val="Fonte"/>
      </w:pPr>
      <w:r>
        <w:t xml:space="preserve">Fonte: </w:t>
      </w:r>
      <w:r w:rsidRPr="00C21097">
        <w:t>UNITY. Disponível em: &lt;https://unity.com/pt/products/unity-platform&gt;. Acesso em: 20 abr. 2022.</w:t>
      </w:r>
    </w:p>
    <w:p w14:paraId="6858DA9C" w14:textId="77777777" w:rsidR="00015A18" w:rsidRPr="009F39D9" w:rsidRDefault="00015A18" w:rsidP="00015A18">
      <w:pPr>
        <w:pStyle w:val="CORPO"/>
      </w:pPr>
      <w:r w:rsidRPr="00E558DE">
        <w:t>A plataforma de desenvolvimento 3D em tempo real do Unity permite que artistas, designers e desenvolvedores colaborem para criar experiências imersivas e interativas incríveis</w:t>
      </w:r>
      <w:r>
        <w:t xml:space="preserve"> se utilizando do ambiente gráfico avançado aliado a demais softwares de modelagem 3D ou modelos 3D concluídos</w:t>
      </w:r>
      <w:r w:rsidRPr="00E558DE">
        <w:t xml:space="preserve">. </w:t>
      </w:r>
      <w:r>
        <w:t>Multiplataforma possuí suporte para</w:t>
      </w:r>
      <w:r w:rsidRPr="00E558DE">
        <w:t xml:space="preserve"> Windows, Mac e Linux.</w:t>
      </w:r>
      <w:r>
        <w:t xml:space="preserve"> A linguagem na qual se baseia o desenvolvimento de jogos deste ambiente gráfico é o C#</w:t>
      </w:r>
      <w:r w:rsidRPr="00764582">
        <w:rPr>
          <w:rStyle w:val="Refdenotaderodap"/>
        </w:rPr>
        <w:footnoteReference w:id="32"/>
      </w:r>
      <w:r>
        <w:t xml:space="preserve">. </w:t>
      </w:r>
    </w:p>
    <w:p w14:paraId="0EB446DA" w14:textId="77777777" w:rsidR="00327D16" w:rsidRDefault="00327D16" w:rsidP="00327D16">
      <w:pPr>
        <w:pStyle w:val="Ttulo3"/>
      </w:pPr>
      <w:bookmarkStart w:id="74" w:name="_Toc111845378"/>
      <w:r>
        <w:lastRenderedPageBreak/>
        <w:t xml:space="preserve">BD - </w:t>
      </w:r>
      <w:r w:rsidRPr="00C870A2">
        <w:t>Banco de Dados</w:t>
      </w:r>
      <w:bookmarkEnd w:id="74"/>
    </w:p>
    <w:p w14:paraId="51E01510" w14:textId="77777777" w:rsidR="00327D16" w:rsidRDefault="008A2C64" w:rsidP="008A2C64">
      <w:pPr>
        <w:pStyle w:val="Ttulo4"/>
      </w:pPr>
      <w:proofErr w:type="spellStart"/>
      <w:r w:rsidRPr="002045A9">
        <w:t>SQLite</w:t>
      </w:r>
      <w:proofErr w:type="spellEnd"/>
    </w:p>
    <w:p w14:paraId="228A62DB" w14:textId="37538AA0" w:rsidR="00C2554F" w:rsidRDefault="00C2554F" w:rsidP="00C2554F">
      <w:pPr>
        <w:pStyle w:val="Legenda"/>
        <w:keepNext/>
      </w:pPr>
      <w:r>
        <w:t xml:space="preserve">Figura </w:t>
      </w:r>
      <w:r>
        <w:fldChar w:fldCharType="begin"/>
      </w:r>
      <w:r>
        <w:instrText xml:space="preserve"> SEQ Figura \* ARABIC </w:instrText>
      </w:r>
      <w:r>
        <w:fldChar w:fldCharType="separate"/>
      </w:r>
      <w:r w:rsidR="001472C6">
        <w:rPr>
          <w:noProof/>
        </w:rPr>
        <w:t>61</w:t>
      </w:r>
      <w:r>
        <w:fldChar w:fldCharType="end"/>
      </w:r>
      <w:r>
        <w:t xml:space="preserve"> - </w:t>
      </w:r>
      <w:r w:rsidRPr="00820CCD">
        <w:t xml:space="preserve">Logo </w:t>
      </w:r>
      <w:proofErr w:type="spellStart"/>
      <w:r w:rsidRPr="00820CCD">
        <w:t>SQLite</w:t>
      </w:r>
      <w:proofErr w:type="spellEnd"/>
    </w:p>
    <w:p w14:paraId="48794453" w14:textId="77777777" w:rsidR="008A2C64" w:rsidRDefault="00B208F6" w:rsidP="00B208F6">
      <w:pPr>
        <w:pStyle w:val="IMGTBLGRF"/>
      </w:pPr>
      <w:r>
        <w:drawing>
          <wp:inline distT="0" distB="0" distL="0" distR="0" wp14:anchorId="57432E1A" wp14:editId="6A33E4FB">
            <wp:extent cx="2560320" cy="1213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60320" cy="1213485"/>
                    </a:xfrm>
                    <a:prstGeom prst="rect">
                      <a:avLst/>
                    </a:prstGeom>
                    <a:noFill/>
                  </pic:spPr>
                </pic:pic>
              </a:graphicData>
            </a:graphic>
          </wp:inline>
        </w:drawing>
      </w:r>
    </w:p>
    <w:p w14:paraId="586B903E" w14:textId="33D2708F" w:rsidR="00AF23D0" w:rsidRDefault="00AF23D0" w:rsidP="00AF23D0">
      <w:pPr>
        <w:pStyle w:val="Fonte"/>
      </w:pPr>
      <w:r>
        <w:t xml:space="preserve">Fonte: </w:t>
      </w:r>
      <w:r w:rsidRPr="00530C75">
        <w:t>SQLITE. Disponível em: &lt;https://www.sqlite.org/about.html&gt;. Acesso em: 20 abr. 2022.</w:t>
      </w:r>
    </w:p>
    <w:p w14:paraId="43BA3A55" w14:textId="77777777" w:rsidR="008865DD" w:rsidRDefault="008865DD" w:rsidP="008865DD">
      <w:pPr>
        <w:pStyle w:val="CORPO"/>
      </w:pPr>
      <w:proofErr w:type="spellStart"/>
      <w:r>
        <w:t>SQLite</w:t>
      </w:r>
      <w:proofErr w:type="spellEnd"/>
      <w:r>
        <w:t xml:space="preserve"> é uma biblioteca em processo que implementa um mecanismo de banco de dados SQL transacional independente, sem servidor e sem configuração . O código para </w:t>
      </w:r>
      <w:proofErr w:type="spellStart"/>
      <w:r>
        <w:t>SQLite</w:t>
      </w:r>
      <w:proofErr w:type="spellEnd"/>
      <w:r>
        <w:t xml:space="preserve"> é de domínio público e, portanto, é gratuito para uso para qualquer finalidade, comercial ou privada. </w:t>
      </w:r>
      <w:proofErr w:type="spellStart"/>
      <w:r>
        <w:t>SQLite</w:t>
      </w:r>
      <w:proofErr w:type="spellEnd"/>
      <w:r>
        <w:t xml:space="preserve"> é o banco de dados mais implantado no mundo com mais aplicativos do que podemos contar, incluindo vários projetos de alto perfil. </w:t>
      </w:r>
      <w:proofErr w:type="spellStart"/>
      <w:r>
        <w:t>SQLite</w:t>
      </w:r>
      <w:proofErr w:type="spellEnd"/>
      <w:r>
        <w:t xml:space="preserve"> é um mecanismo de banco de dados SQL incorporado. Ao contrário da maioria dos outros bancos de dados SQL, o </w:t>
      </w:r>
      <w:proofErr w:type="spellStart"/>
      <w:r>
        <w:t>SQLite</w:t>
      </w:r>
      <w:proofErr w:type="spellEnd"/>
      <w:r>
        <w:t xml:space="preserve"> não possui um processo de servidor separado. </w:t>
      </w:r>
      <w:proofErr w:type="spellStart"/>
      <w:r>
        <w:t>SQLite</w:t>
      </w:r>
      <w:proofErr w:type="spellEnd"/>
      <w:r>
        <w:t xml:space="preserve"> lê e grava diretamente em arquivos de disco comuns. Um banco de dados SQL completo com várias tabelas, índices, gatilhos e visualizações está contido em um único arquivo de disco. O formato do arquivo de banco de dados é multiplataforma  você pode copiar livremente um banco de dados entre sistemas de 32 bits e 64 bits ou entre arquiteturas big-</w:t>
      </w:r>
      <w:proofErr w:type="spellStart"/>
      <w:r>
        <w:t>endian</w:t>
      </w:r>
      <w:proofErr w:type="spellEnd"/>
      <w:r>
        <w:t xml:space="preserve"> e </w:t>
      </w:r>
      <w:proofErr w:type="spellStart"/>
      <w:r>
        <w:t>little-endian</w:t>
      </w:r>
      <w:proofErr w:type="spellEnd"/>
      <w:r>
        <w:t xml:space="preserve"> . Esses recursos tornam o </w:t>
      </w:r>
      <w:proofErr w:type="spellStart"/>
      <w:r>
        <w:t>SQLite</w:t>
      </w:r>
      <w:proofErr w:type="spellEnd"/>
      <w:r>
        <w:t xml:space="preserve"> uma escolha popular como um formato de arquivo de aplicativo</w:t>
      </w:r>
      <w:r w:rsidRPr="00764582">
        <w:rPr>
          <w:rStyle w:val="Refdenotaderodap"/>
        </w:rPr>
        <w:footnoteReference w:id="33"/>
      </w:r>
      <w:r>
        <w:t>.</w:t>
      </w:r>
    </w:p>
    <w:p w14:paraId="2ACDA9A6" w14:textId="2B1D3148" w:rsidR="00AF23D0" w:rsidRDefault="00C24483" w:rsidP="00C24483">
      <w:pPr>
        <w:pStyle w:val="Ttulo4"/>
      </w:pPr>
      <w:proofErr w:type="spellStart"/>
      <w:r w:rsidRPr="00507130">
        <w:t>Realm</w:t>
      </w:r>
      <w:proofErr w:type="spellEnd"/>
    </w:p>
    <w:p w14:paraId="3C85852C" w14:textId="74C3AAA8" w:rsidR="000A5B59" w:rsidRDefault="000A5B59" w:rsidP="000A5B59">
      <w:pPr>
        <w:pStyle w:val="Legenda"/>
        <w:keepNext/>
      </w:pPr>
      <w:r>
        <w:t xml:space="preserve">Figura </w:t>
      </w:r>
      <w:r>
        <w:fldChar w:fldCharType="begin"/>
      </w:r>
      <w:r>
        <w:instrText xml:space="preserve"> SEQ Figura \* ARABIC </w:instrText>
      </w:r>
      <w:r>
        <w:fldChar w:fldCharType="separate"/>
      </w:r>
      <w:r w:rsidR="001472C6">
        <w:rPr>
          <w:noProof/>
        </w:rPr>
        <w:t>62</w:t>
      </w:r>
      <w:r>
        <w:fldChar w:fldCharType="end"/>
      </w:r>
      <w:r>
        <w:t xml:space="preserve"> - </w:t>
      </w:r>
      <w:r w:rsidRPr="006B3E34">
        <w:t xml:space="preserve">Logo </w:t>
      </w:r>
      <w:proofErr w:type="spellStart"/>
      <w:r w:rsidRPr="006B3E34">
        <w:t>Realm</w:t>
      </w:r>
      <w:proofErr w:type="spellEnd"/>
    </w:p>
    <w:p w14:paraId="1EFFE21D" w14:textId="24388F03" w:rsidR="00C24483" w:rsidRDefault="00C67EA0" w:rsidP="00C67EA0">
      <w:pPr>
        <w:pStyle w:val="IMGTBLGRF"/>
      </w:pPr>
      <w:r>
        <w:drawing>
          <wp:inline distT="0" distB="0" distL="0" distR="0" wp14:anchorId="3E0F730C" wp14:editId="31FF24EE">
            <wp:extent cx="2481580" cy="792480"/>
            <wp:effectExtent l="0" t="0" r="0" b="762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81580" cy="792480"/>
                    </a:xfrm>
                    <a:prstGeom prst="rect">
                      <a:avLst/>
                    </a:prstGeom>
                    <a:noFill/>
                  </pic:spPr>
                </pic:pic>
              </a:graphicData>
            </a:graphic>
          </wp:inline>
        </w:drawing>
      </w:r>
    </w:p>
    <w:p w14:paraId="53158914" w14:textId="4F586BC0" w:rsidR="00DA4D7D" w:rsidRPr="00DA4D7D" w:rsidRDefault="00DA4D7D" w:rsidP="00DA4D7D">
      <w:pPr>
        <w:pStyle w:val="Fonte"/>
      </w:pPr>
      <w:r>
        <w:t xml:space="preserve">Fonte: </w:t>
      </w:r>
      <w:r w:rsidRPr="007C7943">
        <w:t>MONGODB. Disponível em: &lt;https://www.mongodb.com/docs/realm/get-started/introduction-mobile/#get-started-with-mongodb-</w:t>
      </w:r>
      <w:r>
        <w:t>realm&gt;. Acesso em: 20 abr. 2022.</w:t>
      </w:r>
    </w:p>
    <w:p w14:paraId="1C5E69BC" w14:textId="77777777" w:rsidR="000A02AA" w:rsidRDefault="000A02AA" w:rsidP="000A02AA">
      <w:pPr>
        <w:pStyle w:val="CORPO"/>
      </w:pPr>
      <w:r>
        <w:lastRenderedPageBreak/>
        <w:t xml:space="preserve">O </w:t>
      </w:r>
      <w:proofErr w:type="spellStart"/>
      <w:r>
        <w:t>MongoDB</w:t>
      </w:r>
      <w:proofErr w:type="spellEnd"/>
      <w:r>
        <w:t xml:space="preserve"> </w:t>
      </w:r>
      <w:proofErr w:type="spellStart"/>
      <w:r>
        <w:t>Realm</w:t>
      </w:r>
      <w:proofErr w:type="spellEnd"/>
      <w:r>
        <w:t xml:space="preserve"> é uma plataforma de aplicativos sem servidor que cuida dos detalhes de implantação e dimensionamento para você. Você pode personalizar seu aplicativo </w:t>
      </w:r>
      <w:proofErr w:type="spellStart"/>
      <w:r>
        <w:t>Realm</w:t>
      </w:r>
      <w:proofErr w:type="spellEnd"/>
      <w:r>
        <w:t xml:space="preserve"> com funções e gatilhos, permissões personalizadas por meio de regras e autenticação. O </w:t>
      </w:r>
      <w:proofErr w:type="spellStart"/>
      <w:r>
        <w:t>Realm</w:t>
      </w:r>
      <w:proofErr w:type="spellEnd"/>
      <w:r>
        <w:t xml:space="preserve"> </w:t>
      </w:r>
      <w:proofErr w:type="spellStart"/>
      <w:r>
        <w:t>Database</w:t>
      </w:r>
      <w:proofErr w:type="spellEnd"/>
      <w:r>
        <w:t xml:space="preserve"> é um banco de dados de objetos móveis offline no qual você pode acessar e armazenar diretamente objetos ativos sem um ORM. Objetos ao vivo e </w:t>
      </w:r>
      <w:proofErr w:type="spellStart"/>
      <w:r>
        <w:t>Realm</w:t>
      </w:r>
      <w:proofErr w:type="spellEnd"/>
      <w:r>
        <w:t xml:space="preserve"> </w:t>
      </w:r>
      <w:proofErr w:type="spellStart"/>
      <w:r>
        <w:t>Sync</w:t>
      </w:r>
      <w:proofErr w:type="spellEnd"/>
      <w:r>
        <w:t xml:space="preserve"> oferecem benefícios significativos em relação às pilhas tradicionais de desenvolvimento móvel: objetos dinâmicos sempre refletem o estado mais recente dos dados no banco de dados, tornando mais fácil manter sua interface do usuário sincronizada com as alterações em seus dados; o </w:t>
      </w:r>
      <w:proofErr w:type="spellStart"/>
      <w:r>
        <w:t>Realm</w:t>
      </w:r>
      <w:proofErr w:type="spellEnd"/>
      <w:r>
        <w:t xml:space="preserve"> </w:t>
      </w:r>
      <w:proofErr w:type="spellStart"/>
      <w:r>
        <w:t>Sync</w:t>
      </w:r>
      <w:proofErr w:type="spellEnd"/>
      <w:r>
        <w:t xml:space="preserve"> sincroniza dados entre os </w:t>
      </w:r>
      <w:proofErr w:type="spellStart"/>
      <w:r>
        <w:t>realms</w:t>
      </w:r>
      <w:proofErr w:type="spellEnd"/>
      <w:r>
        <w:t xml:space="preserve"> do lado do cliente e o cluster do </w:t>
      </w:r>
      <w:proofErr w:type="spellStart"/>
      <w:r>
        <w:t>MongoDB</w:t>
      </w:r>
      <w:proofErr w:type="spellEnd"/>
      <w:r>
        <w:t xml:space="preserve"> Atlas do lado do servidor vinculado ao seu aplicativo </w:t>
      </w:r>
      <w:proofErr w:type="spellStart"/>
      <w:r>
        <w:t>Realm</w:t>
      </w:r>
      <w:proofErr w:type="spellEnd"/>
      <w:r>
        <w:t xml:space="preserve">; o </w:t>
      </w:r>
      <w:proofErr w:type="spellStart"/>
      <w:r>
        <w:t>Realm</w:t>
      </w:r>
      <w:proofErr w:type="spellEnd"/>
      <w:r>
        <w:t xml:space="preserve"> </w:t>
      </w:r>
      <w:proofErr w:type="spellStart"/>
      <w:r>
        <w:t>Database</w:t>
      </w:r>
      <w:proofErr w:type="spellEnd"/>
      <w:r>
        <w:t xml:space="preserve"> sincroniza dados em um thread em segundo plano, abstraindo o uso da rede para que você não precise se preocupar com latência ou conexões perdidas</w:t>
      </w:r>
      <w:r w:rsidRPr="00764582">
        <w:rPr>
          <w:rStyle w:val="Refdenotaderodap"/>
        </w:rPr>
        <w:footnoteReference w:id="34"/>
      </w:r>
      <w:r>
        <w:t>.</w:t>
      </w:r>
    </w:p>
    <w:p w14:paraId="48FAFACE" w14:textId="77777777" w:rsidR="0071582A" w:rsidRDefault="0071582A" w:rsidP="0071582A">
      <w:pPr>
        <w:pStyle w:val="Ttulo3"/>
      </w:pPr>
      <w:bookmarkStart w:id="75" w:name="_Toc111845379"/>
      <w:r>
        <w:t>Linguagens de Programação</w:t>
      </w:r>
      <w:bookmarkEnd w:id="75"/>
      <w:r>
        <w:t xml:space="preserve"> </w:t>
      </w:r>
    </w:p>
    <w:p w14:paraId="462AB4C5" w14:textId="4CFD8BF3" w:rsidR="0071582A" w:rsidRPr="00B51247" w:rsidRDefault="00AA582D" w:rsidP="00B51247">
      <w:pPr>
        <w:pStyle w:val="Ttulo4"/>
        <w:rPr>
          <w14:shadow w14:blurRad="60007" w14:dist="200025" w14:dir="15000000" w14:sx="100000" w14:sy="30000" w14:kx="-1800000" w14:ky="0" w14:algn="bl">
            <w14:srgbClr w14:val="000000">
              <w14:alpha w14:val="68000"/>
            </w14:srgbClr>
          </w14:shadow>
        </w:rPr>
      </w:pPr>
      <w:r w:rsidRPr="002303CB">
        <w:rPr>
          <w14:shadow w14:blurRad="60007" w14:dist="200025" w14:dir="15000000" w14:sx="100000" w14:sy="30000" w14:kx="-1800000" w14:ky="0" w14:algn="bl">
            <w14:srgbClr w14:val="000000">
              <w14:alpha w14:val="68000"/>
            </w14:srgbClr>
          </w14:shadow>
        </w:rPr>
        <w:t>C++</w:t>
      </w:r>
    </w:p>
    <w:p w14:paraId="11591786" w14:textId="77777777" w:rsidR="00B51247" w:rsidRDefault="00B51247" w:rsidP="00B51247">
      <w:pPr>
        <w:pStyle w:val="CORPO"/>
      </w:pPr>
      <w:r>
        <w:t>É</w:t>
      </w:r>
      <w:r w:rsidRPr="001E030E">
        <w:t xml:space="preserve"> uma linguagem de programação open </w:t>
      </w:r>
      <w:proofErr w:type="spellStart"/>
      <w:r w:rsidRPr="001E030E">
        <w:t>source</w:t>
      </w:r>
      <w:proofErr w:type="spellEnd"/>
      <w:r w:rsidRPr="001E030E">
        <w:t xml:space="preserve"> orientada a objetos, utilizada tanto como linguagem de máquina quanto para softwares</w:t>
      </w:r>
      <w:r w:rsidRPr="003B508E">
        <w:t xml:space="preserve"> considerada uma linguagem tanto de alto quanto de baixo nível, isso sendo possível pelas bibliotecas e funções que ela possui, o que permite que sistemas desenvolvidos nessa linguagem sejam de alto desempenho, estáveis e seguros.</w:t>
      </w:r>
      <w:r w:rsidRPr="00F418AB">
        <w:t xml:space="preserve"> O símbolo “++” significa um acréscimo à linguagem C, utilizada como base para o desenvolvimento da linguagem C++. Esse símbolo foi utilizado na linguagem para demonstrar que determinados recursos da linguagem C estariam presentes nela, e novos recursos foram implementados, fazendo da nova linguagem uma das mais utilizadas ao longo do tempo.</w:t>
      </w:r>
      <w:r w:rsidRPr="002C5DE6">
        <w:t xml:space="preserve"> </w:t>
      </w:r>
      <w:r>
        <w:t>É</w:t>
      </w:r>
      <w:r w:rsidRPr="002C5DE6">
        <w:t xml:space="preserve"> u</w:t>
      </w:r>
      <w:r>
        <w:t>tilizada</w:t>
      </w:r>
      <w:r w:rsidRPr="002C5DE6">
        <w:t xml:space="preserve"> </w:t>
      </w:r>
      <w:r w:rsidRPr="002C5DE6">
        <w:lastRenderedPageBreak/>
        <w:t>para o desenvolvimento de sistemas embarcados, bibliotecas gráficas, jogos, sistemas operacionais, entre outr</w:t>
      </w:r>
      <w:r>
        <w:t>a</w:t>
      </w:r>
      <w:r w:rsidRPr="002C5DE6">
        <w:t>s</w:t>
      </w:r>
      <w:r>
        <w:t xml:space="preserve"> aplicações</w:t>
      </w:r>
      <w:r w:rsidRPr="00764582">
        <w:rPr>
          <w:rStyle w:val="Refdenotaderodap"/>
        </w:rPr>
        <w:footnoteReference w:id="35"/>
      </w:r>
      <w:r w:rsidRPr="002C5DE6">
        <w:t>.</w:t>
      </w:r>
    </w:p>
    <w:p w14:paraId="29FAEABD" w14:textId="2668A72E" w:rsidR="00B51247" w:rsidRPr="00FD4EF4" w:rsidRDefault="001E61CE" w:rsidP="00FD4EF4">
      <w:pPr>
        <w:pStyle w:val="Ttulo4"/>
        <w:rPr>
          <w14:shadow w14:blurRad="60007" w14:dist="200025" w14:dir="15000000" w14:sx="100000" w14:sy="30000" w14:kx="-1800000" w14:ky="0" w14:algn="bl">
            <w14:srgbClr w14:val="000000">
              <w14:alpha w14:val="68000"/>
            </w14:srgbClr>
          </w14:shadow>
        </w:rPr>
      </w:pPr>
      <w:r w:rsidRPr="002303CB">
        <w:rPr>
          <w14:shadow w14:blurRad="60007" w14:dist="200025" w14:dir="15000000" w14:sx="100000" w14:sy="30000" w14:kx="-1800000" w14:ky="0" w14:algn="bl">
            <w14:srgbClr w14:val="000000">
              <w14:alpha w14:val="68000"/>
            </w14:srgbClr>
          </w14:shadow>
        </w:rPr>
        <w:t>C#</w:t>
      </w:r>
    </w:p>
    <w:p w14:paraId="240F76D2" w14:textId="77777777" w:rsidR="00FD4EF4" w:rsidRDefault="00FD4EF4" w:rsidP="00FD4EF4">
      <w:pPr>
        <w:pStyle w:val="CORPO"/>
      </w:pPr>
      <w:r w:rsidRPr="008E0DA4">
        <w:t>Foi criada juntamente com a arquitetura da plataforma .NET da Microsoft. Construída do zero, sem se preocupar com compatibilidade de código legado, e a maioria das classes do framework .NET foram escritas com essa linguagem. Vários desenvolvedores participaram do projeto de criação da linguagem</w:t>
      </w:r>
      <w:r w:rsidRPr="00AB0672">
        <w:t xml:space="preserve">, mas o principal envolvido no projeto foi o engenheiro Anders </w:t>
      </w:r>
      <w:proofErr w:type="spellStart"/>
      <w:r w:rsidRPr="00AB0672">
        <w:t>Hejlsberg</w:t>
      </w:r>
      <w:proofErr w:type="spellEnd"/>
      <w:r w:rsidRPr="00AB0672">
        <w:t>, que além do C# foi criador do Turbo Pascal e do Delphi.</w:t>
      </w:r>
      <w:r>
        <w:t xml:space="preserve"> </w:t>
      </w:r>
      <w:r w:rsidRPr="00E701D4">
        <w:t>O símbolo # se refere ao sinal musical de sustenido (#), que indica meio tom acima de uma determinada nota musical. Possui uma sintaxe expressiva, elegante e é totalmente orientada a objetos.</w:t>
      </w:r>
      <w:r>
        <w:t xml:space="preserve"> </w:t>
      </w:r>
      <w:r w:rsidRPr="00EC6DD4">
        <w:t>Sua sintaxe é simples e de fácil aprendizagem, muito familiar com a sintaxe de JAVA e C.</w:t>
      </w:r>
      <w:r w:rsidRPr="00713529">
        <w:t xml:space="preserve"> Ela é usada na maioria das classes do .NET framework. Foi a primeira linguagem orientada a componentes da família C/C++, segue os padrões POO, onde tudo deriva de um ancestral comum, no caso de C# é </w:t>
      </w:r>
      <w:proofErr w:type="spellStart"/>
      <w:r w:rsidRPr="00713529">
        <w:t>System.Object</w:t>
      </w:r>
      <w:proofErr w:type="spellEnd"/>
      <w:r w:rsidRPr="00764582">
        <w:rPr>
          <w:rStyle w:val="Refdenotaderodap"/>
        </w:rPr>
        <w:footnoteReference w:id="36"/>
      </w:r>
      <w:r w:rsidRPr="00713529">
        <w:t>.</w:t>
      </w:r>
    </w:p>
    <w:p w14:paraId="1835330F" w14:textId="77777777" w:rsidR="000C4A98" w:rsidRDefault="000C4A98" w:rsidP="000C4A98">
      <w:pPr>
        <w:pStyle w:val="Ttulo4"/>
        <w:rPr>
          <w14:shadow w14:blurRad="60007" w14:dist="200025" w14:dir="15000000" w14:sx="100000" w14:sy="30000" w14:kx="-1800000" w14:ky="0" w14:algn="bl">
            <w14:srgbClr w14:val="000000">
              <w14:alpha w14:val="68000"/>
            </w14:srgbClr>
          </w14:shadow>
        </w:rPr>
      </w:pPr>
      <w:r w:rsidRPr="002303CB">
        <w:rPr>
          <w14:shadow w14:blurRad="60007" w14:dist="200025" w14:dir="15000000" w14:sx="100000" w14:sy="30000" w14:kx="-1800000" w14:ky="0" w14:algn="bl">
            <w14:srgbClr w14:val="000000">
              <w14:alpha w14:val="68000"/>
            </w14:srgbClr>
          </w14:shadow>
        </w:rPr>
        <w:t>Java</w:t>
      </w:r>
    </w:p>
    <w:p w14:paraId="4F74C2B6" w14:textId="77777777" w:rsidR="00C91822" w:rsidRDefault="00C91822" w:rsidP="00C91822">
      <w:pPr>
        <w:pStyle w:val="CORPO"/>
      </w:pPr>
      <w:r>
        <w:t>Java é um tipo de linguagem de programação criada e comercializada pela Sun Microsystems desde 1995. É definida como uma linguagem orientada a objetos. Sua intenção é permitir que os desenvolvedores escrevam o programa apenas uma vez e o executem por meio de qualquer dispositivo.</w:t>
      </w:r>
      <w:r w:rsidRPr="00B927F0">
        <w:t xml:space="preserve"> O Java oferece a funcionalidade de uma linguagem bastante potente, derivada de C e C ++, porém, sem os recursos confusos e pouco utilizados desses.</w:t>
      </w:r>
      <w:r>
        <w:t xml:space="preserve"> </w:t>
      </w:r>
      <w:r w:rsidRPr="00E20FD6">
        <w:t>O modelo orientado a objetos (POO) é um dos estilos de programação mais populares. Ele permite desenhar o software para que os diferentes tipos de dados utilizados sejam vinculados às suas operações.</w:t>
      </w:r>
      <w:r>
        <w:t xml:space="preserve"> </w:t>
      </w:r>
      <w:r w:rsidRPr="00C0116D">
        <w:t xml:space="preserve">Proporciona uma plataforma segura para desenvolver e executar aplicativos que gerenciam automaticamente a memória, fornece canais de comunicação seguros, protegendo a </w:t>
      </w:r>
      <w:r w:rsidRPr="00C0116D">
        <w:lastRenderedPageBreak/>
        <w:t>privacidade dos dados e, por ter uma sintaxe rigorosa, evita a quebra de código, ou seja, não permite sua corrupção.</w:t>
      </w:r>
      <w:r w:rsidRPr="00A1143D">
        <w:t xml:space="preserve"> O Java </w:t>
      </w:r>
      <w:r>
        <w:t xml:space="preserve">é </w:t>
      </w:r>
      <w:proofErr w:type="spellStart"/>
      <w:r>
        <w:t>multi-thread</w:t>
      </w:r>
      <w:proofErr w:type="spellEnd"/>
      <w:r>
        <w:t xml:space="preserve"> </w:t>
      </w:r>
      <w:r w:rsidRPr="00A1143D">
        <w:t>consegue executar várias tarefas simultaneamente dentro do mesmo programa. Isso permite melhorar o desempenho e a velocidade de execução.</w:t>
      </w:r>
      <w:r w:rsidRPr="00E1148C">
        <w:t xml:space="preserve"> </w:t>
      </w:r>
      <w:r>
        <w:t>Sua principal característica reside em ser independente de plataforma por conta da JVM (</w:t>
      </w:r>
      <w:r w:rsidRPr="003B55A4">
        <w:t xml:space="preserve">Java Virtual </w:t>
      </w:r>
      <w:proofErr w:type="spellStart"/>
      <w:r w:rsidRPr="003B55A4">
        <w:t>Machine</w:t>
      </w:r>
      <w:proofErr w:type="spellEnd"/>
      <w:r>
        <w:t>), isso significa que os programas escritos na linguagem Java podem ser executados em qualquer tipo de hardware, o que o torna portátil</w:t>
      </w:r>
      <w:r w:rsidRPr="00764582">
        <w:rPr>
          <w:rStyle w:val="Refdenotaderodap"/>
        </w:rPr>
        <w:footnoteReference w:id="37"/>
      </w:r>
      <w:r>
        <w:t>.</w:t>
      </w:r>
    </w:p>
    <w:p w14:paraId="4A93D0A6" w14:textId="06EE7AB3" w:rsidR="00C91822" w:rsidRDefault="00B71CB5" w:rsidP="00B71CB5">
      <w:pPr>
        <w:pStyle w:val="Ttulo3"/>
      </w:pPr>
      <w:bookmarkStart w:id="76" w:name="_Toc111845380"/>
      <w:r w:rsidRPr="00DD4BDA">
        <w:t>Funcionalidade e Contextualização</w:t>
      </w:r>
      <w:bookmarkEnd w:id="76"/>
    </w:p>
    <w:p w14:paraId="48CE5722" w14:textId="609E7E92" w:rsidR="00B54197" w:rsidRDefault="00B54197" w:rsidP="00B54197">
      <w:pPr>
        <w:pStyle w:val="CORPO"/>
        <w:ind w:firstLine="0"/>
      </w:pPr>
      <w:r>
        <w:t>Os sensores serão identificados e calibrados por meio da interface do Arduino e testados pela plataforma Unity através da simulação 3D com um objeto previamente modelado que correspondera a mão humana efetuando a movimentação virtual correspondente ao realizado no mundo real. O Arduino estabelecera uma comunicação por meio da rede Bluetooth com o dispositivo móvel que através de um aplicativo utilizando a integração do Arduino Studio ou MIT App Inventor coletará os dados necessários ao banco de dados para exibir os valores monitorados nos campos correspondentes da aplicação. O Arduino conta com uma vasta biblioteca para os periféricos ou módulos (Shields) possibilitando por intermédio da programação o maior aproveitamento dos recursos de hardware de acordo com a realidade.</w:t>
      </w:r>
    </w:p>
    <w:p w14:paraId="2FB9C2FD" w14:textId="77777777" w:rsidR="00D01482" w:rsidRDefault="00D01482" w:rsidP="00B54197">
      <w:pPr>
        <w:pStyle w:val="CORPO"/>
        <w:ind w:firstLine="0"/>
      </w:pPr>
    </w:p>
    <w:p w14:paraId="2EF19A3B" w14:textId="609E7E92" w:rsidR="00B54197" w:rsidRDefault="00B54197" w:rsidP="00B54197">
      <w:pPr>
        <w:pStyle w:val="CORPO"/>
        <w:ind w:firstLine="0"/>
      </w:pPr>
      <w:r w:rsidRPr="00D97B8C">
        <w:t>Bibliotecas Oficiais Arduino</w:t>
      </w:r>
      <w:r>
        <w:t xml:space="preserve">: </w:t>
      </w:r>
      <w:hyperlink r:id="rId116" w:history="1">
        <w:r w:rsidRPr="00D70EC5">
          <w:rPr>
            <w:rStyle w:val="Hyperlink"/>
            <w:i/>
            <w:iCs/>
            <w:color w:val="auto"/>
            <w:u w:val="none"/>
          </w:rPr>
          <w:t>https://www.arduino.cc/reference/en/libraries/</w:t>
        </w:r>
      </w:hyperlink>
    </w:p>
    <w:p w14:paraId="05B68BF9" w14:textId="77777777" w:rsidR="00B54197" w:rsidRDefault="00B54197" w:rsidP="00B54197">
      <w:pPr>
        <w:pStyle w:val="CORPO"/>
        <w:ind w:firstLine="0"/>
      </w:pPr>
    </w:p>
    <w:p w14:paraId="47248E52" w14:textId="77777777" w:rsidR="00B54197" w:rsidRDefault="00B54197" w:rsidP="00B54197">
      <w:pPr>
        <w:pStyle w:val="CORPO"/>
      </w:pPr>
      <w:r w:rsidRPr="009538BF">
        <w:t xml:space="preserve">O ambiente Arduino pode ser estendido através do uso de bibliotecas, assim como a maioria das plataformas de programação. As bibliotecas fornecem funcionalidade extra para uso em esboços, por exemplo, trabalhando com hardware ou manipulando dados. </w:t>
      </w:r>
      <w:r>
        <w:t>Suas principais bibliotecas são de: Robótica, Comunicação, Conectividade, Bibliotecas de Famílias Especificas do Arduino, Memória, Exposição, Áudio, USB, além de bibliotecas aposentadas</w:t>
      </w:r>
      <w:r w:rsidRPr="00764582">
        <w:rPr>
          <w:rStyle w:val="Refdenotaderodap"/>
        </w:rPr>
        <w:footnoteReference w:id="38"/>
      </w:r>
      <w:r>
        <w:t>.</w:t>
      </w:r>
    </w:p>
    <w:p w14:paraId="37B136F9" w14:textId="06A81362" w:rsidR="00E43DD0" w:rsidRDefault="00E43DD0" w:rsidP="00302F39">
      <w:pPr>
        <w:pStyle w:val="Ttulo4"/>
      </w:pPr>
      <w:r>
        <w:lastRenderedPageBreak/>
        <w:t>Android Studio &amp; Arduino</w:t>
      </w:r>
    </w:p>
    <w:p w14:paraId="69A38CFB" w14:textId="4606A949" w:rsidR="00943CB5" w:rsidRDefault="00943CB5" w:rsidP="00943CB5">
      <w:pPr>
        <w:pStyle w:val="Legenda"/>
        <w:keepNext/>
      </w:pPr>
      <w:r>
        <w:t xml:space="preserve">Figura </w:t>
      </w:r>
      <w:r>
        <w:fldChar w:fldCharType="begin"/>
      </w:r>
      <w:r>
        <w:instrText xml:space="preserve"> SEQ Figura \* ARABIC </w:instrText>
      </w:r>
      <w:r>
        <w:fldChar w:fldCharType="separate"/>
      </w:r>
      <w:r w:rsidR="001472C6">
        <w:rPr>
          <w:noProof/>
        </w:rPr>
        <w:t>63</w:t>
      </w:r>
      <w:r>
        <w:fldChar w:fldCharType="end"/>
      </w:r>
      <w:r>
        <w:t xml:space="preserve"> - </w:t>
      </w:r>
      <w:r w:rsidRPr="0085125F">
        <w:t>Logos Android, Bluetooth e Arduino</w:t>
      </w:r>
    </w:p>
    <w:p w14:paraId="6074C8D6" w14:textId="4426C895" w:rsidR="00B54197" w:rsidRDefault="00440E8A" w:rsidP="00440E8A">
      <w:pPr>
        <w:pStyle w:val="IMGTBLGRF"/>
      </w:pPr>
      <w:r>
        <w:drawing>
          <wp:inline distT="0" distB="0" distL="0" distR="0" wp14:anchorId="6DB5F121" wp14:editId="174D34B6">
            <wp:extent cx="3773805" cy="1150620"/>
            <wp:effectExtent l="0" t="0" r="0" b="0"/>
            <wp:docPr id="1319022656" name="Imagem 1319022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7">
                      <a:extLst>
                        <a:ext uri="{28A0092B-C50C-407E-A947-70E740481C1C}">
                          <a14:useLocalDpi xmlns:a14="http://schemas.microsoft.com/office/drawing/2010/main" val="0"/>
                        </a:ext>
                      </a:extLst>
                    </a:blip>
                    <a:srcRect t="3572" b="6547"/>
                    <a:stretch/>
                  </pic:blipFill>
                  <pic:spPr bwMode="auto">
                    <a:xfrm>
                      <a:off x="0" y="0"/>
                      <a:ext cx="3773805" cy="1150620"/>
                    </a:xfrm>
                    <a:prstGeom prst="rect">
                      <a:avLst/>
                    </a:prstGeom>
                    <a:noFill/>
                    <a:ln>
                      <a:noFill/>
                    </a:ln>
                    <a:extLst>
                      <a:ext uri="{53640926-AAD7-44D8-BBD7-CCE9431645EC}">
                        <a14:shadowObscured xmlns:a14="http://schemas.microsoft.com/office/drawing/2010/main"/>
                      </a:ext>
                    </a:extLst>
                  </pic:spPr>
                </pic:pic>
              </a:graphicData>
            </a:graphic>
          </wp:inline>
        </w:drawing>
      </w:r>
    </w:p>
    <w:p w14:paraId="16F820D5" w14:textId="11A07AE0" w:rsidR="00A574E0" w:rsidRPr="00A574E0" w:rsidRDefault="00A574E0" w:rsidP="00A574E0">
      <w:pPr>
        <w:pStyle w:val="Fonte"/>
        <w:jc w:val="both"/>
      </w:pPr>
      <w:r>
        <w:t xml:space="preserve">Fonte: </w:t>
      </w:r>
      <w:r w:rsidRPr="007C7943">
        <w:t>Comunicação Bluetooth entre Arduino e Android - Dragão sem Chama</w:t>
      </w:r>
      <w:r>
        <w:t>. Disponível em: &lt;</w:t>
      </w:r>
      <w:hyperlink r:id="rId118" w:history="1">
        <w:r w:rsidRPr="00B31642">
          <w:rPr>
            <w:rStyle w:val="Hyperlink"/>
            <w:color w:val="auto"/>
            <w:u w:val="none"/>
          </w:rPr>
          <w:t>https://dragaosemchama.com/2016/04/comunicacao-bluetooth-entre-arduino-e-android/</w:t>
        </w:r>
      </w:hyperlink>
      <w:r>
        <w:t>&gt;. Acesso em: 24 abr. 2022.</w:t>
      </w:r>
    </w:p>
    <w:p w14:paraId="62FF50CF" w14:textId="77777777" w:rsidR="00AB3B4B" w:rsidRDefault="00AB3B4B" w:rsidP="00AB3B4B">
      <w:pPr>
        <w:pStyle w:val="CORPO"/>
      </w:pPr>
      <w:r>
        <w:t xml:space="preserve">Ao conectar o Android a um módulo Bluetooth contendo seu endereço, não haverá a busca por dispositivos. O que faremos na </w:t>
      </w:r>
      <w:proofErr w:type="spellStart"/>
      <w:r>
        <w:t>Activity</w:t>
      </w:r>
      <w:proofErr w:type="spellEnd"/>
      <w:r>
        <w:t xml:space="preserve"> principal do Android Studio é ativar o hardware Bluetooth, iniciar uma conexão com um dispositivo pré-definido e atualizar os parâmetros relativos ao contador e ao status da conexão. </w:t>
      </w:r>
      <w:r w:rsidRPr="00E64A0D">
        <w:t xml:space="preserve">A maioria das </w:t>
      </w:r>
      <w:proofErr w:type="spellStart"/>
      <w:r w:rsidRPr="00E64A0D">
        <w:t>Activities</w:t>
      </w:r>
      <w:proofErr w:type="spellEnd"/>
      <w:r w:rsidRPr="00E64A0D">
        <w:t xml:space="preserve"> estão associadas a interfaces visuais, sendo uma </w:t>
      </w:r>
      <w:proofErr w:type="spellStart"/>
      <w:r w:rsidRPr="00E64A0D">
        <w:t>Activity</w:t>
      </w:r>
      <w:proofErr w:type="spellEnd"/>
      <w:r w:rsidRPr="00E64A0D">
        <w:t xml:space="preserve"> (arquivo .</w:t>
      </w:r>
      <w:proofErr w:type="spellStart"/>
      <w:r w:rsidRPr="00E64A0D">
        <w:t>java</w:t>
      </w:r>
      <w:proofErr w:type="spellEnd"/>
      <w:r w:rsidRPr="00E64A0D">
        <w:t>) definida para tratar uma interface gráfica (arquivo .</w:t>
      </w:r>
      <w:proofErr w:type="spellStart"/>
      <w:r w:rsidRPr="00E64A0D">
        <w:t>xml</w:t>
      </w:r>
      <w:proofErr w:type="spellEnd"/>
      <w:r w:rsidRPr="00E64A0D">
        <w:t xml:space="preserve">). Nessa situação, é tarefa da </w:t>
      </w:r>
      <w:proofErr w:type="spellStart"/>
      <w:r w:rsidRPr="00E64A0D">
        <w:t>Activity</w:t>
      </w:r>
      <w:proofErr w:type="spellEnd"/>
      <w:r w:rsidRPr="00E64A0D">
        <w:t xml:space="preserve"> apresentar a tela definida no XML para o usuário, bem como tratar eventos e interações gerados na tela</w:t>
      </w:r>
      <w:r>
        <w:t xml:space="preserve"> com relação a aplicação</w:t>
      </w:r>
      <w:r w:rsidRPr="00764582">
        <w:rPr>
          <w:rStyle w:val="Refdenotaderodap"/>
        </w:rPr>
        <w:footnoteReference w:id="39"/>
      </w:r>
      <w:r w:rsidRPr="00E64A0D">
        <w:t>.</w:t>
      </w:r>
    </w:p>
    <w:p w14:paraId="3A393B9C" w14:textId="77777777" w:rsidR="00BC547B" w:rsidRDefault="00BC547B" w:rsidP="00BC547B">
      <w:pPr>
        <w:pStyle w:val="Ttulo4"/>
      </w:pPr>
      <w:r>
        <w:t>MIT App Inventor &amp; Arduino</w:t>
      </w:r>
    </w:p>
    <w:p w14:paraId="1E30B3D2" w14:textId="490EDC29" w:rsidR="00AB3B4B" w:rsidRPr="0037414E" w:rsidRDefault="008D2329" w:rsidP="008D2329">
      <w:pPr>
        <w:pStyle w:val="CORPO"/>
      </w:pPr>
      <w:r w:rsidRPr="00AF671C">
        <w:t xml:space="preserve">Para tornar o projeto realmente funcional, será necessário adicionar a ferramenta </w:t>
      </w:r>
      <w:proofErr w:type="spellStart"/>
      <w:r w:rsidRPr="00AF671C">
        <w:t>BluetoothCliente</w:t>
      </w:r>
      <w:proofErr w:type="spellEnd"/>
      <w:r w:rsidRPr="00AF671C">
        <w:t xml:space="preserve">, disponível em </w:t>
      </w:r>
      <w:proofErr w:type="spellStart"/>
      <w:r w:rsidRPr="00AF671C">
        <w:t>Connectivity</w:t>
      </w:r>
      <w:proofErr w:type="spellEnd"/>
      <w:r w:rsidRPr="00AF671C">
        <w:t xml:space="preserve"> no menu </w:t>
      </w:r>
      <w:proofErr w:type="spellStart"/>
      <w:r w:rsidRPr="00AF671C">
        <w:t>Palette</w:t>
      </w:r>
      <w:proofErr w:type="spellEnd"/>
      <w:r>
        <w:t xml:space="preserve"> (todas as ferramentas para constituir o design do app) da interface intuitiva do MIT App Inventor</w:t>
      </w:r>
      <w:r w:rsidRPr="00AF671C">
        <w:t>, cuja função será fornecer uma interface de comunicação Bluetooth ao aplicativo.</w:t>
      </w:r>
      <w:r w:rsidRPr="00F62C1B">
        <w:t xml:space="preserve"> A comunicação Bluetoo</w:t>
      </w:r>
      <w:r>
        <w:t>t</w:t>
      </w:r>
      <w:r w:rsidRPr="00F62C1B">
        <w:t>h utilizará duas lógicas, uma para listar os dispositivos disponíveis, e a outra permitirá que a interface se conecte a um módulo específico, indicando quando estiver conectado ou houver algum erro.</w:t>
      </w:r>
      <w:r w:rsidRPr="00A34E51">
        <w:t xml:space="preserve"> No </w:t>
      </w:r>
      <w:proofErr w:type="spellStart"/>
      <w:r w:rsidRPr="00A34E51">
        <w:t>BluetoothClient</w:t>
      </w:r>
      <w:proofErr w:type="spellEnd"/>
      <w:r>
        <w:t xml:space="preserve"> </w:t>
      </w:r>
      <w:r w:rsidRPr="00A34E51">
        <w:t>serão coletadas duas variáveis "</w:t>
      </w:r>
      <w:proofErr w:type="spellStart"/>
      <w:r w:rsidRPr="00A34E51">
        <w:t>Call</w:t>
      </w:r>
      <w:proofErr w:type="spellEnd"/>
      <w:r w:rsidRPr="00A34E51">
        <w:t xml:space="preserve"> BluetoothClient1.Connect </w:t>
      </w:r>
      <w:proofErr w:type="spellStart"/>
      <w:r w:rsidRPr="00A34E51">
        <w:t>address</w:t>
      </w:r>
      <w:proofErr w:type="spellEnd"/>
      <w:r w:rsidRPr="00A34E51">
        <w:t>", cuja função será</w:t>
      </w:r>
    </w:p>
    <w:p w14:paraId="1DFC12DC" w14:textId="1F55A9C9" w:rsidR="006767FB" w:rsidRDefault="006767FB" w:rsidP="006767FB">
      <w:pPr>
        <w:pStyle w:val="Legenda"/>
        <w:keepNext/>
      </w:pPr>
      <w:r>
        <w:lastRenderedPageBreak/>
        <w:t xml:space="preserve">Figura </w:t>
      </w:r>
      <w:r>
        <w:fldChar w:fldCharType="begin"/>
      </w:r>
      <w:r>
        <w:instrText xml:space="preserve"> SEQ Figura \* ARABIC </w:instrText>
      </w:r>
      <w:r>
        <w:fldChar w:fldCharType="separate"/>
      </w:r>
      <w:r w:rsidR="001472C6">
        <w:rPr>
          <w:noProof/>
        </w:rPr>
        <w:t>64</w:t>
      </w:r>
      <w:r>
        <w:fldChar w:fldCharType="end"/>
      </w:r>
      <w:r>
        <w:t xml:space="preserve"> - </w:t>
      </w:r>
      <w:r w:rsidRPr="004A4756">
        <w:t>Função para comunicação Bluetooth</w:t>
      </w:r>
    </w:p>
    <w:p w14:paraId="7103CC13" w14:textId="4CF0852C" w:rsidR="00B71CB5" w:rsidRDefault="0035111D" w:rsidP="0035111D">
      <w:pPr>
        <w:pStyle w:val="IMGTBLGRF"/>
      </w:pPr>
      <w:r>
        <w:drawing>
          <wp:inline distT="0" distB="0" distL="0" distR="0" wp14:anchorId="0F6EC0D5" wp14:editId="1149CCC6">
            <wp:extent cx="6077957" cy="1584960"/>
            <wp:effectExtent l="0" t="0" r="0" b="0"/>
            <wp:docPr id="1319022658" name="Imagem 1319022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128898" cy="1598244"/>
                    </a:xfrm>
                    <a:prstGeom prst="rect">
                      <a:avLst/>
                    </a:prstGeom>
                    <a:noFill/>
                  </pic:spPr>
                </pic:pic>
              </a:graphicData>
            </a:graphic>
          </wp:inline>
        </w:drawing>
      </w:r>
    </w:p>
    <w:p w14:paraId="057DB6C6" w14:textId="78006EDD" w:rsidR="00F41D19" w:rsidRDefault="00F41D19" w:rsidP="00F41D19">
      <w:pPr>
        <w:pStyle w:val="Fonte"/>
        <w:jc w:val="both"/>
      </w:pPr>
      <w:r>
        <w:t xml:space="preserve">Fonte: </w:t>
      </w:r>
      <w:r w:rsidRPr="00AF7E2C">
        <w:t>Desenvolvendo um aplicativo Mobile para Arduino e Bluetooth com APP Inventor | Componentes Eletrônicos e Arduino</w:t>
      </w:r>
      <w:r>
        <w:t xml:space="preserve"> – Curto Circuito, c2021. Disponível em: &lt;</w:t>
      </w:r>
      <w:hyperlink r:id="rId120" w:history="1">
        <w:r w:rsidRPr="00AF7E2C">
          <w:rPr>
            <w:rStyle w:val="Hyperlink"/>
            <w:color w:val="auto"/>
            <w:u w:val="none"/>
          </w:rPr>
          <w:t>https://www.curtocircuito.com.br/blog/Categoria%20Arduino/hc-05-e-arduino-app-inventor-controle-mobile</w:t>
        </w:r>
      </w:hyperlink>
      <w:r>
        <w:t>&gt;. Acesso em: 24 abr. 2022.</w:t>
      </w:r>
    </w:p>
    <w:p w14:paraId="1FBFB994" w14:textId="77777777" w:rsidR="000D3D7D" w:rsidRDefault="000D3D7D" w:rsidP="000D3D7D">
      <w:pPr>
        <w:pStyle w:val="CORPO"/>
      </w:pPr>
      <w:r w:rsidRPr="00A34E51">
        <w:t xml:space="preserve">se conectar ao endereço armazenado em </w:t>
      </w:r>
      <w:proofErr w:type="spellStart"/>
      <w:r w:rsidRPr="00A34E51">
        <w:t>ListPicker</w:t>
      </w:r>
      <w:proofErr w:type="spellEnd"/>
      <w:r w:rsidRPr="00A34E51">
        <w:t>, e "BluetoothCliente1.IsConnected", que será aplicado para avaliar a conexão entre o módulo e aplicativo, através da variável "</w:t>
      </w:r>
      <w:proofErr w:type="spellStart"/>
      <w:r w:rsidRPr="00A34E51">
        <w:t>if</w:t>
      </w:r>
      <w:proofErr w:type="spellEnd"/>
      <w:r w:rsidRPr="00A34E51">
        <w:t xml:space="preserve">" localizada em </w:t>
      </w:r>
      <w:proofErr w:type="spellStart"/>
      <w:r w:rsidRPr="00A34E51">
        <w:t>Control</w:t>
      </w:r>
      <w:proofErr w:type="spellEnd"/>
      <w:r w:rsidRPr="00A34E51">
        <w:t xml:space="preserve">, nos conjuntos </w:t>
      </w:r>
      <w:proofErr w:type="spellStart"/>
      <w:r w:rsidRPr="00A34E51">
        <w:t>Built</w:t>
      </w:r>
      <w:proofErr w:type="spellEnd"/>
      <w:r w:rsidRPr="00A34E51">
        <w:t xml:space="preserve">-in (primeiro grupo da lista </w:t>
      </w:r>
      <w:proofErr w:type="spellStart"/>
      <w:r w:rsidRPr="00A34E51">
        <w:t>Blocks</w:t>
      </w:r>
      <w:proofErr w:type="spellEnd"/>
      <w:r w:rsidRPr="00A34E51">
        <w:t>).</w:t>
      </w:r>
      <w:r>
        <w:t xml:space="preserve"> O </w:t>
      </w:r>
      <w:proofErr w:type="spellStart"/>
      <w:r>
        <w:t>Blocks</w:t>
      </w:r>
      <w:proofErr w:type="spellEnd"/>
      <w:r>
        <w:t xml:space="preserve"> é a área no qual se encontra todas as funções relacionadas a programação do app.</w:t>
      </w:r>
    </w:p>
    <w:p w14:paraId="721FE9A8" w14:textId="77777777" w:rsidR="00176774" w:rsidRDefault="00176774" w:rsidP="00176774">
      <w:pPr>
        <w:pStyle w:val="Ttulo4"/>
      </w:pPr>
      <w:r>
        <w:t>Unity &amp; Arduino</w:t>
      </w:r>
    </w:p>
    <w:p w14:paraId="4EEBE919" w14:textId="77777777" w:rsidR="00C807B9" w:rsidRPr="005065BB" w:rsidRDefault="00C807B9" w:rsidP="00C807B9">
      <w:pPr>
        <w:pStyle w:val="CORPO"/>
      </w:pPr>
      <w:r>
        <w:t>A</w:t>
      </w:r>
      <w:r w:rsidRPr="003301FE">
        <w:t xml:space="preserve"> ligação de um microcontrolador Arduino a Game </w:t>
      </w:r>
      <w:proofErr w:type="spellStart"/>
      <w:r w:rsidRPr="003301FE">
        <w:t>Engine</w:t>
      </w:r>
      <w:proofErr w:type="spellEnd"/>
      <w:r w:rsidRPr="003301FE">
        <w:t xml:space="preserve"> Unity</w:t>
      </w:r>
      <w:r>
        <w:t xml:space="preserve"> proporciona u</w:t>
      </w:r>
      <w:r w:rsidRPr="00D92A41">
        <w:t xml:space="preserve">ma interface entre o </w:t>
      </w:r>
      <w:r>
        <w:t>A</w:t>
      </w:r>
      <w:r w:rsidRPr="00D92A41">
        <w:t xml:space="preserve">rduino e um computador muitas vezes é importante durante o desenvolvimento de projeto ou para controle de dispositivos através de uma interface gráfica. </w:t>
      </w:r>
      <w:r>
        <w:t>Sendo útil para</w:t>
      </w:r>
      <w:r w:rsidRPr="00D92A41">
        <w:t xml:space="preserve"> uma aplicação no computador para </w:t>
      </w:r>
      <w:r>
        <w:t>a</w:t>
      </w:r>
      <w:r w:rsidRPr="00D92A41">
        <w:t>quisição e exibição de dados em forma gráfic</w:t>
      </w:r>
      <w:r>
        <w:t>a</w:t>
      </w:r>
      <w:r w:rsidRPr="00D92A41">
        <w:t xml:space="preserve"> durante algum experimento em laboratório</w:t>
      </w:r>
      <w:r>
        <w:t>, simulação</w:t>
      </w:r>
      <w:r w:rsidRPr="00D92A41">
        <w:t xml:space="preserve"> ou estudo</w:t>
      </w:r>
      <w:r>
        <w:t xml:space="preserve"> específico</w:t>
      </w:r>
      <w:r w:rsidRPr="00D92A41">
        <w:t xml:space="preserve">. </w:t>
      </w:r>
      <w:r>
        <w:t>A</w:t>
      </w:r>
      <w:r w:rsidRPr="00D92A41">
        <w:t xml:space="preserve"> comunicação Serial com Arduino</w:t>
      </w:r>
      <w:r>
        <w:t xml:space="preserve"> </w:t>
      </w:r>
      <w:r w:rsidRPr="00D92A41">
        <w:t xml:space="preserve">entre a placa e o computador é </w:t>
      </w:r>
      <w:r>
        <w:t>estabelecida</w:t>
      </w:r>
      <w:r w:rsidRPr="00D92A41">
        <w:t xml:space="preserve"> através de uma porta serial emulada </w:t>
      </w:r>
      <w:r>
        <w:t>por meio</w:t>
      </w:r>
      <w:r w:rsidRPr="00D92A41">
        <w:t xml:space="preserve"> do driver da USB</w:t>
      </w:r>
      <w:r>
        <w:t xml:space="preserve"> responsável pelos dados fornecidos a interface ou ambiente gráfico</w:t>
      </w:r>
      <w:r w:rsidRPr="00D92A41">
        <w:t xml:space="preserve">. </w:t>
      </w:r>
      <w:r>
        <w:t xml:space="preserve">O </w:t>
      </w:r>
      <w:r w:rsidRPr="00D92A41">
        <w:lastRenderedPageBreak/>
        <w:t>desenvolvi</w:t>
      </w:r>
      <w:r>
        <w:t>mento</w:t>
      </w:r>
      <w:r w:rsidRPr="00D92A41">
        <w:t xml:space="preserve"> </w:t>
      </w:r>
      <w:r>
        <w:t xml:space="preserve">voltado </w:t>
      </w:r>
      <w:r w:rsidRPr="00D92A41">
        <w:t>a interface gráfica e outros elementos visuais</w:t>
      </w:r>
      <w:r>
        <w:t xml:space="preserve"> se utilizam de ambiente gráfico baseado em linguagens como C#, a exemplo do Unity</w:t>
      </w:r>
      <w:r w:rsidRPr="00764582">
        <w:rPr>
          <w:rStyle w:val="Refdenotaderodap"/>
        </w:rPr>
        <w:footnoteReference w:id="40"/>
      </w:r>
      <w:r w:rsidRPr="00764582">
        <w:rPr>
          <w:rStyle w:val="Refdenotaderodap"/>
        </w:rPr>
        <w:footnoteReference w:id="41"/>
      </w:r>
      <w:r w:rsidRPr="00D92A41">
        <w:t>.</w:t>
      </w:r>
    </w:p>
    <w:p w14:paraId="082709A1" w14:textId="3AE0DD5C" w:rsidR="00A06A00" w:rsidRDefault="00A06A00" w:rsidP="00A06A00">
      <w:pPr>
        <w:pStyle w:val="Legenda"/>
        <w:keepNext/>
      </w:pPr>
      <w:r>
        <w:t xml:space="preserve">Figura </w:t>
      </w:r>
      <w:r>
        <w:fldChar w:fldCharType="begin"/>
      </w:r>
      <w:r>
        <w:instrText xml:space="preserve"> SEQ Figura \* ARABIC </w:instrText>
      </w:r>
      <w:r>
        <w:fldChar w:fldCharType="separate"/>
      </w:r>
      <w:r w:rsidR="001472C6">
        <w:rPr>
          <w:noProof/>
        </w:rPr>
        <w:t>65</w:t>
      </w:r>
      <w:r>
        <w:fldChar w:fldCharType="end"/>
      </w:r>
      <w:r>
        <w:t xml:space="preserve"> - </w:t>
      </w:r>
      <w:r w:rsidRPr="00EE64F2">
        <w:t>Integração Arduino e Unity</w:t>
      </w:r>
    </w:p>
    <w:p w14:paraId="75B7ED86" w14:textId="4E21D9F6" w:rsidR="00176774" w:rsidRDefault="001578D5" w:rsidP="00A06A00">
      <w:pPr>
        <w:pStyle w:val="IMGTBLGRF"/>
      </w:pPr>
      <w:r>
        <w:drawing>
          <wp:inline distT="0" distB="0" distL="0" distR="0" wp14:anchorId="5F40ED7A" wp14:editId="2F908FD0">
            <wp:extent cx="5928360" cy="3643247"/>
            <wp:effectExtent l="0" t="0" r="0" b="0"/>
            <wp:docPr id="1319022659" name="Imagem 1319022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1">
                      <a:extLst>
                        <a:ext uri="{28A0092B-C50C-407E-A947-70E740481C1C}">
                          <a14:useLocalDpi xmlns:a14="http://schemas.microsoft.com/office/drawing/2010/main" val="0"/>
                        </a:ext>
                      </a:extLst>
                    </a:blip>
                    <a:srcRect l="1273" t="4477" r="3250" b="949"/>
                    <a:stretch/>
                  </pic:blipFill>
                  <pic:spPr bwMode="auto">
                    <a:xfrm>
                      <a:off x="0" y="0"/>
                      <a:ext cx="5948902" cy="3655871"/>
                    </a:xfrm>
                    <a:prstGeom prst="rect">
                      <a:avLst/>
                    </a:prstGeom>
                    <a:noFill/>
                    <a:ln>
                      <a:noFill/>
                    </a:ln>
                    <a:extLst>
                      <a:ext uri="{53640926-AAD7-44D8-BBD7-CCE9431645EC}">
                        <a14:shadowObscured xmlns:a14="http://schemas.microsoft.com/office/drawing/2010/main"/>
                      </a:ext>
                    </a:extLst>
                  </pic:spPr>
                </pic:pic>
              </a:graphicData>
            </a:graphic>
          </wp:inline>
        </w:drawing>
      </w:r>
    </w:p>
    <w:p w14:paraId="62A1E3DD" w14:textId="6385AF07" w:rsidR="00A7688C" w:rsidRDefault="00A7688C" w:rsidP="00A7688C">
      <w:pPr>
        <w:pStyle w:val="Fonte"/>
        <w:jc w:val="both"/>
      </w:pPr>
      <w:r>
        <w:t xml:space="preserve">Fonte: </w:t>
      </w:r>
      <w:r w:rsidRPr="00CC495F">
        <w:t>#17.ART • 17º Encontro Internacional de Arte e Tecnologia • 2018</w:t>
      </w:r>
      <w:r>
        <w:t xml:space="preserve"> </w:t>
      </w:r>
      <w:r w:rsidRPr="005E1D5B">
        <w:t>https://files.cercomp.ufg.br/weby/up/779/o/48-Teofilo_Augusto.pdf</w:t>
      </w:r>
    </w:p>
    <w:p w14:paraId="20931D3D" w14:textId="77777777" w:rsidR="00AB62D1" w:rsidRDefault="00AB62D1" w:rsidP="00AB62D1">
      <w:pPr>
        <w:pStyle w:val="Ttulo3"/>
      </w:pPr>
      <w:bookmarkStart w:id="77" w:name="_Toc111845381"/>
      <w:r w:rsidRPr="00AB62D1">
        <w:t>Interface e Experiência do Usuário</w:t>
      </w:r>
      <w:bookmarkEnd w:id="77"/>
    </w:p>
    <w:p w14:paraId="0893634F" w14:textId="7DCB1537" w:rsidR="00AB62D1" w:rsidRPr="00AB62D1" w:rsidRDefault="00551E59" w:rsidP="00551E59">
      <w:pPr>
        <w:pStyle w:val="Ttulo1"/>
      </w:pPr>
      <w:bookmarkStart w:id="78" w:name="_Toc111845382"/>
      <w:r w:rsidRPr="00FD5114">
        <w:lastRenderedPageBreak/>
        <w:t>TESTES E RESULTADOS</w:t>
      </w:r>
      <w:bookmarkEnd w:id="78"/>
    </w:p>
    <w:p w14:paraId="32386979" w14:textId="54EE83AE" w:rsidR="004C4B58" w:rsidRPr="007066CA" w:rsidRDefault="004C4B58" w:rsidP="007066CA">
      <w:pPr>
        <w:pStyle w:val="Ttulo2"/>
      </w:pPr>
      <w:bookmarkStart w:id="79" w:name="_Toc101876450"/>
      <w:bookmarkStart w:id="80" w:name="_Ref104578462"/>
      <w:bookmarkStart w:id="81" w:name="_Ref104661764"/>
      <w:bookmarkStart w:id="82" w:name="_Toc111845383"/>
      <w:r w:rsidRPr="007066CA">
        <w:t>Testes do Protótipo da Luva Inteligente</w:t>
      </w:r>
      <w:bookmarkEnd w:id="79"/>
      <w:bookmarkEnd w:id="80"/>
      <w:bookmarkEnd w:id="81"/>
      <w:bookmarkEnd w:id="82"/>
      <w:r w:rsidRPr="007066CA">
        <w:tab/>
      </w:r>
    </w:p>
    <w:p w14:paraId="75FD2C21" w14:textId="77777777" w:rsidR="004C4B58" w:rsidRDefault="004C4B58" w:rsidP="004C4B58">
      <w:pPr>
        <w:pStyle w:val="CORPO"/>
      </w:pPr>
    </w:p>
    <w:p w14:paraId="70C08DFC" w14:textId="08062974" w:rsidR="004C4B58" w:rsidRDefault="004C4B58" w:rsidP="00CC1F28">
      <w:pPr>
        <w:pStyle w:val="Ttulo2"/>
      </w:pPr>
      <w:bookmarkStart w:id="83" w:name="_Toc101876451"/>
      <w:bookmarkStart w:id="84" w:name="_Ref104578466"/>
      <w:bookmarkStart w:id="85" w:name="_Ref104661770"/>
      <w:bookmarkStart w:id="86" w:name="_Toc111845384"/>
      <w:r w:rsidRPr="007066CA">
        <w:t>Resultados do Protótipo da Luva Inteligente</w:t>
      </w:r>
      <w:bookmarkEnd w:id="83"/>
      <w:bookmarkEnd w:id="84"/>
      <w:bookmarkEnd w:id="85"/>
      <w:bookmarkEnd w:id="86"/>
      <w:r w:rsidRPr="007066CA">
        <w:tab/>
      </w:r>
    </w:p>
    <w:p w14:paraId="5E8D1713" w14:textId="77777777" w:rsidR="007066CA" w:rsidRPr="007066CA" w:rsidRDefault="007066CA" w:rsidP="007066CA">
      <w:pPr>
        <w:pStyle w:val="CORPO"/>
      </w:pPr>
    </w:p>
    <w:p w14:paraId="0B17A2FD" w14:textId="77777777" w:rsidR="007066CA" w:rsidRDefault="004C4B58" w:rsidP="007066CA">
      <w:pPr>
        <w:pStyle w:val="Ttulo2"/>
      </w:pPr>
      <w:bookmarkStart w:id="87" w:name="_Toc101876452"/>
      <w:bookmarkStart w:id="88" w:name="_Ref104578471"/>
      <w:bookmarkStart w:id="89" w:name="_Ref104661775"/>
      <w:bookmarkStart w:id="90" w:name="_Toc111845385"/>
      <w:r w:rsidRPr="007066CA">
        <w:t>Teste de Execução do App Mobile</w:t>
      </w:r>
      <w:bookmarkEnd w:id="87"/>
      <w:bookmarkEnd w:id="88"/>
      <w:bookmarkEnd w:id="89"/>
      <w:bookmarkEnd w:id="90"/>
      <w:r w:rsidRPr="007066CA">
        <w:tab/>
      </w:r>
      <w:bookmarkStart w:id="91" w:name="_Toc101876453"/>
      <w:bookmarkStart w:id="92" w:name="_Ref104578475"/>
      <w:bookmarkStart w:id="93" w:name="_Ref104661782"/>
    </w:p>
    <w:p w14:paraId="56556950" w14:textId="77777777" w:rsidR="007066CA" w:rsidRPr="007066CA" w:rsidRDefault="007066CA" w:rsidP="007066CA">
      <w:pPr>
        <w:pStyle w:val="CORPO"/>
      </w:pPr>
    </w:p>
    <w:p w14:paraId="697213DF" w14:textId="1050E96D" w:rsidR="00A7688C" w:rsidRPr="00A7688C" w:rsidRDefault="004C4B58" w:rsidP="00CC1F28">
      <w:pPr>
        <w:pStyle w:val="Ttulo2"/>
      </w:pPr>
      <w:bookmarkStart w:id="94" w:name="_Toc111845386"/>
      <w:r w:rsidRPr="007066CA">
        <w:rPr>
          <w:rStyle w:val="Ttulo3Char"/>
        </w:rPr>
        <w:t>Resultados do App Mobile</w:t>
      </w:r>
      <w:bookmarkEnd w:id="91"/>
      <w:bookmarkEnd w:id="92"/>
      <w:bookmarkEnd w:id="93"/>
      <w:bookmarkEnd w:id="94"/>
    </w:p>
    <w:p w14:paraId="6FCE0FFF" w14:textId="77777777" w:rsidR="000D3D7D" w:rsidRDefault="000D3D7D" w:rsidP="00176774">
      <w:pPr>
        <w:pStyle w:val="CORPO"/>
        <w:ind w:firstLine="0"/>
      </w:pPr>
    </w:p>
    <w:p w14:paraId="6D90805C" w14:textId="77777777" w:rsidR="00F41D19" w:rsidRPr="00F41D19" w:rsidRDefault="00F41D19" w:rsidP="00F41D19">
      <w:pPr>
        <w:pStyle w:val="CORPO"/>
        <w:rPr>
          <w:lang w:eastAsia="pt-BR"/>
        </w:rPr>
      </w:pPr>
    </w:p>
    <w:p w14:paraId="5A20828D" w14:textId="77777777" w:rsidR="000C4A98" w:rsidRPr="000C4A98" w:rsidRDefault="000C4A98" w:rsidP="000C4A98">
      <w:pPr>
        <w:pStyle w:val="CORPO"/>
      </w:pPr>
    </w:p>
    <w:p w14:paraId="3786FA8E" w14:textId="17E26668" w:rsidR="00FD4EF4" w:rsidRPr="00AF23D0" w:rsidRDefault="00FD4EF4" w:rsidP="0071582A">
      <w:pPr>
        <w:pStyle w:val="CORPO"/>
        <w:ind w:firstLine="0"/>
        <w:rPr>
          <w:lang w:eastAsia="pt-BR"/>
        </w:rPr>
        <w:sectPr w:rsidR="00FD4EF4" w:rsidRPr="00AF23D0" w:rsidSect="00676677">
          <w:pgSz w:w="11906" w:h="16838"/>
          <w:pgMar w:top="1701" w:right="1134" w:bottom="1134" w:left="1701" w:header="1134" w:footer="709" w:gutter="0"/>
          <w:cols w:space="708"/>
          <w:docGrid w:linePitch="360"/>
        </w:sectPr>
      </w:pPr>
    </w:p>
    <w:p w14:paraId="48D89AAC" w14:textId="77777777" w:rsidR="002E6EAC" w:rsidRPr="003135E0" w:rsidRDefault="002E6EAC" w:rsidP="003135E0">
      <w:pPr>
        <w:pStyle w:val="Ttulo1"/>
      </w:pPr>
      <w:bookmarkStart w:id="95" w:name="_Toc111845387"/>
      <w:r w:rsidRPr="003135E0">
        <w:lastRenderedPageBreak/>
        <w:t>Considerações Finais</w:t>
      </w:r>
      <w:bookmarkEnd w:id="95"/>
    </w:p>
    <w:p w14:paraId="38B29E17" w14:textId="77777777" w:rsidR="002E6EAC" w:rsidRDefault="00D171B8" w:rsidP="002E6EAC">
      <w:pPr>
        <w:pStyle w:val="CORPO"/>
      </w:pPr>
      <w:r w:rsidRPr="00A477BA">
        <w:rPr>
          <w:lang w:val="en-US"/>
        </w:rPr>
        <w:t xml:space="preserve">Lorem ipsum dolor sit </w:t>
      </w:r>
      <w:proofErr w:type="spellStart"/>
      <w:r w:rsidRPr="00A477BA">
        <w:rPr>
          <w:lang w:val="en-US"/>
        </w:rPr>
        <w:t>amet</w:t>
      </w:r>
      <w:proofErr w:type="spellEnd"/>
      <w:r w:rsidRPr="00A477BA">
        <w:rPr>
          <w:lang w:val="en-US"/>
        </w:rPr>
        <w:t xml:space="preserve">, </w:t>
      </w:r>
      <w:proofErr w:type="spellStart"/>
      <w:r w:rsidRPr="00A477BA">
        <w:rPr>
          <w:lang w:val="en-US"/>
        </w:rPr>
        <w:t>consectetur</w:t>
      </w:r>
      <w:proofErr w:type="spellEnd"/>
      <w:r w:rsidRPr="00A477BA">
        <w:rPr>
          <w:lang w:val="en-US"/>
        </w:rPr>
        <w:t xml:space="preserve"> </w:t>
      </w:r>
      <w:proofErr w:type="spellStart"/>
      <w:r w:rsidRPr="00A477BA">
        <w:rPr>
          <w:lang w:val="en-US"/>
        </w:rPr>
        <w:t>adipiscing</w:t>
      </w:r>
      <w:proofErr w:type="spellEnd"/>
      <w:r w:rsidRPr="00A477BA">
        <w:rPr>
          <w:lang w:val="en-US"/>
        </w:rPr>
        <w:t xml:space="preserve"> </w:t>
      </w:r>
      <w:proofErr w:type="spellStart"/>
      <w:r w:rsidRPr="00A477BA">
        <w:rPr>
          <w:lang w:val="en-US"/>
        </w:rPr>
        <w:t>elit</w:t>
      </w:r>
      <w:proofErr w:type="spellEnd"/>
      <w:r w:rsidRPr="00A477BA">
        <w:rPr>
          <w:lang w:val="en-US"/>
        </w:rPr>
        <w:t xml:space="preserve">. Donec id </w:t>
      </w:r>
      <w:proofErr w:type="spellStart"/>
      <w:r w:rsidRPr="00A477BA">
        <w:rPr>
          <w:lang w:val="en-US"/>
        </w:rPr>
        <w:t>lectus</w:t>
      </w:r>
      <w:proofErr w:type="spellEnd"/>
      <w:r w:rsidRPr="00A477BA">
        <w:rPr>
          <w:lang w:val="en-US"/>
        </w:rPr>
        <w:t xml:space="preserve"> </w:t>
      </w:r>
      <w:proofErr w:type="spellStart"/>
      <w:r w:rsidRPr="00A477BA">
        <w:rPr>
          <w:lang w:val="en-US"/>
        </w:rPr>
        <w:t>lacus</w:t>
      </w:r>
      <w:proofErr w:type="spellEnd"/>
      <w:r w:rsidRPr="00A477BA">
        <w:rPr>
          <w:lang w:val="en-US"/>
        </w:rPr>
        <w:t xml:space="preserve">. Ut vitae </w:t>
      </w:r>
      <w:proofErr w:type="spellStart"/>
      <w:r w:rsidRPr="00A477BA">
        <w:rPr>
          <w:lang w:val="en-US"/>
        </w:rPr>
        <w:t>mollis</w:t>
      </w:r>
      <w:proofErr w:type="spellEnd"/>
      <w:r w:rsidRPr="00A477BA">
        <w:rPr>
          <w:lang w:val="en-US"/>
        </w:rPr>
        <w:t xml:space="preserve"> ipsum. </w:t>
      </w:r>
      <w:proofErr w:type="spellStart"/>
      <w:r w:rsidRPr="00D171B8">
        <w:t>Phasellus</w:t>
      </w:r>
      <w:proofErr w:type="spellEnd"/>
      <w:r w:rsidRPr="00D171B8">
        <w:t xml:space="preserve"> </w:t>
      </w:r>
      <w:proofErr w:type="spellStart"/>
      <w:r w:rsidRPr="00D171B8">
        <w:t>mollis</w:t>
      </w:r>
      <w:proofErr w:type="spellEnd"/>
      <w:r w:rsidRPr="00D171B8">
        <w:t xml:space="preserve"> </w:t>
      </w:r>
      <w:proofErr w:type="spellStart"/>
      <w:r w:rsidRPr="00D171B8">
        <w:t>eros</w:t>
      </w:r>
      <w:proofErr w:type="spellEnd"/>
      <w:r w:rsidRPr="00D171B8">
        <w:t xml:space="preserve"> </w:t>
      </w:r>
      <w:proofErr w:type="spellStart"/>
      <w:r w:rsidRPr="00D171B8">
        <w:t>dignissim</w:t>
      </w:r>
      <w:proofErr w:type="spellEnd"/>
      <w:r w:rsidRPr="00D171B8">
        <w:t xml:space="preserve"> </w:t>
      </w:r>
      <w:proofErr w:type="spellStart"/>
      <w:r w:rsidRPr="00D171B8">
        <w:t>nulla</w:t>
      </w:r>
      <w:proofErr w:type="spellEnd"/>
      <w:r w:rsidRPr="00D171B8">
        <w:t xml:space="preserve"> gravida, </w:t>
      </w:r>
      <w:proofErr w:type="spellStart"/>
      <w:r w:rsidRPr="00D171B8">
        <w:t>vel</w:t>
      </w:r>
      <w:proofErr w:type="spellEnd"/>
      <w:r w:rsidRPr="00D171B8">
        <w:t xml:space="preserve"> </w:t>
      </w:r>
      <w:proofErr w:type="spellStart"/>
      <w:r w:rsidRPr="00D171B8">
        <w:t>lobortis</w:t>
      </w:r>
      <w:proofErr w:type="spellEnd"/>
      <w:r w:rsidRPr="00D171B8">
        <w:t xml:space="preserve"> </w:t>
      </w:r>
      <w:proofErr w:type="spellStart"/>
      <w:r w:rsidRPr="00D171B8">
        <w:t>risus</w:t>
      </w:r>
      <w:proofErr w:type="spellEnd"/>
      <w:r w:rsidRPr="00D171B8">
        <w:t xml:space="preserve"> </w:t>
      </w:r>
      <w:proofErr w:type="spellStart"/>
      <w:r w:rsidRPr="00D171B8">
        <w:t>luctus</w:t>
      </w:r>
      <w:proofErr w:type="spellEnd"/>
      <w:r w:rsidRPr="00D171B8">
        <w:t xml:space="preserve">. </w:t>
      </w:r>
      <w:proofErr w:type="spellStart"/>
      <w:r w:rsidRPr="00D171B8">
        <w:t>Morbi</w:t>
      </w:r>
      <w:proofErr w:type="spellEnd"/>
      <w:r w:rsidRPr="00D171B8">
        <w:t xml:space="preserve"> </w:t>
      </w:r>
      <w:proofErr w:type="spellStart"/>
      <w:r w:rsidRPr="00D171B8">
        <w:t>enim</w:t>
      </w:r>
      <w:proofErr w:type="spellEnd"/>
      <w:r w:rsidRPr="00D171B8">
        <w:t xml:space="preserve"> urna, </w:t>
      </w:r>
      <w:proofErr w:type="spellStart"/>
      <w:r w:rsidRPr="00D171B8">
        <w:t>suscipit</w:t>
      </w:r>
      <w:proofErr w:type="spellEnd"/>
      <w:r w:rsidRPr="00D171B8">
        <w:t xml:space="preserve"> a </w:t>
      </w:r>
      <w:proofErr w:type="spellStart"/>
      <w:r w:rsidRPr="00D171B8">
        <w:t>tincidunt</w:t>
      </w:r>
      <w:proofErr w:type="spellEnd"/>
      <w:r w:rsidRPr="00D171B8">
        <w:t xml:space="preserve"> </w:t>
      </w:r>
      <w:proofErr w:type="spellStart"/>
      <w:r w:rsidRPr="00D171B8">
        <w:t>vel</w:t>
      </w:r>
      <w:proofErr w:type="spellEnd"/>
      <w:r w:rsidRPr="00D171B8">
        <w:t xml:space="preserve">, </w:t>
      </w:r>
      <w:proofErr w:type="spellStart"/>
      <w:r w:rsidRPr="00D171B8">
        <w:t>tincidunt</w:t>
      </w:r>
      <w:proofErr w:type="spellEnd"/>
      <w:r w:rsidRPr="00D171B8">
        <w:t xml:space="preserve"> </w:t>
      </w:r>
      <w:proofErr w:type="spellStart"/>
      <w:r w:rsidRPr="00D171B8">
        <w:t>vel</w:t>
      </w:r>
      <w:proofErr w:type="spellEnd"/>
      <w:r w:rsidRPr="00D171B8">
        <w:t xml:space="preserve"> </w:t>
      </w:r>
      <w:proofErr w:type="spellStart"/>
      <w:r w:rsidRPr="00D171B8">
        <w:t>lacus</w:t>
      </w:r>
      <w:proofErr w:type="spellEnd"/>
      <w:r w:rsidRPr="00D171B8">
        <w:t xml:space="preserve">. </w:t>
      </w:r>
      <w:proofErr w:type="spellStart"/>
      <w:r w:rsidRPr="00D171B8">
        <w:t>Nulla</w:t>
      </w:r>
      <w:proofErr w:type="spellEnd"/>
      <w:r w:rsidRPr="00D171B8">
        <w:t xml:space="preserve"> </w:t>
      </w:r>
      <w:proofErr w:type="spellStart"/>
      <w:r w:rsidRPr="00D171B8">
        <w:t>dictum</w:t>
      </w:r>
      <w:proofErr w:type="spellEnd"/>
      <w:r w:rsidRPr="00D171B8">
        <w:t xml:space="preserve"> </w:t>
      </w:r>
      <w:proofErr w:type="spellStart"/>
      <w:r w:rsidRPr="00D171B8">
        <w:t>ex</w:t>
      </w:r>
      <w:proofErr w:type="spellEnd"/>
      <w:r w:rsidRPr="00D171B8">
        <w:t xml:space="preserve"> non </w:t>
      </w:r>
      <w:proofErr w:type="spellStart"/>
      <w:r w:rsidRPr="00D171B8">
        <w:t>nisi</w:t>
      </w:r>
      <w:proofErr w:type="spellEnd"/>
      <w:r w:rsidRPr="00D171B8">
        <w:t xml:space="preserve"> </w:t>
      </w:r>
      <w:proofErr w:type="spellStart"/>
      <w:r w:rsidRPr="00D171B8">
        <w:t>dictum</w:t>
      </w:r>
      <w:proofErr w:type="spellEnd"/>
      <w:r w:rsidRPr="00D171B8">
        <w:t xml:space="preserve">, eu </w:t>
      </w:r>
      <w:proofErr w:type="spellStart"/>
      <w:r w:rsidRPr="00D171B8">
        <w:t>accumsan</w:t>
      </w:r>
      <w:proofErr w:type="spellEnd"/>
      <w:r w:rsidRPr="00D171B8">
        <w:t xml:space="preserve"> </w:t>
      </w:r>
      <w:proofErr w:type="spellStart"/>
      <w:r w:rsidRPr="00D171B8">
        <w:t>diam</w:t>
      </w:r>
      <w:proofErr w:type="spellEnd"/>
      <w:r w:rsidRPr="00D171B8">
        <w:t xml:space="preserve"> </w:t>
      </w:r>
      <w:proofErr w:type="spellStart"/>
      <w:r w:rsidRPr="00D171B8">
        <w:t>volutpat</w:t>
      </w:r>
      <w:proofErr w:type="spellEnd"/>
      <w:r w:rsidRPr="00D171B8">
        <w:t xml:space="preserve">. </w:t>
      </w:r>
      <w:proofErr w:type="spellStart"/>
      <w:r w:rsidRPr="00D171B8">
        <w:t>Phasellus</w:t>
      </w:r>
      <w:proofErr w:type="spellEnd"/>
      <w:r w:rsidRPr="00D171B8">
        <w:t xml:space="preserve"> a </w:t>
      </w:r>
      <w:proofErr w:type="spellStart"/>
      <w:r w:rsidRPr="00D171B8">
        <w:t>vehicula</w:t>
      </w:r>
      <w:proofErr w:type="spellEnd"/>
      <w:r w:rsidRPr="00D171B8">
        <w:t xml:space="preserve"> ipsum. </w:t>
      </w:r>
      <w:proofErr w:type="spellStart"/>
      <w:r w:rsidRPr="00D171B8">
        <w:t>Suspendisse</w:t>
      </w:r>
      <w:proofErr w:type="spellEnd"/>
      <w:r w:rsidRPr="00D171B8">
        <w:t xml:space="preserve"> </w:t>
      </w:r>
      <w:proofErr w:type="spellStart"/>
      <w:r w:rsidRPr="00D171B8">
        <w:t>feugiat</w:t>
      </w:r>
      <w:proofErr w:type="spellEnd"/>
      <w:r w:rsidRPr="00D171B8">
        <w:t xml:space="preserve"> </w:t>
      </w:r>
      <w:proofErr w:type="spellStart"/>
      <w:r w:rsidRPr="00D171B8">
        <w:t>lacus</w:t>
      </w:r>
      <w:proofErr w:type="spellEnd"/>
      <w:r w:rsidRPr="00D171B8">
        <w:t xml:space="preserve"> </w:t>
      </w:r>
      <w:proofErr w:type="spellStart"/>
      <w:r w:rsidRPr="00D171B8">
        <w:t>felis</w:t>
      </w:r>
      <w:proofErr w:type="spellEnd"/>
      <w:r w:rsidRPr="00D171B8">
        <w:t xml:space="preserve">, </w:t>
      </w:r>
      <w:proofErr w:type="spellStart"/>
      <w:r w:rsidRPr="00D171B8">
        <w:t>tristique</w:t>
      </w:r>
      <w:proofErr w:type="spellEnd"/>
      <w:r w:rsidRPr="00D171B8">
        <w:t xml:space="preserve"> </w:t>
      </w:r>
      <w:proofErr w:type="spellStart"/>
      <w:r w:rsidRPr="00D171B8">
        <w:t>elementum</w:t>
      </w:r>
      <w:proofErr w:type="spellEnd"/>
      <w:r w:rsidRPr="00D171B8">
        <w:t xml:space="preserve"> </w:t>
      </w:r>
      <w:proofErr w:type="spellStart"/>
      <w:r w:rsidRPr="00D171B8">
        <w:t>orci</w:t>
      </w:r>
      <w:proofErr w:type="spellEnd"/>
      <w:r w:rsidRPr="00D171B8">
        <w:t xml:space="preserve"> </w:t>
      </w:r>
      <w:proofErr w:type="spellStart"/>
      <w:r w:rsidRPr="00D171B8">
        <w:t>faucibus</w:t>
      </w:r>
      <w:proofErr w:type="spellEnd"/>
      <w:r w:rsidRPr="00D171B8">
        <w:t xml:space="preserve"> et. </w:t>
      </w:r>
      <w:proofErr w:type="spellStart"/>
      <w:r w:rsidRPr="00D171B8">
        <w:t>Pellentesque</w:t>
      </w:r>
      <w:proofErr w:type="spellEnd"/>
      <w:r w:rsidRPr="00D171B8">
        <w:t xml:space="preserve"> </w:t>
      </w:r>
      <w:proofErr w:type="spellStart"/>
      <w:r w:rsidRPr="00D171B8">
        <w:t>laoreet</w:t>
      </w:r>
      <w:proofErr w:type="spellEnd"/>
      <w:r w:rsidRPr="00D171B8">
        <w:t xml:space="preserve"> </w:t>
      </w:r>
      <w:proofErr w:type="spellStart"/>
      <w:r w:rsidRPr="00D171B8">
        <w:t>mauris</w:t>
      </w:r>
      <w:proofErr w:type="spellEnd"/>
      <w:r w:rsidRPr="00D171B8">
        <w:t xml:space="preserve"> </w:t>
      </w:r>
      <w:proofErr w:type="spellStart"/>
      <w:r w:rsidRPr="00D171B8">
        <w:t>fermentum</w:t>
      </w:r>
      <w:proofErr w:type="spellEnd"/>
      <w:r w:rsidRPr="00D171B8">
        <w:t xml:space="preserve"> </w:t>
      </w:r>
      <w:proofErr w:type="spellStart"/>
      <w:r w:rsidRPr="00D171B8">
        <w:t>sollicitudin</w:t>
      </w:r>
      <w:proofErr w:type="spellEnd"/>
      <w:r w:rsidRPr="00D171B8">
        <w:t xml:space="preserve"> </w:t>
      </w:r>
      <w:proofErr w:type="spellStart"/>
      <w:r w:rsidRPr="00D171B8">
        <w:t>molestie</w:t>
      </w:r>
      <w:proofErr w:type="spellEnd"/>
      <w:r w:rsidRPr="00D171B8">
        <w:t>.</w:t>
      </w:r>
    </w:p>
    <w:p w14:paraId="37679785" w14:textId="77777777" w:rsidR="002E6EAC" w:rsidRDefault="002E6EAC">
      <w:pPr>
        <w:spacing w:after="200" w:line="276" w:lineRule="auto"/>
      </w:pPr>
      <w:r>
        <w:br w:type="page"/>
      </w:r>
    </w:p>
    <w:p w14:paraId="78311F0D" w14:textId="63876DEB" w:rsidR="002E6EAC" w:rsidRDefault="00FF42C8" w:rsidP="00FF42C8">
      <w:pPr>
        <w:pStyle w:val="Ttulo1"/>
        <w:numPr>
          <w:ilvl w:val="0"/>
          <w:numId w:val="0"/>
        </w:numPr>
        <w:ind w:left="431"/>
        <w:jc w:val="center"/>
      </w:pPr>
      <w:bookmarkStart w:id="96" w:name="_Toc111845388"/>
      <w:r w:rsidRPr="00FF42C8">
        <w:lastRenderedPageBreak/>
        <w:t>Refe</w:t>
      </w:r>
      <w:r>
        <w:t>rê</w:t>
      </w:r>
      <w:r w:rsidRPr="00FF42C8">
        <w:t>ncias</w:t>
      </w:r>
      <w:bookmarkEnd w:id="96"/>
    </w:p>
    <w:p w14:paraId="4684A1B8" w14:textId="77777777" w:rsidR="004A0E0B" w:rsidRPr="005B202A" w:rsidRDefault="004A0E0B" w:rsidP="00627A7A">
      <w:pPr>
        <w:pStyle w:val="Referncias"/>
      </w:pPr>
      <w:r w:rsidRPr="005B202A">
        <w:t xml:space="preserve">ABREU, Marco André Magalhães. </w:t>
      </w:r>
      <w:r w:rsidRPr="005B202A">
        <w:rPr>
          <w:b/>
        </w:rPr>
        <w:t>Conceção de uma luva sensorial para avaliação da capacidade de aposição do polegar</w:t>
      </w:r>
      <w:r w:rsidRPr="005B202A">
        <w:t>. Faculdade de Engenharia da Universidade do Porto, Porto – Portugal. 30 set. 2015. Disponível em: &lt;</w:t>
      </w:r>
      <w:hyperlink r:id="rId122">
        <w:r w:rsidRPr="005B202A">
          <w:rPr>
            <w:rStyle w:val="Hyperlink"/>
            <w:rFonts w:eastAsia="Arial" w:cs="Arial"/>
            <w:color w:val="auto"/>
            <w:u w:val="none"/>
          </w:rPr>
          <w:t>https://hdl.handle.net/10216/80857</w:t>
        </w:r>
      </w:hyperlink>
      <w:r w:rsidRPr="005B202A">
        <w:t>&gt;. Acesso em: 23 abr. 2022.</w:t>
      </w:r>
    </w:p>
    <w:p w14:paraId="693CF7C4" w14:textId="77777777" w:rsidR="004A0E0B" w:rsidRPr="005B202A" w:rsidRDefault="004A0E0B" w:rsidP="004D287C">
      <w:pPr>
        <w:pStyle w:val="Referncias"/>
      </w:pPr>
      <w:r w:rsidRPr="005B202A">
        <w:t xml:space="preserve">ALECRIM, Emerson. Bluetooth: o que é, como funciona e versões. </w:t>
      </w:r>
      <w:proofErr w:type="spellStart"/>
      <w:r w:rsidRPr="005B202A">
        <w:rPr>
          <w:b/>
          <w:bCs/>
        </w:rPr>
        <w:t>InfoWester</w:t>
      </w:r>
      <w:proofErr w:type="spellEnd"/>
      <w:r w:rsidRPr="005B202A">
        <w:t>. 30 jan. 2008. Disponível em: &lt;</w:t>
      </w:r>
      <w:hyperlink r:id="rId123">
        <w:r w:rsidRPr="005B202A">
          <w:t>https://www.infowester.com/bluetooth.php</w:t>
        </w:r>
      </w:hyperlink>
      <w:r w:rsidRPr="005B202A">
        <w:t>&gt;. Acesso em: 20 abr. 2022.</w:t>
      </w:r>
    </w:p>
    <w:p w14:paraId="62FA17EE" w14:textId="77777777" w:rsidR="004A0E0B" w:rsidRPr="005B202A" w:rsidRDefault="004A0E0B" w:rsidP="004D287C">
      <w:pPr>
        <w:pStyle w:val="Referncias"/>
      </w:pPr>
      <w:r w:rsidRPr="005B202A">
        <w:t xml:space="preserve">ALIEXPRESS, </w:t>
      </w:r>
      <w:r w:rsidRPr="005B202A">
        <w:rPr>
          <w:b/>
          <w:bCs/>
        </w:rPr>
        <w:t>Sensor</w:t>
      </w:r>
      <w:r w:rsidRPr="005B202A">
        <w:rPr>
          <w:b/>
        </w:rPr>
        <w:t xml:space="preserve"> bno080</w:t>
      </w:r>
      <w:r w:rsidRPr="005B202A">
        <w:t>. Disponível em: &lt;</w:t>
      </w:r>
      <w:hyperlink r:id="rId124">
        <w:r w:rsidRPr="005B202A">
          <w:t>https://pt.aliexpress.com/item/32959896007.html?spm=a2g0o.seodetail.topbuy.1.106657d1xDYKVc</w:t>
        </w:r>
      </w:hyperlink>
      <w:r w:rsidRPr="005B202A">
        <w:t>&gt;. Acesso em: 21 mai. 2022.</w:t>
      </w:r>
    </w:p>
    <w:p w14:paraId="2F74FDB9" w14:textId="77777777" w:rsidR="004A0E0B" w:rsidRPr="005B202A" w:rsidRDefault="004A0E0B" w:rsidP="007D62DA">
      <w:pPr>
        <w:pStyle w:val="Referncias"/>
        <w:rPr>
          <w:rFonts w:cs="Arial"/>
        </w:rPr>
      </w:pPr>
      <w:r w:rsidRPr="005B202A">
        <w:rPr>
          <w:rFonts w:cs="Arial"/>
        </w:rPr>
        <w:t xml:space="preserve">ALIEXPRESS, </w:t>
      </w:r>
      <w:r w:rsidRPr="005B202A">
        <w:rPr>
          <w:rFonts w:cs="Arial"/>
          <w:b/>
          <w:bCs/>
        </w:rPr>
        <w:t>Sensor de pressão fsr400 3”</w:t>
      </w:r>
      <w:r w:rsidRPr="005B202A">
        <w:rPr>
          <w:rFonts w:cs="Arial"/>
        </w:rPr>
        <w:t>. Disponível em: &lt;</w:t>
      </w:r>
      <w:hyperlink r:id="rId125">
        <w:r w:rsidRPr="005B202A">
          <w:rPr>
            <w:rFonts w:eastAsia="Arial" w:cs="Arial"/>
          </w:rPr>
          <w:t>https://pt.aliexpress.com/item/32859017846.html?UTABTest=aliabtest266652_356678&amp;_randl_currency=BRL&amp;_randl_shipto=BR&amp;src=google&amp;src=google&amp;albch=shopping&amp;acnt=768-202-</w:t>
        </w:r>
      </w:hyperlink>
      <w:r w:rsidRPr="005B202A">
        <w:rPr>
          <w:rFonts w:cs="Arial"/>
        </w:rPr>
        <w:t>&gt;. Acesso em: 21 mai. 2022.</w:t>
      </w:r>
    </w:p>
    <w:p w14:paraId="36366A24" w14:textId="77777777" w:rsidR="004A0E0B" w:rsidRPr="005B202A" w:rsidRDefault="004A0E0B" w:rsidP="007D62DA">
      <w:pPr>
        <w:pStyle w:val="Referncias"/>
        <w:rPr>
          <w:rFonts w:cs="Arial"/>
        </w:rPr>
      </w:pPr>
      <w:r w:rsidRPr="005B202A">
        <w:rPr>
          <w:rFonts w:cs="Arial"/>
        </w:rPr>
        <w:t xml:space="preserve">ALIEXPRESS, </w:t>
      </w:r>
      <w:r w:rsidRPr="005B202A">
        <w:rPr>
          <w:rFonts w:cs="Arial"/>
          <w:b/>
          <w:bCs/>
        </w:rPr>
        <w:t>Sensor flexível 2.2”</w:t>
      </w:r>
      <w:r w:rsidRPr="005B202A">
        <w:rPr>
          <w:rFonts w:cs="Arial"/>
        </w:rPr>
        <w:t>. Disponível em: &lt;</w:t>
      </w:r>
      <w:hyperlink r:id="rId126">
        <w:r w:rsidRPr="005B202A">
          <w:rPr>
            <w:rFonts w:cs="Arial"/>
          </w:rPr>
          <w:t>https://pt.aliexpress.com/item/4000142398040.html?UTABTest=aliabtest266652_356678&amp;_randl_currency=BRL&amp;_randl_shipto=BR&amp;src=google&amp;memo1=freelisting&amp;src=google&amp;albch=shopping&amp;acnt=768-202-</w:t>
        </w:r>
      </w:hyperlink>
      <w:r w:rsidRPr="005B202A">
        <w:rPr>
          <w:rFonts w:cs="Arial"/>
        </w:rPr>
        <w:t>&gt;. Acesso em: 21 mai. 2022.</w:t>
      </w:r>
    </w:p>
    <w:p w14:paraId="6092A8F0" w14:textId="77777777" w:rsidR="004A0E0B" w:rsidRPr="005B202A" w:rsidRDefault="004A0E0B" w:rsidP="007D62DA">
      <w:pPr>
        <w:pStyle w:val="Referncias"/>
        <w:rPr>
          <w:rFonts w:cs="Arial"/>
        </w:rPr>
      </w:pPr>
      <w:r w:rsidRPr="005B202A">
        <w:rPr>
          <w:rFonts w:cs="Arial"/>
        </w:rPr>
        <w:t xml:space="preserve">AMAZON, </w:t>
      </w:r>
      <w:r w:rsidRPr="005B202A">
        <w:rPr>
          <w:rFonts w:cs="Arial"/>
          <w:b/>
        </w:rPr>
        <w:t xml:space="preserve">Luva de segurança </w:t>
      </w:r>
      <w:proofErr w:type="spellStart"/>
      <w:r w:rsidRPr="005B202A">
        <w:rPr>
          <w:rFonts w:cs="Arial"/>
          <w:b/>
        </w:rPr>
        <w:t>flextáctil</w:t>
      </w:r>
      <w:proofErr w:type="spellEnd"/>
      <w:r w:rsidRPr="005B202A">
        <w:rPr>
          <w:rFonts w:cs="Arial"/>
          <w:b/>
        </w:rPr>
        <w:t xml:space="preserve"> DANNY-DA12100GPT</w:t>
      </w:r>
      <w:r w:rsidRPr="005B202A">
        <w:rPr>
          <w:rFonts w:cs="Arial"/>
        </w:rPr>
        <w:t>. Disponível em: &lt;</w:t>
      </w:r>
      <w:hyperlink r:id="rId127">
        <w:r w:rsidRPr="005B202A">
          <w:rPr>
            <w:rFonts w:eastAsia="Arial" w:cs="Arial"/>
          </w:rPr>
          <w:t>https://www.amazon.com.br/Seguran%C3%A7a-Flext%C3%A1ctil-Preta-Tamanho-G-DANNY-DA12100GPT/dp/B077V23XZR/ref=asc_df_B077V23XZR/?tag=googleshopp00-</w:t>
        </w:r>
      </w:hyperlink>
      <w:r w:rsidRPr="005B202A">
        <w:rPr>
          <w:rFonts w:cs="Arial"/>
        </w:rPr>
        <w:t>&gt;. Acesso em: 21 mai. 2022.</w:t>
      </w:r>
    </w:p>
    <w:p w14:paraId="7567F26D" w14:textId="77777777" w:rsidR="004A0E0B" w:rsidRPr="005B202A" w:rsidRDefault="004A0E0B" w:rsidP="007D62DA">
      <w:pPr>
        <w:pStyle w:val="Referncias"/>
        <w:rPr>
          <w:rFonts w:cs="Arial"/>
        </w:rPr>
      </w:pPr>
      <w:r w:rsidRPr="005B202A">
        <w:rPr>
          <w:rFonts w:cs="Arial"/>
        </w:rPr>
        <w:t xml:space="preserve">AMAZON, </w:t>
      </w:r>
      <w:r w:rsidRPr="005B202A">
        <w:rPr>
          <w:rFonts w:cs="Arial"/>
          <w:b/>
          <w:bCs/>
        </w:rPr>
        <w:t>Sensor de pressão DF9–40</w:t>
      </w:r>
      <w:r w:rsidRPr="005B202A">
        <w:rPr>
          <w:rFonts w:cs="Arial"/>
        </w:rPr>
        <w:t>. Disponível em: &lt;</w:t>
      </w:r>
      <w:hyperlink r:id="rId128">
        <w:r w:rsidRPr="005B202A">
          <w:rPr>
            <w:rFonts w:cs="Arial"/>
          </w:rPr>
          <w:t>https://www.amazon.com.br/Resistor-pl%C3%A1stico-eletr%C3%B4nicos-dom%C3%A9stico-inteligente/dp/B08BBY11ZJ/ref=sr_1_1?__mk_pt_BR=%C3%85M%C3%85%C5%BD%C3%95%C3%91&amp;crid=1WRLJUI58HKSA&amp;keywords=DF9-40&amp;qid=1650501146&amp;sprefix=df9-40%2Caps%2C153&amp;sr=8-1</w:t>
        </w:r>
      </w:hyperlink>
      <w:r w:rsidRPr="005B202A">
        <w:rPr>
          <w:rFonts w:cs="Arial"/>
        </w:rPr>
        <w:t>&gt;. Acesso em 20 abr. 2022.</w:t>
      </w:r>
    </w:p>
    <w:p w14:paraId="2FCC2760" w14:textId="77777777" w:rsidR="004A0E0B" w:rsidRPr="005B202A" w:rsidRDefault="004A0E0B" w:rsidP="007D62DA">
      <w:pPr>
        <w:pStyle w:val="Referncias"/>
        <w:rPr>
          <w:rFonts w:cs="Arial"/>
        </w:rPr>
      </w:pPr>
      <w:r w:rsidRPr="005B202A">
        <w:rPr>
          <w:rFonts w:cs="Arial"/>
        </w:rPr>
        <w:t>ANDROID Studio. 17 mai. 2021. Disponível em: &lt;</w:t>
      </w:r>
      <w:hyperlink r:id="rId129">
        <w:r w:rsidRPr="005B202A">
          <w:rPr>
            <w:rFonts w:cs="Arial"/>
          </w:rPr>
          <w:t>https://developer.android.com/studio/intro?hl=pt</w:t>
        </w:r>
      </w:hyperlink>
      <w:r w:rsidRPr="005B202A">
        <w:rPr>
          <w:rFonts w:cs="Arial"/>
        </w:rPr>
        <w:t>&gt;. Acesso em: 20 abr. 2022.</w:t>
      </w:r>
    </w:p>
    <w:p w14:paraId="460F5761" w14:textId="77777777" w:rsidR="004A0E0B" w:rsidRPr="005B202A" w:rsidRDefault="004A0E0B" w:rsidP="007D62DA">
      <w:pPr>
        <w:pStyle w:val="Referncias"/>
        <w:rPr>
          <w:rFonts w:cs="Arial"/>
        </w:rPr>
      </w:pPr>
      <w:r w:rsidRPr="005B202A">
        <w:rPr>
          <w:rFonts w:cs="Arial"/>
        </w:rPr>
        <w:t>ARDUINO. 5 fev. 2018. Disponível em: &lt;</w:t>
      </w:r>
      <w:hyperlink r:id="rId130">
        <w:r w:rsidRPr="005B202A">
          <w:rPr>
            <w:rFonts w:cs="Arial"/>
          </w:rPr>
          <w:t>https://www.arduino.cc/en/Guide/Introduction</w:t>
        </w:r>
      </w:hyperlink>
      <w:r w:rsidRPr="005B202A">
        <w:rPr>
          <w:rFonts w:cs="Arial"/>
        </w:rPr>
        <w:t>&gt;. Acesso em: 20 abr. 2022.</w:t>
      </w:r>
    </w:p>
    <w:p w14:paraId="55980558" w14:textId="77777777" w:rsidR="004A0E0B" w:rsidRPr="005B202A" w:rsidRDefault="004A0E0B" w:rsidP="007D62DA">
      <w:pPr>
        <w:pStyle w:val="Referncias"/>
        <w:rPr>
          <w:rFonts w:cs="Arial"/>
        </w:rPr>
      </w:pPr>
      <w:r w:rsidRPr="005B202A">
        <w:rPr>
          <w:rFonts w:cs="Arial"/>
        </w:rPr>
        <w:t>ARDUINO. Disponível em: &lt;</w:t>
      </w:r>
      <w:hyperlink r:id="rId131">
        <w:r w:rsidRPr="005B202A">
          <w:rPr>
            <w:rFonts w:cs="Arial"/>
          </w:rPr>
          <w:t>https://create.arduino.cc/projecthub/CiferTech/what-is-mpu6050-b3b178</w:t>
        </w:r>
      </w:hyperlink>
      <w:r w:rsidRPr="005B202A">
        <w:rPr>
          <w:rFonts w:cs="Arial"/>
        </w:rPr>
        <w:t>&gt;. Acesso em: 20 abr. 2022.</w:t>
      </w:r>
    </w:p>
    <w:p w14:paraId="4411EA65" w14:textId="77777777" w:rsidR="004A0E0B" w:rsidRPr="005B202A" w:rsidRDefault="004A0E0B" w:rsidP="007D62DA">
      <w:pPr>
        <w:pStyle w:val="Referncias"/>
        <w:rPr>
          <w:rFonts w:cs="Arial"/>
        </w:rPr>
      </w:pPr>
      <w:r w:rsidRPr="005B202A">
        <w:rPr>
          <w:rFonts w:cs="Arial"/>
        </w:rPr>
        <w:t xml:space="preserve">ARDUINO. </w:t>
      </w:r>
      <w:proofErr w:type="spellStart"/>
      <w:r w:rsidRPr="005B202A">
        <w:rPr>
          <w:rFonts w:cs="Arial"/>
        </w:rPr>
        <w:t>Libraries</w:t>
      </w:r>
      <w:proofErr w:type="spellEnd"/>
      <w:r w:rsidRPr="005B202A">
        <w:rPr>
          <w:rFonts w:cs="Arial"/>
        </w:rPr>
        <w:t>. Arduino. Disponível em: &lt;</w:t>
      </w:r>
      <w:hyperlink r:id="rId132">
        <w:r w:rsidRPr="005B202A">
          <w:rPr>
            <w:rFonts w:cs="Arial"/>
          </w:rPr>
          <w:t>https://www.arduino.cc/reference/en/libraries/</w:t>
        </w:r>
      </w:hyperlink>
      <w:r w:rsidRPr="005B202A">
        <w:rPr>
          <w:rFonts w:cs="Arial"/>
        </w:rPr>
        <w:t>&gt;. Acesso em: 20 abr. 2022.</w:t>
      </w:r>
    </w:p>
    <w:p w14:paraId="7E59EDF8" w14:textId="77777777" w:rsidR="004A0E0B" w:rsidRPr="005B202A" w:rsidRDefault="004A0E0B" w:rsidP="007D62DA">
      <w:pPr>
        <w:pStyle w:val="Referncias"/>
        <w:rPr>
          <w:rFonts w:cs="Arial"/>
        </w:rPr>
      </w:pPr>
      <w:r w:rsidRPr="005B202A">
        <w:rPr>
          <w:rFonts w:cs="Arial"/>
        </w:rPr>
        <w:lastRenderedPageBreak/>
        <w:t xml:space="preserve">ASIAJET. </w:t>
      </w:r>
      <w:proofErr w:type="spellStart"/>
      <w:r w:rsidRPr="005B202A">
        <w:rPr>
          <w:rFonts w:cs="Arial"/>
        </w:rPr>
        <w:t>Les</w:t>
      </w:r>
      <w:proofErr w:type="spellEnd"/>
      <w:r w:rsidRPr="005B202A">
        <w:rPr>
          <w:rFonts w:cs="Arial"/>
        </w:rPr>
        <w:t xml:space="preserve"> 10 gestes </w:t>
      </w:r>
      <w:proofErr w:type="spellStart"/>
      <w:r w:rsidRPr="005B202A">
        <w:rPr>
          <w:rFonts w:cs="Arial"/>
        </w:rPr>
        <w:t>innocents</w:t>
      </w:r>
      <w:proofErr w:type="spellEnd"/>
      <w:r w:rsidRPr="005B202A">
        <w:rPr>
          <w:rFonts w:cs="Arial"/>
        </w:rPr>
        <w:t xml:space="preserve"> à ne </w:t>
      </w:r>
      <w:proofErr w:type="spellStart"/>
      <w:r w:rsidRPr="005B202A">
        <w:rPr>
          <w:rFonts w:cs="Arial"/>
        </w:rPr>
        <w:t>pas</w:t>
      </w:r>
      <w:proofErr w:type="spellEnd"/>
      <w:r w:rsidRPr="005B202A">
        <w:rPr>
          <w:rFonts w:cs="Arial"/>
        </w:rPr>
        <w:t xml:space="preserve"> </w:t>
      </w:r>
      <w:proofErr w:type="spellStart"/>
      <w:r w:rsidRPr="005B202A">
        <w:rPr>
          <w:rFonts w:cs="Arial"/>
        </w:rPr>
        <w:t>faire</w:t>
      </w:r>
      <w:proofErr w:type="spellEnd"/>
      <w:r w:rsidRPr="005B202A">
        <w:rPr>
          <w:rFonts w:cs="Arial"/>
        </w:rPr>
        <w:t xml:space="preserve"> à </w:t>
      </w:r>
      <w:proofErr w:type="spellStart"/>
      <w:r w:rsidRPr="005B202A">
        <w:rPr>
          <w:rFonts w:cs="Arial"/>
        </w:rPr>
        <w:t>l’étranger</w:t>
      </w:r>
      <w:proofErr w:type="spellEnd"/>
      <w:r w:rsidRPr="005B202A">
        <w:rPr>
          <w:rFonts w:cs="Arial"/>
        </w:rPr>
        <w:t>. Disponível em: &lt;</w:t>
      </w:r>
      <w:hyperlink r:id="rId133" w:history="1">
        <w:r w:rsidRPr="005B202A">
          <w:rPr>
            <w:rFonts w:cs="Arial"/>
          </w:rPr>
          <w:t>http://asiajet.over-blog.com/2014/04/les-10-gestes-innocents-a-ne-pas-faire-a-l-etranger.html</w:t>
        </w:r>
      </w:hyperlink>
      <w:r w:rsidRPr="005B202A">
        <w:rPr>
          <w:rFonts w:cs="Arial"/>
        </w:rPr>
        <w:t>&gt;. Acesso em: 11 maio 2022.</w:t>
      </w:r>
    </w:p>
    <w:p w14:paraId="5B0B35A8" w14:textId="77777777" w:rsidR="004A0E0B" w:rsidRPr="005B202A" w:rsidRDefault="004A0E0B" w:rsidP="007D62DA">
      <w:pPr>
        <w:pStyle w:val="Referncias"/>
        <w:rPr>
          <w:rFonts w:cs="Arial"/>
        </w:rPr>
      </w:pPr>
      <w:r w:rsidRPr="005B202A">
        <w:rPr>
          <w:rFonts w:cs="Arial"/>
        </w:rPr>
        <w:t>AUTOCORE Robótica. Disponível em: &lt;</w:t>
      </w:r>
      <w:hyperlink r:id="rId134">
        <w:r w:rsidRPr="005B202A">
          <w:rPr>
            <w:rFonts w:cs="Arial"/>
          </w:rPr>
          <w:t>https://www.autocorerobotica.com.br/modulo-bluetooth-rs232-hc-05</w:t>
        </w:r>
      </w:hyperlink>
      <w:r w:rsidRPr="005B202A">
        <w:rPr>
          <w:rFonts w:cs="Arial"/>
        </w:rPr>
        <w:t>&gt;. Acesso em: 16 abr. 2022.</w:t>
      </w:r>
    </w:p>
    <w:p w14:paraId="581663E4" w14:textId="77777777" w:rsidR="004A0E0B" w:rsidRPr="005B202A" w:rsidRDefault="004A0E0B" w:rsidP="007D62DA">
      <w:pPr>
        <w:pStyle w:val="Referncias"/>
        <w:rPr>
          <w:rFonts w:eastAsia="Arial" w:cs="Arial"/>
        </w:rPr>
      </w:pPr>
      <w:r w:rsidRPr="005B202A">
        <w:rPr>
          <w:rFonts w:eastAsia="Arial" w:cs="Arial"/>
        </w:rPr>
        <w:t>AZEVEDO, Rogério Cabral. A994m Metodologia da pesquisa para engenharias / Rogério Cabral Azevedo, Leonardo Ensslin. Belo Horizonte: PPGEC/CEFET-MG - 2020. 196 p.</w:t>
      </w:r>
    </w:p>
    <w:p w14:paraId="6E031750" w14:textId="77777777" w:rsidR="004A0E0B" w:rsidRPr="005B202A" w:rsidRDefault="004A0E0B" w:rsidP="007D62DA">
      <w:pPr>
        <w:pStyle w:val="Referncias"/>
        <w:rPr>
          <w:rFonts w:cs="Arial"/>
        </w:rPr>
      </w:pPr>
      <w:r w:rsidRPr="005B202A">
        <w:rPr>
          <w:rFonts w:cs="Arial"/>
        </w:rPr>
        <w:t xml:space="preserve">BLOG DA CURTO. Desenvolvendo um aplicativo Mobile para Arduino e Bluetooth com APP Inventor. </w:t>
      </w:r>
      <w:r w:rsidRPr="005B202A">
        <w:rPr>
          <w:rFonts w:cs="Arial"/>
          <w:b/>
          <w:bCs/>
        </w:rPr>
        <w:t>Curto Circuito</w:t>
      </w:r>
      <w:r w:rsidRPr="005B202A">
        <w:rPr>
          <w:rFonts w:cs="Arial"/>
        </w:rPr>
        <w:t>. 10 mar. 2019. Disponível em: &lt;</w:t>
      </w:r>
      <w:hyperlink r:id="rId135">
        <w:r w:rsidRPr="005B202A">
          <w:rPr>
            <w:rFonts w:cs="Arial"/>
          </w:rPr>
          <w:t>https://www.curtocircuito.com.br/blog/Categoria%20Arduino/hc-05-e-arduino-app-inventor-controle-mobile</w:t>
        </w:r>
      </w:hyperlink>
      <w:r w:rsidRPr="005B202A">
        <w:rPr>
          <w:rFonts w:cs="Arial"/>
        </w:rPr>
        <w:t>&gt;. Acesso em: 20 abr. 2022.</w:t>
      </w:r>
    </w:p>
    <w:p w14:paraId="07A25113" w14:textId="77777777" w:rsidR="004A0E0B" w:rsidRPr="005B202A" w:rsidRDefault="004A0E0B" w:rsidP="007D62DA">
      <w:pPr>
        <w:pStyle w:val="Referncias"/>
        <w:rPr>
          <w:rFonts w:cs="Arial"/>
        </w:rPr>
      </w:pPr>
      <w:r w:rsidRPr="005B202A">
        <w:rPr>
          <w:rFonts w:cs="Arial"/>
        </w:rPr>
        <w:t>BLUETOOTH. Disponível em: &lt;</w:t>
      </w:r>
      <w:hyperlink r:id="rId136">
        <w:r w:rsidRPr="005B202A">
          <w:rPr>
            <w:rFonts w:cs="Arial"/>
          </w:rPr>
          <w:t>https://www.bluetooth.com/about-us/bluetooth-origin/</w:t>
        </w:r>
      </w:hyperlink>
      <w:r w:rsidRPr="005B202A">
        <w:rPr>
          <w:rFonts w:cs="Arial"/>
        </w:rPr>
        <w:t>&gt;. Acesso em: 19 abr. 2022.</w:t>
      </w:r>
    </w:p>
    <w:p w14:paraId="790D06DD" w14:textId="77777777" w:rsidR="004A0E0B" w:rsidRPr="005B202A" w:rsidRDefault="004A0E0B" w:rsidP="007D62DA">
      <w:pPr>
        <w:pStyle w:val="Referncias"/>
        <w:rPr>
          <w:rFonts w:cs="Arial"/>
        </w:rPr>
      </w:pPr>
      <w:r w:rsidRPr="005B202A">
        <w:rPr>
          <w:rFonts w:cs="Arial"/>
        </w:rPr>
        <w:t xml:space="preserve">BORGES, David. Comunicação Bluetooth entre Arduino e Android. </w:t>
      </w:r>
      <w:r w:rsidRPr="005B202A">
        <w:rPr>
          <w:rFonts w:cs="Arial"/>
          <w:b/>
        </w:rPr>
        <w:t>Dragão sem chama</w:t>
      </w:r>
      <w:r w:rsidRPr="005B202A">
        <w:rPr>
          <w:rFonts w:cs="Arial"/>
        </w:rPr>
        <w:t>. 12 abr. 2016. Disponível em: &lt;</w:t>
      </w:r>
      <w:hyperlink r:id="rId137">
        <w:r w:rsidRPr="005B202A">
          <w:rPr>
            <w:rFonts w:cs="Arial"/>
          </w:rPr>
          <w:t>https://dragaosemchama.com/2016/04/comunicacao-bluetooth-entre-arduino-e-android/</w:t>
        </w:r>
      </w:hyperlink>
      <w:r w:rsidRPr="005B202A">
        <w:rPr>
          <w:rFonts w:cs="Arial"/>
        </w:rPr>
        <w:t>&gt;. Acesso em: 20 abr. 2022.</w:t>
      </w:r>
    </w:p>
    <w:p w14:paraId="03CD38A3" w14:textId="77777777" w:rsidR="004A0E0B" w:rsidRPr="005B202A" w:rsidRDefault="004A0E0B" w:rsidP="007D62DA">
      <w:pPr>
        <w:pStyle w:val="Referncias"/>
        <w:rPr>
          <w:rFonts w:eastAsia="Arial" w:cs="Arial"/>
        </w:rPr>
      </w:pPr>
      <w:r w:rsidRPr="005B202A">
        <w:rPr>
          <w:rFonts w:eastAsia="Arial" w:cs="Arial"/>
        </w:rPr>
        <w:t xml:space="preserve">CASANOVA, José P. S. O. </w:t>
      </w:r>
      <w:proofErr w:type="spellStart"/>
      <w:r w:rsidRPr="005B202A">
        <w:rPr>
          <w:rFonts w:eastAsia="Arial" w:cs="Arial"/>
          <w:b/>
        </w:rPr>
        <w:t>Sensorização</w:t>
      </w:r>
      <w:proofErr w:type="spellEnd"/>
      <w:r w:rsidRPr="005B202A">
        <w:rPr>
          <w:rFonts w:eastAsia="Arial" w:cs="Arial"/>
          <w:b/>
        </w:rPr>
        <w:t xml:space="preserve"> espacial no contexto da reabilitação humana</w:t>
      </w:r>
      <w:r w:rsidRPr="005B202A">
        <w:rPr>
          <w:rFonts w:eastAsia="Arial" w:cs="Arial"/>
        </w:rPr>
        <w:t xml:space="preserve">. </w:t>
      </w:r>
      <w:r w:rsidRPr="005B202A">
        <w:rPr>
          <w:rFonts w:cs="Arial"/>
        </w:rPr>
        <w:t>Faculdade de Engenharia da Universidade do Porto</w:t>
      </w:r>
      <w:r w:rsidRPr="005B202A">
        <w:rPr>
          <w:rFonts w:cs="Arial"/>
          <w:b/>
        </w:rPr>
        <w:t xml:space="preserve">. </w:t>
      </w:r>
      <w:r w:rsidRPr="005B202A">
        <w:rPr>
          <w:rFonts w:cs="Arial"/>
        </w:rPr>
        <w:t>Porto – Portugal</w:t>
      </w:r>
      <w:r w:rsidRPr="005B202A">
        <w:rPr>
          <w:rFonts w:cs="Arial"/>
          <w:b/>
        </w:rPr>
        <w:t xml:space="preserve">, </w:t>
      </w:r>
      <w:r w:rsidRPr="005B202A">
        <w:rPr>
          <w:rFonts w:cs="Arial"/>
        </w:rPr>
        <w:t>26 fev. 2020. Disponível em:</w:t>
      </w:r>
      <w:r w:rsidRPr="005B202A">
        <w:rPr>
          <w:rFonts w:eastAsia="Arial" w:cs="Arial"/>
        </w:rPr>
        <w:t xml:space="preserve"> &lt;</w:t>
      </w:r>
      <w:hyperlink r:id="rId138">
        <w:r w:rsidRPr="005B202A">
          <w:rPr>
            <w:rFonts w:eastAsia="Arial" w:cs="Arial"/>
          </w:rPr>
          <w:t>https://hdl.handle.net/10216/126681</w:t>
        </w:r>
      </w:hyperlink>
      <w:r w:rsidRPr="005B202A">
        <w:rPr>
          <w:rFonts w:eastAsia="Arial" w:cs="Arial"/>
        </w:rPr>
        <w:t>&gt;</w:t>
      </w:r>
      <w:r w:rsidRPr="005B202A">
        <w:rPr>
          <w:rFonts w:eastAsia="Consolas" w:cs="Arial"/>
        </w:rPr>
        <w:t xml:space="preserve">. </w:t>
      </w:r>
      <w:r w:rsidRPr="005B202A">
        <w:rPr>
          <w:rFonts w:eastAsia="Arial" w:cs="Arial"/>
        </w:rPr>
        <w:t>Acesso em: 21 abr. 2022.</w:t>
      </w:r>
    </w:p>
    <w:p w14:paraId="73026B80" w14:textId="77777777" w:rsidR="004A0E0B" w:rsidRPr="005B202A" w:rsidRDefault="004A0E0B" w:rsidP="007D62DA">
      <w:pPr>
        <w:pStyle w:val="Referncias"/>
        <w:rPr>
          <w:rFonts w:cs="Arial"/>
        </w:rPr>
      </w:pPr>
      <w:r w:rsidRPr="005B202A">
        <w:rPr>
          <w:rFonts w:cs="Arial"/>
        </w:rPr>
        <w:t>CEVA-DSP. Disponível em: &lt;</w:t>
      </w:r>
      <w:hyperlink r:id="rId139">
        <w:r w:rsidRPr="005B202A">
          <w:rPr>
            <w:rFonts w:cs="Arial"/>
          </w:rPr>
          <w:t>https://www.ceva-dsp.com/product/bno080-085/</w:t>
        </w:r>
      </w:hyperlink>
      <w:r w:rsidRPr="005B202A">
        <w:rPr>
          <w:rFonts w:cs="Arial"/>
        </w:rPr>
        <w:t>&gt;. Acesso em: 20 abr. 2022.</w:t>
      </w:r>
      <w:r w:rsidRPr="005B202A">
        <w:br/>
      </w:r>
      <w:r w:rsidRPr="005B202A">
        <w:rPr>
          <w:rFonts w:cs="Arial"/>
        </w:rPr>
        <w:t xml:space="preserve">COZER, Carolina. Primeira cirurgia cardíaca à distância acontece com telemedicina. </w:t>
      </w:r>
      <w:proofErr w:type="spellStart"/>
      <w:r w:rsidRPr="005B202A">
        <w:rPr>
          <w:rFonts w:cs="Arial"/>
          <w:b/>
        </w:rPr>
        <w:t>Whow</w:t>
      </w:r>
      <w:proofErr w:type="spellEnd"/>
      <w:r w:rsidRPr="005B202A">
        <w:rPr>
          <w:rFonts w:cs="Arial"/>
          <w:b/>
        </w:rPr>
        <w:t>! -Tecnologia</w:t>
      </w:r>
      <w:r w:rsidRPr="005B202A">
        <w:rPr>
          <w:rFonts w:cs="Arial"/>
        </w:rPr>
        <w:t>. 7 out. 2019. Disponível em: &lt;</w:t>
      </w:r>
      <w:hyperlink r:id="rId140">
        <w:r w:rsidRPr="005B202A">
          <w:rPr>
            <w:rFonts w:cs="Arial"/>
          </w:rPr>
          <w:t>https://www.whow.com.br/tecnologia/primeira-cirurgia-cardiaca-a-distancia-acontece-com-telemedicina/</w:t>
        </w:r>
      </w:hyperlink>
      <w:r w:rsidRPr="005B202A">
        <w:rPr>
          <w:rFonts w:cs="Arial"/>
        </w:rPr>
        <w:t>&gt;. Acesso em: 24 mar. 2022.</w:t>
      </w:r>
    </w:p>
    <w:p w14:paraId="3EE306BC" w14:textId="77777777" w:rsidR="004A0E0B" w:rsidRPr="005B202A" w:rsidRDefault="004A0E0B" w:rsidP="007D62DA">
      <w:pPr>
        <w:pStyle w:val="Referncias"/>
        <w:rPr>
          <w:rFonts w:cs="Arial"/>
        </w:rPr>
      </w:pPr>
      <w:r w:rsidRPr="005B202A">
        <w:rPr>
          <w:rFonts w:cs="Arial"/>
        </w:rPr>
        <w:t xml:space="preserve">DEVMEDIA. Introdução à comunicação Bluetooth no Android. </w:t>
      </w:r>
      <w:proofErr w:type="spellStart"/>
      <w:r w:rsidRPr="005B202A">
        <w:rPr>
          <w:rFonts w:cs="Arial"/>
          <w:b/>
          <w:bCs/>
        </w:rPr>
        <w:t>DevMedia</w:t>
      </w:r>
      <w:proofErr w:type="spellEnd"/>
      <w:r w:rsidRPr="005B202A">
        <w:rPr>
          <w:rFonts w:cs="Arial"/>
        </w:rPr>
        <w:t>. 2013. Disponível em: &lt;</w:t>
      </w:r>
      <w:hyperlink r:id="rId141">
        <w:r w:rsidRPr="005B202A">
          <w:rPr>
            <w:rFonts w:cs="Arial"/>
          </w:rPr>
          <w:t>https://www.devmedia.com.br/introducao-a-comunicacao-bluetooth-no-android/27636</w:t>
        </w:r>
      </w:hyperlink>
      <w:r w:rsidRPr="005B202A">
        <w:rPr>
          <w:rFonts w:cs="Arial"/>
        </w:rPr>
        <w:t>&gt;. Acesso em: 20 abr. 2022.</w:t>
      </w:r>
    </w:p>
    <w:p w14:paraId="2686303E" w14:textId="77777777" w:rsidR="004A0E0B" w:rsidRPr="005B202A" w:rsidRDefault="004A0E0B" w:rsidP="007D62DA">
      <w:pPr>
        <w:pStyle w:val="Referncias"/>
        <w:rPr>
          <w:rFonts w:cs="Arial"/>
        </w:rPr>
      </w:pPr>
      <w:r w:rsidRPr="005B202A">
        <w:rPr>
          <w:rFonts w:cs="Arial"/>
        </w:rPr>
        <w:t xml:space="preserve">EESC cria exoesqueleto robótico para reabilitar pessoas que sofreram AVC. </w:t>
      </w:r>
      <w:r w:rsidRPr="005B202A">
        <w:rPr>
          <w:rFonts w:cs="Arial"/>
          <w:b/>
        </w:rPr>
        <w:t>USP – Portal USP São Carlos</w:t>
      </w:r>
      <w:r w:rsidRPr="005B202A">
        <w:rPr>
          <w:rFonts w:cs="Arial"/>
        </w:rPr>
        <w:t>. São Carlos, 10 nov. 2020. Disponível em: &lt;</w:t>
      </w:r>
      <w:hyperlink r:id="rId142">
        <w:r w:rsidRPr="005B202A">
          <w:rPr>
            <w:rFonts w:cs="Arial"/>
          </w:rPr>
          <w:t>http://www.saocarlos.usp.br/eesc-cria-exoesqueleto-robotico-para-reabilitar-pessoas-que-sofreram-avc/</w:t>
        </w:r>
      </w:hyperlink>
      <w:r w:rsidRPr="005B202A">
        <w:rPr>
          <w:rFonts w:cs="Arial"/>
        </w:rPr>
        <w:t>&gt;. Acesso em: 28 mar. 2022.</w:t>
      </w:r>
    </w:p>
    <w:p w14:paraId="04F57B1E" w14:textId="77777777" w:rsidR="004A0E0B" w:rsidRPr="00FD17E8" w:rsidRDefault="004A0E0B" w:rsidP="007D62DA">
      <w:pPr>
        <w:pStyle w:val="Referncias"/>
        <w:rPr>
          <w:rFonts w:cs="Arial"/>
        </w:rPr>
      </w:pPr>
      <w:r w:rsidRPr="005B202A">
        <w:rPr>
          <w:rFonts w:cs="Arial"/>
        </w:rPr>
        <w:t xml:space="preserve">ELETROGATE, </w:t>
      </w:r>
      <w:r w:rsidRPr="005B202A">
        <w:rPr>
          <w:rFonts w:cs="Arial"/>
          <w:b/>
          <w:bCs/>
        </w:rPr>
        <w:t>Módulo Bluetooth 4.0 AT–09 CC2541 BLE</w:t>
      </w:r>
      <w:r w:rsidRPr="005B202A">
        <w:rPr>
          <w:rFonts w:cs="Arial"/>
        </w:rPr>
        <w:t>. Disponível em: &lt;</w:t>
      </w:r>
      <w:hyperlink r:id="rId143">
        <w:r w:rsidRPr="005B202A">
          <w:rPr>
            <w:rFonts w:cs="Arial"/>
          </w:rPr>
          <w:t>https://www.eletrogate.com/modulo-bluetooth-40-at-09-cc2541-ble</w:t>
        </w:r>
      </w:hyperlink>
      <w:r w:rsidRPr="005B202A">
        <w:rPr>
          <w:rFonts w:cs="Arial"/>
        </w:rPr>
        <w:t xml:space="preserve">&gt;. </w:t>
      </w:r>
      <w:proofErr w:type="spellStart"/>
      <w:r w:rsidRPr="00FD17E8">
        <w:rPr>
          <w:rFonts w:cs="Arial"/>
          <w:lang w:val="en-US"/>
        </w:rPr>
        <w:t>Acesso</w:t>
      </w:r>
      <w:proofErr w:type="spellEnd"/>
      <w:r w:rsidRPr="005B202A">
        <w:rPr>
          <w:rFonts w:cs="Arial"/>
          <w:lang w:val="en-US"/>
        </w:rPr>
        <w:t xml:space="preserve"> </w:t>
      </w:r>
      <w:proofErr w:type="spellStart"/>
      <w:r w:rsidRPr="00FD17E8">
        <w:rPr>
          <w:rFonts w:cs="Arial"/>
          <w:lang w:val="en-US"/>
        </w:rPr>
        <w:t>em</w:t>
      </w:r>
      <w:proofErr w:type="spellEnd"/>
      <w:r w:rsidRPr="005B202A">
        <w:rPr>
          <w:rFonts w:cs="Arial"/>
          <w:lang w:val="en-US"/>
        </w:rPr>
        <w:t xml:space="preserve">: 22 </w:t>
      </w:r>
      <w:proofErr w:type="spellStart"/>
      <w:r w:rsidRPr="00FD17E8">
        <w:rPr>
          <w:rFonts w:cs="Arial"/>
          <w:lang w:val="en-US"/>
        </w:rPr>
        <w:t>mai</w:t>
      </w:r>
      <w:proofErr w:type="spellEnd"/>
      <w:r w:rsidRPr="005B202A">
        <w:rPr>
          <w:rFonts w:cs="Arial"/>
          <w:lang w:val="en-US"/>
        </w:rPr>
        <w:t>. 2022.</w:t>
      </w:r>
      <w:r w:rsidRPr="005B202A">
        <w:rPr>
          <w:lang w:val="en-US"/>
        </w:rPr>
        <w:br/>
      </w:r>
      <w:r w:rsidRPr="005B202A">
        <w:rPr>
          <w:rFonts w:cs="Arial"/>
          <w:lang w:val="en-US"/>
        </w:rPr>
        <w:t xml:space="preserve">Eli G. Phillips Jr, PharmD, JD, Chadi </w:t>
      </w:r>
      <w:proofErr w:type="spellStart"/>
      <w:r w:rsidRPr="005B202A">
        <w:rPr>
          <w:rFonts w:cs="Arial"/>
          <w:lang w:val="en-US"/>
        </w:rPr>
        <w:t>Nabhan</w:t>
      </w:r>
      <w:proofErr w:type="spellEnd"/>
      <w:r w:rsidRPr="005B202A">
        <w:rPr>
          <w:rFonts w:cs="Arial"/>
          <w:lang w:val="en-US"/>
        </w:rPr>
        <w:t xml:space="preserve">, MD, MBA, Bruce A. Feinberg, DO. </w:t>
      </w:r>
      <w:r w:rsidRPr="005B202A">
        <w:rPr>
          <w:rFonts w:cs="Arial"/>
          <w:b/>
          <w:bCs/>
          <w:lang w:val="en-US"/>
        </w:rPr>
        <w:t xml:space="preserve">The Gamification of Healthcare: </w:t>
      </w:r>
      <w:r w:rsidRPr="005B202A">
        <w:rPr>
          <w:rFonts w:cs="Arial"/>
          <w:lang w:val="en-US"/>
        </w:rPr>
        <w:t xml:space="preserve">Emergence of the Digital Practitioner?. </w:t>
      </w:r>
      <w:r w:rsidRPr="005B202A">
        <w:rPr>
          <w:rFonts w:cs="Arial"/>
          <w:bCs/>
          <w:lang w:val="en-US"/>
        </w:rPr>
        <w:t>AJMC - Managed Care News, Research, and Expert Insights</w:t>
      </w:r>
      <w:r w:rsidRPr="005B202A">
        <w:rPr>
          <w:rFonts w:cs="Arial"/>
          <w:lang w:val="en-US"/>
        </w:rPr>
        <w:t xml:space="preserve">. 16 </w:t>
      </w:r>
      <w:proofErr w:type="spellStart"/>
      <w:r w:rsidRPr="00FD17E8">
        <w:rPr>
          <w:rFonts w:cs="Arial"/>
          <w:lang w:val="en-US"/>
        </w:rPr>
        <w:t>jan.</w:t>
      </w:r>
      <w:proofErr w:type="spellEnd"/>
      <w:r w:rsidRPr="005B202A">
        <w:rPr>
          <w:rFonts w:cs="Arial"/>
          <w:lang w:val="en-US"/>
        </w:rPr>
        <w:t xml:space="preserve"> 2019. </w:t>
      </w:r>
      <w:r w:rsidRPr="00FD17E8">
        <w:rPr>
          <w:rFonts w:cs="Arial"/>
          <w:lang w:val="en-US"/>
        </w:rPr>
        <w:t>Disponível</w:t>
      </w:r>
      <w:r w:rsidRPr="005B202A">
        <w:rPr>
          <w:rFonts w:cs="Arial"/>
          <w:lang w:val="en-US"/>
        </w:rPr>
        <w:t xml:space="preserve"> </w:t>
      </w:r>
      <w:r w:rsidRPr="00FD17E8">
        <w:rPr>
          <w:rFonts w:cs="Arial"/>
          <w:lang w:val="en-US"/>
        </w:rPr>
        <w:t>em</w:t>
      </w:r>
      <w:r w:rsidRPr="005B202A">
        <w:rPr>
          <w:rFonts w:cs="Arial"/>
          <w:lang w:val="en-US"/>
        </w:rPr>
        <w:t xml:space="preserve">: </w:t>
      </w:r>
      <w:r w:rsidRPr="005B202A">
        <w:rPr>
          <w:rFonts w:cs="Arial"/>
          <w:lang w:val="en-US"/>
        </w:rPr>
        <w:lastRenderedPageBreak/>
        <w:t>&lt;</w:t>
      </w:r>
      <w:hyperlink r:id="rId144">
        <w:r w:rsidRPr="005B202A">
          <w:rPr>
            <w:rFonts w:cs="Arial"/>
            <w:lang w:val="en-US"/>
          </w:rPr>
          <w:t>https://www.ajmc.com/view/the-gamification-of-healthcare-emergence-of-the-digital-practitioner</w:t>
        </w:r>
      </w:hyperlink>
      <w:r w:rsidRPr="005B202A">
        <w:rPr>
          <w:rFonts w:cs="Arial"/>
          <w:lang w:val="en-US"/>
        </w:rPr>
        <w:t xml:space="preserve">&gt;. </w:t>
      </w:r>
      <w:r w:rsidRPr="005B202A">
        <w:rPr>
          <w:rFonts w:cs="Arial"/>
        </w:rPr>
        <w:t>Acesso em: 30 mar. 2022.</w:t>
      </w:r>
    </w:p>
    <w:p w14:paraId="5880D10A" w14:textId="77777777" w:rsidR="004A0E0B" w:rsidRPr="005B202A" w:rsidRDefault="004A0E0B" w:rsidP="007D62DA">
      <w:pPr>
        <w:pStyle w:val="Referncias"/>
        <w:rPr>
          <w:rFonts w:cs="Arial"/>
        </w:rPr>
      </w:pPr>
      <w:r w:rsidRPr="005B202A">
        <w:rPr>
          <w:rFonts w:cs="Arial"/>
        </w:rPr>
        <w:t xml:space="preserve">EVERTON. Introdução à linguagem C#. </w:t>
      </w:r>
      <w:proofErr w:type="spellStart"/>
      <w:r w:rsidRPr="005B202A">
        <w:rPr>
          <w:rFonts w:cs="Arial"/>
          <w:b/>
          <w:bCs/>
        </w:rPr>
        <w:t>DevMedia</w:t>
      </w:r>
      <w:proofErr w:type="spellEnd"/>
      <w:r w:rsidRPr="005B202A">
        <w:rPr>
          <w:rFonts w:cs="Arial"/>
        </w:rPr>
        <w:t>. 2013. Disponível em: &lt;</w:t>
      </w:r>
      <w:hyperlink r:id="rId145">
        <w:r w:rsidRPr="005B202A">
          <w:rPr>
            <w:rFonts w:cs="Arial"/>
          </w:rPr>
          <w:t>https://www.devmedia.com.br/introducao-a-linguagem-csharp/27711</w:t>
        </w:r>
      </w:hyperlink>
      <w:r w:rsidRPr="005B202A">
        <w:rPr>
          <w:rFonts w:cs="Arial"/>
        </w:rPr>
        <w:t>&gt;. Acesso em: 20 abr. 2022</w:t>
      </w:r>
    </w:p>
    <w:p w14:paraId="60E04DBD" w14:textId="77777777" w:rsidR="004A0E0B" w:rsidRPr="005B202A" w:rsidRDefault="004A0E0B" w:rsidP="007D62DA">
      <w:pPr>
        <w:pStyle w:val="Referncias"/>
        <w:rPr>
          <w:rFonts w:cs="Arial"/>
        </w:rPr>
      </w:pPr>
      <w:r w:rsidRPr="005B202A">
        <w:rPr>
          <w:rFonts w:cs="Arial"/>
        </w:rPr>
        <w:t>FILIPEFLOP. Disponível em: &lt;</w:t>
      </w:r>
      <w:hyperlink r:id="rId146">
        <w:r w:rsidRPr="005B202A">
          <w:rPr>
            <w:rFonts w:cs="Arial"/>
          </w:rPr>
          <w:t>https://www.filipeflop.com/produto/modulo-bluetooth-rs232-hc-05/</w:t>
        </w:r>
      </w:hyperlink>
      <w:r w:rsidRPr="005B202A">
        <w:rPr>
          <w:rFonts w:cs="Arial"/>
        </w:rPr>
        <w:t>&gt;. Acesso em: 16 abr. 2022.</w:t>
      </w:r>
    </w:p>
    <w:p w14:paraId="18133516" w14:textId="77777777" w:rsidR="004A0E0B" w:rsidRPr="005B202A" w:rsidRDefault="004A0E0B" w:rsidP="007D62DA">
      <w:pPr>
        <w:pStyle w:val="Referncias"/>
        <w:rPr>
          <w:rFonts w:cs="Arial"/>
        </w:rPr>
      </w:pPr>
      <w:r w:rsidRPr="005B202A">
        <w:rPr>
          <w:rFonts w:cs="Arial"/>
        </w:rPr>
        <w:t xml:space="preserve">FLEX Sensor. </w:t>
      </w:r>
      <w:r w:rsidRPr="005B202A">
        <w:rPr>
          <w:rFonts w:cs="Arial"/>
          <w:b/>
          <w:bCs/>
        </w:rPr>
        <w:t>COMPONENTES101</w:t>
      </w:r>
      <w:r w:rsidRPr="005B202A">
        <w:rPr>
          <w:rFonts w:cs="Arial"/>
        </w:rPr>
        <w:t>. 18 mar. 2018. Disponível em: &lt;</w:t>
      </w:r>
      <w:hyperlink r:id="rId147">
        <w:r w:rsidRPr="005B202A">
          <w:rPr>
            <w:rFonts w:cs="Arial"/>
          </w:rPr>
          <w:t>https://components101.com/sensors/flex-sensor-working-circuit-datasheet</w:t>
        </w:r>
      </w:hyperlink>
      <w:r w:rsidRPr="005B202A">
        <w:rPr>
          <w:rFonts w:cs="Arial"/>
        </w:rPr>
        <w:t>&gt;. Acesso em: 20 abr. 2022.</w:t>
      </w:r>
    </w:p>
    <w:p w14:paraId="33E85646" w14:textId="77777777" w:rsidR="004A0E0B" w:rsidRPr="005B202A" w:rsidRDefault="004A0E0B" w:rsidP="007D62DA">
      <w:pPr>
        <w:pStyle w:val="Referncias"/>
        <w:rPr>
          <w:rFonts w:eastAsia="Arial" w:cs="Arial"/>
        </w:rPr>
      </w:pPr>
      <w:r w:rsidRPr="005B202A">
        <w:rPr>
          <w:rFonts w:eastAsia="Arial" w:cs="Arial"/>
        </w:rPr>
        <w:t xml:space="preserve">GAIO, </w:t>
      </w:r>
      <w:proofErr w:type="spellStart"/>
      <w:r w:rsidRPr="005B202A">
        <w:rPr>
          <w:rFonts w:eastAsia="Arial" w:cs="Arial"/>
        </w:rPr>
        <w:t>Oriana</w:t>
      </w:r>
      <w:proofErr w:type="spellEnd"/>
      <w:r w:rsidRPr="005B202A">
        <w:rPr>
          <w:rFonts w:eastAsia="Arial" w:cs="Arial"/>
        </w:rPr>
        <w:t xml:space="preserve">. </w:t>
      </w:r>
      <w:r w:rsidRPr="005B202A">
        <w:rPr>
          <w:rFonts w:eastAsia="Arial" w:cs="Arial"/>
          <w:b/>
        </w:rPr>
        <w:t>Gamificação</w:t>
      </w:r>
      <w:r w:rsidRPr="005B202A">
        <w:rPr>
          <w:rFonts w:eastAsia="Arial" w:cs="Arial"/>
        </w:rPr>
        <w:t xml:space="preserve">. Curitiba: </w:t>
      </w:r>
      <w:proofErr w:type="spellStart"/>
      <w:r w:rsidRPr="005B202A">
        <w:rPr>
          <w:rFonts w:eastAsia="Arial" w:cs="Arial"/>
        </w:rPr>
        <w:t>Contentus</w:t>
      </w:r>
      <w:proofErr w:type="spellEnd"/>
      <w:r w:rsidRPr="005B202A">
        <w:rPr>
          <w:rFonts w:eastAsia="Arial" w:cs="Arial"/>
        </w:rPr>
        <w:t>, 2021. Disponível em: &lt;</w:t>
      </w:r>
      <w:hyperlink r:id="rId148">
        <w:r w:rsidRPr="005B202A">
          <w:rPr>
            <w:rFonts w:eastAsia="Arial" w:cs="Arial"/>
          </w:rPr>
          <w:t>https://plataforma.bvirtual.com.br/Leitor/Publicacao/193267/pdf/0?code=rnsYmDZRVrCORvJHEUYBh0sZGtoW0EseTnvZxGTsD5T/g1tS8uCxuqq0NGREL851YhxCV0GDCZcrm1XCxnLg0Q==</w:t>
        </w:r>
      </w:hyperlink>
      <w:r w:rsidRPr="005B202A">
        <w:rPr>
          <w:rFonts w:eastAsia="Arial" w:cs="Arial"/>
        </w:rPr>
        <w:t>&gt;. Acesso em: 16 mar. 2022.</w:t>
      </w:r>
    </w:p>
    <w:p w14:paraId="734287A1" w14:textId="77777777" w:rsidR="004A0E0B" w:rsidRPr="005B202A" w:rsidRDefault="004A0E0B" w:rsidP="007D62DA">
      <w:pPr>
        <w:pStyle w:val="Referncias"/>
        <w:rPr>
          <w:rFonts w:cs="Arial"/>
          <w:lang w:val="en-US"/>
        </w:rPr>
      </w:pPr>
      <w:r w:rsidRPr="005B202A">
        <w:rPr>
          <w:rFonts w:cs="Arial"/>
        </w:rPr>
        <w:t xml:space="preserve">KISNER, Carolyn; COLBY, Lynn A. </w:t>
      </w:r>
      <w:r w:rsidRPr="005B202A">
        <w:rPr>
          <w:rFonts w:cs="Arial"/>
          <w:b/>
        </w:rPr>
        <w:t xml:space="preserve">Exercícios Terapêuticos: </w:t>
      </w:r>
      <w:r w:rsidRPr="005B202A">
        <w:rPr>
          <w:rFonts w:cs="Arial"/>
          <w:bCs/>
        </w:rPr>
        <w:t>Fundamentos e Técnicas</w:t>
      </w:r>
      <w:r w:rsidRPr="005B202A">
        <w:rPr>
          <w:rFonts w:cs="Arial"/>
        </w:rPr>
        <w:t xml:space="preserve">. </w:t>
      </w:r>
      <w:r w:rsidRPr="005B202A">
        <w:rPr>
          <w:rFonts w:cs="Arial"/>
          <w:lang w:val="en-US"/>
        </w:rPr>
        <w:t xml:space="preserve">5. ed. São Paulo: </w:t>
      </w:r>
      <w:proofErr w:type="spellStart"/>
      <w:r w:rsidRPr="005B202A">
        <w:rPr>
          <w:rFonts w:cs="Arial"/>
          <w:lang w:val="en-US"/>
        </w:rPr>
        <w:t>Manole</w:t>
      </w:r>
      <w:proofErr w:type="spellEnd"/>
      <w:r w:rsidRPr="005B202A">
        <w:rPr>
          <w:rFonts w:cs="Arial"/>
          <w:lang w:val="en-US"/>
        </w:rPr>
        <w:t>, 2009.</w:t>
      </w:r>
    </w:p>
    <w:p w14:paraId="5A5A2146" w14:textId="77777777" w:rsidR="004A0E0B" w:rsidRPr="005B202A" w:rsidRDefault="004A0E0B" w:rsidP="007D62DA">
      <w:pPr>
        <w:pStyle w:val="Referncias"/>
      </w:pPr>
      <w:r w:rsidRPr="005B202A">
        <w:rPr>
          <w:lang w:val="en-US"/>
        </w:rPr>
        <w:t xml:space="preserve">LEE, H. J. et al. The effects of treadmill training using real-walk simulation in stroke patients. </w:t>
      </w:r>
      <w:proofErr w:type="spellStart"/>
      <w:r w:rsidRPr="005B202A">
        <w:rPr>
          <w:b/>
        </w:rPr>
        <w:t>Physiotherapy</w:t>
      </w:r>
      <w:proofErr w:type="spellEnd"/>
      <w:r w:rsidRPr="005B202A">
        <w:t>, v. 101, p. 523-528, 2015.</w:t>
      </w:r>
    </w:p>
    <w:p w14:paraId="4EBB68F3" w14:textId="77777777" w:rsidR="004A0E0B" w:rsidRPr="00FD17E8" w:rsidRDefault="004A0E0B" w:rsidP="007D62DA">
      <w:pPr>
        <w:pStyle w:val="Referncias"/>
        <w:rPr>
          <w:rFonts w:cs="Arial"/>
        </w:rPr>
      </w:pPr>
      <w:r w:rsidRPr="005B202A">
        <w:rPr>
          <w:rFonts w:cs="Arial"/>
        </w:rPr>
        <w:t xml:space="preserve">LEMES, Daniel. A história da Power </w:t>
      </w:r>
      <w:proofErr w:type="spellStart"/>
      <w:r w:rsidRPr="005B202A">
        <w:rPr>
          <w:rFonts w:cs="Arial"/>
        </w:rPr>
        <w:t>Glove</w:t>
      </w:r>
      <w:proofErr w:type="spellEnd"/>
      <w:r w:rsidRPr="005B202A">
        <w:rPr>
          <w:rFonts w:cs="Arial"/>
        </w:rPr>
        <w:t xml:space="preserve">, a luva do poder da Nintendo... ou quase. </w:t>
      </w:r>
      <w:r w:rsidRPr="005B202A">
        <w:rPr>
          <w:rFonts w:cs="Arial"/>
          <w:b/>
          <w:bCs/>
        </w:rPr>
        <w:t>Memória BIT</w:t>
      </w:r>
      <w:r w:rsidRPr="005B202A">
        <w:rPr>
          <w:rFonts w:cs="Arial"/>
        </w:rPr>
        <w:t>. 16 jul. 2019. Disponível em: &lt;</w:t>
      </w:r>
      <w:hyperlink r:id="rId149">
        <w:r w:rsidRPr="005B202A">
          <w:rPr>
            <w:rFonts w:cs="Arial"/>
          </w:rPr>
          <w:t>https://www.memoriabit.com.br/historia-da-power-glove-luva-nintendo/</w:t>
        </w:r>
      </w:hyperlink>
      <w:r w:rsidRPr="005B202A">
        <w:rPr>
          <w:rFonts w:cs="Arial"/>
        </w:rPr>
        <w:t>&gt;. Acesso em</w:t>
      </w:r>
      <w:r w:rsidRPr="00FD17E8">
        <w:rPr>
          <w:rFonts w:cs="Arial"/>
        </w:rPr>
        <w:t>: 23 abr. 2022.</w:t>
      </w:r>
    </w:p>
    <w:p w14:paraId="335D35A8" w14:textId="2A82B7D3" w:rsidR="00EE5363" w:rsidRPr="00EE5363" w:rsidRDefault="00EE5363" w:rsidP="007D62DA">
      <w:pPr>
        <w:pStyle w:val="Referncias"/>
        <w:rPr>
          <w:noProof/>
        </w:rPr>
      </w:pPr>
      <w:r w:rsidRPr="00794A24">
        <w:rPr>
          <w:noProof/>
        </w:rPr>
        <w:t xml:space="preserve">LIMA, S. M. P. F. et al. Reabilitação de pacientes portadores da doença de Kienböck submetidos a ressecção da fileira proximal do carpo. </w:t>
      </w:r>
      <w:r w:rsidRPr="00794A24">
        <w:rPr>
          <w:b/>
          <w:bCs/>
          <w:noProof/>
        </w:rPr>
        <w:t>Acta Ortopédica Brasileira</w:t>
      </w:r>
      <w:r w:rsidRPr="00794A24">
        <w:rPr>
          <w:noProof/>
        </w:rPr>
        <w:t xml:space="preserve">, v. 8, n. 2, p. 83–89, 2000. </w:t>
      </w:r>
    </w:p>
    <w:p w14:paraId="06B6090C" w14:textId="77777777" w:rsidR="004A0E0B" w:rsidRPr="005B202A" w:rsidRDefault="004A0E0B" w:rsidP="007D62DA">
      <w:pPr>
        <w:pStyle w:val="Referncias"/>
        <w:rPr>
          <w:rFonts w:cs="Arial"/>
        </w:rPr>
      </w:pPr>
      <w:r w:rsidRPr="00FD17E8">
        <w:rPr>
          <w:rFonts w:cs="Arial"/>
        </w:rPr>
        <w:t xml:space="preserve">LIN, Bor-Sing; LEE, I-Jung; YANG, </w:t>
      </w:r>
      <w:proofErr w:type="spellStart"/>
      <w:r w:rsidRPr="00FD17E8">
        <w:rPr>
          <w:rFonts w:cs="Arial"/>
        </w:rPr>
        <w:t>Shy</w:t>
      </w:r>
      <w:proofErr w:type="spellEnd"/>
      <w:r w:rsidRPr="00FD17E8">
        <w:rPr>
          <w:rFonts w:cs="Arial"/>
        </w:rPr>
        <w:t>-Yu; LO, Yi-</w:t>
      </w:r>
      <w:proofErr w:type="spellStart"/>
      <w:r w:rsidRPr="00FD17E8">
        <w:rPr>
          <w:rFonts w:cs="Arial"/>
        </w:rPr>
        <w:t>Chiang</w:t>
      </w:r>
      <w:proofErr w:type="spellEnd"/>
      <w:r w:rsidRPr="00FD17E8">
        <w:rPr>
          <w:rFonts w:cs="Arial"/>
        </w:rPr>
        <w:t xml:space="preserve">; LEE, </w:t>
      </w:r>
      <w:proofErr w:type="spellStart"/>
      <w:r w:rsidRPr="00FD17E8">
        <w:rPr>
          <w:rFonts w:cs="Arial"/>
        </w:rPr>
        <w:t>Junghsi</w:t>
      </w:r>
      <w:proofErr w:type="spellEnd"/>
      <w:r w:rsidRPr="00FD17E8">
        <w:rPr>
          <w:rFonts w:cs="Arial"/>
        </w:rPr>
        <w:t>; CHEN, Jean-</w:t>
      </w:r>
      <w:proofErr w:type="spellStart"/>
      <w:r w:rsidRPr="00FD17E8">
        <w:rPr>
          <w:rFonts w:cs="Arial"/>
        </w:rPr>
        <w:t>Lon</w:t>
      </w:r>
      <w:proofErr w:type="spellEnd"/>
      <w:r w:rsidRPr="00FD17E8">
        <w:rPr>
          <w:rFonts w:cs="Arial"/>
        </w:rPr>
        <w:t xml:space="preserve">. </w:t>
      </w:r>
      <w:r w:rsidRPr="005B202A">
        <w:rPr>
          <w:rFonts w:cs="Arial"/>
          <w:b/>
          <w:lang w:val="en-US"/>
        </w:rPr>
        <w:t xml:space="preserve">Design of </w:t>
      </w:r>
      <w:proofErr w:type="spellStart"/>
      <w:r w:rsidRPr="00FD17E8">
        <w:rPr>
          <w:rFonts w:cs="Arial"/>
          <w:b/>
          <w:lang w:val="en-US"/>
        </w:rPr>
        <w:t>na</w:t>
      </w:r>
      <w:proofErr w:type="spellEnd"/>
      <w:r w:rsidRPr="005B202A">
        <w:rPr>
          <w:rFonts w:cs="Arial"/>
          <w:b/>
          <w:lang w:val="en-US"/>
        </w:rPr>
        <w:t xml:space="preserve"> </w:t>
      </w:r>
      <w:proofErr w:type="spellStart"/>
      <w:r w:rsidRPr="005B202A">
        <w:rPr>
          <w:rFonts w:cs="Arial"/>
          <w:b/>
          <w:lang w:val="en-US"/>
        </w:rPr>
        <w:t>Intertial-Sensor_based</w:t>
      </w:r>
      <w:proofErr w:type="spellEnd"/>
      <w:r w:rsidRPr="005B202A">
        <w:rPr>
          <w:rFonts w:cs="Arial"/>
          <w:b/>
          <w:lang w:val="en-US"/>
        </w:rPr>
        <w:t xml:space="preserve"> </w:t>
      </w:r>
      <w:proofErr w:type="spellStart"/>
      <w:r w:rsidRPr="005B202A">
        <w:rPr>
          <w:rFonts w:cs="Arial"/>
          <w:b/>
          <w:lang w:val="en-US"/>
        </w:rPr>
        <w:t>DataGlove</w:t>
      </w:r>
      <w:proofErr w:type="spellEnd"/>
      <w:r w:rsidRPr="005B202A">
        <w:rPr>
          <w:rFonts w:cs="Arial"/>
          <w:b/>
          <w:lang w:val="en-US"/>
        </w:rPr>
        <w:t xml:space="preserve"> for hand function evaluation</w:t>
      </w:r>
      <w:r w:rsidRPr="005B202A">
        <w:rPr>
          <w:rFonts w:cs="Arial"/>
          <w:lang w:val="en-US"/>
        </w:rPr>
        <w:t xml:space="preserve">. MDPI – Publisher of open access journals. 13 </w:t>
      </w:r>
      <w:proofErr w:type="spellStart"/>
      <w:r w:rsidRPr="00FD17E8">
        <w:rPr>
          <w:rFonts w:cs="Arial"/>
          <w:lang w:val="en-US"/>
        </w:rPr>
        <w:t>mai</w:t>
      </w:r>
      <w:proofErr w:type="spellEnd"/>
      <w:r w:rsidRPr="005B202A">
        <w:rPr>
          <w:rFonts w:cs="Arial"/>
          <w:lang w:val="en-US"/>
        </w:rPr>
        <w:t xml:space="preserve">. 2018. </w:t>
      </w:r>
      <w:r w:rsidRPr="00FD17E8">
        <w:rPr>
          <w:rFonts w:cs="Arial"/>
          <w:lang w:val="en-US"/>
        </w:rPr>
        <w:t>Disponível em</w:t>
      </w:r>
      <w:r w:rsidRPr="005B202A">
        <w:rPr>
          <w:rFonts w:cs="Arial"/>
          <w:lang w:val="en-US"/>
        </w:rPr>
        <w:t>: &lt;</w:t>
      </w:r>
      <w:hyperlink r:id="rId150">
        <w:r w:rsidRPr="005B202A">
          <w:rPr>
            <w:rFonts w:cs="Arial"/>
            <w:lang w:val="en-US"/>
          </w:rPr>
          <w:t>https://www.mdpi.com/1424-8220/18/5/1545/htm</w:t>
        </w:r>
      </w:hyperlink>
      <w:r w:rsidRPr="005B202A">
        <w:rPr>
          <w:rFonts w:cs="Arial"/>
          <w:lang w:val="en-US"/>
        </w:rPr>
        <w:t xml:space="preserve">&gt;. </w:t>
      </w:r>
      <w:r w:rsidRPr="005B202A">
        <w:rPr>
          <w:rFonts w:cs="Arial"/>
        </w:rPr>
        <w:t>Acesso em: 23 abr. 2022.</w:t>
      </w:r>
    </w:p>
    <w:p w14:paraId="1085D1E0" w14:textId="77777777" w:rsidR="004A0E0B" w:rsidRPr="005B202A" w:rsidRDefault="004A0E0B" w:rsidP="007D62DA">
      <w:pPr>
        <w:pStyle w:val="Referncias"/>
        <w:rPr>
          <w:rFonts w:cs="Arial"/>
        </w:rPr>
      </w:pPr>
      <w:r w:rsidRPr="005B202A">
        <w:rPr>
          <w:rFonts w:cs="Arial"/>
        </w:rPr>
        <w:t xml:space="preserve">MATTEDE, Henrique. O que são sensores e quais as suas aplicações? </w:t>
      </w:r>
      <w:r w:rsidRPr="005B202A">
        <w:rPr>
          <w:rFonts w:cs="Arial"/>
          <w:b/>
        </w:rPr>
        <w:t>Mundo da</w:t>
      </w:r>
      <w:r w:rsidRPr="005B202A">
        <w:rPr>
          <w:rFonts w:cs="Arial"/>
          <w:b/>
          <w:bCs/>
        </w:rPr>
        <w:t xml:space="preserve"> Elétrica</w:t>
      </w:r>
      <w:r w:rsidRPr="005B202A">
        <w:rPr>
          <w:rFonts w:cs="Arial"/>
        </w:rPr>
        <w:t>. Disponível em: &lt;</w:t>
      </w:r>
      <w:hyperlink r:id="rId151">
        <w:r w:rsidRPr="005B202A">
          <w:rPr>
            <w:rFonts w:cs="Arial"/>
          </w:rPr>
          <w:t>https://www.mundodaeletrica.com.br/o-que-sao-sensores-e-quais-as-suas-aplicacoes/</w:t>
        </w:r>
      </w:hyperlink>
      <w:r w:rsidRPr="005B202A">
        <w:rPr>
          <w:rFonts w:cs="Arial"/>
        </w:rPr>
        <w:t>&gt;. Acesso em: 20 abr. 2022.</w:t>
      </w:r>
    </w:p>
    <w:p w14:paraId="78D140E8" w14:textId="77777777" w:rsidR="004A0E0B" w:rsidRPr="005B202A" w:rsidRDefault="004A0E0B" w:rsidP="007D62DA">
      <w:pPr>
        <w:pStyle w:val="Referncias"/>
      </w:pPr>
      <w:r w:rsidRPr="005B202A">
        <w:rPr>
          <w:rFonts w:cs="Arial"/>
        </w:rPr>
        <w:t xml:space="preserve">MERCADO LIVRE, </w:t>
      </w:r>
      <w:r w:rsidRPr="005B202A">
        <w:rPr>
          <w:rFonts w:cs="Arial"/>
          <w:b/>
          <w:bCs/>
        </w:rPr>
        <w:t>Cabo Wire Jumper 20cm 40 fios fêmea-macho Protoboard Arduino</w:t>
      </w:r>
      <w:r w:rsidRPr="005B202A">
        <w:rPr>
          <w:rFonts w:cs="Arial"/>
        </w:rPr>
        <w:t>. Disponível em: &lt;</w:t>
      </w:r>
      <w:hyperlink r:id="rId152" w:anchor="position=5&amp;search_layout=stack&amp;type=item&amp;tracking_id=6f80dce9-eb7a-4d4f-a7f8-cd948f03b4c7">
        <w:r w:rsidRPr="005B202A">
          <w:rPr>
            <w:rFonts w:eastAsia="Arial" w:cs="Arial"/>
          </w:rPr>
          <w:t>https://produto.mercadolivre.com.br/MLB-2137220322-cabo-wire-jumper-20cm-40-fios-fmea-macho-protoboard-arduino-_JM#position=5&amp;search_layout=stack&amp;type=item&amp;tracking_id=6f80dce9-eb7a-4d4f-a7f8-cd948f03b4c7</w:t>
        </w:r>
      </w:hyperlink>
      <w:r w:rsidRPr="005B202A">
        <w:rPr>
          <w:rFonts w:cs="Arial"/>
        </w:rPr>
        <w:t>&gt;. Acesso em: 21 mai. 2022.</w:t>
      </w:r>
    </w:p>
    <w:p w14:paraId="0EB40FE0" w14:textId="77777777" w:rsidR="004A0E0B" w:rsidRPr="005B202A" w:rsidRDefault="004A0E0B" w:rsidP="007D62DA">
      <w:pPr>
        <w:pStyle w:val="Referncias"/>
      </w:pPr>
      <w:r w:rsidRPr="005B202A">
        <w:rPr>
          <w:rFonts w:cs="Arial"/>
        </w:rPr>
        <w:t xml:space="preserve">MERCADO LIVRE, </w:t>
      </w:r>
      <w:r w:rsidRPr="005B202A">
        <w:rPr>
          <w:rFonts w:cs="Arial"/>
          <w:b/>
          <w:bCs/>
        </w:rPr>
        <w:t>Velcro original organizador para cabos 10 peças 20cm</w:t>
      </w:r>
      <w:r w:rsidRPr="005B202A">
        <w:rPr>
          <w:rFonts w:cs="Arial"/>
        </w:rPr>
        <w:t>. Disponível em: &lt;</w:t>
      </w:r>
      <w:hyperlink r:id="rId153" w:anchor="searchVariation=46635218559&amp;position=7&amp;search_layout=stack&amp;type=item&amp;tracking_id=8d768a00-4827-4051-8ed7-51752f1514a5">
        <w:r w:rsidRPr="005B202A">
          <w:rPr>
            <w:rFonts w:eastAsia="Arial" w:cs="Arial"/>
          </w:rPr>
          <w:t>https://produto.mercadolivre.com.br/MLB-726492162-velcro-original-organizador-para-cabos-10-pecas-20cm-_JM?searchVariation=46635218559#searchVariation=46635218559&amp;position=7&amp;se</w:t>
        </w:r>
        <w:r w:rsidRPr="005B202A">
          <w:rPr>
            <w:rFonts w:eastAsia="Arial" w:cs="Arial"/>
          </w:rPr>
          <w:lastRenderedPageBreak/>
          <w:t>arch_layout=stack&amp;type=item&amp;tracking_id=8d768a00-4827-4051-8ed7-51752f1514a5</w:t>
        </w:r>
      </w:hyperlink>
      <w:r w:rsidRPr="005B202A">
        <w:rPr>
          <w:rFonts w:cs="Arial"/>
        </w:rPr>
        <w:t>&gt;. Acesso em: 21 mai. 2022.</w:t>
      </w:r>
    </w:p>
    <w:p w14:paraId="2CD1C723" w14:textId="77777777" w:rsidR="004A0E0B" w:rsidRPr="005B202A" w:rsidRDefault="004A0E0B" w:rsidP="007D62DA">
      <w:pPr>
        <w:pStyle w:val="Referncias"/>
        <w:rPr>
          <w:rFonts w:cs="Arial"/>
        </w:rPr>
      </w:pPr>
      <w:r w:rsidRPr="005B202A">
        <w:rPr>
          <w:rFonts w:cs="Arial"/>
        </w:rPr>
        <w:t>MIT App Inventor. Disponível em: &lt;</w:t>
      </w:r>
      <w:hyperlink r:id="rId154">
        <w:r w:rsidRPr="005B202A">
          <w:rPr>
            <w:rFonts w:cs="Arial"/>
          </w:rPr>
          <w:t>https://appinventor.mit.edu/about-us</w:t>
        </w:r>
      </w:hyperlink>
      <w:r w:rsidRPr="005B202A">
        <w:rPr>
          <w:rFonts w:cs="Arial"/>
        </w:rPr>
        <w:t>&gt;. Acesso em: 20 abr. 2022.</w:t>
      </w:r>
    </w:p>
    <w:p w14:paraId="06D15D7D" w14:textId="77777777" w:rsidR="004A0E0B" w:rsidRPr="005B202A" w:rsidRDefault="004A0E0B" w:rsidP="007D62DA">
      <w:pPr>
        <w:pStyle w:val="Referncias"/>
        <w:rPr>
          <w:rFonts w:cs="Arial"/>
        </w:rPr>
      </w:pPr>
      <w:r w:rsidRPr="005B202A">
        <w:rPr>
          <w:rFonts w:cs="Arial"/>
        </w:rPr>
        <w:t>MIXTRÓNICA. Disponível em: &lt;</w:t>
      </w:r>
      <w:hyperlink r:id="rId155">
        <w:r w:rsidRPr="005B202A">
          <w:rPr>
            <w:rFonts w:cs="Arial"/>
          </w:rPr>
          <w:t>https://mixtronica.com/forca-vibracao-pressao-sensores/9708-fsr4-sensor-de-forca-resistivo-4mm.html</w:t>
        </w:r>
      </w:hyperlink>
      <w:r w:rsidRPr="005B202A">
        <w:rPr>
          <w:rFonts w:cs="Arial"/>
        </w:rPr>
        <w:t>&gt;. Acesso em: 20 abr. 2022.</w:t>
      </w:r>
    </w:p>
    <w:p w14:paraId="28FC3ABC" w14:textId="77777777" w:rsidR="004A0E0B" w:rsidRPr="005B202A" w:rsidRDefault="004A0E0B" w:rsidP="007D62DA">
      <w:pPr>
        <w:pStyle w:val="Referncias"/>
        <w:rPr>
          <w:rFonts w:cs="Arial"/>
        </w:rPr>
      </w:pPr>
      <w:r w:rsidRPr="005B202A">
        <w:rPr>
          <w:rFonts w:cs="Arial"/>
        </w:rPr>
        <w:t>MONGODB. Disponível em: &lt;</w:t>
      </w:r>
      <w:hyperlink r:id="rId156" w:anchor="get-started-with-mongodb-realm">
        <w:r w:rsidRPr="005B202A">
          <w:rPr>
            <w:rFonts w:cs="Arial"/>
          </w:rPr>
          <w:t>https://www.mongodb.com/docs/realm/get-started/introduction-mobile/#get-started-with-mongodb-realm</w:t>
        </w:r>
      </w:hyperlink>
      <w:r w:rsidRPr="005B202A">
        <w:rPr>
          <w:rFonts w:cs="Arial"/>
        </w:rPr>
        <w:t>&gt;. Acesso em: 20 abr. 2022.</w:t>
      </w:r>
    </w:p>
    <w:p w14:paraId="6F660C38" w14:textId="77777777" w:rsidR="004A0E0B" w:rsidRPr="005B202A" w:rsidRDefault="004A0E0B" w:rsidP="007D62DA">
      <w:pPr>
        <w:pStyle w:val="Referncias"/>
        <w:rPr>
          <w:rFonts w:cs="Arial"/>
        </w:rPr>
      </w:pPr>
      <w:r w:rsidRPr="005B202A">
        <w:rPr>
          <w:rFonts w:cs="Arial"/>
        </w:rPr>
        <w:t xml:space="preserve">NOLETO, Caio. C++: o que é, porque usar e quais as diferenças com C. </w:t>
      </w:r>
      <w:proofErr w:type="spellStart"/>
      <w:r w:rsidRPr="005B202A">
        <w:rPr>
          <w:rFonts w:cs="Arial"/>
          <w:b/>
          <w:bCs/>
        </w:rPr>
        <w:t>Betrybe</w:t>
      </w:r>
      <w:proofErr w:type="spellEnd"/>
      <w:r w:rsidRPr="005B202A">
        <w:rPr>
          <w:rFonts w:cs="Arial"/>
        </w:rPr>
        <w:t>. 13 out. 2021. Disponível em: &lt;</w:t>
      </w:r>
      <w:hyperlink r:id="rId157">
        <w:r w:rsidRPr="005B202A">
          <w:rPr>
            <w:rFonts w:cs="Arial"/>
          </w:rPr>
          <w:t>https://blog.betrybe.com/linguagem-de-programacao/cpp/</w:t>
        </w:r>
      </w:hyperlink>
      <w:r w:rsidRPr="005B202A">
        <w:rPr>
          <w:rFonts w:cs="Arial"/>
        </w:rPr>
        <w:t>&gt;. Acesso em: 20 abr. 2022.</w:t>
      </w:r>
    </w:p>
    <w:p w14:paraId="38EFBCF3" w14:textId="77777777" w:rsidR="004A0E0B" w:rsidRPr="005B202A" w:rsidRDefault="004A0E0B" w:rsidP="007D62DA">
      <w:pPr>
        <w:pStyle w:val="Referncias"/>
        <w:rPr>
          <w:rFonts w:eastAsia="Arial" w:cs="Arial"/>
        </w:rPr>
      </w:pPr>
      <w:r w:rsidRPr="005B202A">
        <w:rPr>
          <w:rFonts w:eastAsia="Arial" w:cs="Arial"/>
        </w:rPr>
        <w:t xml:space="preserve">OLIVEIRA, A.S.D.; ANDRADE, F.S.D. </w:t>
      </w:r>
      <w:r w:rsidRPr="005B202A">
        <w:rPr>
          <w:rFonts w:eastAsia="Arial" w:cs="Arial"/>
          <w:b/>
        </w:rPr>
        <w:t xml:space="preserve">Sistemas Embarcados </w:t>
      </w:r>
      <w:r w:rsidRPr="005B202A">
        <w:rPr>
          <w:rFonts w:eastAsia="Arial" w:cs="Arial"/>
        </w:rPr>
        <w:t>- Hardware e Firmware na Prática. 2. ed. São Paulo: Editora Saraiva, 2010.</w:t>
      </w:r>
    </w:p>
    <w:p w14:paraId="603092D0" w14:textId="77777777" w:rsidR="004A0E0B" w:rsidRPr="005B202A" w:rsidRDefault="004A0E0B" w:rsidP="007D62DA">
      <w:pPr>
        <w:pStyle w:val="Referncias"/>
        <w:rPr>
          <w:rFonts w:eastAsia="Arial" w:cs="Arial"/>
          <w:lang w:val="en-US"/>
        </w:rPr>
      </w:pPr>
      <w:r w:rsidRPr="005B202A">
        <w:rPr>
          <w:rFonts w:eastAsia="Arial" w:cs="Arial"/>
        </w:rPr>
        <w:t xml:space="preserve">OLIVEIRA, C.L.V.; ZANETTI, H.A.P. </w:t>
      </w:r>
      <w:r w:rsidRPr="005B202A">
        <w:rPr>
          <w:rFonts w:eastAsia="Arial" w:cs="Arial"/>
          <w:b/>
        </w:rPr>
        <w:t xml:space="preserve">Arduino Descomplicado </w:t>
      </w:r>
      <w:r w:rsidRPr="005B202A">
        <w:rPr>
          <w:rFonts w:eastAsia="Arial" w:cs="Arial"/>
        </w:rPr>
        <w:t>- Como Elaborar Projetos de Eletrônica. São Paulo: Editora Saraiva, 2017. Disponível em: &lt;</w:t>
      </w:r>
      <w:hyperlink r:id="rId158" w:anchor="/books/9788536518114/">
        <w:r w:rsidRPr="005B202A">
          <w:rPr>
            <w:rFonts w:eastAsia="Arial" w:cs="Arial"/>
          </w:rPr>
          <w:t>https://app.minhabiblioteca.com.br/#/books/9788536518114/</w:t>
        </w:r>
      </w:hyperlink>
      <w:r w:rsidRPr="005B202A">
        <w:rPr>
          <w:rFonts w:eastAsia="Arial" w:cs="Arial"/>
        </w:rPr>
        <w:t xml:space="preserve">&gt;. </w:t>
      </w:r>
      <w:r w:rsidRPr="00FD17E8">
        <w:rPr>
          <w:rFonts w:eastAsia="Arial" w:cs="Arial"/>
          <w:lang w:val="en-US"/>
        </w:rPr>
        <w:t>Acesso em:</w:t>
      </w:r>
      <w:r w:rsidRPr="005B202A">
        <w:rPr>
          <w:rFonts w:eastAsia="Arial" w:cs="Arial"/>
          <w:lang w:val="en-US"/>
        </w:rPr>
        <w:t xml:space="preserve"> 02 abr. 2022.</w:t>
      </w:r>
    </w:p>
    <w:p w14:paraId="427D1BEA" w14:textId="77777777" w:rsidR="004A0E0B" w:rsidRPr="005B202A" w:rsidRDefault="004A0E0B" w:rsidP="007D62DA">
      <w:pPr>
        <w:pStyle w:val="Referncias"/>
        <w:rPr>
          <w:rFonts w:cs="Arial"/>
        </w:rPr>
      </w:pPr>
      <w:r w:rsidRPr="005B202A">
        <w:rPr>
          <w:rFonts w:cs="Arial"/>
          <w:lang w:val="en-US"/>
        </w:rPr>
        <w:t xml:space="preserve">PROCTOR, Bob. Bluetooth Vs Bluetooth Low Energy: What’s the difference? </w:t>
      </w:r>
      <w:r w:rsidRPr="005B202A">
        <w:rPr>
          <w:rFonts w:cs="Arial"/>
          <w:i/>
          <w:lang w:val="en-US"/>
        </w:rPr>
        <w:t>In</w:t>
      </w:r>
      <w:r w:rsidRPr="005B202A">
        <w:rPr>
          <w:rFonts w:cs="Arial"/>
          <w:lang w:val="en-US"/>
        </w:rPr>
        <w:t xml:space="preserve">: Link Labs IoT Asset Monitoring &amp; Tracking Solution. </w:t>
      </w:r>
      <w:r w:rsidRPr="005B202A">
        <w:rPr>
          <w:rFonts w:cs="Arial"/>
          <w:b/>
          <w:lang w:val="en-US"/>
        </w:rPr>
        <w:t>Link Labs</w:t>
      </w:r>
      <w:r w:rsidRPr="005B202A">
        <w:rPr>
          <w:rFonts w:cs="Arial"/>
          <w:lang w:val="en-US"/>
        </w:rPr>
        <w:t xml:space="preserve">. 19 ago. 2021. </w:t>
      </w:r>
      <w:r w:rsidRPr="005B202A">
        <w:rPr>
          <w:rFonts w:cs="Arial"/>
        </w:rPr>
        <w:t>Disponível em: &lt;</w:t>
      </w:r>
      <w:hyperlink r:id="rId159">
        <w:r w:rsidRPr="005B202A">
          <w:rPr>
            <w:rFonts w:cs="Arial"/>
          </w:rPr>
          <w:t>https://www.link-labs.com/blog/bluetooth-vs-bluetooth-low-energy</w:t>
        </w:r>
      </w:hyperlink>
      <w:r w:rsidRPr="005B202A">
        <w:rPr>
          <w:rFonts w:cs="Arial"/>
        </w:rPr>
        <w:t>&gt;. Acesso em: 20 abr. 2022.</w:t>
      </w:r>
    </w:p>
    <w:p w14:paraId="54A4BE7E" w14:textId="77777777" w:rsidR="004A0E0B" w:rsidRDefault="004A0E0B" w:rsidP="007D62DA">
      <w:pPr>
        <w:pStyle w:val="Referncias"/>
        <w:rPr>
          <w:rFonts w:cs="Arial"/>
        </w:rPr>
      </w:pPr>
      <w:r w:rsidRPr="005B202A">
        <w:rPr>
          <w:rFonts w:cs="Arial"/>
        </w:rPr>
        <w:t>PTROBOTICS. Disponível em: &lt;</w:t>
      </w:r>
      <w:hyperlink r:id="rId160">
        <w:r w:rsidRPr="005B202A">
          <w:rPr>
            <w:rFonts w:cs="Arial"/>
          </w:rPr>
          <w:t>https://www.ptrobotics.com/modulos-bluetooth/1444-bluetooth-mate-silver.html</w:t>
        </w:r>
      </w:hyperlink>
      <w:r w:rsidRPr="005B202A">
        <w:rPr>
          <w:rFonts w:cs="Arial"/>
        </w:rPr>
        <w:t>&gt;. Acesso em: 16 abr. 2022.</w:t>
      </w:r>
    </w:p>
    <w:p w14:paraId="166A1E7F" w14:textId="5F199B65" w:rsidR="001C20D8" w:rsidRPr="001C20D8" w:rsidRDefault="001C20D8" w:rsidP="007D62DA">
      <w:pPr>
        <w:pStyle w:val="Referncias"/>
        <w:rPr>
          <w:noProof/>
        </w:rPr>
      </w:pPr>
      <w:r w:rsidRPr="00676814">
        <w:rPr>
          <w:rFonts w:cs="Arial"/>
        </w:rPr>
        <w:t xml:space="preserve">REIS ARSLAN, A. et al. Órtese Robotizada De Mão Com Código Aberto. </w:t>
      </w:r>
      <w:r w:rsidRPr="00794A24">
        <w:rPr>
          <w:b/>
          <w:bCs/>
          <w:noProof/>
        </w:rPr>
        <w:t>Scientia Prima</w:t>
      </w:r>
      <w:r w:rsidRPr="00794A24">
        <w:rPr>
          <w:noProof/>
        </w:rPr>
        <w:t xml:space="preserve">, v. 5, n. 5, p. 12–17, 2017. </w:t>
      </w:r>
    </w:p>
    <w:p w14:paraId="4F2CC37C" w14:textId="77777777" w:rsidR="004A0E0B" w:rsidRPr="005B202A" w:rsidRDefault="004A0E0B" w:rsidP="007D62DA">
      <w:pPr>
        <w:pStyle w:val="Referncias"/>
        <w:rPr>
          <w:rFonts w:cs="Arial"/>
        </w:rPr>
      </w:pPr>
      <w:r w:rsidRPr="005B202A">
        <w:rPr>
          <w:rFonts w:cs="Arial"/>
        </w:rPr>
        <w:t xml:space="preserve">ROBOCORE, </w:t>
      </w:r>
      <w:r w:rsidRPr="005B202A">
        <w:rPr>
          <w:rFonts w:cs="Arial"/>
          <w:b/>
          <w:bCs/>
        </w:rPr>
        <w:t>Acelerômetro e Giroscópio MPU–6050</w:t>
      </w:r>
      <w:r w:rsidRPr="005B202A">
        <w:rPr>
          <w:rFonts w:cs="Arial"/>
        </w:rPr>
        <w:t>. Disponível em: &lt;</w:t>
      </w:r>
      <w:hyperlink r:id="rId161">
        <w:r w:rsidRPr="005B202A">
          <w:rPr>
            <w:rFonts w:cs="Arial"/>
          </w:rPr>
          <w:t>https://www.robocore.net/sensor-robo/acelerometro-e-giroscopio-mpu6050</w:t>
        </w:r>
      </w:hyperlink>
      <w:r w:rsidRPr="005B202A">
        <w:rPr>
          <w:rFonts w:cs="Arial"/>
        </w:rPr>
        <w:t>&gt;. Acesso em: 20 abr. 2022.</w:t>
      </w:r>
    </w:p>
    <w:p w14:paraId="0354527A" w14:textId="77777777" w:rsidR="004A0E0B" w:rsidRPr="005B202A" w:rsidRDefault="004A0E0B" w:rsidP="007D62DA">
      <w:pPr>
        <w:pStyle w:val="Referncias"/>
        <w:rPr>
          <w:rFonts w:cs="Arial"/>
        </w:rPr>
      </w:pPr>
      <w:r w:rsidRPr="005B202A">
        <w:rPr>
          <w:rFonts w:cs="Arial"/>
        </w:rPr>
        <w:t xml:space="preserve">ROBOCORE, </w:t>
      </w:r>
      <w:r w:rsidRPr="005B202A">
        <w:rPr>
          <w:rFonts w:cs="Arial"/>
          <w:b/>
          <w:bCs/>
        </w:rPr>
        <w:t>BlackBoard UNO R3</w:t>
      </w:r>
      <w:r w:rsidRPr="005B202A">
        <w:rPr>
          <w:rFonts w:cs="Arial"/>
        </w:rPr>
        <w:t>. Disponível em: &lt;</w:t>
      </w:r>
      <w:hyperlink r:id="rId162">
        <w:r w:rsidRPr="005B202A">
          <w:rPr>
            <w:rFonts w:cs="Arial"/>
          </w:rPr>
          <w:t>https://www.robocore.net/placa-robocore/arduino-blackboard</w:t>
        </w:r>
      </w:hyperlink>
      <w:r w:rsidRPr="005B202A">
        <w:rPr>
          <w:rFonts w:cs="Arial"/>
        </w:rPr>
        <w:t>&gt;. Acesso em: 20 abr. 2022.</w:t>
      </w:r>
    </w:p>
    <w:p w14:paraId="54ECD169" w14:textId="77777777" w:rsidR="004A0E0B" w:rsidRPr="005B202A" w:rsidRDefault="004A0E0B" w:rsidP="007D62DA">
      <w:pPr>
        <w:pStyle w:val="Referncias"/>
        <w:rPr>
          <w:rFonts w:cs="Arial"/>
        </w:rPr>
      </w:pPr>
      <w:r w:rsidRPr="005B202A">
        <w:rPr>
          <w:rFonts w:cs="Arial"/>
        </w:rPr>
        <w:t xml:space="preserve">ROBOTECH BD, </w:t>
      </w:r>
      <w:r w:rsidRPr="005B202A">
        <w:rPr>
          <w:rFonts w:cs="Arial"/>
          <w:b/>
          <w:bCs/>
        </w:rPr>
        <w:t>Sensor de pressão DF9–40</w:t>
      </w:r>
      <w:r w:rsidRPr="005B202A">
        <w:rPr>
          <w:rFonts w:cs="Arial"/>
        </w:rPr>
        <w:t>. Disponível em: &lt;</w:t>
      </w:r>
      <w:hyperlink r:id="rId163">
        <w:r w:rsidRPr="005B202A">
          <w:rPr>
            <w:rFonts w:cs="Arial"/>
          </w:rPr>
          <w:t>https://www.robotechbd.com/product/uncategorized/df9-40-thin-film-pressure-sensor-max-20-kg/</w:t>
        </w:r>
      </w:hyperlink>
      <w:r w:rsidRPr="005B202A">
        <w:rPr>
          <w:rFonts w:cs="Arial"/>
        </w:rPr>
        <w:t>&gt;. Acesso em: 20 abr. 2022.</w:t>
      </w:r>
    </w:p>
    <w:p w14:paraId="1C2A80BE" w14:textId="77777777" w:rsidR="004A0E0B" w:rsidRPr="005B202A" w:rsidRDefault="004A0E0B" w:rsidP="007D62DA">
      <w:pPr>
        <w:pStyle w:val="Referncias"/>
        <w:rPr>
          <w:rFonts w:cs="Arial"/>
        </w:rPr>
      </w:pPr>
      <w:r w:rsidRPr="005B202A">
        <w:rPr>
          <w:rFonts w:cs="Arial"/>
        </w:rPr>
        <w:t xml:space="preserve">ROCK CONTENT. O que é </w:t>
      </w:r>
      <w:proofErr w:type="spellStart"/>
      <w:r w:rsidRPr="005B202A">
        <w:rPr>
          <w:rFonts w:cs="Arial"/>
        </w:rPr>
        <w:t>java</w:t>
      </w:r>
      <w:proofErr w:type="spellEnd"/>
      <w:r w:rsidRPr="005B202A">
        <w:rPr>
          <w:rFonts w:cs="Arial"/>
        </w:rPr>
        <w:t xml:space="preserve">? Conheça as particularidades dessa linguagem de programação. </w:t>
      </w:r>
      <w:r w:rsidRPr="005B202A">
        <w:rPr>
          <w:rFonts w:cs="Arial"/>
          <w:b/>
          <w:bCs/>
        </w:rPr>
        <w:t xml:space="preserve">Rock </w:t>
      </w:r>
      <w:proofErr w:type="spellStart"/>
      <w:r w:rsidRPr="005B202A">
        <w:rPr>
          <w:rFonts w:cs="Arial"/>
          <w:b/>
          <w:bCs/>
        </w:rPr>
        <w:t>Content</w:t>
      </w:r>
      <w:proofErr w:type="spellEnd"/>
      <w:r w:rsidRPr="005B202A">
        <w:rPr>
          <w:rFonts w:cs="Arial"/>
        </w:rPr>
        <w:t>. 26 ago. 2019. Disponível em: &lt;</w:t>
      </w:r>
      <w:hyperlink r:id="rId164">
        <w:r w:rsidRPr="005B202A">
          <w:rPr>
            <w:rFonts w:cs="Arial"/>
          </w:rPr>
          <w:t>https://rockcontent.com/br/blog/o-que-e-java/</w:t>
        </w:r>
      </w:hyperlink>
      <w:r w:rsidRPr="005B202A">
        <w:rPr>
          <w:rFonts w:cs="Arial"/>
        </w:rPr>
        <w:t>&gt;. Acesso em: 20 abr. 2022.</w:t>
      </w:r>
    </w:p>
    <w:p w14:paraId="2599AA1A" w14:textId="77777777" w:rsidR="004A0E0B" w:rsidRPr="005B202A" w:rsidRDefault="004A0E0B" w:rsidP="007D62DA">
      <w:pPr>
        <w:pStyle w:val="Referncias"/>
        <w:rPr>
          <w:rFonts w:cs="Arial"/>
        </w:rPr>
      </w:pPr>
      <w:r w:rsidRPr="005B202A">
        <w:rPr>
          <w:rFonts w:cs="Arial"/>
        </w:rPr>
        <w:lastRenderedPageBreak/>
        <w:t>ROLIM, Gerson. 3G, 4G e 5G: entenda a tecnologia por trás da conexão do seu celular. GERSONROLIM. 29 jul. 2019. Disponível em: &lt;</w:t>
      </w:r>
      <w:hyperlink r:id="rId165">
        <w:r w:rsidRPr="005B202A">
          <w:rPr>
            <w:rFonts w:cs="Arial"/>
          </w:rPr>
          <w:t>http://www.gersonrolim.com/2019/07/diferenca-5g-4g-3g.html</w:t>
        </w:r>
      </w:hyperlink>
      <w:r w:rsidRPr="005B202A">
        <w:rPr>
          <w:rFonts w:cs="Arial"/>
        </w:rPr>
        <w:t>&gt;. Acesso em: 22 mai. 2022.</w:t>
      </w:r>
    </w:p>
    <w:p w14:paraId="131F8050" w14:textId="77777777" w:rsidR="004A0E0B" w:rsidRPr="005B202A" w:rsidRDefault="004A0E0B" w:rsidP="007D62DA">
      <w:pPr>
        <w:pStyle w:val="Referncias"/>
        <w:rPr>
          <w:rFonts w:cs="Arial"/>
        </w:rPr>
      </w:pPr>
      <w:r w:rsidRPr="005B202A">
        <w:rPr>
          <w:rFonts w:cs="Arial"/>
        </w:rPr>
        <w:t xml:space="preserve">SANTOS, </w:t>
      </w:r>
      <w:proofErr w:type="spellStart"/>
      <w:r w:rsidRPr="005B202A">
        <w:rPr>
          <w:rFonts w:cs="Arial"/>
        </w:rPr>
        <w:t>Nunu</w:t>
      </w:r>
      <w:proofErr w:type="spellEnd"/>
      <w:r w:rsidRPr="005B202A">
        <w:rPr>
          <w:rFonts w:cs="Arial"/>
        </w:rPr>
        <w:t xml:space="preserve">. Conexão de Arduino ao Unity. </w:t>
      </w:r>
      <w:r w:rsidRPr="005B202A">
        <w:rPr>
          <w:rFonts w:cs="Arial"/>
          <w:b/>
          <w:bCs/>
        </w:rPr>
        <w:t>Revista Programar</w:t>
      </w:r>
      <w:r w:rsidRPr="005B202A">
        <w:rPr>
          <w:rFonts w:cs="Arial"/>
        </w:rPr>
        <w:t>. 7 jun. 2015. Disponível em: &lt;</w:t>
      </w:r>
      <w:hyperlink r:id="rId166">
        <w:r w:rsidRPr="005B202A">
          <w:rPr>
            <w:rFonts w:cs="Arial"/>
          </w:rPr>
          <w:t>https://www.revista-programar.info/artigos/conexao-de-arduino-ao-unity/</w:t>
        </w:r>
      </w:hyperlink>
      <w:r w:rsidRPr="005B202A">
        <w:rPr>
          <w:rFonts w:cs="Arial"/>
        </w:rPr>
        <w:t>&gt;. Acesso em: 20 abr. 2022.</w:t>
      </w:r>
    </w:p>
    <w:p w14:paraId="3A8A40E0" w14:textId="77777777" w:rsidR="004A0E0B" w:rsidRPr="005B202A" w:rsidRDefault="004A0E0B" w:rsidP="007D62DA">
      <w:pPr>
        <w:pStyle w:val="Referncias"/>
        <w:rPr>
          <w:rFonts w:cs="Arial"/>
        </w:rPr>
      </w:pPr>
      <w:r w:rsidRPr="005B202A">
        <w:rPr>
          <w:rFonts w:cs="Arial"/>
        </w:rPr>
        <w:t>SHOPEE. Disponível em: &lt;</w:t>
      </w:r>
      <w:hyperlink r:id="rId167">
        <w:r w:rsidRPr="005B202A">
          <w:rPr>
            <w:rFonts w:eastAsia="Arial" w:cs="Arial"/>
          </w:rPr>
          <w:t>https://shopee.com.br/At-09-android-ios-ble-4.0-m%C3%B3dulo-bluetooth-para-arduino-cc2540-cc2541-serial-m%C3%B3dulo-sem-fio-compat%C3%ADvel-HM-10-i.430672333.5587672197</w:t>
        </w:r>
      </w:hyperlink>
      <w:r w:rsidRPr="005B202A">
        <w:rPr>
          <w:rFonts w:cs="Arial"/>
        </w:rPr>
        <w:t>&gt;. Acesso em: 21 mai. 2022.</w:t>
      </w:r>
    </w:p>
    <w:p w14:paraId="64E7939C" w14:textId="77777777" w:rsidR="004A0E0B" w:rsidRDefault="004A0E0B" w:rsidP="007D62DA">
      <w:pPr>
        <w:pStyle w:val="Referncias"/>
        <w:rPr>
          <w:rFonts w:eastAsia="Arial" w:cs="Arial"/>
        </w:rPr>
      </w:pPr>
      <w:r w:rsidRPr="005B202A">
        <w:rPr>
          <w:rFonts w:eastAsia="Arial" w:cs="Arial"/>
        </w:rPr>
        <w:t xml:space="preserve">SILVA, S.G. </w:t>
      </w:r>
      <w:r w:rsidRPr="005B202A">
        <w:rPr>
          <w:rFonts w:eastAsia="Arial" w:cs="Arial"/>
          <w:b/>
        </w:rPr>
        <w:t xml:space="preserve">Fisioterapia </w:t>
      </w:r>
      <w:proofErr w:type="spellStart"/>
      <w:r w:rsidRPr="005B202A">
        <w:rPr>
          <w:rFonts w:eastAsia="Arial" w:cs="Arial"/>
          <w:b/>
        </w:rPr>
        <w:t>Neurofuncional</w:t>
      </w:r>
      <w:proofErr w:type="spellEnd"/>
      <w:r w:rsidRPr="005B202A">
        <w:rPr>
          <w:rFonts w:eastAsia="Arial" w:cs="Arial"/>
        </w:rPr>
        <w:t xml:space="preserve">. 1. ed. Rio de Janeiro: SESES, 2017. </w:t>
      </w:r>
    </w:p>
    <w:p w14:paraId="75E8F277" w14:textId="7B9B1062" w:rsidR="001C20D8" w:rsidRPr="001C20D8" w:rsidRDefault="001C20D8" w:rsidP="007D62DA">
      <w:pPr>
        <w:pStyle w:val="Referncias"/>
      </w:pPr>
      <w:r w:rsidRPr="00F1187A">
        <w:t xml:space="preserve">SODRÊ, Liana Gonçalves Pontes. </w:t>
      </w:r>
      <w:r w:rsidRPr="00AC12B8">
        <w:rPr>
          <w:b/>
          <w:bCs/>
        </w:rPr>
        <w:t xml:space="preserve">Desenvolvimento motor da mão identificados </w:t>
      </w:r>
      <w:r w:rsidRPr="00946286">
        <w:t>como responsáveis pela produção da escrita. Universidade Federal da Bahia, v.</w:t>
      </w:r>
      <w:r w:rsidRPr="00F1187A">
        <w:t xml:space="preserve"> 1, p. 1-12, 2001. </w:t>
      </w:r>
    </w:p>
    <w:p w14:paraId="2316B764" w14:textId="77777777" w:rsidR="004A0E0B" w:rsidRPr="005B202A" w:rsidRDefault="004A0E0B" w:rsidP="007D62DA">
      <w:pPr>
        <w:pStyle w:val="Referncias"/>
        <w:rPr>
          <w:rFonts w:cs="Arial"/>
        </w:rPr>
      </w:pPr>
      <w:r w:rsidRPr="005B202A">
        <w:rPr>
          <w:rFonts w:cs="Arial"/>
        </w:rPr>
        <w:t xml:space="preserve">SOUZA, Fábio. Comunicação Serial com C# e Arduino – Parte 1. </w:t>
      </w:r>
      <w:r w:rsidRPr="005B202A">
        <w:rPr>
          <w:rFonts w:cs="Arial"/>
          <w:b/>
          <w:bCs/>
        </w:rPr>
        <w:t>Embarcados</w:t>
      </w:r>
      <w:r w:rsidRPr="005B202A">
        <w:rPr>
          <w:rFonts w:cs="Arial"/>
        </w:rPr>
        <w:t>. 5 ago. 2014. Disponível em: &lt;</w:t>
      </w:r>
      <w:hyperlink r:id="rId168">
        <w:r w:rsidRPr="005B202A">
          <w:rPr>
            <w:rFonts w:cs="Arial"/>
          </w:rPr>
          <w:t>https://www.embarcados.com.br/comunicacao-serial-c-arduino-parte-1/</w:t>
        </w:r>
      </w:hyperlink>
      <w:r w:rsidRPr="005B202A">
        <w:rPr>
          <w:rFonts w:cs="Arial"/>
        </w:rPr>
        <w:t>&gt;. Acesso em: 20 abr. 2022.</w:t>
      </w:r>
    </w:p>
    <w:p w14:paraId="39864A80" w14:textId="77777777" w:rsidR="004A0E0B" w:rsidRPr="005B202A" w:rsidRDefault="004A0E0B" w:rsidP="007D62DA">
      <w:pPr>
        <w:pStyle w:val="Referncias"/>
        <w:rPr>
          <w:rFonts w:cs="Arial"/>
        </w:rPr>
      </w:pPr>
      <w:r w:rsidRPr="005B202A">
        <w:rPr>
          <w:rFonts w:cs="Arial"/>
        </w:rPr>
        <w:t xml:space="preserve">SPARKFUN </w:t>
      </w:r>
      <w:proofErr w:type="spellStart"/>
      <w:r w:rsidRPr="005B202A">
        <w:rPr>
          <w:rFonts w:cs="Arial"/>
        </w:rPr>
        <w:t>Electronics</w:t>
      </w:r>
      <w:proofErr w:type="spellEnd"/>
      <w:r w:rsidRPr="005B202A">
        <w:rPr>
          <w:rFonts w:cs="Arial"/>
        </w:rPr>
        <w:t xml:space="preserve">, </w:t>
      </w:r>
      <w:r w:rsidRPr="005B202A">
        <w:rPr>
          <w:rFonts w:cs="Arial"/>
          <w:b/>
          <w:bCs/>
        </w:rPr>
        <w:t>Módulo Bluetooth Mate Silver</w:t>
      </w:r>
      <w:r w:rsidRPr="005B202A">
        <w:rPr>
          <w:rFonts w:cs="Arial"/>
        </w:rPr>
        <w:t>. Disponível em: &lt;</w:t>
      </w:r>
      <w:hyperlink r:id="rId169">
        <w:r w:rsidRPr="005B202A">
          <w:rPr>
            <w:rFonts w:cs="Arial"/>
          </w:rPr>
          <w:t>https://www.sparkfun.com/products/retired/12576</w:t>
        </w:r>
      </w:hyperlink>
      <w:r w:rsidRPr="005B202A">
        <w:rPr>
          <w:rFonts w:cs="Arial"/>
        </w:rPr>
        <w:t>&gt;. Acesso em: 16 abr. 2022.</w:t>
      </w:r>
    </w:p>
    <w:p w14:paraId="6FE4DBCD" w14:textId="77777777" w:rsidR="004A0E0B" w:rsidRPr="005B202A" w:rsidRDefault="004A0E0B" w:rsidP="007D62DA">
      <w:pPr>
        <w:pStyle w:val="Referncias"/>
        <w:rPr>
          <w:rFonts w:cs="Arial"/>
        </w:rPr>
      </w:pPr>
      <w:r w:rsidRPr="005B202A">
        <w:rPr>
          <w:rFonts w:cs="Arial"/>
        </w:rPr>
        <w:t xml:space="preserve">SPARKFUN </w:t>
      </w:r>
      <w:proofErr w:type="spellStart"/>
      <w:r w:rsidRPr="005B202A">
        <w:rPr>
          <w:rFonts w:cs="Arial"/>
        </w:rPr>
        <w:t>Electronics</w:t>
      </w:r>
      <w:proofErr w:type="spellEnd"/>
      <w:r w:rsidRPr="005B202A">
        <w:rPr>
          <w:rFonts w:cs="Arial"/>
        </w:rPr>
        <w:t xml:space="preserve">, </w:t>
      </w:r>
      <w:r w:rsidRPr="005B202A">
        <w:rPr>
          <w:rFonts w:cs="Arial"/>
          <w:b/>
          <w:bCs/>
        </w:rPr>
        <w:t>Sensor IMU bno080</w:t>
      </w:r>
      <w:r w:rsidRPr="005B202A">
        <w:rPr>
          <w:rFonts w:cs="Arial"/>
        </w:rPr>
        <w:t>. Disponível em: &lt;</w:t>
      </w:r>
      <w:hyperlink r:id="rId170">
        <w:r w:rsidRPr="005B202A">
          <w:rPr>
            <w:rFonts w:cs="Arial"/>
          </w:rPr>
          <w:t>https://learn.sparkfun.com/tutorials/qwiic-vr-imu-bno080-hookup-guide/all</w:t>
        </w:r>
      </w:hyperlink>
      <w:r w:rsidRPr="005B202A">
        <w:rPr>
          <w:rFonts w:cs="Arial"/>
        </w:rPr>
        <w:t>&gt;. Acesso em: 20 abr. 2022.</w:t>
      </w:r>
    </w:p>
    <w:p w14:paraId="39D1365E" w14:textId="77777777" w:rsidR="004A0E0B" w:rsidRPr="005B202A" w:rsidRDefault="004A0E0B" w:rsidP="007D62DA">
      <w:pPr>
        <w:pStyle w:val="Referncias"/>
        <w:rPr>
          <w:rFonts w:cs="Arial"/>
        </w:rPr>
      </w:pPr>
      <w:r w:rsidRPr="005B202A">
        <w:rPr>
          <w:rFonts w:cs="Arial"/>
        </w:rPr>
        <w:t xml:space="preserve">SPARKFUN </w:t>
      </w:r>
      <w:proofErr w:type="spellStart"/>
      <w:r w:rsidRPr="005B202A">
        <w:rPr>
          <w:rFonts w:cs="Arial"/>
        </w:rPr>
        <w:t>Electronics</w:t>
      </w:r>
      <w:proofErr w:type="spellEnd"/>
      <w:r w:rsidRPr="005B202A">
        <w:rPr>
          <w:rFonts w:cs="Arial"/>
        </w:rPr>
        <w:t xml:space="preserve">, </w:t>
      </w:r>
      <w:r w:rsidRPr="005B202A">
        <w:rPr>
          <w:rFonts w:cs="Arial"/>
          <w:b/>
          <w:bCs/>
        </w:rPr>
        <w:t>Sensor IMU bno080</w:t>
      </w:r>
      <w:r w:rsidRPr="005B202A">
        <w:rPr>
          <w:rFonts w:cs="Arial"/>
        </w:rPr>
        <w:t>. Disponível em: &lt;</w:t>
      </w:r>
      <w:hyperlink r:id="rId171">
        <w:r w:rsidRPr="005B202A">
          <w:rPr>
            <w:rFonts w:cs="Arial"/>
          </w:rPr>
          <w:t>https://www.sparkfun.com/products/14686?_ga=2.246991876.1625374925.1650494291-809937709.1650494291</w:t>
        </w:r>
      </w:hyperlink>
      <w:r w:rsidRPr="005B202A">
        <w:rPr>
          <w:rFonts w:cs="Arial"/>
        </w:rPr>
        <w:t>&gt;. Acesso em 20 abr. 2022.</w:t>
      </w:r>
    </w:p>
    <w:p w14:paraId="2A1F8765" w14:textId="77777777" w:rsidR="004A0E0B" w:rsidRPr="005B202A" w:rsidRDefault="004A0E0B" w:rsidP="007D62DA">
      <w:pPr>
        <w:pStyle w:val="Referncias"/>
        <w:rPr>
          <w:rFonts w:cs="Arial"/>
        </w:rPr>
      </w:pPr>
      <w:r w:rsidRPr="005B202A">
        <w:rPr>
          <w:rFonts w:cs="Arial"/>
        </w:rPr>
        <w:t>SQLITE. Disponível em: &lt;</w:t>
      </w:r>
      <w:hyperlink r:id="rId172">
        <w:r w:rsidRPr="005B202A">
          <w:rPr>
            <w:rFonts w:cs="Arial"/>
          </w:rPr>
          <w:t>https://www.sqlite.org/about.html</w:t>
        </w:r>
      </w:hyperlink>
      <w:r w:rsidRPr="005B202A">
        <w:rPr>
          <w:rFonts w:cs="Arial"/>
        </w:rPr>
        <w:t>&gt;. Acesso em: 20 abr. 2022.</w:t>
      </w:r>
    </w:p>
    <w:p w14:paraId="1699FFF7" w14:textId="77777777" w:rsidR="004A0E0B" w:rsidRPr="005B202A" w:rsidRDefault="004A0E0B" w:rsidP="007D62DA">
      <w:pPr>
        <w:pStyle w:val="Referncias"/>
        <w:rPr>
          <w:rFonts w:cs="Arial"/>
        </w:rPr>
      </w:pPr>
      <w:r w:rsidRPr="005B202A">
        <w:rPr>
          <w:rFonts w:cs="Arial"/>
        </w:rPr>
        <w:t xml:space="preserve">STOPPA, Marcelo et al. </w:t>
      </w:r>
      <w:r w:rsidRPr="005B202A">
        <w:rPr>
          <w:rFonts w:cs="Arial"/>
          <w:b/>
        </w:rPr>
        <w:t>Modelo de dispositivo para reabilitação de dedos da mão</w:t>
      </w:r>
      <w:r w:rsidRPr="005B202A">
        <w:rPr>
          <w:rFonts w:cs="Arial"/>
        </w:rPr>
        <w:t>. 25 abril 2017. Disponível em: &lt;</w:t>
      </w:r>
      <w:hyperlink r:id="rId173">
        <w:r w:rsidRPr="005B202A">
          <w:rPr>
            <w:rFonts w:cs="Arial"/>
          </w:rPr>
          <w:t>https://www.researchgate.net/publication/316261909_Modelo_de_dispositivo_para_reabilitacao_de_dedos_da_mao</w:t>
        </w:r>
      </w:hyperlink>
      <w:r w:rsidRPr="005B202A">
        <w:rPr>
          <w:rFonts w:cs="Arial"/>
        </w:rPr>
        <w:t>&gt;. Acesso em: 11 mai. 2022.</w:t>
      </w:r>
    </w:p>
    <w:p w14:paraId="2CFD6B24" w14:textId="77777777" w:rsidR="004A0E0B" w:rsidRPr="005B202A" w:rsidRDefault="004A0E0B" w:rsidP="007D62DA">
      <w:pPr>
        <w:pStyle w:val="Referncias"/>
        <w:rPr>
          <w:rFonts w:eastAsia="Arial" w:cs="Arial"/>
        </w:rPr>
      </w:pPr>
      <w:r w:rsidRPr="005B202A">
        <w:rPr>
          <w:rFonts w:cs="Arial"/>
        </w:rPr>
        <w:t xml:space="preserve">TAVARES, Rafael Pinto. </w:t>
      </w:r>
      <w:r w:rsidRPr="005B202A">
        <w:rPr>
          <w:rFonts w:cs="Arial"/>
          <w:b/>
          <w:bCs/>
        </w:rPr>
        <w:t>Desenvolvimento de um dispositivo passivo para reabilitação motora de uma mão</w:t>
      </w:r>
      <w:r w:rsidRPr="005B202A">
        <w:rPr>
          <w:rFonts w:cs="Arial"/>
        </w:rPr>
        <w:t xml:space="preserve">. </w:t>
      </w:r>
      <w:r w:rsidRPr="005B202A">
        <w:rPr>
          <w:rFonts w:cs="Arial"/>
          <w:bCs/>
        </w:rPr>
        <w:t>Faculdade de Engenharia da Universidade do Porto</w:t>
      </w:r>
      <w:r w:rsidRPr="005B202A">
        <w:rPr>
          <w:rFonts w:cs="Arial"/>
          <w:b/>
        </w:rPr>
        <w:t xml:space="preserve">. </w:t>
      </w:r>
      <w:r w:rsidRPr="005B202A">
        <w:rPr>
          <w:rFonts w:cs="Arial"/>
        </w:rPr>
        <w:t>Porto – Portugal, 25 jul. 2014. Disponível em: &lt;</w:t>
      </w:r>
      <w:hyperlink r:id="rId174">
        <w:r w:rsidRPr="005B202A">
          <w:rPr>
            <w:rFonts w:eastAsia="Arial" w:cs="Arial"/>
          </w:rPr>
          <w:t>https://hdl.handle.net/10216/90303</w:t>
        </w:r>
      </w:hyperlink>
      <w:r w:rsidRPr="005B202A">
        <w:rPr>
          <w:rFonts w:eastAsia="Arial" w:cs="Arial"/>
        </w:rPr>
        <w:t>&gt;</w:t>
      </w:r>
      <w:r w:rsidRPr="005B202A">
        <w:rPr>
          <w:rFonts w:eastAsia="Consolas" w:cs="Arial"/>
        </w:rPr>
        <w:t>.</w:t>
      </w:r>
      <w:r w:rsidRPr="005B202A">
        <w:rPr>
          <w:rFonts w:eastAsia="Arial" w:cs="Arial"/>
        </w:rPr>
        <w:t xml:space="preserve"> Acesso em: 2 abr. 2022.</w:t>
      </w:r>
    </w:p>
    <w:p w14:paraId="110417B4" w14:textId="77777777" w:rsidR="004A0E0B" w:rsidRPr="005B202A" w:rsidRDefault="004A0E0B" w:rsidP="007D62DA">
      <w:pPr>
        <w:pStyle w:val="Referncias"/>
        <w:rPr>
          <w:rFonts w:cs="Arial"/>
        </w:rPr>
      </w:pPr>
      <w:r w:rsidRPr="005B202A">
        <w:rPr>
          <w:rFonts w:cs="Arial"/>
        </w:rPr>
        <w:t xml:space="preserve">TERRA, Rodrigo R. Primeiros passos com MIT App Inventor + Exemplo. </w:t>
      </w:r>
      <w:proofErr w:type="spellStart"/>
      <w:r w:rsidRPr="005B202A">
        <w:rPr>
          <w:rFonts w:cs="Arial"/>
          <w:b/>
          <w:bCs/>
        </w:rPr>
        <w:t>Makerzine</w:t>
      </w:r>
      <w:proofErr w:type="spellEnd"/>
      <w:r w:rsidRPr="005B202A">
        <w:rPr>
          <w:rFonts w:cs="Arial"/>
        </w:rPr>
        <w:t>. 14 set. 2022. Disponível em: &lt;</w:t>
      </w:r>
      <w:hyperlink r:id="rId175">
        <w:r w:rsidRPr="005B202A">
          <w:rPr>
            <w:rFonts w:cs="Arial"/>
          </w:rPr>
          <w:t>https://www.makerzine.com.br/educacao/primeiros-passos-com-mit-app-inventor-exemplo/</w:t>
        </w:r>
      </w:hyperlink>
      <w:r w:rsidRPr="005B202A">
        <w:rPr>
          <w:rFonts w:cs="Arial"/>
        </w:rPr>
        <w:t>&gt;. Acesso em: 20 abr. 2022.</w:t>
      </w:r>
    </w:p>
    <w:p w14:paraId="650DFCC6" w14:textId="77777777" w:rsidR="004A0E0B" w:rsidRPr="005B202A" w:rsidRDefault="004A0E0B" w:rsidP="007D62DA">
      <w:pPr>
        <w:pStyle w:val="Referncias"/>
        <w:rPr>
          <w:rFonts w:cs="Arial"/>
        </w:rPr>
      </w:pPr>
      <w:r w:rsidRPr="005B202A">
        <w:rPr>
          <w:rFonts w:cs="Arial"/>
        </w:rPr>
        <w:lastRenderedPageBreak/>
        <w:t xml:space="preserve">THOMSEN, Adilson. O que é Arduino, para que serve e primeiros passos [2022]. </w:t>
      </w:r>
      <w:r w:rsidRPr="005B202A">
        <w:rPr>
          <w:rFonts w:cs="Arial"/>
          <w:i/>
        </w:rPr>
        <w:t>In</w:t>
      </w:r>
      <w:r w:rsidRPr="005B202A">
        <w:rPr>
          <w:rFonts w:cs="Arial"/>
        </w:rPr>
        <w:t xml:space="preserve">: FILIPEFLOP Componentes Eletrônicos. </w:t>
      </w:r>
      <w:r w:rsidRPr="005B202A">
        <w:rPr>
          <w:rFonts w:cs="Arial"/>
          <w:b/>
          <w:bCs/>
        </w:rPr>
        <w:t>FILIPEFLOP</w:t>
      </w:r>
      <w:r w:rsidRPr="005B202A">
        <w:rPr>
          <w:rFonts w:cs="Arial"/>
        </w:rPr>
        <w:t xml:space="preserve">. 2 SET. 2014. Disponível em: &lt; </w:t>
      </w:r>
      <w:hyperlink r:id="rId176">
        <w:r w:rsidRPr="005B202A">
          <w:rPr>
            <w:rFonts w:cs="Arial"/>
          </w:rPr>
          <w:t>https://www.filipeflop.com/blog/o-que-e-arduino/</w:t>
        </w:r>
      </w:hyperlink>
      <w:r w:rsidRPr="005B202A">
        <w:rPr>
          <w:rFonts w:cs="Arial"/>
        </w:rPr>
        <w:t>&gt;. Acesso em: 20 abr. 2022.</w:t>
      </w:r>
    </w:p>
    <w:p w14:paraId="64A73475" w14:textId="77777777" w:rsidR="004A0E0B" w:rsidRPr="005B202A" w:rsidRDefault="004A0E0B" w:rsidP="007D62DA">
      <w:pPr>
        <w:pStyle w:val="Referncias"/>
        <w:rPr>
          <w:rFonts w:cs="Arial"/>
        </w:rPr>
      </w:pPr>
      <w:r w:rsidRPr="005B202A">
        <w:rPr>
          <w:rFonts w:cs="Arial"/>
        </w:rPr>
        <w:t>UNITY. Disponível em: &lt;</w:t>
      </w:r>
      <w:hyperlink r:id="rId177">
        <w:r w:rsidRPr="005B202A">
          <w:rPr>
            <w:rFonts w:cs="Arial"/>
          </w:rPr>
          <w:t>https://unity.com/pt/products/unity-platform</w:t>
        </w:r>
      </w:hyperlink>
      <w:r w:rsidRPr="005B202A">
        <w:rPr>
          <w:rFonts w:cs="Arial"/>
        </w:rPr>
        <w:t>&gt;. Acesso em: 20 abr. 2022.</w:t>
      </w:r>
    </w:p>
    <w:p w14:paraId="7D94685B" w14:textId="77777777" w:rsidR="004A0E0B" w:rsidRPr="005B202A" w:rsidRDefault="004A0E0B" w:rsidP="007D62DA">
      <w:pPr>
        <w:pStyle w:val="Referncias"/>
        <w:rPr>
          <w:rFonts w:cs="Arial"/>
        </w:rPr>
      </w:pPr>
      <w:r w:rsidRPr="005B202A">
        <w:rPr>
          <w:rFonts w:cs="Arial"/>
        </w:rPr>
        <w:t>USINAINFO. Disponível em: &lt;</w:t>
      </w:r>
      <w:hyperlink r:id="rId178">
        <w:r w:rsidRPr="005B202A">
          <w:rPr>
            <w:rFonts w:cs="Arial"/>
          </w:rPr>
          <w:t>https://www.usinainfo.com.br/modulo-bluetooth-arduino/modulo-bluetooth-hc-08-40-ble-arduino-para-iphone-e-ipad-masterslave--3673.html</w:t>
        </w:r>
      </w:hyperlink>
      <w:r w:rsidRPr="005B202A">
        <w:rPr>
          <w:rFonts w:cs="Arial"/>
        </w:rPr>
        <w:t>&gt;. Acesso em: 16 abr. 2022.</w:t>
      </w:r>
    </w:p>
    <w:p w14:paraId="417474ED" w14:textId="77777777" w:rsidR="004A0E0B" w:rsidRPr="005B202A" w:rsidRDefault="004A0E0B" w:rsidP="007D62DA">
      <w:pPr>
        <w:pStyle w:val="Referncias"/>
        <w:rPr>
          <w:rFonts w:cs="Arial"/>
        </w:rPr>
      </w:pPr>
      <w:r w:rsidRPr="005B202A">
        <w:rPr>
          <w:rFonts w:cs="Arial"/>
        </w:rPr>
        <w:t xml:space="preserve">VALERI, Vitor. Wi-Fi 2.4Ghz, 5Ghz ou 6Ghz? Quais diferenças e qual devo usar?. </w:t>
      </w:r>
      <w:r w:rsidRPr="005B202A">
        <w:rPr>
          <w:rFonts w:cs="Arial"/>
          <w:b/>
          <w:bCs/>
        </w:rPr>
        <w:t>OFICINA DA NET</w:t>
      </w:r>
      <w:r w:rsidRPr="005B202A">
        <w:rPr>
          <w:rFonts w:cs="Arial"/>
        </w:rPr>
        <w:t>. 7 ago. 2020. Disponível em: &lt;</w:t>
      </w:r>
      <w:hyperlink r:id="rId179">
        <w:r w:rsidRPr="005B202A">
          <w:rPr>
            <w:rFonts w:cs="Arial"/>
          </w:rPr>
          <w:t>https://www.oficinadanet.com.br/internet/32268-wi-fi-2-4-ou-5ghz-quais-diferencas-e-qual-devo-usar</w:t>
        </w:r>
      </w:hyperlink>
      <w:r w:rsidRPr="005B202A">
        <w:rPr>
          <w:rFonts w:cs="Arial"/>
        </w:rPr>
        <w:t>&gt;. Acesso em: 22 mai. 2022.</w:t>
      </w:r>
    </w:p>
    <w:p w14:paraId="2BB68A55" w14:textId="77777777" w:rsidR="004A0E0B" w:rsidRPr="005B202A" w:rsidRDefault="004A0E0B" w:rsidP="007D62DA">
      <w:pPr>
        <w:pStyle w:val="Referncias"/>
        <w:rPr>
          <w:rFonts w:cs="Arial"/>
        </w:rPr>
      </w:pPr>
      <w:r w:rsidRPr="005B202A">
        <w:rPr>
          <w:rFonts w:cs="Arial"/>
        </w:rPr>
        <w:t xml:space="preserve">Vítor M., Bluetooth 4.0: Baixo consumo e longo alcance. </w:t>
      </w:r>
      <w:r w:rsidRPr="005B202A">
        <w:rPr>
          <w:rFonts w:cs="Arial"/>
          <w:b/>
          <w:bCs/>
        </w:rPr>
        <w:t>PPLWARE</w:t>
      </w:r>
      <w:r w:rsidRPr="005B202A">
        <w:rPr>
          <w:rFonts w:cs="Arial"/>
        </w:rPr>
        <w:t>. 24 abr. 2010. Disponível em: &lt;</w:t>
      </w:r>
      <w:hyperlink r:id="rId180">
        <w:r w:rsidRPr="005B202A">
          <w:rPr>
            <w:rFonts w:cs="Arial"/>
          </w:rPr>
          <w:t>https://pplware.sapo.pt/informacao/bluetooth-4-0-baixo-consumo-e-longo-alcance/</w:t>
        </w:r>
      </w:hyperlink>
      <w:r w:rsidRPr="005B202A">
        <w:rPr>
          <w:rFonts w:cs="Arial"/>
        </w:rPr>
        <w:t>&gt;. Acesso em: 22 mai. 2022.</w:t>
      </w:r>
    </w:p>
    <w:p w14:paraId="14E59761" w14:textId="77777777" w:rsidR="004A0E0B" w:rsidRPr="005B202A" w:rsidRDefault="004A0E0B" w:rsidP="007D62DA">
      <w:pPr>
        <w:pStyle w:val="Referncias"/>
        <w:rPr>
          <w:rFonts w:cs="Arial"/>
        </w:rPr>
      </w:pPr>
      <w:r w:rsidRPr="005B202A">
        <w:rPr>
          <w:rFonts w:cs="Arial"/>
        </w:rPr>
        <w:t>WINSEN Sensor. Disponível em: &lt;</w:t>
      </w:r>
      <w:hyperlink r:id="rId181">
        <w:r w:rsidRPr="005B202A">
          <w:rPr>
            <w:rFonts w:cs="Arial"/>
          </w:rPr>
          <w:t>https://www.winsen-sensor.com/sensors/pressure-sensor/128.html</w:t>
        </w:r>
      </w:hyperlink>
      <w:r w:rsidRPr="005B202A">
        <w:rPr>
          <w:rFonts w:cs="Arial"/>
        </w:rPr>
        <w:t>&gt;. Acesso em: 20 abr. 2022.</w:t>
      </w:r>
    </w:p>
    <w:p w14:paraId="1008E5B4" w14:textId="3C234C1F" w:rsidR="00794A24" w:rsidRPr="00F1187A" w:rsidRDefault="004A0E0B" w:rsidP="00F1187A">
      <w:pPr>
        <w:pStyle w:val="Referncias"/>
      </w:pPr>
      <w:r w:rsidRPr="005B202A">
        <w:rPr>
          <w:rFonts w:cs="Arial"/>
        </w:rPr>
        <w:t xml:space="preserve">ZEINEDDINE, </w:t>
      </w:r>
      <w:proofErr w:type="spellStart"/>
      <w:r w:rsidRPr="005B202A">
        <w:rPr>
          <w:rFonts w:cs="Arial"/>
        </w:rPr>
        <w:t>Rabah</w:t>
      </w:r>
      <w:proofErr w:type="spellEnd"/>
      <w:r w:rsidRPr="005B202A">
        <w:rPr>
          <w:rFonts w:cs="Arial"/>
        </w:rPr>
        <w:t xml:space="preserve">, SILVA, Luciano. </w:t>
      </w:r>
      <w:r w:rsidRPr="005B202A">
        <w:rPr>
          <w:rFonts w:cs="Arial"/>
          <w:b/>
        </w:rPr>
        <w:t xml:space="preserve">Projeto e Desenvolvimento de uma </w:t>
      </w:r>
      <w:proofErr w:type="spellStart"/>
      <w:r w:rsidRPr="005B202A">
        <w:rPr>
          <w:rFonts w:cs="Arial"/>
          <w:b/>
        </w:rPr>
        <w:t>Dataglove</w:t>
      </w:r>
      <w:proofErr w:type="spellEnd"/>
      <w:r w:rsidRPr="005B202A">
        <w:rPr>
          <w:rFonts w:cs="Arial"/>
          <w:b/>
        </w:rPr>
        <w:t xml:space="preserve"> de Baixo Custo para Aplicações em Realidade Virtual</w:t>
      </w:r>
      <w:r w:rsidRPr="005B202A">
        <w:rPr>
          <w:rFonts w:cs="Arial"/>
        </w:rPr>
        <w:t>. MACKENZIE. São Paulo, 2019, 2 set. 2019. Disponível em: &lt;</w:t>
      </w:r>
      <w:hyperlink r:id="rId182">
        <w:r w:rsidRPr="005B202A">
          <w:rPr>
            <w:rFonts w:cs="Arial"/>
          </w:rPr>
          <w:t>https://dspace.mackenzie.br/handle/10899/20082</w:t>
        </w:r>
      </w:hyperlink>
      <w:r w:rsidRPr="005B202A">
        <w:rPr>
          <w:rFonts w:cs="Arial"/>
        </w:rPr>
        <w:t>&gt;. Acesso em: 2 abr. 2022.</w:t>
      </w:r>
      <w:r w:rsidR="00794A24">
        <w:fldChar w:fldCharType="begin" w:fldLock="1"/>
      </w:r>
      <w:r w:rsidR="00794A24">
        <w:instrText xml:space="preserve">ADDIN Mendeley Bibliography CSL_BIBLIOGRAPHY </w:instrText>
      </w:r>
      <w:r w:rsidR="00794A24">
        <w:fldChar w:fldCharType="separate"/>
      </w:r>
      <w:r w:rsidR="00794A24" w:rsidRPr="00F1187A">
        <w:t xml:space="preserve"> </w:t>
      </w:r>
    </w:p>
    <w:p w14:paraId="7EDB687F" w14:textId="4BA39A8E" w:rsidR="00C8404A" w:rsidRPr="005B202A" w:rsidRDefault="00794A24" w:rsidP="007D62DA">
      <w:pPr>
        <w:pStyle w:val="Referncias"/>
        <w:rPr>
          <w:rFonts w:cs="Arial"/>
        </w:rPr>
      </w:pPr>
      <w:r>
        <w:rPr>
          <w:rFonts w:cs="Arial"/>
        </w:rPr>
        <w:fldChar w:fldCharType="end"/>
      </w:r>
    </w:p>
    <w:p w14:paraId="18D07F28" w14:textId="77777777" w:rsidR="00F9782C" w:rsidRPr="007D62DA" w:rsidRDefault="00F9782C" w:rsidP="007D62DA">
      <w:pPr>
        <w:pStyle w:val="Referncias"/>
        <w:rPr>
          <w:rFonts w:cs="Arial"/>
        </w:rPr>
      </w:pPr>
    </w:p>
    <w:p w14:paraId="11AAD96E" w14:textId="77777777" w:rsidR="00F9782C" w:rsidRPr="00F9782C" w:rsidRDefault="00F9782C" w:rsidP="00F9782C">
      <w:pPr>
        <w:jc w:val="both"/>
        <w:rPr>
          <w:rFonts w:cs="Arial"/>
        </w:rPr>
      </w:pPr>
    </w:p>
    <w:p w14:paraId="11BD4CAE" w14:textId="77777777" w:rsidR="00627A7A" w:rsidRDefault="00627A7A" w:rsidP="00627A7A">
      <w:pPr>
        <w:pStyle w:val="Referncias"/>
      </w:pPr>
    </w:p>
    <w:p w14:paraId="4F037E35" w14:textId="77777777" w:rsidR="00DF75AF" w:rsidRDefault="00DF75AF" w:rsidP="008A6B87">
      <w:pPr>
        <w:pStyle w:val="Referncias"/>
      </w:pPr>
    </w:p>
    <w:p w14:paraId="24407E74" w14:textId="77777777" w:rsidR="00DF75AF" w:rsidRPr="008A6B87" w:rsidRDefault="00DF75AF" w:rsidP="008A6B87">
      <w:pPr>
        <w:pStyle w:val="Referncias"/>
      </w:pPr>
    </w:p>
    <w:p w14:paraId="0F813E65" w14:textId="1894A699" w:rsidR="002E6EAC" w:rsidRDefault="00293E74" w:rsidP="005A47C9">
      <w:pPr>
        <w:pStyle w:val="Ttulo1"/>
        <w:numPr>
          <w:ilvl w:val="0"/>
          <w:numId w:val="0"/>
        </w:numPr>
        <w:ind w:left="431"/>
        <w:jc w:val="center"/>
      </w:pPr>
      <w:bookmarkStart w:id="97" w:name="_Ref111842468"/>
      <w:bookmarkStart w:id="98" w:name="_Ref111842591"/>
      <w:bookmarkStart w:id="99" w:name="_Toc111845389"/>
      <w:r w:rsidRPr="00293E74">
        <w:lastRenderedPageBreak/>
        <w:t>Apêndice</w:t>
      </w:r>
      <w:r w:rsidR="00307998">
        <w:t xml:space="preserve"> </w:t>
      </w:r>
      <w:r w:rsidR="0067322F">
        <w:t>I</w:t>
      </w:r>
      <w:r w:rsidR="00307998">
        <w:t xml:space="preserve"> – </w:t>
      </w:r>
      <w:r w:rsidR="0094634F" w:rsidRPr="0094634F">
        <w:t>PROTÓTIPO</w:t>
      </w:r>
      <w:bookmarkEnd w:id="97"/>
      <w:bookmarkEnd w:id="98"/>
      <w:bookmarkEnd w:id="99"/>
    </w:p>
    <w:p w14:paraId="7CAEF0AC" w14:textId="707F7822" w:rsidR="00C00E65" w:rsidRDefault="00C00E65" w:rsidP="00C00E65">
      <w:pPr>
        <w:pStyle w:val="Legenda"/>
        <w:keepNext/>
      </w:pPr>
      <w:r>
        <w:t xml:space="preserve">Figura </w:t>
      </w:r>
      <w:r>
        <w:fldChar w:fldCharType="begin"/>
      </w:r>
      <w:r>
        <w:instrText xml:space="preserve"> SEQ Figura \* ARABIC </w:instrText>
      </w:r>
      <w:r>
        <w:fldChar w:fldCharType="separate"/>
      </w:r>
      <w:r w:rsidR="001472C6">
        <w:rPr>
          <w:noProof/>
        </w:rPr>
        <w:t>66</w:t>
      </w:r>
      <w:r>
        <w:fldChar w:fldCharType="end"/>
      </w:r>
      <w:r>
        <w:t xml:space="preserve"> - Desenho representativo do protótipo</w:t>
      </w:r>
    </w:p>
    <w:p w14:paraId="6C436827" w14:textId="1AEBB687" w:rsidR="00307998" w:rsidRDefault="00046573" w:rsidP="00046573">
      <w:pPr>
        <w:pStyle w:val="IMGTBLGRF"/>
      </w:pPr>
      <w:r>
        <w:drawing>
          <wp:inline distT="0" distB="0" distL="0" distR="0" wp14:anchorId="52079137" wp14:editId="4C48B46B">
            <wp:extent cx="5892800" cy="8104882"/>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02659" cy="8118442"/>
                    </a:xfrm>
                    <a:prstGeom prst="rect">
                      <a:avLst/>
                    </a:prstGeom>
                    <a:noFill/>
                  </pic:spPr>
                </pic:pic>
              </a:graphicData>
            </a:graphic>
          </wp:inline>
        </w:drawing>
      </w:r>
    </w:p>
    <w:p w14:paraId="247A0927" w14:textId="3DD8EB3F" w:rsidR="00046573" w:rsidRDefault="00C00E65" w:rsidP="00046573">
      <w:pPr>
        <w:pStyle w:val="Fonte"/>
      </w:pPr>
      <w:r>
        <w:t>Fonte: Elaboração própria.</w:t>
      </w:r>
    </w:p>
    <w:p w14:paraId="59ED18F5" w14:textId="5E9DC984" w:rsidR="005A48B4" w:rsidRDefault="005A48B4" w:rsidP="00C53B52">
      <w:pPr>
        <w:pStyle w:val="Ttulo1"/>
        <w:numPr>
          <w:ilvl w:val="0"/>
          <w:numId w:val="0"/>
        </w:numPr>
        <w:ind w:left="431"/>
        <w:jc w:val="center"/>
      </w:pPr>
      <w:bookmarkStart w:id="100" w:name="_Ref111842605"/>
      <w:bookmarkStart w:id="101" w:name="_Ref111842622"/>
      <w:bookmarkStart w:id="102" w:name="_Ref111842650"/>
      <w:bookmarkStart w:id="103" w:name="_Ref111842679"/>
      <w:bookmarkStart w:id="104" w:name="_Ref111842699"/>
      <w:bookmarkStart w:id="105" w:name="_Ref111842722"/>
      <w:bookmarkStart w:id="106" w:name="_Ref111842741"/>
      <w:bookmarkStart w:id="107" w:name="_Ref111842760"/>
      <w:bookmarkStart w:id="108" w:name="_Ref111842783"/>
      <w:bookmarkStart w:id="109" w:name="_Toc111845390"/>
      <w:r w:rsidRPr="00293E74">
        <w:lastRenderedPageBreak/>
        <w:t>Apêndice</w:t>
      </w:r>
      <w:r>
        <w:t xml:space="preserve"> II – </w:t>
      </w:r>
      <w:r w:rsidR="00B02E46" w:rsidRPr="00B02E46">
        <w:t>TABELAS</w:t>
      </w:r>
      <w:bookmarkEnd w:id="100"/>
      <w:bookmarkEnd w:id="101"/>
      <w:bookmarkEnd w:id="102"/>
      <w:bookmarkEnd w:id="103"/>
      <w:bookmarkEnd w:id="104"/>
      <w:bookmarkEnd w:id="105"/>
      <w:bookmarkEnd w:id="106"/>
      <w:bookmarkEnd w:id="107"/>
      <w:bookmarkEnd w:id="108"/>
      <w:bookmarkEnd w:id="109"/>
    </w:p>
    <w:p w14:paraId="2F00E989" w14:textId="14058354" w:rsidR="00A82228" w:rsidRDefault="00A82228" w:rsidP="00A82228">
      <w:pPr>
        <w:pStyle w:val="Legenda"/>
        <w:keepNext/>
      </w:pPr>
      <w:r>
        <w:t xml:space="preserve">Tabela </w:t>
      </w:r>
      <w:r>
        <w:fldChar w:fldCharType="begin"/>
      </w:r>
      <w:r>
        <w:instrText xml:space="preserve"> SEQ Tabela \* ARABIC </w:instrText>
      </w:r>
      <w:r>
        <w:fldChar w:fldCharType="separate"/>
      </w:r>
      <w:r w:rsidR="001472C6">
        <w:rPr>
          <w:noProof/>
        </w:rPr>
        <w:t>5</w:t>
      </w:r>
      <w:r>
        <w:fldChar w:fldCharType="end"/>
      </w:r>
      <w:r>
        <w:t xml:space="preserve"> - </w:t>
      </w:r>
      <w:r w:rsidRPr="00D248E5">
        <w:t>Especificações técnicas do Arduino Black Board UNO R3 V2</w:t>
      </w:r>
    </w:p>
    <w:tbl>
      <w:tblPr>
        <w:tblStyle w:val="TabelaSimples5"/>
        <w:tblW w:w="8828" w:type="dxa"/>
        <w:jc w:val="center"/>
        <w:tblLook w:val="04A0" w:firstRow="1" w:lastRow="0" w:firstColumn="1" w:lastColumn="0" w:noHBand="0" w:noVBand="1"/>
      </w:tblPr>
      <w:tblGrid>
        <w:gridCol w:w="3473"/>
        <w:gridCol w:w="5355"/>
      </w:tblGrid>
      <w:tr w:rsidR="00B80D2D" w:rsidRPr="00763A21" w14:paraId="422658B1" w14:textId="77777777" w:rsidTr="007E3FC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473" w:type="dxa"/>
            <w:noWrap/>
            <w:hideMark/>
          </w:tcPr>
          <w:p w14:paraId="2C647453" w14:textId="77777777" w:rsidR="00B80D2D" w:rsidRPr="00763A21" w:rsidRDefault="00B80D2D" w:rsidP="004153E2">
            <w:pPr>
              <w:pStyle w:val="IMGTBLGRF"/>
              <w:rPr>
                <w:rFonts w:eastAsia="Times New Roman"/>
              </w:rPr>
            </w:pPr>
            <w:r w:rsidRPr="00763A21">
              <w:rPr>
                <w:rFonts w:eastAsia="Times New Roman"/>
              </w:rPr>
              <w:t>Especificações</w:t>
            </w:r>
          </w:p>
        </w:tc>
        <w:tc>
          <w:tcPr>
            <w:tcW w:w="5355" w:type="dxa"/>
            <w:noWrap/>
            <w:hideMark/>
          </w:tcPr>
          <w:p w14:paraId="24CF5CC3" w14:textId="77777777" w:rsidR="00B80D2D" w:rsidRPr="00763A21" w:rsidRDefault="00B80D2D" w:rsidP="004153E2">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763A21">
              <w:rPr>
                <w:rFonts w:eastAsia="Times New Roman"/>
              </w:rPr>
              <w:t>Dados técnicos</w:t>
            </w:r>
          </w:p>
        </w:tc>
      </w:tr>
      <w:tr w:rsidR="00B80D2D" w:rsidRPr="00763A21" w14:paraId="3D2CCE32"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54254C73" w14:textId="77777777" w:rsidR="00B80D2D" w:rsidRPr="00763A21" w:rsidRDefault="00B80D2D" w:rsidP="004153E2">
            <w:pPr>
              <w:pStyle w:val="IMGTBLGRF"/>
              <w:rPr>
                <w:rFonts w:eastAsia="Times New Roman"/>
                <w:color w:val="000000"/>
              </w:rPr>
            </w:pPr>
            <w:r w:rsidRPr="00763A21">
              <w:rPr>
                <w:rFonts w:eastAsia="Times New Roman"/>
                <w:color w:val="000000"/>
              </w:rPr>
              <w:t>Dimensões</w:t>
            </w:r>
          </w:p>
        </w:tc>
        <w:tc>
          <w:tcPr>
            <w:tcW w:w="5355" w:type="dxa"/>
            <w:noWrap/>
            <w:hideMark/>
          </w:tcPr>
          <w:p w14:paraId="35F2C2ED"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68 x 53 x 10mm</w:t>
            </w:r>
          </w:p>
        </w:tc>
      </w:tr>
      <w:tr w:rsidR="00B80D2D" w:rsidRPr="00763A21" w14:paraId="1ED03901"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7AEF34AB" w14:textId="77777777" w:rsidR="00B80D2D" w:rsidRPr="00763A21" w:rsidRDefault="00B80D2D" w:rsidP="004153E2">
            <w:pPr>
              <w:pStyle w:val="IMGTBLGRF"/>
              <w:rPr>
                <w:rFonts w:eastAsia="Times New Roman"/>
                <w:color w:val="000000"/>
              </w:rPr>
            </w:pPr>
            <w:r w:rsidRPr="00763A21">
              <w:rPr>
                <w:rFonts w:eastAsia="Times New Roman"/>
                <w:color w:val="000000"/>
              </w:rPr>
              <w:t>Microcontrolador</w:t>
            </w:r>
          </w:p>
        </w:tc>
        <w:tc>
          <w:tcPr>
            <w:tcW w:w="5355" w:type="dxa"/>
            <w:noWrap/>
            <w:hideMark/>
          </w:tcPr>
          <w:p w14:paraId="45C48286"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ATmega328P SMD</w:t>
            </w:r>
          </w:p>
        </w:tc>
      </w:tr>
      <w:tr w:rsidR="00B80D2D" w:rsidRPr="00763A21" w14:paraId="0719DACF"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3527AB8A" w14:textId="77777777" w:rsidR="00B80D2D" w:rsidRPr="00763A21" w:rsidRDefault="00B80D2D" w:rsidP="004153E2">
            <w:pPr>
              <w:pStyle w:val="IMGTBLGRF"/>
              <w:rPr>
                <w:rFonts w:eastAsia="Times New Roman"/>
                <w:color w:val="000000"/>
              </w:rPr>
            </w:pPr>
            <w:r w:rsidRPr="00763A21">
              <w:rPr>
                <w:rFonts w:eastAsia="Times New Roman"/>
                <w:color w:val="000000"/>
              </w:rPr>
              <w:t>Memória flash</w:t>
            </w:r>
          </w:p>
        </w:tc>
        <w:tc>
          <w:tcPr>
            <w:tcW w:w="5355" w:type="dxa"/>
            <w:noWrap/>
            <w:hideMark/>
          </w:tcPr>
          <w:p w14:paraId="4DEC8E3F" w14:textId="10738500"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32</w:t>
            </w:r>
            <w:r w:rsidR="007A3DC5">
              <w:rPr>
                <w:color w:val="000000"/>
              </w:rPr>
              <w:t>kB</w:t>
            </w:r>
          </w:p>
        </w:tc>
      </w:tr>
      <w:tr w:rsidR="00B80D2D" w:rsidRPr="00763A21" w14:paraId="1E012F38"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05EBFB76" w14:textId="77777777" w:rsidR="00B80D2D" w:rsidRPr="00763A21" w:rsidRDefault="00B80D2D" w:rsidP="004153E2">
            <w:pPr>
              <w:pStyle w:val="IMGTBLGRF"/>
              <w:rPr>
                <w:rFonts w:eastAsia="Times New Roman"/>
                <w:color w:val="000000"/>
              </w:rPr>
            </w:pPr>
            <w:r w:rsidRPr="00763A21">
              <w:rPr>
                <w:rFonts w:eastAsia="Times New Roman"/>
                <w:color w:val="000000"/>
              </w:rPr>
              <w:t>Memória SRAM</w:t>
            </w:r>
          </w:p>
        </w:tc>
        <w:tc>
          <w:tcPr>
            <w:tcW w:w="5355" w:type="dxa"/>
            <w:noWrap/>
            <w:hideMark/>
          </w:tcPr>
          <w:p w14:paraId="491AA38D" w14:textId="22E4B49F"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2</w:t>
            </w:r>
            <w:r w:rsidR="007A3DC5">
              <w:rPr>
                <w:color w:val="000000"/>
              </w:rPr>
              <w:t>kB</w:t>
            </w:r>
          </w:p>
        </w:tc>
      </w:tr>
      <w:tr w:rsidR="00B80D2D" w:rsidRPr="00763A21" w14:paraId="612BCE35"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2E7D2666" w14:textId="77777777" w:rsidR="00B80D2D" w:rsidRPr="00763A21" w:rsidRDefault="00B80D2D" w:rsidP="004153E2">
            <w:pPr>
              <w:pStyle w:val="IMGTBLGRF"/>
              <w:rPr>
                <w:rFonts w:eastAsia="Times New Roman"/>
                <w:color w:val="000000"/>
              </w:rPr>
            </w:pPr>
            <w:r w:rsidRPr="00763A21">
              <w:rPr>
                <w:rFonts w:eastAsia="Times New Roman"/>
                <w:color w:val="000000"/>
              </w:rPr>
              <w:t>Memória EEPROM</w:t>
            </w:r>
          </w:p>
        </w:tc>
        <w:tc>
          <w:tcPr>
            <w:tcW w:w="5355" w:type="dxa"/>
            <w:noWrap/>
            <w:hideMark/>
          </w:tcPr>
          <w:p w14:paraId="1236F398" w14:textId="78F3CCD2"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1</w:t>
            </w:r>
            <w:r w:rsidR="007A3DC5">
              <w:rPr>
                <w:color w:val="000000"/>
              </w:rPr>
              <w:t>kB</w:t>
            </w:r>
          </w:p>
        </w:tc>
      </w:tr>
      <w:tr w:rsidR="00B80D2D" w:rsidRPr="00763A21" w14:paraId="0FD965F1"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6892A5BD" w14:textId="77777777" w:rsidR="00B80D2D" w:rsidRPr="00763A21" w:rsidRDefault="00B80D2D" w:rsidP="004153E2">
            <w:pPr>
              <w:pStyle w:val="IMGTBLGRF"/>
              <w:rPr>
                <w:rFonts w:eastAsia="Times New Roman"/>
                <w:color w:val="000000"/>
              </w:rPr>
            </w:pPr>
            <w:r w:rsidRPr="00763A21">
              <w:rPr>
                <w:rFonts w:eastAsia="Times New Roman"/>
                <w:color w:val="000000"/>
              </w:rPr>
              <w:t>Frequência de clock</w:t>
            </w:r>
          </w:p>
        </w:tc>
        <w:tc>
          <w:tcPr>
            <w:tcW w:w="5355" w:type="dxa"/>
            <w:noWrap/>
            <w:hideMark/>
          </w:tcPr>
          <w:p w14:paraId="5CED1F5F"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16Mhz</w:t>
            </w:r>
          </w:p>
        </w:tc>
      </w:tr>
      <w:tr w:rsidR="00B80D2D" w:rsidRPr="00763A21" w14:paraId="7A7CEC6B"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22288DA4" w14:textId="77777777" w:rsidR="00B80D2D" w:rsidRPr="00763A21" w:rsidRDefault="00B80D2D" w:rsidP="004153E2">
            <w:pPr>
              <w:pStyle w:val="IMGTBLGRF"/>
              <w:rPr>
                <w:rFonts w:eastAsia="Times New Roman"/>
                <w:color w:val="000000"/>
              </w:rPr>
            </w:pPr>
            <w:r w:rsidRPr="00763A21">
              <w:rPr>
                <w:rFonts w:eastAsia="Times New Roman"/>
                <w:color w:val="000000"/>
              </w:rPr>
              <w:t>Protocolos de comunicação</w:t>
            </w:r>
          </w:p>
        </w:tc>
        <w:tc>
          <w:tcPr>
            <w:tcW w:w="5355" w:type="dxa"/>
            <w:noWrap/>
            <w:hideMark/>
          </w:tcPr>
          <w:p w14:paraId="08CEA42C"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UART / SPI / TWI (I2C)</w:t>
            </w:r>
          </w:p>
        </w:tc>
      </w:tr>
      <w:tr w:rsidR="00B80D2D" w:rsidRPr="00763A21" w14:paraId="3A08DBDB"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2586CD2B" w14:textId="77777777" w:rsidR="00B80D2D" w:rsidRPr="00763A21" w:rsidRDefault="00B80D2D" w:rsidP="004153E2">
            <w:pPr>
              <w:pStyle w:val="IMGTBLGRF"/>
              <w:rPr>
                <w:rFonts w:eastAsia="Times New Roman"/>
                <w:color w:val="000000"/>
              </w:rPr>
            </w:pPr>
            <w:r w:rsidRPr="00763A21">
              <w:rPr>
                <w:rFonts w:eastAsia="Times New Roman"/>
                <w:color w:val="000000"/>
              </w:rPr>
              <w:t>Temperatura de operação</w:t>
            </w:r>
          </w:p>
        </w:tc>
        <w:tc>
          <w:tcPr>
            <w:tcW w:w="5355" w:type="dxa"/>
            <w:noWrap/>
            <w:hideMark/>
          </w:tcPr>
          <w:p w14:paraId="3F79ADAF"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10 ~ 60ºC</w:t>
            </w:r>
          </w:p>
        </w:tc>
      </w:tr>
      <w:tr w:rsidR="00B80D2D" w:rsidRPr="00763A21" w14:paraId="6B896CDC"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00E72CC4" w14:textId="77777777" w:rsidR="00B80D2D" w:rsidRPr="00763A21" w:rsidRDefault="00B80D2D" w:rsidP="004153E2">
            <w:pPr>
              <w:pStyle w:val="IMGTBLGRF"/>
              <w:rPr>
                <w:rFonts w:eastAsia="Times New Roman"/>
                <w:color w:val="000000"/>
              </w:rPr>
            </w:pPr>
            <w:r w:rsidRPr="00763A21">
              <w:rPr>
                <w:rFonts w:eastAsia="Times New Roman"/>
                <w:color w:val="000000"/>
              </w:rPr>
              <w:t>Tensão de operação</w:t>
            </w:r>
          </w:p>
        </w:tc>
        <w:tc>
          <w:tcPr>
            <w:tcW w:w="5355" w:type="dxa"/>
            <w:noWrap/>
            <w:hideMark/>
          </w:tcPr>
          <w:p w14:paraId="3FAD0444"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5V</w:t>
            </w:r>
          </w:p>
        </w:tc>
      </w:tr>
      <w:tr w:rsidR="00B80D2D" w:rsidRPr="00763A21" w14:paraId="0908859C"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12221628" w14:textId="77777777" w:rsidR="00B80D2D" w:rsidRPr="00763A21" w:rsidRDefault="00B80D2D" w:rsidP="004153E2">
            <w:pPr>
              <w:pStyle w:val="IMGTBLGRF"/>
              <w:rPr>
                <w:rFonts w:eastAsia="Times New Roman"/>
                <w:color w:val="000000"/>
              </w:rPr>
            </w:pPr>
            <w:r w:rsidRPr="00763A21">
              <w:rPr>
                <w:rFonts w:eastAsia="Times New Roman"/>
                <w:color w:val="000000"/>
              </w:rPr>
              <w:t>Tensão de alimentação</w:t>
            </w:r>
          </w:p>
        </w:tc>
        <w:tc>
          <w:tcPr>
            <w:tcW w:w="5355" w:type="dxa"/>
            <w:noWrap/>
            <w:hideMark/>
          </w:tcPr>
          <w:p w14:paraId="40B8B51A"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7 ~ 12V</w:t>
            </w:r>
          </w:p>
        </w:tc>
      </w:tr>
      <w:tr w:rsidR="00B80D2D" w:rsidRPr="00763A21" w14:paraId="39E6036C"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26FA5903" w14:textId="77777777" w:rsidR="00B80D2D" w:rsidRPr="00763A21" w:rsidRDefault="00B80D2D" w:rsidP="004153E2">
            <w:pPr>
              <w:pStyle w:val="IMGTBLGRF"/>
              <w:rPr>
                <w:rFonts w:eastAsia="Times New Roman"/>
                <w:color w:val="000000"/>
              </w:rPr>
            </w:pPr>
            <w:r w:rsidRPr="00763A21">
              <w:rPr>
                <w:rFonts w:eastAsia="Times New Roman"/>
                <w:color w:val="000000"/>
              </w:rPr>
              <w:t>Pinos</w:t>
            </w:r>
          </w:p>
        </w:tc>
        <w:tc>
          <w:tcPr>
            <w:tcW w:w="5355" w:type="dxa"/>
            <w:noWrap/>
            <w:hideMark/>
          </w:tcPr>
          <w:p w14:paraId="6D35896D"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22 pinos de entrada/saída (I/O)</w:t>
            </w:r>
          </w:p>
        </w:tc>
      </w:tr>
      <w:tr w:rsidR="00B80D2D" w:rsidRPr="00763A21" w14:paraId="58D7943B"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481E2492" w14:textId="77777777" w:rsidR="00B80D2D" w:rsidRPr="00763A21" w:rsidRDefault="00B80D2D" w:rsidP="004153E2">
            <w:pPr>
              <w:pStyle w:val="IMGTBLGRF"/>
              <w:rPr>
                <w:rFonts w:eastAsia="Times New Roman"/>
                <w:color w:val="000000"/>
              </w:rPr>
            </w:pPr>
            <w:r w:rsidRPr="00763A21">
              <w:rPr>
                <w:rFonts w:eastAsia="Times New Roman"/>
                <w:color w:val="000000"/>
              </w:rPr>
              <w:t>Entradas analógicas</w:t>
            </w:r>
          </w:p>
        </w:tc>
        <w:tc>
          <w:tcPr>
            <w:tcW w:w="5355" w:type="dxa"/>
            <w:noWrap/>
            <w:hideMark/>
          </w:tcPr>
          <w:p w14:paraId="476DC2D1"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8 entradas (A0 a A7)</w:t>
            </w:r>
          </w:p>
        </w:tc>
      </w:tr>
      <w:tr w:rsidR="00B80D2D" w:rsidRPr="00763A21" w14:paraId="58AF48FB"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615E8023" w14:textId="77777777" w:rsidR="00B80D2D" w:rsidRPr="00763A21" w:rsidRDefault="00B80D2D" w:rsidP="004153E2">
            <w:pPr>
              <w:pStyle w:val="IMGTBLGRF"/>
              <w:rPr>
                <w:rFonts w:eastAsia="Times New Roman"/>
                <w:color w:val="000000"/>
              </w:rPr>
            </w:pPr>
            <w:r w:rsidRPr="00763A21">
              <w:rPr>
                <w:rFonts w:eastAsia="Times New Roman"/>
                <w:color w:val="000000"/>
              </w:rPr>
              <w:t>Saídas PWM</w:t>
            </w:r>
          </w:p>
        </w:tc>
        <w:tc>
          <w:tcPr>
            <w:tcW w:w="5355" w:type="dxa"/>
            <w:noWrap/>
            <w:hideMark/>
          </w:tcPr>
          <w:p w14:paraId="01669D5A"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6 saídas (D3, D5, D6, D9, D10 e D11)</w:t>
            </w:r>
          </w:p>
        </w:tc>
      </w:tr>
      <w:tr w:rsidR="00B80D2D" w:rsidRPr="00763A21" w14:paraId="5F25A074"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578FA35E" w14:textId="77777777" w:rsidR="00B80D2D" w:rsidRPr="00763A21" w:rsidRDefault="00B80D2D" w:rsidP="004153E2">
            <w:pPr>
              <w:pStyle w:val="IMGTBLGRF"/>
              <w:rPr>
                <w:rFonts w:eastAsia="Times New Roman"/>
                <w:color w:val="000000"/>
              </w:rPr>
            </w:pPr>
            <w:r w:rsidRPr="00763A21">
              <w:rPr>
                <w:rFonts w:eastAsia="Times New Roman"/>
                <w:color w:val="000000"/>
              </w:rPr>
              <w:t>Corrente máxima por pino I/O</w:t>
            </w:r>
          </w:p>
        </w:tc>
        <w:tc>
          <w:tcPr>
            <w:tcW w:w="5355" w:type="dxa"/>
            <w:noWrap/>
            <w:hideMark/>
          </w:tcPr>
          <w:p w14:paraId="3C7B3ED1" w14:textId="77777777" w:rsidR="00B80D2D" w:rsidRPr="00763A21" w:rsidRDefault="00B80D2D" w:rsidP="004153E2">
            <w:pPr>
              <w:pStyle w:val="IMGTBLGRF"/>
              <w:cnfStyle w:val="000000000000" w:firstRow="0" w:lastRow="0" w:firstColumn="0" w:lastColumn="0" w:oddVBand="0" w:evenVBand="0" w:oddHBand="0" w:evenHBand="0" w:firstRowFirstColumn="0" w:firstRowLastColumn="0" w:lastRowFirstColumn="0" w:lastRowLastColumn="0"/>
              <w:rPr>
                <w:color w:val="000000"/>
              </w:rPr>
            </w:pPr>
            <w:r w:rsidRPr="00763A21">
              <w:rPr>
                <w:color w:val="000000"/>
              </w:rPr>
              <w:t>40mA</w:t>
            </w:r>
          </w:p>
        </w:tc>
      </w:tr>
      <w:tr w:rsidR="00B80D2D" w:rsidRPr="00763A21" w14:paraId="5F7A7596"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73" w:type="dxa"/>
            <w:noWrap/>
            <w:hideMark/>
          </w:tcPr>
          <w:p w14:paraId="41897BC0" w14:textId="77777777" w:rsidR="00B80D2D" w:rsidRPr="00763A21" w:rsidRDefault="00B80D2D" w:rsidP="004153E2">
            <w:pPr>
              <w:pStyle w:val="IMGTBLGRF"/>
              <w:rPr>
                <w:rFonts w:eastAsia="Times New Roman"/>
                <w:color w:val="000000"/>
              </w:rPr>
            </w:pPr>
            <w:r w:rsidRPr="00763A21">
              <w:rPr>
                <w:rFonts w:eastAsia="Times New Roman"/>
                <w:color w:val="000000"/>
              </w:rPr>
              <w:t>Corrente máxima no pino de 3,3V</w:t>
            </w:r>
          </w:p>
        </w:tc>
        <w:tc>
          <w:tcPr>
            <w:tcW w:w="5355" w:type="dxa"/>
            <w:noWrap/>
            <w:hideMark/>
          </w:tcPr>
          <w:p w14:paraId="525D4705" w14:textId="77777777" w:rsidR="00B80D2D" w:rsidRPr="00763A21" w:rsidRDefault="00B80D2D" w:rsidP="004153E2">
            <w:pPr>
              <w:pStyle w:val="IMGTBLGRF"/>
              <w:cnfStyle w:val="000000100000" w:firstRow="0" w:lastRow="0" w:firstColumn="0" w:lastColumn="0" w:oddVBand="0" w:evenVBand="0" w:oddHBand="1" w:evenHBand="0" w:firstRowFirstColumn="0" w:firstRowLastColumn="0" w:lastRowFirstColumn="0" w:lastRowLastColumn="0"/>
              <w:rPr>
                <w:color w:val="000000"/>
              </w:rPr>
            </w:pPr>
            <w:r w:rsidRPr="00763A21">
              <w:rPr>
                <w:color w:val="000000"/>
              </w:rPr>
              <w:t>200mA</w:t>
            </w:r>
          </w:p>
        </w:tc>
      </w:tr>
    </w:tbl>
    <w:p w14:paraId="0FEDE07C" w14:textId="40306534" w:rsidR="00B02E46" w:rsidRDefault="009A54D2" w:rsidP="00BE0FC5">
      <w:pPr>
        <w:pStyle w:val="Fonte"/>
        <w:jc w:val="both"/>
      </w:pPr>
      <w:r w:rsidRPr="009A54D2">
        <w:t xml:space="preserve">Adaptado de: BlackBoard UNO R3 - Placas e módulos - Originais RoboCore </w:t>
      </w:r>
      <w:r w:rsidR="00E22DCE">
        <w:t>-</w:t>
      </w:r>
      <w:r w:rsidRPr="009A54D2">
        <w:t xml:space="preserve"> RoboCore, c2022. Disponível em:&lt;https://www.robocore.net/placa-robocore/arduino-blackboard &gt;. Acesso em: 23 abr. 2022.</w:t>
      </w:r>
    </w:p>
    <w:p w14:paraId="4C9492CC" w14:textId="77777777" w:rsidR="0058679C" w:rsidRPr="00FE50C2" w:rsidRDefault="0058679C" w:rsidP="00FE50C2">
      <w:pPr>
        <w:pStyle w:val="Legenda"/>
        <w:keepNext/>
      </w:pPr>
      <w:r w:rsidRPr="00FE50C2">
        <w:t>Tabela 6 - Especificações técnicas do Arduino Mega 2560 Pro Mini</w:t>
      </w:r>
    </w:p>
    <w:tbl>
      <w:tblPr>
        <w:tblStyle w:val="TabelaSimples5"/>
        <w:tblW w:w="9020" w:type="dxa"/>
        <w:tblLook w:val="04A0" w:firstRow="1" w:lastRow="0" w:firstColumn="1" w:lastColumn="0" w:noHBand="0" w:noVBand="1"/>
      </w:tblPr>
      <w:tblGrid>
        <w:gridCol w:w="4540"/>
        <w:gridCol w:w="4480"/>
      </w:tblGrid>
      <w:tr w:rsidR="0058679C" w:rsidRPr="0051069D" w14:paraId="0968D6BB" w14:textId="77777777" w:rsidTr="00295A33">
        <w:trPr>
          <w:cnfStyle w:val="100000000000" w:firstRow="1" w:lastRow="0" w:firstColumn="0" w:lastColumn="0" w:oddVBand="0" w:evenVBand="0" w:oddHBand="0" w:evenHBand="0" w:firstRowFirstColumn="0" w:firstRowLastColumn="0" w:lastRowFirstColumn="0" w:lastRowLastColumn="0"/>
          <w:trHeight w:val="348"/>
        </w:trPr>
        <w:tc>
          <w:tcPr>
            <w:cnfStyle w:val="001000000100" w:firstRow="0" w:lastRow="0" w:firstColumn="1" w:lastColumn="0" w:oddVBand="0" w:evenVBand="0" w:oddHBand="0" w:evenHBand="0" w:firstRowFirstColumn="1" w:firstRowLastColumn="0" w:lastRowFirstColumn="0" w:lastRowLastColumn="0"/>
            <w:tcW w:w="4540" w:type="dxa"/>
            <w:noWrap/>
            <w:hideMark/>
          </w:tcPr>
          <w:p w14:paraId="7AD07545" w14:textId="77777777" w:rsidR="0058679C" w:rsidRPr="0051069D" w:rsidRDefault="0058679C" w:rsidP="00295A33">
            <w:pPr>
              <w:pStyle w:val="IMGTBLGRF"/>
            </w:pPr>
            <w:r w:rsidRPr="0051069D">
              <w:t>Especificações</w:t>
            </w:r>
          </w:p>
        </w:tc>
        <w:tc>
          <w:tcPr>
            <w:tcW w:w="4480" w:type="dxa"/>
            <w:noWrap/>
            <w:hideMark/>
          </w:tcPr>
          <w:p w14:paraId="2A2FDE1D" w14:textId="77777777" w:rsidR="0058679C" w:rsidRPr="0051069D" w:rsidRDefault="0058679C" w:rsidP="00295A33">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58679C" w:rsidRPr="0051069D" w14:paraId="7CD59103"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6026F65" w14:textId="77777777" w:rsidR="0058679C" w:rsidRPr="0051069D" w:rsidRDefault="0058679C" w:rsidP="00295A33">
            <w:pPr>
              <w:pStyle w:val="IMGTBLGRF"/>
            </w:pPr>
            <w:r w:rsidRPr="0051069D">
              <w:t xml:space="preserve">Microcontrolador:       </w:t>
            </w:r>
          </w:p>
        </w:tc>
        <w:tc>
          <w:tcPr>
            <w:tcW w:w="4480" w:type="dxa"/>
            <w:noWrap/>
            <w:hideMark/>
          </w:tcPr>
          <w:p w14:paraId="767836A7"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ATmega2560 </w:t>
            </w:r>
          </w:p>
        </w:tc>
      </w:tr>
      <w:tr w:rsidR="0058679C" w:rsidRPr="0051069D" w14:paraId="798559DF"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829131B" w14:textId="77777777" w:rsidR="0058679C" w:rsidRPr="0051069D" w:rsidRDefault="0058679C" w:rsidP="00295A33">
            <w:pPr>
              <w:pStyle w:val="IMGTBLGRF"/>
            </w:pPr>
            <w:r w:rsidRPr="0051069D">
              <w:t xml:space="preserve">Tensão de Operação:     </w:t>
            </w:r>
          </w:p>
        </w:tc>
        <w:tc>
          <w:tcPr>
            <w:tcW w:w="4480" w:type="dxa"/>
            <w:noWrap/>
            <w:hideMark/>
          </w:tcPr>
          <w:p w14:paraId="4ACEC5C1"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5 V</w:t>
            </w:r>
          </w:p>
        </w:tc>
      </w:tr>
      <w:tr w:rsidR="0058679C" w:rsidRPr="0051069D" w14:paraId="7D75A624"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BD5BB46" w14:textId="77777777" w:rsidR="0058679C" w:rsidRPr="0051069D" w:rsidRDefault="0058679C" w:rsidP="00295A33">
            <w:pPr>
              <w:pStyle w:val="IMGTBLGRF"/>
            </w:pPr>
            <w:r w:rsidRPr="0051069D">
              <w:t xml:space="preserve">Comunicação USB:        </w:t>
            </w:r>
          </w:p>
        </w:tc>
        <w:tc>
          <w:tcPr>
            <w:tcW w:w="4480" w:type="dxa"/>
            <w:noWrap/>
            <w:hideMark/>
          </w:tcPr>
          <w:p w14:paraId="217E1844"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Micro USB</w:t>
            </w:r>
          </w:p>
        </w:tc>
      </w:tr>
      <w:tr w:rsidR="0058679C" w:rsidRPr="0051069D" w14:paraId="440FC356"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573B12F" w14:textId="77777777" w:rsidR="0058679C" w:rsidRPr="0051069D" w:rsidRDefault="0058679C" w:rsidP="00295A33">
            <w:pPr>
              <w:pStyle w:val="IMGTBLGRF"/>
            </w:pPr>
            <w:r w:rsidRPr="0051069D">
              <w:t xml:space="preserve">Tensão de Entrada:      </w:t>
            </w:r>
          </w:p>
        </w:tc>
        <w:tc>
          <w:tcPr>
            <w:tcW w:w="4480" w:type="dxa"/>
            <w:noWrap/>
            <w:hideMark/>
          </w:tcPr>
          <w:p w14:paraId="62612686"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6-9 V</w:t>
            </w:r>
          </w:p>
        </w:tc>
      </w:tr>
      <w:tr w:rsidR="0058679C" w:rsidRPr="0051069D" w14:paraId="3F8354A6"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BC5A039" w14:textId="77777777" w:rsidR="0058679C" w:rsidRPr="0051069D" w:rsidRDefault="0058679C" w:rsidP="00295A33">
            <w:pPr>
              <w:pStyle w:val="IMGTBLGRF"/>
            </w:pPr>
            <w:r w:rsidRPr="0051069D">
              <w:t xml:space="preserve">Portas Digitais:        </w:t>
            </w:r>
          </w:p>
        </w:tc>
        <w:tc>
          <w:tcPr>
            <w:tcW w:w="4480" w:type="dxa"/>
            <w:noWrap/>
            <w:hideMark/>
          </w:tcPr>
          <w:p w14:paraId="57A06659"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54 (15 podem ser usadas como PWM)</w:t>
            </w:r>
          </w:p>
        </w:tc>
      </w:tr>
      <w:tr w:rsidR="0058679C" w:rsidRPr="0051069D" w14:paraId="4801CF4A"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C5348DC" w14:textId="77777777" w:rsidR="0058679C" w:rsidRPr="0051069D" w:rsidRDefault="0058679C" w:rsidP="00295A33">
            <w:pPr>
              <w:pStyle w:val="IMGTBLGRF"/>
            </w:pPr>
            <w:r w:rsidRPr="0051069D">
              <w:t xml:space="preserve">Portas Analógicas:      </w:t>
            </w:r>
          </w:p>
        </w:tc>
        <w:tc>
          <w:tcPr>
            <w:tcW w:w="4480" w:type="dxa"/>
            <w:noWrap/>
            <w:hideMark/>
          </w:tcPr>
          <w:p w14:paraId="121EF09F"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16</w:t>
            </w:r>
          </w:p>
        </w:tc>
      </w:tr>
      <w:tr w:rsidR="0058679C" w:rsidRPr="0051069D" w14:paraId="1B5508E2"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87A2752" w14:textId="77777777" w:rsidR="0058679C" w:rsidRPr="0051069D" w:rsidRDefault="0058679C" w:rsidP="00295A33">
            <w:pPr>
              <w:pStyle w:val="IMGTBLGRF"/>
            </w:pPr>
            <w:r w:rsidRPr="0051069D">
              <w:t xml:space="preserve">Corrente Pinos I/O:     </w:t>
            </w:r>
          </w:p>
        </w:tc>
        <w:tc>
          <w:tcPr>
            <w:tcW w:w="4480" w:type="dxa"/>
            <w:noWrap/>
            <w:hideMark/>
          </w:tcPr>
          <w:p w14:paraId="51433BAC"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40 mA</w:t>
            </w:r>
          </w:p>
        </w:tc>
      </w:tr>
      <w:tr w:rsidR="0058679C" w:rsidRPr="0051069D" w14:paraId="3C956EC9"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8427FF3" w14:textId="77777777" w:rsidR="0058679C" w:rsidRPr="0051069D" w:rsidRDefault="0058679C" w:rsidP="00295A33">
            <w:pPr>
              <w:pStyle w:val="IMGTBLGRF"/>
            </w:pPr>
            <w:r w:rsidRPr="0051069D">
              <w:t xml:space="preserve">Corrente Pinos 3,3 V:   </w:t>
            </w:r>
          </w:p>
        </w:tc>
        <w:tc>
          <w:tcPr>
            <w:tcW w:w="4480" w:type="dxa"/>
            <w:noWrap/>
            <w:hideMark/>
          </w:tcPr>
          <w:p w14:paraId="1A334973"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50 mA</w:t>
            </w:r>
          </w:p>
        </w:tc>
      </w:tr>
      <w:tr w:rsidR="0058679C" w:rsidRPr="0051069D" w14:paraId="34BB6A12"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BC7DCBA" w14:textId="77777777" w:rsidR="0058679C" w:rsidRPr="0051069D" w:rsidRDefault="0058679C" w:rsidP="00295A33">
            <w:pPr>
              <w:pStyle w:val="IMGTBLGRF"/>
            </w:pPr>
            <w:r w:rsidRPr="0051069D">
              <w:t xml:space="preserve">Memória Flash:          </w:t>
            </w:r>
          </w:p>
        </w:tc>
        <w:tc>
          <w:tcPr>
            <w:tcW w:w="4480" w:type="dxa"/>
            <w:noWrap/>
            <w:hideMark/>
          </w:tcPr>
          <w:p w14:paraId="4D6B9EE4"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256 </w:t>
            </w:r>
            <w:r>
              <w:t>k</w:t>
            </w:r>
            <w:r w:rsidRPr="0051069D">
              <w:t xml:space="preserve">B (8 </w:t>
            </w:r>
            <w:r>
              <w:t>k</w:t>
            </w:r>
            <w:r w:rsidRPr="0051069D">
              <w:t>B usado no bootloader)</w:t>
            </w:r>
          </w:p>
        </w:tc>
      </w:tr>
      <w:tr w:rsidR="0058679C" w:rsidRPr="0051069D" w14:paraId="1DBA6752"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4E0F4D5" w14:textId="77777777" w:rsidR="0058679C" w:rsidRPr="0051069D" w:rsidRDefault="0058679C" w:rsidP="00295A33">
            <w:pPr>
              <w:pStyle w:val="IMGTBLGRF"/>
            </w:pPr>
            <w:r w:rsidRPr="0051069D">
              <w:t xml:space="preserve">SRAM:                   </w:t>
            </w:r>
          </w:p>
        </w:tc>
        <w:tc>
          <w:tcPr>
            <w:tcW w:w="4480" w:type="dxa"/>
            <w:noWrap/>
            <w:hideMark/>
          </w:tcPr>
          <w:p w14:paraId="151D3D03"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8 </w:t>
            </w:r>
            <w:r>
              <w:t>k</w:t>
            </w:r>
            <w:r w:rsidRPr="0051069D">
              <w:t>B</w:t>
            </w:r>
          </w:p>
        </w:tc>
      </w:tr>
      <w:tr w:rsidR="0058679C" w:rsidRPr="0051069D" w14:paraId="6EFC61B5"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31A765B" w14:textId="77777777" w:rsidR="0058679C" w:rsidRPr="0051069D" w:rsidRDefault="0058679C" w:rsidP="00295A33">
            <w:pPr>
              <w:pStyle w:val="IMGTBLGRF"/>
            </w:pPr>
            <w:r w:rsidRPr="0051069D">
              <w:t xml:space="preserve">EEPROM:                 </w:t>
            </w:r>
          </w:p>
        </w:tc>
        <w:tc>
          <w:tcPr>
            <w:tcW w:w="4480" w:type="dxa"/>
            <w:noWrap/>
            <w:hideMark/>
          </w:tcPr>
          <w:p w14:paraId="793B320F"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4 </w:t>
            </w:r>
            <w:r>
              <w:t>k</w:t>
            </w:r>
            <w:r w:rsidRPr="0051069D">
              <w:t>B</w:t>
            </w:r>
          </w:p>
        </w:tc>
      </w:tr>
      <w:tr w:rsidR="0058679C" w:rsidRPr="0051069D" w14:paraId="2CFAD822" w14:textId="77777777" w:rsidTr="00295A33">
        <w:trPr>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33D4B1F" w14:textId="77777777" w:rsidR="0058679C" w:rsidRPr="0051069D" w:rsidRDefault="0058679C" w:rsidP="00295A33">
            <w:pPr>
              <w:pStyle w:val="IMGTBLGRF"/>
            </w:pPr>
            <w:r w:rsidRPr="0051069D">
              <w:t>Temperatura de operação:</w:t>
            </w:r>
          </w:p>
        </w:tc>
        <w:tc>
          <w:tcPr>
            <w:tcW w:w="4480" w:type="dxa"/>
            <w:noWrap/>
            <w:hideMark/>
          </w:tcPr>
          <w:p w14:paraId="4177D388"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40С ° / + 85С °</w:t>
            </w:r>
          </w:p>
        </w:tc>
      </w:tr>
      <w:tr w:rsidR="0058679C" w:rsidRPr="0051069D" w14:paraId="68839374" w14:textId="77777777" w:rsidTr="00295A33">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E424E05" w14:textId="77777777" w:rsidR="0058679C" w:rsidRPr="0051069D" w:rsidRDefault="0058679C" w:rsidP="00295A33">
            <w:pPr>
              <w:pStyle w:val="IMGTBLGRF"/>
            </w:pPr>
            <w:r w:rsidRPr="0051069D">
              <w:t xml:space="preserve">Velocidade do Clock:    </w:t>
            </w:r>
          </w:p>
        </w:tc>
        <w:tc>
          <w:tcPr>
            <w:tcW w:w="4480" w:type="dxa"/>
            <w:noWrap/>
            <w:hideMark/>
          </w:tcPr>
          <w:p w14:paraId="40B7DC19"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16 MHz</w:t>
            </w:r>
          </w:p>
        </w:tc>
      </w:tr>
    </w:tbl>
    <w:p w14:paraId="1ABCCA52" w14:textId="77777777" w:rsidR="0058679C" w:rsidRPr="00242551" w:rsidRDefault="0058679C" w:rsidP="0058679C">
      <w:pPr>
        <w:pStyle w:val="Fonte"/>
        <w:rPr>
          <w:sz w:val="24"/>
          <w:lang w:eastAsia="en-US"/>
        </w:rPr>
      </w:pPr>
      <w:r w:rsidRPr="00C707D4">
        <w:t xml:space="preserve">Adaptado de: </w:t>
      </w:r>
      <w:r w:rsidRPr="00EF219E">
        <w:t>Arduino Mega 2560 Pro Mini (EMBED)</w:t>
      </w:r>
      <w:r>
        <w:t xml:space="preserve"> - </w:t>
      </w:r>
      <w:r w:rsidRPr="00476F73">
        <w:t>MarinoStore</w:t>
      </w:r>
      <w:r w:rsidRPr="002912E4">
        <w:t>, c2022</w:t>
      </w:r>
      <w:r>
        <w:t>. Disponível em: &lt;</w:t>
      </w:r>
      <w:r w:rsidRPr="0027716E">
        <w:t>https://www.marinostore.com/arduino/placas/arduino-mega-2560-pro-mini-embed</w:t>
      </w:r>
      <w:r>
        <w:t xml:space="preserve">&gt;. Acesso em: 22 set. 2022. </w:t>
      </w:r>
      <w:r w:rsidRPr="00C707D4">
        <w:t xml:space="preserve">  </w:t>
      </w:r>
    </w:p>
    <w:p w14:paraId="185504D2" w14:textId="77777777" w:rsidR="0058679C" w:rsidRPr="0058679C" w:rsidRDefault="0058679C" w:rsidP="0058679C">
      <w:pPr>
        <w:pStyle w:val="CORPO"/>
        <w:rPr>
          <w:lang w:eastAsia="pt-BR"/>
        </w:rPr>
      </w:pPr>
    </w:p>
    <w:p w14:paraId="410D1889" w14:textId="70D72340" w:rsidR="00E10B5D" w:rsidRDefault="00E10B5D" w:rsidP="00E10B5D">
      <w:pPr>
        <w:pStyle w:val="Legenda"/>
        <w:keepNext/>
      </w:pPr>
      <w:r>
        <w:lastRenderedPageBreak/>
        <w:t>Tabela</w:t>
      </w:r>
      <w:r w:rsidR="00371F38">
        <w:t xml:space="preserve"> 7</w:t>
      </w:r>
      <w:r>
        <w:t xml:space="preserve"> - </w:t>
      </w:r>
      <w:r w:rsidRPr="004947E5">
        <w:t>Especificações técnicas do Sensor de Força Resistivo</w:t>
      </w:r>
    </w:p>
    <w:tbl>
      <w:tblPr>
        <w:tblStyle w:val="TabelaSimples5"/>
        <w:tblW w:w="7327" w:type="dxa"/>
        <w:jc w:val="center"/>
        <w:tblLook w:val="04A0" w:firstRow="1" w:lastRow="0" w:firstColumn="1" w:lastColumn="0" w:noHBand="0" w:noVBand="1"/>
      </w:tblPr>
      <w:tblGrid>
        <w:gridCol w:w="4127"/>
        <w:gridCol w:w="3200"/>
      </w:tblGrid>
      <w:tr w:rsidR="0078334C" w:rsidRPr="00CB5183" w14:paraId="4F090B18" w14:textId="77777777" w:rsidTr="007E3FC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4127" w:type="dxa"/>
            <w:noWrap/>
            <w:hideMark/>
          </w:tcPr>
          <w:p w14:paraId="3BCBDEAD" w14:textId="77777777" w:rsidR="0078334C" w:rsidRPr="00CB5183" w:rsidRDefault="0078334C" w:rsidP="00CB5183">
            <w:pPr>
              <w:pStyle w:val="IMGTBLGRF"/>
            </w:pPr>
            <w:r w:rsidRPr="00CB5183">
              <w:t>Especificações</w:t>
            </w:r>
          </w:p>
        </w:tc>
        <w:tc>
          <w:tcPr>
            <w:tcW w:w="3200" w:type="dxa"/>
            <w:noWrap/>
            <w:hideMark/>
          </w:tcPr>
          <w:p w14:paraId="172A5B9B" w14:textId="77777777" w:rsidR="0078334C" w:rsidRPr="00CB5183" w:rsidRDefault="0078334C" w:rsidP="00CB5183">
            <w:pPr>
              <w:pStyle w:val="IMGTBLGRF"/>
              <w:cnfStyle w:val="100000000000" w:firstRow="1" w:lastRow="0" w:firstColumn="0" w:lastColumn="0" w:oddVBand="0" w:evenVBand="0" w:oddHBand="0" w:evenHBand="0" w:firstRowFirstColumn="0" w:firstRowLastColumn="0" w:lastRowFirstColumn="0" w:lastRowLastColumn="0"/>
            </w:pPr>
            <w:r w:rsidRPr="00CB5183">
              <w:t>Dados técnicos</w:t>
            </w:r>
          </w:p>
        </w:tc>
      </w:tr>
      <w:tr w:rsidR="0078334C" w:rsidRPr="00CB5183" w14:paraId="22720A42"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7" w:type="dxa"/>
            <w:noWrap/>
            <w:hideMark/>
          </w:tcPr>
          <w:p w14:paraId="28FB83FE" w14:textId="77777777" w:rsidR="0078334C" w:rsidRPr="00CB5183" w:rsidRDefault="0078334C" w:rsidP="00CB5183">
            <w:pPr>
              <w:pStyle w:val="IMGTBLGRF"/>
            </w:pPr>
            <w:r w:rsidRPr="00CB5183">
              <w:t>Comprimento total</w:t>
            </w:r>
          </w:p>
        </w:tc>
        <w:tc>
          <w:tcPr>
            <w:tcW w:w="3200" w:type="dxa"/>
            <w:noWrap/>
            <w:hideMark/>
          </w:tcPr>
          <w:p w14:paraId="54036CCE" w14:textId="77777777" w:rsidR="0078334C" w:rsidRPr="00CB5183" w:rsidRDefault="0078334C" w:rsidP="00CB5183">
            <w:pPr>
              <w:pStyle w:val="IMGTBLGRF"/>
              <w:cnfStyle w:val="000000100000" w:firstRow="0" w:lastRow="0" w:firstColumn="0" w:lastColumn="0" w:oddVBand="0" w:evenVBand="0" w:oddHBand="1" w:evenHBand="0" w:firstRowFirstColumn="0" w:firstRowLastColumn="0" w:lastRowFirstColumn="0" w:lastRowLastColumn="0"/>
            </w:pPr>
            <w:r w:rsidRPr="00CB5183">
              <w:t>44,5mm</w:t>
            </w:r>
          </w:p>
        </w:tc>
      </w:tr>
      <w:tr w:rsidR="0078334C" w:rsidRPr="00CB5183" w14:paraId="05FF6561"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4127" w:type="dxa"/>
            <w:noWrap/>
            <w:hideMark/>
          </w:tcPr>
          <w:p w14:paraId="0C003D47" w14:textId="77777777" w:rsidR="0078334C" w:rsidRPr="00CB5183" w:rsidRDefault="0078334C" w:rsidP="00CB5183">
            <w:pPr>
              <w:pStyle w:val="IMGTBLGRF"/>
            </w:pPr>
            <w:r w:rsidRPr="00CB5183">
              <w:t>Largura total</w:t>
            </w:r>
          </w:p>
        </w:tc>
        <w:tc>
          <w:tcPr>
            <w:tcW w:w="3200" w:type="dxa"/>
            <w:noWrap/>
            <w:hideMark/>
          </w:tcPr>
          <w:p w14:paraId="003B8239" w14:textId="77777777" w:rsidR="0078334C" w:rsidRPr="00CB5183" w:rsidRDefault="0078334C" w:rsidP="00CB5183">
            <w:pPr>
              <w:pStyle w:val="IMGTBLGRF"/>
              <w:cnfStyle w:val="000000000000" w:firstRow="0" w:lastRow="0" w:firstColumn="0" w:lastColumn="0" w:oddVBand="0" w:evenVBand="0" w:oddHBand="0" w:evenHBand="0" w:firstRowFirstColumn="0" w:firstRowLastColumn="0" w:lastRowFirstColumn="0" w:lastRowLastColumn="0"/>
            </w:pPr>
            <w:r w:rsidRPr="00CB5183">
              <w:t>7,6mm</w:t>
            </w:r>
          </w:p>
        </w:tc>
      </w:tr>
      <w:tr w:rsidR="0078334C" w:rsidRPr="00CB5183" w14:paraId="132106D1"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7" w:type="dxa"/>
            <w:noWrap/>
            <w:hideMark/>
          </w:tcPr>
          <w:p w14:paraId="31E0F536" w14:textId="77777777" w:rsidR="0078334C" w:rsidRPr="00CB5183" w:rsidRDefault="0078334C" w:rsidP="00CB5183">
            <w:pPr>
              <w:pStyle w:val="IMGTBLGRF"/>
            </w:pPr>
            <w:r w:rsidRPr="00CB5183">
              <w:t>Diâmetro de detecção</w:t>
            </w:r>
          </w:p>
        </w:tc>
        <w:tc>
          <w:tcPr>
            <w:tcW w:w="3200" w:type="dxa"/>
            <w:noWrap/>
            <w:hideMark/>
          </w:tcPr>
          <w:p w14:paraId="1E2BD898" w14:textId="77777777" w:rsidR="0078334C" w:rsidRPr="00CB5183" w:rsidRDefault="0078334C" w:rsidP="00CB5183">
            <w:pPr>
              <w:pStyle w:val="IMGTBLGRF"/>
              <w:cnfStyle w:val="000000100000" w:firstRow="0" w:lastRow="0" w:firstColumn="0" w:lastColumn="0" w:oddVBand="0" w:evenVBand="0" w:oddHBand="1" w:evenHBand="0" w:firstRowFirstColumn="0" w:firstRowLastColumn="0" w:lastRowFirstColumn="0" w:lastRowLastColumn="0"/>
            </w:pPr>
            <w:r w:rsidRPr="00CB5183">
              <w:t>7mm</w:t>
            </w:r>
          </w:p>
        </w:tc>
      </w:tr>
      <w:tr w:rsidR="0078334C" w:rsidRPr="00CB5183" w14:paraId="09AD2790"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4127" w:type="dxa"/>
            <w:noWrap/>
            <w:hideMark/>
          </w:tcPr>
          <w:p w14:paraId="750F359C" w14:textId="77777777" w:rsidR="0078334C" w:rsidRPr="00CB5183" w:rsidRDefault="0078334C" w:rsidP="00CB5183">
            <w:pPr>
              <w:pStyle w:val="IMGTBLGRF"/>
            </w:pPr>
            <w:r w:rsidRPr="00CB5183">
              <w:t>Sensibilidade suficiente para detecção</w:t>
            </w:r>
          </w:p>
        </w:tc>
        <w:tc>
          <w:tcPr>
            <w:tcW w:w="3200" w:type="dxa"/>
            <w:noWrap/>
            <w:hideMark/>
          </w:tcPr>
          <w:p w14:paraId="63889446" w14:textId="77777777" w:rsidR="0078334C" w:rsidRPr="00CB5183" w:rsidRDefault="0078334C" w:rsidP="00CB5183">
            <w:pPr>
              <w:pStyle w:val="IMGTBLGRF"/>
              <w:cnfStyle w:val="000000000000" w:firstRow="0" w:lastRow="0" w:firstColumn="0" w:lastColumn="0" w:oddVBand="0" w:evenVBand="0" w:oddHBand="0" w:evenHBand="0" w:firstRowFirstColumn="0" w:firstRowLastColumn="0" w:lastRowFirstColumn="0" w:lastRowLastColumn="0"/>
            </w:pPr>
            <w:r w:rsidRPr="00CB5183">
              <w:t>2g</w:t>
            </w:r>
          </w:p>
        </w:tc>
      </w:tr>
      <w:tr w:rsidR="0078334C" w:rsidRPr="00CB5183" w14:paraId="169F0D34"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7" w:type="dxa"/>
            <w:noWrap/>
            <w:hideMark/>
          </w:tcPr>
          <w:p w14:paraId="52D36287" w14:textId="77777777" w:rsidR="0078334C" w:rsidRPr="00CB5183" w:rsidRDefault="0078334C" w:rsidP="00CB5183">
            <w:pPr>
              <w:pStyle w:val="IMGTBLGRF"/>
            </w:pPr>
            <w:r w:rsidRPr="00CB5183">
              <w:t>Gama de sensibilidade em força</w:t>
            </w:r>
          </w:p>
        </w:tc>
        <w:tc>
          <w:tcPr>
            <w:tcW w:w="3200" w:type="dxa"/>
            <w:noWrap/>
            <w:hideMark/>
          </w:tcPr>
          <w:p w14:paraId="1277BD1F" w14:textId="77777777" w:rsidR="0078334C" w:rsidRPr="00CB5183" w:rsidRDefault="0078334C" w:rsidP="00CB5183">
            <w:pPr>
              <w:pStyle w:val="IMGTBLGRF"/>
              <w:cnfStyle w:val="000000100000" w:firstRow="0" w:lastRow="0" w:firstColumn="0" w:lastColumn="0" w:oddVBand="0" w:evenVBand="0" w:oddHBand="1" w:evenHBand="0" w:firstRowFirstColumn="0" w:firstRowLastColumn="0" w:lastRowFirstColumn="0" w:lastRowLastColumn="0"/>
            </w:pPr>
            <w:r w:rsidRPr="00CB5183">
              <w:t>0,1N a 10N</w:t>
            </w:r>
          </w:p>
        </w:tc>
      </w:tr>
    </w:tbl>
    <w:sdt>
      <w:sdtPr>
        <w:rPr>
          <w:rFonts w:asciiTheme="majorHAnsi" w:eastAsiaTheme="majorEastAsia" w:hAnsiTheme="majorHAnsi" w:cstheme="majorBidi"/>
          <w:b/>
          <w:bCs/>
          <w:caps/>
          <w:color w:val="365F91" w:themeColor="accent1" w:themeShade="BF"/>
          <w:sz w:val="32"/>
          <w:szCs w:val="32"/>
        </w:rPr>
        <w:id w:val="1117259192"/>
        <w:docPartObj>
          <w:docPartGallery w:val="Bibliographies"/>
          <w:docPartUnique/>
        </w:docPartObj>
      </w:sdtPr>
      <w:sdtEndPr>
        <w:rPr>
          <w:rStyle w:val="FonteChar"/>
          <w:rFonts w:ascii="Arial" w:eastAsiaTheme="minorHAnsi" w:hAnsi="Arial" w:cstheme="minorBidi"/>
          <w:b w:val="0"/>
          <w:bCs w:val="0"/>
          <w:caps w:val="0"/>
          <w:color w:val="auto"/>
          <w:sz w:val="20"/>
          <w:szCs w:val="24"/>
        </w:rPr>
      </w:sdtEndPr>
      <w:sdtContent>
        <w:p w14:paraId="4DC9450C" w14:textId="77777777" w:rsidR="00BE0FC5" w:rsidRPr="00FE50C2" w:rsidRDefault="00BE0FC5" w:rsidP="00FE50C2">
          <w:pPr>
            <w:pStyle w:val="Fonte"/>
            <w:rPr>
              <w:rStyle w:val="FonteChar"/>
            </w:rPr>
          </w:pPr>
          <w:r w:rsidRPr="00FE50C2">
            <w:rPr>
              <w:rStyle w:val="FonteChar"/>
            </w:rPr>
            <w:t xml:space="preserve">Adaptado de:  Mixtronica - FSR4 - Sensor de Força Resistivo 4mm, c2022. Disponível em:&lt; https://mixtronica.com/forca-vibracao-pressao-sensores/9708-fsr4-sensor-de-forca-resistivo-4mm.html&gt;. Acesso em: 23 abr. 2022. </w:t>
          </w:r>
        </w:p>
      </w:sdtContent>
    </w:sdt>
    <w:p w14:paraId="00F074F0" w14:textId="5595DFDF" w:rsidR="00A33DE1" w:rsidRDefault="00A33DE1" w:rsidP="00A33DE1">
      <w:pPr>
        <w:pStyle w:val="Legenda"/>
        <w:keepNext/>
      </w:pPr>
      <w:r>
        <w:t xml:space="preserve">Tabela </w:t>
      </w:r>
      <w:r w:rsidR="00371F38">
        <w:t>8</w:t>
      </w:r>
      <w:r>
        <w:t xml:space="preserve"> - </w:t>
      </w:r>
      <w:r w:rsidRPr="000A4F8A">
        <w:t>Especificações técnicas do Sensor Flex 2.2”</w:t>
      </w:r>
    </w:p>
    <w:tbl>
      <w:tblPr>
        <w:tblStyle w:val="TabelaSimples5"/>
        <w:tblW w:w="8828" w:type="dxa"/>
        <w:jc w:val="center"/>
        <w:tblLook w:val="04A0" w:firstRow="1" w:lastRow="0" w:firstColumn="1" w:lastColumn="0" w:noHBand="0" w:noVBand="1"/>
      </w:tblPr>
      <w:tblGrid>
        <w:gridCol w:w="3362"/>
        <w:gridCol w:w="5466"/>
      </w:tblGrid>
      <w:tr w:rsidR="00DF5FBF" w:rsidRPr="00F52414" w14:paraId="42439DEB" w14:textId="77777777" w:rsidTr="007E3FC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62" w:type="dxa"/>
            <w:noWrap/>
            <w:hideMark/>
          </w:tcPr>
          <w:p w14:paraId="2FC4D34B" w14:textId="77777777" w:rsidR="00DF5FBF" w:rsidRPr="00F52414" w:rsidRDefault="00DF5FBF" w:rsidP="00DF5FBF">
            <w:pPr>
              <w:pStyle w:val="IMGTBLGRF"/>
              <w:rPr>
                <w:rFonts w:eastAsia="Times New Roman"/>
              </w:rPr>
            </w:pPr>
            <w:r w:rsidRPr="00F52414">
              <w:rPr>
                <w:rFonts w:eastAsia="Times New Roman"/>
              </w:rPr>
              <w:t>Especificações</w:t>
            </w:r>
          </w:p>
        </w:tc>
        <w:tc>
          <w:tcPr>
            <w:tcW w:w="5466" w:type="dxa"/>
            <w:noWrap/>
            <w:hideMark/>
          </w:tcPr>
          <w:p w14:paraId="2CEAAEE0" w14:textId="77777777" w:rsidR="00DF5FBF" w:rsidRPr="00F52414" w:rsidRDefault="00DF5FBF" w:rsidP="00DF5FBF">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F52414">
              <w:rPr>
                <w:rFonts w:eastAsia="Times New Roman"/>
              </w:rPr>
              <w:t>Dados técnicos</w:t>
            </w:r>
          </w:p>
        </w:tc>
      </w:tr>
      <w:tr w:rsidR="00DF5FBF" w:rsidRPr="00F52414" w14:paraId="5AA990C0"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370E1258" w14:textId="77777777" w:rsidR="00DF5FBF" w:rsidRPr="00F52414" w:rsidRDefault="00DF5FBF" w:rsidP="00DF5FBF">
            <w:pPr>
              <w:pStyle w:val="IMGTBLGRF"/>
              <w:rPr>
                <w:rFonts w:eastAsia="Times New Roman"/>
                <w:color w:val="000000"/>
              </w:rPr>
            </w:pPr>
            <w:r w:rsidRPr="00F52414">
              <w:rPr>
                <w:rFonts w:eastAsia="Times New Roman"/>
                <w:color w:val="000000"/>
              </w:rPr>
              <w:t>Tensão de operação</w:t>
            </w:r>
          </w:p>
        </w:tc>
        <w:tc>
          <w:tcPr>
            <w:tcW w:w="5466" w:type="dxa"/>
            <w:noWrap/>
            <w:hideMark/>
          </w:tcPr>
          <w:p w14:paraId="31E288DF" w14:textId="77777777" w:rsidR="00DF5FBF" w:rsidRPr="00F52414" w:rsidRDefault="00DF5FBF" w:rsidP="00DF5FBF">
            <w:pPr>
              <w:pStyle w:val="IMGTBLGRF"/>
              <w:cnfStyle w:val="000000100000" w:firstRow="0" w:lastRow="0" w:firstColumn="0" w:lastColumn="0" w:oddVBand="0" w:evenVBand="0" w:oddHBand="1" w:evenHBand="0" w:firstRowFirstColumn="0" w:firstRowLastColumn="0" w:lastRowFirstColumn="0" w:lastRowLastColumn="0"/>
              <w:rPr>
                <w:color w:val="000000"/>
              </w:rPr>
            </w:pPr>
            <w:r w:rsidRPr="00F52414">
              <w:rPr>
                <w:color w:val="000000"/>
              </w:rPr>
              <w:t>0 ~ 5V</w:t>
            </w:r>
          </w:p>
        </w:tc>
      </w:tr>
      <w:tr w:rsidR="00DF5FBF" w:rsidRPr="00F52414" w14:paraId="056C6FD3"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3623095E" w14:textId="77777777" w:rsidR="00DF5FBF" w:rsidRPr="00F52414" w:rsidRDefault="00DF5FBF" w:rsidP="00DF5FBF">
            <w:pPr>
              <w:pStyle w:val="IMGTBLGRF"/>
              <w:rPr>
                <w:rFonts w:eastAsia="Times New Roman"/>
                <w:color w:val="000000"/>
              </w:rPr>
            </w:pPr>
            <w:r w:rsidRPr="00F52414">
              <w:rPr>
                <w:rFonts w:eastAsia="Times New Roman"/>
                <w:color w:val="000000"/>
              </w:rPr>
              <w:t>tensões operáveis</w:t>
            </w:r>
          </w:p>
        </w:tc>
        <w:tc>
          <w:tcPr>
            <w:tcW w:w="5466" w:type="dxa"/>
            <w:noWrap/>
            <w:hideMark/>
          </w:tcPr>
          <w:p w14:paraId="792B1909" w14:textId="77777777" w:rsidR="00DF5FBF" w:rsidRPr="00F52414" w:rsidRDefault="00DF5FBF" w:rsidP="00DF5FBF">
            <w:pPr>
              <w:pStyle w:val="IMGTBLGRF"/>
              <w:cnfStyle w:val="000000000000" w:firstRow="0" w:lastRow="0" w:firstColumn="0" w:lastColumn="0" w:oddVBand="0" w:evenVBand="0" w:oddHBand="0" w:evenHBand="0" w:firstRowFirstColumn="0" w:firstRowLastColumn="0" w:lastRowFirstColumn="0" w:lastRowLastColumn="0"/>
              <w:rPr>
                <w:color w:val="000000"/>
              </w:rPr>
            </w:pPr>
            <w:r w:rsidRPr="00F52414">
              <w:rPr>
                <w:color w:val="000000"/>
              </w:rPr>
              <w:t>Baixa</w:t>
            </w:r>
          </w:p>
        </w:tc>
      </w:tr>
      <w:tr w:rsidR="00DF5FBF" w:rsidRPr="00F52414" w14:paraId="0AF8F982"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2C0AA761" w14:textId="77777777" w:rsidR="00DF5FBF" w:rsidRPr="00F52414" w:rsidRDefault="00DF5FBF" w:rsidP="00DF5FBF">
            <w:pPr>
              <w:pStyle w:val="IMGTBLGRF"/>
              <w:rPr>
                <w:rFonts w:eastAsia="Times New Roman"/>
                <w:color w:val="000000"/>
              </w:rPr>
            </w:pPr>
            <w:r w:rsidRPr="00F52414">
              <w:rPr>
                <w:rFonts w:eastAsia="Times New Roman"/>
                <w:color w:val="000000"/>
              </w:rPr>
              <w:t>Potência nominal</w:t>
            </w:r>
          </w:p>
        </w:tc>
        <w:tc>
          <w:tcPr>
            <w:tcW w:w="5466" w:type="dxa"/>
            <w:noWrap/>
            <w:hideMark/>
          </w:tcPr>
          <w:p w14:paraId="2FC3F0C8" w14:textId="77777777" w:rsidR="00DF5FBF" w:rsidRPr="00F52414" w:rsidRDefault="00DF5FBF" w:rsidP="00DF5FBF">
            <w:pPr>
              <w:pStyle w:val="IMGTBLGRF"/>
              <w:cnfStyle w:val="000000100000" w:firstRow="0" w:lastRow="0" w:firstColumn="0" w:lastColumn="0" w:oddVBand="0" w:evenVBand="0" w:oddHBand="1" w:evenHBand="0" w:firstRowFirstColumn="0" w:firstRowLastColumn="0" w:lastRowFirstColumn="0" w:lastRowLastColumn="0"/>
              <w:rPr>
                <w:color w:val="000000"/>
              </w:rPr>
            </w:pPr>
            <w:r w:rsidRPr="00F52414">
              <w:rPr>
                <w:color w:val="000000"/>
              </w:rPr>
              <w:t>0,5 Watt (contínuo), 1 Watt (Pico)</w:t>
            </w:r>
          </w:p>
        </w:tc>
      </w:tr>
      <w:tr w:rsidR="00DF5FBF" w:rsidRPr="00F52414" w14:paraId="0DE4E7C1"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0C88A355" w14:textId="77777777" w:rsidR="00DF5FBF" w:rsidRPr="00F52414" w:rsidRDefault="00DF5FBF" w:rsidP="00DF5FBF">
            <w:pPr>
              <w:pStyle w:val="IMGTBLGRF"/>
              <w:rPr>
                <w:rFonts w:eastAsia="Times New Roman"/>
                <w:color w:val="000000"/>
              </w:rPr>
            </w:pPr>
            <w:r w:rsidRPr="00F52414">
              <w:rPr>
                <w:rFonts w:eastAsia="Times New Roman"/>
                <w:color w:val="000000"/>
              </w:rPr>
              <w:t>Vida</w:t>
            </w:r>
          </w:p>
        </w:tc>
        <w:tc>
          <w:tcPr>
            <w:tcW w:w="5466" w:type="dxa"/>
            <w:noWrap/>
            <w:hideMark/>
          </w:tcPr>
          <w:p w14:paraId="70EEA2B5" w14:textId="77777777" w:rsidR="00DF5FBF" w:rsidRPr="00F52414" w:rsidRDefault="00DF5FBF" w:rsidP="00DF5FBF">
            <w:pPr>
              <w:pStyle w:val="IMGTBLGRF"/>
              <w:cnfStyle w:val="000000000000" w:firstRow="0" w:lastRow="0" w:firstColumn="0" w:lastColumn="0" w:oddVBand="0" w:evenVBand="0" w:oddHBand="0" w:evenHBand="0" w:firstRowFirstColumn="0" w:firstRowLastColumn="0" w:lastRowFirstColumn="0" w:lastRowLastColumn="0"/>
              <w:rPr>
                <w:color w:val="000000"/>
              </w:rPr>
            </w:pPr>
            <w:r w:rsidRPr="00F52414">
              <w:rPr>
                <w:color w:val="000000"/>
              </w:rPr>
              <w:t>1 Milhão</w:t>
            </w:r>
          </w:p>
        </w:tc>
      </w:tr>
      <w:tr w:rsidR="00DF5FBF" w:rsidRPr="00F52414" w14:paraId="5E6C641D"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219B7D1B" w14:textId="77777777" w:rsidR="00DF5FBF" w:rsidRPr="00F52414" w:rsidRDefault="00DF5FBF" w:rsidP="00DF5FBF">
            <w:pPr>
              <w:pStyle w:val="IMGTBLGRF"/>
              <w:rPr>
                <w:rFonts w:eastAsia="Times New Roman"/>
                <w:color w:val="000000"/>
              </w:rPr>
            </w:pPr>
            <w:r w:rsidRPr="00F52414">
              <w:rPr>
                <w:rFonts w:eastAsia="Times New Roman"/>
                <w:color w:val="000000"/>
              </w:rPr>
              <w:t>Temperatura de operação</w:t>
            </w:r>
          </w:p>
        </w:tc>
        <w:tc>
          <w:tcPr>
            <w:tcW w:w="5466" w:type="dxa"/>
            <w:noWrap/>
            <w:hideMark/>
          </w:tcPr>
          <w:p w14:paraId="651B2BCE" w14:textId="77777777" w:rsidR="00DF5FBF" w:rsidRPr="00F52414" w:rsidRDefault="00DF5FBF" w:rsidP="00DF5FBF">
            <w:pPr>
              <w:pStyle w:val="IMGTBLGRF"/>
              <w:cnfStyle w:val="000000100000" w:firstRow="0" w:lastRow="0" w:firstColumn="0" w:lastColumn="0" w:oddVBand="0" w:evenVBand="0" w:oddHBand="1" w:evenHBand="0" w:firstRowFirstColumn="0" w:firstRowLastColumn="0" w:lastRowFirstColumn="0" w:lastRowLastColumn="0"/>
              <w:rPr>
                <w:color w:val="000000"/>
              </w:rPr>
            </w:pPr>
            <w:r w:rsidRPr="00F52414">
              <w:rPr>
                <w:color w:val="000000"/>
              </w:rPr>
              <w:t>-45 ~ +80ºC</w:t>
            </w:r>
          </w:p>
        </w:tc>
      </w:tr>
      <w:tr w:rsidR="00DF5FBF" w:rsidRPr="00F52414" w14:paraId="55DD1BB6"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7F49840C" w14:textId="77777777" w:rsidR="00DF5FBF" w:rsidRPr="00F52414" w:rsidRDefault="00DF5FBF" w:rsidP="00DF5FBF">
            <w:pPr>
              <w:pStyle w:val="IMGTBLGRF"/>
              <w:rPr>
                <w:rFonts w:eastAsia="Times New Roman"/>
                <w:color w:val="000000"/>
              </w:rPr>
            </w:pPr>
            <w:r w:rsidRPr="00F52414">
              <w:rPr>
                <w:rFonts w:eastAsia="Times New Roman"/>
                <w:color w:val="000000"/>
              </w:rPr>
              <w:t>Resistência plana</w:t>
            </w:r>
          </w:p>
        </w:tc>
        <w:tc>
          <w:tcPr>
            <w:tcW w:w="5466" w:type="dxa"/>
            <w:noWrap/>
            <w:hideMark/>
          </w:tcPr>
          <w:p w14:paraId="425BC68E" w14:textId="77777777" w:rsidR="00DF5FBF" w:rsidRPr="00F52414" w:rsidRDefault="00DF5FBF" w:rsidP="00DF5FBF">
            <w:pPr>
              <w:pStyle w:val="IMGTBLGRF"/>
              <w:cnfStyle w:val="000000000000" w:firstRow="0" w:lastRow="0" w:firstColumn="0" w:lastColumn="0" w:oddVBand="0" w:evenVBand="0" w:oddHBand="0" w:evenHBand="0" w:firstRowFirstColumn="0" w:firstRowLastColumn="0" w:lastRowFirstColumn="0" w:lastRowLastColumn="0"/>
              <w:rPr>
                <w:color w:val="000000"/>
              </w:rPr>
            </w:pPr>
            <w:r w:rsidRPr="00F52414">
              <w:rPr>
                <w:color w:val="000000"/>
              </w:rPr>
              <w:t>25K Ω</w:t>
            </w:r>
          </w:p>
        </w:tc>
      </w:tr>
      <w:tr w:rsidR="00DF5FBF" w:rsidRPr="00F52414" w14:paraId="274611FC"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1E7D0510" w14:textId="77777777" w:rsidR="00DF5FBF" w:rsidRPr="00F52414" w:rsidRDefault="00DF5FBF" w:rsidP="00DF5FBF">
            <w:pPr>
              <w:pStyle w:val="IMGTBLGRF"/>
              <w:rPr>
                <w:rFonts w:eastAsia="Times New Roman"/>
                <w:color w:val="000000"/>
              </w:rPr>
            </w:pPr>
            <w:r w:rsidRPr="00F52414">
              <w:rPr>
                <w:rFonts w:eastAsia="Times New Roman"/>
                <w:color w:val="000000"/>
              </w:rPr>
              <w:t>Faixa de resistência à curvatura</w:t>
            </w:r>
          </w:p>
        </w:tc>
        <w:tc>
          <w:tcPr>
            <w:tcW w:w="5466" w:type="dxa"/>
            <w:noWrap/>
            <w:hideMark/>
          </w:tcPr>
          <w:p w14:paraId="3D37F886" w14:textId="77777777" w:rsidR="00DF5FBF" w:rsidRPr="00F52414" w:rsidRDefault="00DF5FBF" w:rsidP="00DF5FBF">
            <w:pPr>
              <w:pStyle w:val="IMGTBLGRF"/>
              <w:cnfStyle w:val="000000100000" w:firstRow="0" w:lastRow="0" w:firstColumn="0" w:lastColumn="0" w:oddVBand="0" w:evenVBand="0" w:oddHBand="1" w:evenHBand="0" w:firstRowFirstColumn="0" w:firstRowLastColumn="0" w:lastRowFirstColumn="0" w:lastRowLastColumn="0"/>
              <w:rPr>
                <w:color w:val="000000"/>
              </w:rPr>
            </w:pPr>
            <w:r w:rsidRPr="00F52414">
              <w:rPr>
                <w:color w:val="000000"/>
              </w:rPr>
              <w:t>45K ~ 125K Ω</w:t>
            </w:r>
          </w:p>
        </w:tc>
      </w:tr>
      <w:tr w:rsidR="00DF5FBF" w:rsidRPr="00F52414" w14:paraId="63DE3338"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362" w:type="dxa"/>
            <w:noWrap/>
            <w:hideMark/>
          </w:tcPr>
          <w:p w14:paraId="462CBA34" w14:textId="77777777" w:rsidR="00DF5FBF" w:rsidRPr="00F52414" w:rsidRDefault="00DF5FBF" w:rsidP="00DF5FBF">
            <w:pPr>
              <w:pStyle w:val="IMGTBLGRF"/>
              <w:rPr>
                <w:rFonts w:eastAsia="Times New Roman"/>
                <w:color w:val="000000"/>
              </w:rPr>
            </w:pPr>
            <w:r w:rsidRPr="00F52414">
              <w:rPr>
                <w:rFonts w:eastAsia="Times New Roman"/>
                <w:color w:val="000000"/>
              </w:rPr>
              <w:t>Tolerância de resistência</w:t>
            </w:r>
          </w:p>
        </w:tc>
        <w:tc>
          <w:tcPr>
            <w:tcW w:w="5466" w:type="dxa"/>
            <w:noWrap/>
            <w:hideMark/>
          </w:tcPr>
          <w:p w14:paraId="3CF02592" w14:textId="77777777" w:rsidR="00DF5FBF" w:rsidRPr="00F52414" w:rsidRDefault="00DF5FBF" w:rsidP="00DF5FBF">
            <w:pPr>
              <w:pStyle w:val="IMGTBLGRF"/>
              <w:cnfStyle w:val="000000000000" w:firstRow="0" w:lastRow="0" w:firstColumn="0" w:lastColumn="0" w:oddVBand="0" w:evenVBand="0" w:oddHBand="0" w:evenHBand="0" w:firstRowFirstColumn="0" w:firstRowLastColumn="0" w:lastRowFirstColumn="0" w:lastRowLastColumn="0"/>
              <w:rPr>
                <w:color w:val="000000"/>
              </w:rPr>
            </w:pPr>
            <w:r w:rsidRPr="00F52414">
              <w:rPr>
                <w:color w:val="000000"/>
              </w:rPr>
              <w:t>±30%</w:t>
            </w:r>
          </w:p>
        </w:tc>
      </w:tr>
    </w:tbl>
    <w:p w14:paraId="6D37AF3F" w14:textId="77777777" w:rsidR="00C53C7A" w:rsidRDefault="00C53C7A" w:rsidP="00FE50C2">
      <w:pPr>
        <w:pStyle w:val="Fonte"/>
      </w:pPr>
      <w:r w:rsidRPr="00BE74BC">
        <w:t>Adaptado</w:t>
      </w:r>
      <w:r w:rsidRPr="00F52414">
        <w:rPr>
          <w:lang w:val="en-US"/>
        </w:rPr>
        <w:t xml:space="preserve"> de:  Components 101 - Flex Sensor Features, Working, Circuit &amp; Datasheet, c2021. </w:t>
      </w:r>
      <w:r w:rsidRPr="00F52414">
        <w:t>Disponível em: &lt;</w:t>
      </w:r>
      <w:hyperlink r:id="rId184" w:history="1">
        <w:r w:rsidRPr="00F52414">
          <w:t>https://components101.com/sensors/flex-sensor-working-circuit-datasheet</w:t>
        </w:r>
      </w:hyperlink>
      <w:r w:rsidRPr="00F52414">
        <w:t>&gt;. Acesso em: 23 abr. 2022.</w:t>
      </w:r>
    </w:p>
    <w:p w14:paraId="3F73BC7C" w14:textId="77777777" w:rsidR="0058679C" w:rsidRPr="00FE50C2" w:rsidRDefault="0058679C" w:rsidP="00FE50C2">
      <w:pPr>
        <w:pStyle w:val="Legenda"/>
        <w:keepNext/>
      </w:pPr>
      <w:r w:rsidRPr="00FE50C2">
        <w:t>Tabela 9 - Especificações técnicas do Sensor Flex 4.5”</w:t>
      </w:r>
    </w:p>
    <w:tbl>
      <w:tblPr>
        <w:tblStyle w:val="TabelaSimples5"/>
        <w:tblW w:w="7797" w:type="dxa"/>
        <w:tblLook w:val="04A0" w:firstRow="1" w:lastRow="0" w:firstColumn="1" w:lastColumn="0" w:noHBand="0" w:noVBand="1"/>
      </w:tblPr>
      <w:tblGrid>
        <w:gridCol w:w="4420"/>
        <w:gridCol w:w="3377"/>
      </w:tblGrid>
      <w:tr w:rsidR="0058679C" w:rsidRPr="0051069D" w14:paraId="61A11A43" w14:textId="77777777" w:rsidTr="00295A33">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4420" w:type="dxa"/>
            <w:noWrap/>
            <w:hideMark/>
          </w:tcPr>
          <w:p w14:paraId="5612C1A1" w14:textId="77777777" w:rsidR="0058679C" w:rsidRPr="0051069D" w:rsidRDefault="0058679C" w:rsidP="00295A33">
            <w:pPr>
              <w:pStyle w:val="IMGTBLGRF"/>
            </w:pPr>
            <w:r w:rsidRPr="0051069D">
              <w:t>Especificações</w:t>
            </w:r>
          </w:p>
        </w:tc>
        <w:tc>
          <w:tcPr>
            <w:tcW w:w="3377" w:type="dxa"/>
            <w:noWrap/>
            <w:hideMark/>
          </w:tcPr>
          <w:p w14:paraId="289B1C80" w14:textId="77777777" w:rsidR="0058679C" w:rsidRPr="0051069D" w:rsidRDefault="0058679C" w:rsidP="00295A33">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58679C" w:rsidRPr="0051069D" w14:paraId="6B2F32CF" w14:textId="77777777" w:rsidTr="00295A3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C796C48" w14:textId="77777777" w:rsidR="0058679C" w:rsidRPr="0051069D" w:rsidRDefault="0058679C" w:rsidP="00295A33">
            <w:pPr>
              <w:pStyle w:val="IMGTBLGRF"/>
            </w:pPr>
            <w:r w:rsidRPr="0051069D">
              <w:t xml:space="preserve">Resistência média inicial: </w:t>
            </w:r>
          </w:p>
        </w:tc>
        <w:tc>
          <w:tcPr>
            <w:tcW w:w="3377" w:type="dxa"/>
            <w:noWrap/>
            <w:hideMark/>
          </w:tcPr>
          <w:p w14:paraId="593BEE3B"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10</w:t>
            </w:r>
            <w:r>
              <w:t>k</w:t>
            </w:r>
            <w:r w:rsidRPr="0051069D">
              <w:t>;</w:t>
            </w:r>
          </w:p>
        </w:tc>
      </w:tr>
      <w:tr w:rsidR="0058679C" w:rsidRPr="0051069D" w14:paraId="6761EF31" w14:textId="77777777" w:rsidTr="00295A33">
        <w:trPr>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CBD2630" w14:textId="77777777" w:rsidR="0058679C" w:rsidRPr="0051069D" w:rsidRDefault="0058679C" w:rsidP="00295A33">
            <w:pPr>
              <w:pStyle w:val="IMGTBLGRF"/>
            </w:pPr>
            <w:r w:rsidRPr="0051069D">
              <w:t xml:space="preserve">Tolerância: </w:t>
            </w:r>
          </w:p>
        </w:tc>
        <w:tc>
          <w:tcPr>
            <w:tcW w:w="3377" w:type="dxa"/>
            <w:noWrap/>
            <w:hideMark/>
          </w:tcPr>
          <w:p w14:paraId="4F6EC3FF"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 30%;</w:t>
            </w:r>
          </w:p>
        </w:tc>
      </w:tr>
      <w:tr w:rsidR="0058679C" w:rsidRPr="0051069D" w14:paraId="2D3055DF" w14:textId="77777777" w:rsidTr="00295A3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32217AC" w14:textId="77777777" w:rsidR="0058679C" w:rsidRPr="0051069D" w:rsidRDefault="0058679C" w:rsidP="00295A33">
            <w:pPr>
              <w:pStyle w:val="IMGTBLGRF"/>
            </w:pPr>
            <w:r w:rsidRPr="0051069D">
              <w:t xml:space="preserve">Potência contínua: </w:t>
            </w:r>
          </w:p>
        </w:tc>
        <w:tc>
          <w:tcPr>
            <w:tcW w:w="3377" w:type="dxa"/>
            <w:noWrap/>
            <w:hideMark/>
          </w:tcPr>
          <w:p w14:paraId="3DF2F867"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0,5W;</w:t>
            </w:r>
          </w:p>
        </w:tc>
      </w:tr>
      <w:tr w:rsidR="0058679C" w:rsidRPr="0051069D" w14:paraId="50311311" w14:textId="77777777" w:rsidTr="00295A33">
        <w:trPr>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25B064F" w14:textId="77777777" w:rsidR="0058679C" w:rsidRPr="0051069D" w:rsidRDefault="0058679C" w:rsidP="00295A33">
            <w:pPr>
              <w:pStyle w:val="IMGTBLGRF"/>
            </w:pPr>
            <w:r w:rsidRPr="0051069D">
              <w:t xml:space="preserve">Potência de pico: </w:t>
            </w:r>
          </w:p>
        </w:tc>
        <w:tc>
          <w:tcPr>
            <w:tcW w:w="3377" w:type="dxa"/>
            <w:noWrap/>
            <w:hideMark/>
          </w:tcPr>
          <w:p w14:paraId="690DC450"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1W;</w:t>
            </w:r>
          </w:p>
        </w:tc>
      </w:tr>
      <w:tr w:rsidR="0058679C" w:rsidRPr="0051069D" w14:paraId="6F8A1036" w14:textId="77777777" w:rsidTr="00295A3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5B5637F" w14:textId="77777777" w:rsidR="0058679C" w:rsidRPr="0051069D" w:rsidRDefault="0058679C" w:rsidP="00295A33">
            <w:pPr>
              <w:pStyle w:val="IMGTBLGRF"/>
            </w:pPr>
            <w:r w:rsidRPr="0051069D">
              <w:t xml:space="preserve">Temperatura de operação: </w:t>
            </w:r>
          </w:p>
        </w:tc>
        <w:tc>
          <w:tcPr>
            <w:tcW w:w="3377" w:type="dxa"/>
            <w:noWrap/>
            <w:hideMark/>
          </w:tcPr>
          <w:p w14:paraId="1AB6BD54"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35°C a +80°C</w:t>
            </w:r>
          </w:p>
        </w:tc>
      </w:tr>
      <w:tr w:rsidR="0058679C" w:rsidRPr="0051069D" w14:paraId="7F5199A3" w14:textId="77777777" w:rsidTr="00295A33">
        <w:trPr>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E9CD983" w14:textId="77777777" w:rsidR="0058679C" w:rsidRPr="0051069D" w:rsidRDefault="0058679C" w:rsidP="00295A33">
            <w:pPr>
              <w:pStyle w:val="IMGTBLGRF"/>
            </w:pPr>
            <w:r w:rsidRPr="0051069D">
              <w:t xml:space="preserve">Comprimento: </w:t>
            </w:r>
          </w:p>
        </w:tc>
        <w:tc>
          <w:tcPr>
            <w:tcW w:w="3377" w:type="dxa"/>
            <w:noWrap/>
            <w:hideMark/>
          </w:tcPr>
          <w:p w14:paraId="02512DAB" w14:textId="77777777" w:rsidR="0058679C" w:rsidRPr="0051069D" w:rsidRDefault="0058679C" w:rsidP="00295A33">
            <w:pPr>
              <w:pStyle w:val="IMGTBLGRF"/>
              <w:cnfStyle w:val="000000000000" w:firstRow="0" w:lastRow="0" w:firstColumn="0" w:lastColumn="0" w:oddVBand="0" w:evenVBand="0" w:oddHBand="0" w:evenHBand="0" w:firstRowFirstColumn="0" w:firstRowLastColumn="0" w:lastRowFirstColumn="0" w:lastRowLastColumn="0"/>
            </w:pPr>
            <w:r w:rsidRPr="0051069D">
              <w:t>4,5” (115mm) sem os pinos;</w:t>
            </w:r>
          </w:p>
        </w:tc>
      </w:tr>
      <w:tr w:rsidR="0058679C" w:rsidRPr="0051069D" w14:paraId="50BF57A9" w14:textId="77777777" w:rsidTr="00295A3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87FFBF9" w14:textId="77777777" w:rsidR="0058679C" w:rsidRPr="0051069D" w:rsidRDefault="0058679C" w:rsidP="00295A33">
            <w:pPr>
              <w:pStyle w:val="IMGTBLGRF"/>
            </w:pPr>
            <w:r w:rsidRPr="0051069D">
              <w:t>Peso:</w:t>
            </w:r>
          </w:p>
        </w:tc>
        <w:tc>
          <w:tcPr>
            <w:tcW w:w="3377" w:type="dxa"/>
            <w:noWrap/>
            <w:hideMark/>
          </w:tcPr>
          <w:p w14:paraId="60F276AB" w14:textId="77777777" w:rsidR="0058679C" w:rsidRPr="0051069D" w:rsidRDefault="0058679C" w:rsidP="00295A33">
            <w:pPr>
              <w:pStyle w:val="IMGTBLGRF"/>
              <w:cnfStyle w:val="000000100000" w:firstRow="0" w:lastRow="0" w:firstColumn="0" w:lastColumn="0" w:oddVBand="0" w:evenVBand="0" w:oddHBand="1" w:evenHBand="0" w:firstRowFirstColumn="0" w:firstRowLastColumn="0" w:lastRowFirstColumn="0" w:lastRowLastColumn="0"/>
            </w:pPr>
            <w:r w:rsidRPr="0051069D">
              <w:t>0,4g</w:t>
            </w:r>
          </w:p>
        </w:tc>
      </w:tr>
    </w:tbl>
    <w:p w14:paraId="5792CA8E" w14:textId="77777777" w:rsidR="0058679C" w:rsidRDefault="0058679C" w:rsidP="0058679C">
      <w:pPr>
        <w:pStyle w:val="Fonte"/>
        <w:rPr>
          <w:b/>
          <w:szCs w:val="20"/>
        </w:rPr>
      </w:pPr>
      <w:r w:rsidRPr="00C707D4">
        <w:t xml:space="preserve">Adaptado de: </w:t>
      </w:r>
      <w:r w:rsidRPr="009D3764">
        <w:t>Sensor Flex 4.5” Premium para Projetos</w:t>
      </w:r>
      <w:r>
        <w:t xml:space="preserve"> - </w:t>
      </w:r>
      <w:r w:rsidRPr="00E93507">
        <w:t>Usinainfo</w:t>
      </w:r>
      <w:r w:rsidRPr="002912E4">
        <w:t>, c2022</w:t>
      </w:r>
      <w:r>
        <w:t>. Disponível em: &lt;</w:t>
      </w:r>
      <w:r w:rsidRPr="002845C1">
        <w:t>https://www.usinainfo.com.br/outros-sensores-arduino/sensor-flex-45-premium-para-projetos-3363.html?gclid=Cj0KCQjwyOuYBhCGARIsAIdGQRNuomymrHa0xG_OaEay-_fg4wP7QCJbrqhP5pL9JtEnrdU3ppnLNhEaAunaEALw_wcB</w:t>
      </w:r>
      <w:r>
        <w:t xml:space="preserve">&gt;. Acesso em: 22 set. 2022. </w:t>
      </w:r>
      <w:r w:rsidRPr="00C707D4">
        <w:t xml:space="preserve"> </w:t>
      </w:r>
      <w:r>
        <w:tab/>
      </w:r>
    </w:p>
    <w:p w14:paraId="039793F1" w14:textId="00B650A1" w:rsidR="00A9762E" w:rsidRDefault="00A9762E" w:rsidP="00A9762E">
      <w:pPr>
        <w:pStyle w:val="Legenda"/>
        <w:keepNext/>
      </w:pPr>
      <w:r>
        <w:t xml:space="preserve">Tabela </w:t>
      </w:r>
      <w:r w:rsidR="0078008C">
        <w:t>10</w:t>
      </w:r>
      <w:r>
        <w:t xml:space="preserve"> - </w:t>
      </w:r>
      <w:r w:rsidRPr="00FD354B">
        <w:t>Especificações técnicas do Sensor MPU-6050</w:t>
      </w:r>
    </w:p>
    <w:tbl>
      <w:tblPr>
        <w:tblStyle w:val="TabelaSimples5"/>
        <w:tblW w:w="6480" w:type="dxa"/>
        <w:jc w:val="center"/>
        <w:tblLook w:val="04A0" w:firstRow="1" w:lastRow="0" w:firstColumn="1" w:lastColumn="0" w:noHBand="0" w:noVBand="1"/>
      </w:tblPr>
      <w:tblGrid>
        <w:gridCol w:w="3280"/>
        <w:gridCol w:w="3200"/>
      </w:tblGrid>
      <w:tr w:rsidR="00332BD6" w:rsidRPr="002A42CA" w14:paraId="007A969A" w14:textId="77777777" w:rsidTr="007E3FC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280" w:type="dxa"/>
            <w:noWrap/>
            <w:hideMark/>
          </w:tcPr>
          <w:p w14:paraId="7E1F4CAA" w14:textId="77777777" w:rsidR="00332BD6" w:rsidRPr="002A42CA" w:rsidRDefault="00332BD6" w:rsidP="00E640B5">
            <w:pPr>
              <w:pStyle w:val="IMGTBLGRF"/>
              <w:rPr>
                <w:rFonts w:eastAsia="Times New Roman"/>
              </w:rPr>
            </w:pPr>
            <w:r w:rsidRPr="002A42CA">
              <w:rPr>
                <w:rFonts w:eastAsia="Times New Roman"/>
              </w:rPr>
              <w:t>Especificações</w:t>
            </w:r>
          </w:p>
        </w:tc>
        <w:tc>
          <w:tcPr>
            <w:tcW w:w="3200" w:type="dxa"/>
            <w:noWrap/>
            <w:hideMark/>
          </w:tcPr>
          <w:p w14:paraId="11CCFFB6" w14:textId="77777777" w:rsidR="00332BD6" w:rsidRPr="002A42CA" w:rsidRDefault="00332BD6" w:rsidP="00E640B5">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2A42CA">
              <w:rPr>
                <w:rFonts w:eastAsia="Times New Roman"/>
              </w:rPr>
              <w:t>Dados técnicos</w:t>
            </w:r>
          </w:p>
        </w:tc>
      </w:tr>
      <w:tr w:rsidR="00332BD6" w:rsidRPr="002A42CA" w14:paraId="4C5805F6"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79F04F3C" w14:textId="77777777" w:rsidR="00332BD6" w:rsidRPr="002A42CA" w:rsidRDefault="00332BD6" w:rsidP="00E640B5">
            <w:pPr>
              <w:pStyle w:val="IMGTBLGRF"/>
              <w:rPr>
                <w:rFonts w:eastAsia="Times New Roman"/>
                <w:color w:val="000000"/>
              </w:rPr>
            </w:pPr>
            <w:r w:rsidRPr="002A42CA">
              <w:rPr>
                <w:rFonts w:eastAsia="Times New Roman"/>
                <w:color w:val="000000"/>
              </w:rPr>
              <w:t>Tensão de operação</w:t>
            </w:r>
          </w:p>
        </w:tc>
        <w:tc>
          <w:tcPr>
            <w:tcW w:w="3200" w:type="dxa"/>
            <w:noWrap/>
            <w:hideMark/>
          </w:tcPr>
          <w:p w14:paraId="131CA0F8" w14:textId="77777777" w:rsidR="00332BD6" w:rsidRPr="002A42CA" w:rsidRDefault="00332BD6" w:rsidP="00E640B5">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A42CA">
              <w:rPr>
                <w:color w:val="000000"/>
              </w:rPr>
              <w:t>3 ~ 5V</w:t>
            </w:r>
          </w:p>
        </w:tc>
      </w:tr>
      <w:tr w:rsidR="00332BD6" w:rsidRPr="002A42CA" w14:paraId="5AB85629"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67E98D39" w14:textId="77777777" w:rsidR="00332BD6" w:rsidRPr="002A42CA" w:rsidRDefault="00332BD6" w:rsidP="00E640B5">
            <w:pPr>
              <w:pStyle w:val="IMGTBLGRF"/>
              <w:rPr>
                <w:rFonts w:eastAsia="Times New Roman"/>
                <w:color w:val="000000"/>
              </w:rPr>
            </w:pPr>
            <w:r w:rsidRPr="002A42CA">
              <w:rPr>
                <w:rFonts w:eastAsia="Times New Roman"/>
                <w:color w:val="000000"/>
              </w:rPr>
              <w:t>Protocolo de comunicação</w:t>
            </w:r>
          </w:p>
        </w:tc>
        <w:tc>
          <w:tcPr>
            <w:tcW w:w="3200" w:type="dxa"/>
            <w:noWrap/>
            <w:hideMark/>
          </w:tcPr>
          <w:p w14:paraId="05DBC244" w14:textId="77777777" w:rsidR="00332BD6" w:rsidRPr="002A42CA" w:rsidRDefault="00332BD6" w:rsidP="00E640B5">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A42CA">
              <w:rPr>
                <w:color w:val="000000"/>
              </w:rPr>
              <w:t>I2C</w:t>
            </w:r>
          </w:p>
        </w:tc>
      </w:tr>
      <w:tr w:rsidR="00332BD6" w:rsidRPr="002A42CA" w14:paraId="0C5F7CF5" w14:textId="77777777" w:rsidTr="007E3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6CCE4A38" w14:textId="77777777" w:rsidR="00332BD6" w:rsidRPr="002A42CA" w:rsidRDefault="00332BD6" w:rsidP="00E640B5">
            <w:pPr>
              <w:pStyle w:val="IMGTBLGRF"/>
              <w:rPr>
                <w:rFonts w:eastAsia="Times New Roman"/>
                <w:color w:val="000000"/>
              </w:rPr>
            </w:pPr>
            <w:r w:rsidRPr="002A42CA">
              <w:rPr>
                <w:rFonts w:eastAsia="Times New Roman"/>
                <w:color w:val="000000"/>
              </w:rPr>
              <w:t>Alcance de acelerômetro</w:t>
            </w:r>
          </w:p>
        </w:tc>
        <w:tc>
          <w:tcPr>
            <w:tcW w:w="3200" w:type="dxa"/>
            <w:noWrap/>
            <w:hideMark/>
          </w:tcPr>
          <w:p w14:paraId="410232B1" w14:textId="77777777" w:rsidR="00332BD6" w:rsidRPr="002A42CA" w:rsidRDefault="00332BD6" w:rsidP="00E640B5">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A42CA">
              <w:rPr>
                <w:color w:val="000000"/>
              </w:rPr>
              <w:t>±2, ±4, ±8, ±16g</w:t>
            </w:r>
          </w:p>
        </w:tc>
      </w:tr>
      <w:tr w:rsidR="00332BD6" w:rsidRPr="002A42CA" w14:paraId="7F2BEA9D" w14:textId="77777777" w:rsidTr="007E3FCE">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46496F83" w14:textId="77777777" w:rsidR="00332BD6" w:rsidRPr="002A42CA" w:rsidRDefault="00332BD6" w:rsidP="00E640B5">
            <w:pPr>
              <w:pStyle w:val="IMGTBLGRF"/>
              <w:rPr>
                <w:rFonts w:eastAsia="Times New Roman"/>
                <w:color w:val="000000"/>
              </w:rPr>
            </w:pPr>
            <w:r w:rsidRPr="002A42CA">
              <w:rPr>
                <w:rFonts w:eastAsia="Times New Roman"/>
                <w:color w:val="000000"/>
              </w:rPr>
              <w:t>Range de giroscópio</w:t>
            </w:r>
          </w:p>
        </w:tc>
        <w:tc>
          <w:tcPr>
            <w:tcW w:w="3200" w:type="dxa"/>
            <w:noWrap/>
            <w:hideMark/>
          </w:tcPr>
          <w:p w14:paraId="0A47CA63" w14:textId="77777777" w:rsidR="00332BD6" w:rsidRPr="002A42CA" w:rsidRDefault="00332BD6" w:rsidP="00E640B5">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A42CA">
              <w:rPr>
                <w:color w:val="000000"/>
              </w:rPr>
              <w:t>250, 500, 100, 2000º/s</w:t>
            </w:r>
          </w:p>
        </w:tc>
      </w:tr>
      <w:tr w:rsidR="00332BD6" w:rsidRPr="002A42CA" w14:paraId="57D78A72" w14:textId="77777777" w:rsidTr="007E3F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52D48125" w14:textId="77777777" w:rsidR="00332BD6" w:rsidRPr="002A42CA" w:rsidRDefault="00332BD6" w:rsidP="00E640B5">
            <w:pPr>
              <w:pStyle w:val="IMGTBLGRF"/>
              <w:rPr>
                <w:rFonts w:eastAsia="Times New Roman"/>
                <w:color w:val="000000"/>
              </w:rPr>
            </w:pPr>
            <w:r w:rsidRPr="002A42CA">
              <w:rPr>
                <w:rFonts w:eastAsia="Times New Roman"/>
                <w:color w:val="000000"/>
              </w:rPr>
              <w:lastRenderedPageBreak/>
              <w:t>Dimensões</w:t>
            </w:r>
          </w:p>
        </w:tc>
        <w:tc>
          <w:tcPr>
            <w:tcW w:w="3200" w:type="dxa"/>
            <w:noWrap/>
            <w:hideMark/>
          </w:tcPr>
          <w:p w14:paraId="3D6B48E0" w14:textId="77777777" w:rsidR="00332BD6" w:rsidRPr="002A42CA" w:rsidRDefault="00332BD6" w:rsidP="00E640B5">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A42CA">
              <w:rPr>
                <w:color w:val="000000"/>
              </w:rPr>
              <w:t>20 x16 x 1mm</w:t>
            </w:r>
          </w:p>
        </w:tc>
      </w:tr>
    </w:tbl>
    <w:p w14:paraId="54C99D2F" w14:textId="7C34E840" w:rsidR="00F05112" w:rsidRPr="002A42CA" w:rsidRDefault="00F05112" w:rsidP="00F05112">
      <w:pPr>
        <w:pStyle w:val="Fonte"/>
        <w:jc w:val="both"/>
        <w:rPr>
          <w:rFonts w:eastAsia="Arial" w:cs="Arial"/>
        </w:rPr>
      </w:pPr>
      <w:r w:rsidRPr="002A42CA">
        <w:t xml:space="preserve">Adaptado de: Acelerômetro e Giroscópio MPU-6050 - Sensores para Robótica </w:t>
      </w:r>
      <w:r w:rsidR="00E22DCE">
        <w:t>-</w:t>
      </w:r>
      <w:r w:rsidRPr="002A42CA">
        <w:t xml:space="preserve"> RoboCore, c2022. Disponível em: &lt;</w:t>
      </w:r>
      <w:hyperlink r:id="rId185" w:history="1">
        <w:r w:rsidRPr="002A42CA">
          <w:t>https://www.robocore.net/sensor-robo/acelerometro-e-giroscopio-mpu6050</w:t>
        </w:r>
      </w:hyperlink>
      <w:r w:rsidRPr="002A42CA">
        <w:t>&gt;. Acesso em: 23 abr. 2022.</w:t>
      </w:r>
    </w:p>
    <w:p w14:paraId="2BD6D026" w14:textId="5069000F" w:rsidR="00181D33" w:rsidRDefault="00181D33" w:rsidP="00181D33">
      <w:pPr>
        <w:pStyle w:val="Legenda"/>
        <w:keepNext/>
      </w:pPr>
      <w:r>
        <w:t xml:space="preserve">Tabela </w:t>
      </w:r>
      <w:r w:rsidR="0078008C">
        <w:t>11</w:t>
      </w:r>
      <w:r>
        <w:t xml:space="preserve"> - </w:t>
      </w:r>
      <w:r w:rsidRPr="00D201E9">
        <w:t>Especificações técnicas do Sensor BN080</w:t>
      </w:r>
    </w:p>
    <w:tbl>
      <w:tblPr>
        <w:tblStyle w:val="TabelaSimples5"/>
        <w:tblW w:w="8828" w:type="dxa"/>
        <w:jc w:val="center"/>
        <w:tblLook w:val="04A0" w:firstRow="1" w:lastRow="0" w:firstColumn="1" w:lastColumn="0" w:noHBand="0" w:noVBand="1"/>
      </w:tblPr>
      <w:tblGrid>
        <w:gridCol w:w="3418"/>
        <w:gridCol w:w="5410"/>
      </w:tblGrid>
      <w:tr w:rsidR="00253BF4" w:rsidRPr="00E55B92" w14:paraId="41B8A1EF" w14:textId="77777777" w:rsidTr="00925F1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418" w:type="dxa"/>
            <w:noWrap/>
            <w:hideMark/>
          </w:tcPr>
          <w:p w14:paraId="5F4B82C2" w14:textId="77777777" w:rsidR="00253BF4" w:rsidRPr="00E55B92" w:rsidRDefault="00253BF4" w:rsidP="00253BF4">
            <w:pPr>
              <w:pStyle w:val="IMGTBLGRF"/>
              <w:rPr>
                <w:rFonts w:eastAsia="Times New Roman"/>
              </w:rPr>
            </w:pPr>
            <w:r w:rsidRPr="00E55B92">
              <w:rPr>
                <w:rFonts w:eastAsia="Times New Roman"/>
              </w:rPr>
              <w:t>Especificações</w:t>
            </w:r>
          </w:p>
        </w:tc>
        <w:tc>
          <w:tcPr>
            <w:tcW w:w="5410" w:type="dxa"/>
            <w:noWrap/>
            <w:hideMark/>
          </w:tcPr>
          <w:p w14:paraId="6EE426FD" w14:textId="77777777" w:rsidR="00253BF4" w:rsidRPr="00E55B92" w:rsidRDefault="00253BF4" w:rsidP="00253BF4">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E55B92">
              <w:rPr>
                <w:rFonts w:eastAsia="Times New Roman"/>
              </w:rPr>
              <w:t>Dados técnicos</w:t>
            </w:r>
          </w:p>
        </w:tc>
      </w:tr>
      <w:tr w:rsidR="00253BF4" w:rsidRPr="00E55B92" w14:paraId="28902A0A"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63292890" w14:textId="77777777" w:rsidR="00253BF4" w:rsidRPr="00E55B92" w:rsidRDefault="00253BF4" w:rsidP="00253BF4">
            <w:pPr>
              <w:pStyle w:val="IMGTBLGRF"/>
              <w:rPr>
                <w:rFonts w:eastAsia="Times New Roman"/>
                <w:color w:val="000000"/>
              </w:rPr>
            </w:pPr>
            <w:r w:rsidRPr="00E55B92">
              <w:rPr>
                <w:rFonts w:eastAsia="Times New Roman"/>
                <w:color w:val="000000"/>
              </w:rPr>
              <w:t>I2C (padrão)</w:t>
            </w:r>
          </w:p>
        </w:tc>
        <w:tc>
          <w:tcPr>
            <w:tcW w:w="5410" w:type="dxa"/>
            <w:noWrap/>
            <w:hideMark/>
          </w:tcPr>
          <w:p w14:paraId="3D05F4E1"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até 400Khz</w:t>
            </w:r>
          </w:p>
        </w:tc>
      </w:tr>
      <w:tr w:rsidR="00253BF4" w:rsidRPr="00E55B92" w14:paraId="67EDA843"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3DA9945B" w14:textId="77777777" w:rsidR="00253BF4" w:rsidRPr="00E55B92" w:rsidRDefault="00253BF4" w:rsidP="00253BF4">
            <w:pPr>
              <w:pStyle w:val="IMGTBLGRF"/>
              <w:rPr>
                <w:rFonts w:eastAsia="Times New Roman"/>
                <w:color w:val="000000"/>
              </w:rPr>
            </w:pPr>
            <w:r w:rsidRPr="00E55B92">
              <w:rPr>
                <w:rFonts w:eastAsia="Times New Roman"/>
                <w:color w:val="000000"/>
              </w:rPr>
              <w:t>SPI</w:t>
            </w:r>
          </w:p>
        </w:tc>
        <w:tc>
          <w:tcPr>
            <w:tcW w:w="5410" w:type="dxa"/>
            <w:noWrap/>
            <w:hideMark/>
          </w:tcPr>
          <w:p w14:paraId="2DAD2EEB"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até 3Mhz</w:t>
            </w:r>
          </w:p>
        </w:tc>
      </w:tr>
      <w:tr w:rsidR="00253BF4" w:rsidRPr="00E55B92" w14:paraId="08D8EBEA"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235D09B4" w14:textId="77777777" w:rsidR="00253BF4" w:rsidRPr="00E55B92" w:rsidRDefault="00253BF4" w:rsidP="00253BF4">
            <w:pPr>
              <w:pStyle w:val="IMGTBLGRF"/>
              <w:rPr>
                <w:rFonts w:eastAsia="Times New Roman"/>
                <w:color w:val="000000"/>
              </w:rPr>
            </w:pPr>
            <w:r w:rsidRPr="00E55B92">
              <w:rPr>
                <w:rFonts w:eastAsia="Times New Roman"/>
                <w:color w:val="000000"/>
              </w:rPr>
              <w:t>UART</w:t>
            </w:r>
          </w:p>
        </w:tc>
        <w:tc>
          <w:tcPr>
            <w:tcW w:w="5410" w:type="dxa"/>
            <w:noWrap/>
            <w:hideMark/>
          </w:tcPr>
          <w:p w14:paraId="4349FF6E"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3Mbps</w:t>
            </w:r>
          </w:p>
        </w:tc>
      </w:tr>
      <w:tr w:rsidR="00253BF4" w:rsidRPr="00E55B92" w14:paraId="7A7B5CBA"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04DF3864" w14:textId="77777777" w:rsidR="00253BF4" w:rsidRPr="00E55B92" w:rsidRDefault="00253BF4" w:rsidP="00253BF4">
            <w:pPr>
              <w:pStyle w:val="IMGTBLGRF"/>
              <w:rPr>
                <w:rFonts w:eastAsia="Times New Roman"/>
                <w:color w:val="000000"/>
              </w:rPr>
            </w:pPr>
            <w:r w:rsidRPr="00E55B92">
              <w:rPr>
                <w:rFonts w:eastAsia="Times New Roman"/>
                <w:color w:val="000000"/>
              </w:rPr>
              <w:t>UART – RVC</w:t>
            </w:r>
          </w:p>
        </w:tc>
        <w:tc>
          <w:tcPr>
            <w:tcW w:w="5410" w:type="dxa"/>
            <w:noWrap/>
            <w:hideMark/>
          </w:tcPr>
          <w:p w14:paraId="028319A4"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115200kbps</w:t>
            </w:r>
          </w:p>
        </w:tc>
      </w:tr>
      <w:tr w:rsidR="00253BF4" w:rsidRPr="00E55B92" w14:paraId="432C41FF" w14:textId="77777777" w:rsidTr="00925F1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69A13598" w14:textId="77777777" w:rsidR="00253BF4" w:rsidRPr="00E55B92" w:rsidRDefault="00253BF4" w:rsidP="00253BF4">
            <w:pPr>
              <w:pStyle w:val="IMGTBLGRF"/>
              <w:rPr>
                <w:rFonts w:eastAsia="Times New Roman"/>
                <w:color w:val="000000"/>
              </w:rPr>
            </w:pPr>
            <w:r w:rsidRPr="00E55B92">
              <w:rPr>
                <w:rFonts w:eastAsia="Times New Roman"/>
                <w:color w:val="000000"/>
              </w:rPr>
              <w:t>Rotação Vector</w:t>
            </w:r>
          </w:p>
        </w:tc>
        <w:tc>
          <w:tcPr>
            <w:tcW w:w="5410" w:type="dxa"/>
            <w:noWrap/>
            <w:hideMark/>
          </w:tcPr>
          <w:p w14:paraId="6891F9E2"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 </w:t>
            </w:r>
          </w:p>
        </w:tc>
      </w:tr>
      <w:tr w:rsidR="00253BF4" w:rsidRPr="00E55B92" w14:paraId="1E8D6D49"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13ECA6E3" w14:textId="77777777" w:rsidR="00253BF4" w:rsidRPr="00E55B92" w:rsidRDefault="00253BF4" w:rsidP="00253BF4">
            <w:pPr>
              <w:pStyle w:val="IMGTBLGRF"/>
              <w:rPr>
                <w:rFonts w:eastAsia="Times New Roman"/>
                <w:color w:val="000000"/>
              </w:rPr>
            </w:pPr>
            <w:r w:rsidRPr="00E55B92">
              <w:rPr>
                <w:rFonts w:eastAsia="Times New Roman"/>
                <w:color w:val="000000"/>
              </w:rPr>
              <w:t>Erro dinâmico</w:t>
            </w:r>
          </w:p>
        </w:tc>
        <w:tc>
          <w:tcPr>
            <w:tcW w:w="5410" w:type="dxa"/>
            <w:noWrap/>
            <w:hideMark/>
          </w:tcPr>
          <w:p w14:paraId="78CAFE5F"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3.5º</w:t>
            </w:r>
          </w:p>
        </w:tc>
      </w:tr>
      <w:tr w:rsidR="00253BF4" w:rsidRPr="00E55B92" w14:paraId="0CE99114"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32A65D37" w14:textId="77777777" w:rsidR="00253BF4" w:rsidRPr="00E55B92" w:rsidRDefault="00253BF4" w:rsidP="00253BF4">
            <w:pPr>
              <w:pStyle w:val="IMGTBLGRF"/>
              <w:rPr>
                <w:rFonts w:eastAsia="Times New Roman"/>
                <w:color w:val="000000"/>
              </w:rPr>
            </w:pPr>
            <w:r w:rsidRPr="00E55B92">
              <w:rPr>
                <w:rFonts w:eastAsia="Times New Roman"/>
                <w:color w:val="000000"/>
              </w:rPr>
              <w:t>Erro estático</w:t>
            </w:r>
          </w:p>
        </w:tc>
        <w:tc>
          <w:tcPr>
            <w:tcW w:w="5410" w:type="dxa"/>
            <w:noWrap/>
            <w:hideMark/>
          </w:tcPr>
          <w:p w14:paraId="3352DCB3"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2.0º</w:t>
            </w:r>
          </w:p>
        </w:tc>
      </w:tr>
      <w:tr w:rsidR="00253BF4" w:rsidRPr="00E55B92" w14:paraId="262412ED" w14:textId="77777777" w:rsidTr="00925F13">
        <w:trPr>
          <w:trHeight w:val="315"/>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776F5BC4" w14:textId="77777777" w:rsidR="00253BF4" w:rsidRPr="00E55B92" w:rsidRDefault="00253BF4" w:rsidP="00253BF4">
            <w:pPr>
              <w:pStyle w:val="IMGTBLGRF"/>
              <w:rPr>
                <w:rFonts w:eastAsia="Times New Roman"/>
                <w:color w:val="000000"/>
              </w:rPr>
            </w:pPr>
            <w:r w:rsidRPr="00E55B92">
              <w:rPr>
                <w:rFonts w:eastAsia="Times New Roman"/>
                <w:color w:val="000000"/>
              </w:rPr>
              <w:t>Gaming Rotação</w:t>
            </w:r>
          </w:p>
        </w:tc>
        <w:tc>
          <w:tcPr>
            <w:tcW w:w="5410" w:type="dxa"/>
            <w:noWrap/>
            <w:hideMark/>
          </w:tcPr>
          <w:p w14:paraId="0620748E"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 </w:t>
            </w:r>
          </w:p>
        </w:tc>
      </w:tr>
      <w:tr w:rsidR="00253BF4" w:rsidRPr="00E55B92" w14:paraId="110B9611"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50F6CF6F" w14:textId="77777777" w:rsidR="00253BF4" w:rsidRPr="00E55B92" w:rsidRDefault="00253BF4" w:rsidP="00253BF4">
            <w:pPr>
              <w:pStyle w:val="IMGTBLGRF"/>
              <w:rPr>
                <w:rFonts w:eastAsia="Times New Roman"/>
                <w:color w:val="000000"/>
              </w:rPr>
            </w:pPr>
            <w:r w:rsidRPr="00E55B92">
              <w:rPr>
                <w:rFonts w:eastAsia="Times New Roman"/>
                <w:color w:val="000000"/>
              </w:rPr>
              <w:t>Erro dinâmico</w:t>
            </w:r>
          </w:p>
        </w:tc>
        <w:tc>
          <w:tcPr>
            <w:tcW w:w="5410" w:type="dxa"/>
            <w:noWrap/>
            <w:hideMark/>
          </w:tcPr>
          <w:p w14:paraId="2780BE27"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2.5º</w:t>
            </w:r>
          </w:p>
        </w:tc>
      </w:tr>
      <w:tr w:rsidR="00253BF4" w:rsidRPr="00E55B92" w14:paraId="3EC577C9"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0488D0FD" w14:textId="77777777" w:rsidR="00253BF4" w:rsidRPr="00E55B92" w:rsidRDefault="00253BF4" w:rsidP="00253BF4">
            <w:pPr>
              <w:pStyle w:val="IMGTBLGRF"/>
              <w:rPr>
                <w:rFonts w:eastAsia="Times New Roman"/>
                <w:color w:val="000000"/>
              </w:rPr>
            </w:pPr>
            <w:r w:rsidRPr="00E55B92">
              <w:rPr>
                <w:rFonts w:eastAsia="Times New Roman"/>
                <w:color w:val="000000"/>
              </w:rPr>
              <w:t>Erro estático</w:t>
            </w:r>
          </w:p>
        </w:tc>
        <w:tc>
          <w:tcPr>
            <w:tcW w:w="5410" w:type="dxa"/>
            <w:noWrap/>
            <w:hideMark/>
          </w:tcPr>
          <w:p w14:paraId="0FC61FFA"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1.5º</w:t>
            </w:r>
          </w:p>
        </w:tc>
      </w:tr>
      <w:tr w:rsidR="00253BF4" w:rsidRPr="00E55B92" w14:paraId="40CB9A79"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38913C2D" w14:textId="77777777" w:rsidR="00253BF4" w:rsidRPr="00E55B92" w:rsidRDefault="00253BF4" w:rsidP="00253BF4">
            <w:pPr>
              <w:pStyle w:val="IMGTBLGRF"/>
              <w:rPr>
                <w:rFonts w:eastAsia="Times New Roman"/>
                <w:color w:val="000000"/>
              </w:rPr>
            </w:pPr>
            <w:r w:rsidRPr="00E55B92">
              <w:rPr>
                <w:rFonts w:eastAsia="Times New Roman"/>
                <w:color w:val="000000"/>
              </w:rPr>
              <w:t>Desvio do rumo</w:t>
            </w:r>
          </w:p>
        </w:tc>
        <w:tc>
          <w:tcPr>
            <w:tcW w:w="5410" w:type="dxa"/>
            <w:noWrap/>
            <w:hideMark/>
          </w:tcPr>
          <w:p w14:paraId="36BE623D"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0.5º</w:t>
            </w:r>
          </w:p>
        </w:tc>
      </w:tr>
      <w:tr w:rsidR="00253BF4" w:rsidRPr="00E55B92" w14:paraId="5DBD8A4A" w14:textId="77777777" w:rsidTr="00925F13">
        <w:trPr>
          <w:trHeight w:val="315"/>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5DF1E567" w14:textId="77777777" w:rsidR="00253BF4" w:rsidRPr="00E55B92" w:rsidRDefault="00253BF4" w:rsidP="00253BF4">
            <w:pPr>
              <w:pStyle w:val="IMGTBLGRF"/>
              <w:rPr>
                <w:rFonts w:eastAsia="Times New Roman"/>
                <w:color w:val="000000"/>
              </w:rPr>
            </w:pPr>
            <w:r w:rsidRPr="00E55B92">
              <w:rPr>
                <w:rFonts w:eastAsia="Times New Roman"/>
                <w:color w:val="000000"/>
              </w:rPr>
              <w:t>Geomagnético Rotação Vector</w:t>
            </w:r>
          </w:p>
        </w:tc>
        <w:tc>
          <w:tcPr>
            <w:tcW w:w="5410" w:type="dxa"/>
            <w:noWrap/>
            <w:hideMark/>
          </w:tcPr>
          <w:p w14:paraId="23FA8B45"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 </w:t>
            </w:r>
          </w:p>
        </w:tc>
      </w:tr>
      <w:tr w:rsidR="00253BF4" w:rsidRPr="00E55B92" w14:paraId="40E1A558"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4B6F29E0" w14:textId="77777777" w:rsidR="00253BF4" w:rsidRPr="00E55B92" w:rsidRDefault="00253BF4" w:rsidP="00253BF4">
            <w:pPr>
              <w:pStyle w:val="IMGTBLGRF"/>
              <w:rPr>
                <w:rFonts w:eastAsia="Times New Roman"/>
                <w:color w:val="000000"/>
              </w:rPr>
            </w:pPr>
            <w:r w:rsidRPr="00E55B92">
              <w:rPr>
                <w:rFonts w:eastAsia="Times New Roman"/>
                <w:color w:val="000000"/>
              </w:rPr>
              <w:t>Erro de rotação dinâmica</w:t>
            </w:r>
          </w:p>
        </w:tc>
        <w:tc>
          <w:tcPr>
            <w:tcW w:w="5410" w:type="dxa"/>
            <w:noWrap/>
            <w:hideMark/>
          </w:tcPr>
          <w:p w14:paraId="02A64CEC"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4.5º</w:t>
            </w:r>
          </w:p>
        </w:tc>
      </w:tr>
      <w:tr w:rsidR="00253BF4" w:rsidRPr="00E55B92" w14:paraId="5E8F60A9"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2B90EFDF" w14:textId="77777777" w:rsidR="00253BF4" w:rsidRPr="00E55B92" w:rsidRDefault="00253BF4" w:rsidP="00253BF4">
            <w:pPr>
              <w:pStyle w:val="IMGTBLGRF"/>
              <w:rPr>
                <w:rFonts w:eastAsia="Times New Roman"/>
                <w:color w:val="000000"/>
              </w:rPr>
            </w:pPr>
            <w:r w:rsidRPr="00E55B92">
              <w:rPr>
                <w:rFonts w:eastAsia="Times New Roman"/>
                <w:color w:val="000000"/>
              </w:rPr>
              <w:t>Erro de rotação estática</w:t>
            </w:r>
          </w:p>
        </w:tc>
        <w:tc>
          <w:tcPr>
            <w:tcW w:w="5410" w:type="dxa"/>
            <w:noWrap/>
            <w:hideMark/>
          </w:tcPr>
          <w:p w14:paraId="724F12C1"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3.0º</w:t>
            </w:r>
          </w:p>
        </w:tc>
      </w:tr>
      <w:tr w:rsidR="00253BF4" w:rsidRPr="00E55B92" w14:paraId="37931C5D"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3D7C18A0" w14:textId="77777777" w:rsidR="00253BF4" w:rsidRPr="00E55B92" w:rsidRDefault="00253BF4" w:rsidP="00253BF4">
            <w:pPr>
              <w:pStyle w:val="IMGTBLGRF"/>
              <w:rPr>
                <w:rFonts w:eastAsia="Times New Roman"/>
                <w:color w:val="000000"/>
              </w:rPr>
            </w:pPr>
            <w:r w:rsidRPr="00E55B92">
              <w:rPr>
                <w:rFonts w:eastAsia="Times New Roman"/>
                <w:color w:val="000000"/>
              </w:rPr>
              <w:t>Erro de ângulo de gravidade</w:t>
            </w:r>
          </w:p>
        </w:tc>
        <w:tc>
          <w:tcPr>
            <w:tcW w:w="5410" w:type="dxa"/>
            <w:noWrap/>
            <w:hideMark/>
          </w:tcPr>
          <w:p w14:paraId="5CC974CF"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1.5º</w:t>
            </w:r>
          </w:p>
        </w:tc>
      </w:tr>
      <w:tr w:rsidR="00253BF4" w:rsidRPr="00E55B92" w14:paraId="1A6BFF55"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21B3FC98" w14:textId="77777777" w:rsidR="00253BF4" w:rsidRPr="00E55B92" w:rsidRDefault="00253BF4" w:rsidP="00253BF4">
            <w:pPr>
              <w:pStyle w:val="IMGTBLGRF"/>
              <w:rPr>
                <w:rFonts w:eastAsia="Times New Roman"/>
                <w:color w:val="000000"/>
              </w:rPr>
            </w:pPr>
            <w:r w:rsidRPr="00E55B92">
              <w:rPr>
                <w:rFonts w:eastAsia="Times New Roman"/>
                <w:color w:val="000000"/>
              </w:rPr>
              <w:t>Precisão de aceleração linear</w:t>
            </w:r>
          </w:p>
        </w:tc>
        <w:tc>
          <w:tcPr>
            <w:tcW w:w="5410" w:type="dxa"/>
            <w:noWrap/>
            <w:hideMark/>
          </w:tcPr>
          <w:p w14:paraId="10EE20C6"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0.35 m/s²</w:t>
            </w:r>
          </w:p>
        </w:tc>
      </w:tr>
      <w:tr w:rsidR="00253BF4" w:rsidRPr="00E55B92" w14:paraId="193E286E"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3C2F2A95" w14:textId="77777777" w:rsidR="00253BF4" w:rsidRPr="00E55B92" w:rsidRDefault="00253BF4" w:rsidP="00253BF4">
            <w:pPr>
              <w:pStyle w:val="IMGTBLGRF"/>
              <w:rPr>
                <w:rFonts w:eastAsia="Times New Roman"/>
                <w:color w:val="000000"/>
              </w:rPr>
            </w:pPr>
            <w:r w:rsidRPr="00E55B92">
              <w:rPr>
                <w:rFonts w:eastAsia="Times New Roman"/>
                <w:color w:val="000000"/>
              </w:rPr>
              <w:t>Precisão do acelerômetro</w:t>
            </w:r>
          </w:p>
        </w:tc>
        <w:tc>
          <w:tcPr>
            <w:tcW w:w="5410" w:type="dxa"/>
            <w:noWrap/>
            <w:hideMark/>
          </w:tcPr>
          <w:p w14:paraId="788173A3"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0.3 m/s²</w:t>
            </w:r>
          </w:p>
        </w:tc>
      </w:tr>
      <w:tr w:rsidR="00253BF4" w:rsidRPr="00E55B92" w14:paraId="041D2325" w14:textId="77777777" w:rsidTr="00925F13">
        <w:trPr>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00A1D350" w14:textId="77777777" w:rsidR="00253BF4" w:rsidRPr="00E55B92" w:rsidRDefault="00253BF4" w:rsidP="00253BF4">
            <w:pPr>
              <w:pStyle w:val="IMGTBLGRF"/>
              <w:rPr>
                <w:rFonts w:eastAsia="Times New Roman"/>
                <w:color w:val="000000"/>
              </w:rPr>
            </w:pPr>
            <w:r w:rsidRPr="00E55B92">
              <w:rPr>
                <w:rFonts w:eastAsia="Times New Roman"/>
                <w:color w:val="000000"/>
              </w:rPr>
              <w:t>Precisão do giroscópio</w:t>
            </w:r>
          </w:p>
        </w:tc>
        <w:tc>
          <w:tcPr>
            <w:tcW w:w="5410" w:type="dxa"/>
            <w:noWrap/>
            <w:hideMark/>
          </w:tcPr>
          <w:p w14:paraId="5B346540" w14:textId="77777777" w:rsidR="00253BF4" w:rsidRPr="00E55B92" w:rsidRDefault="00253BF4" w:rsidP="00253BF4">
            <w:pPr>
              <w:pStyle w:val="IMGTBLGRF"/>
              <w:cnfStyle w:val="000000000000" w:firstRow="0" w:lastRow="0" w:firstColumn="0" w:lastColumn="0" w:oddVBand="0" w:evenVBand="0" w:oddHBand="0" w:evenHBand="0" w:firstRowFirstColumn="0" w:firstRowLastColumn="0" w:lastRowFirstColumn="0" w:lastRowLastColumn="0"/>
              <w:rPr>
                <w:color w:val="000000"/>
              </w:rPr>
            </w:pPr>
            <w:r w:rsidRPr="00E55B92">
              <w:rPr>
                <w:color w:val="000000"/>
              </w:rPr>
              <w:t>3.1º /s</w:t>
            </w:r>
          </w:p>
        </w:tc>
      </w:tr>
      <w:tr w:rsidR="00253BF4" w:rsidRPr="00E55B92" w14:paraId="70978A28" w14:textId="77777777" w:rsidTr="00925F1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8" w:type="dxa"/>
            <w:noWrap/>
            <w:hideMark/>
          </w:tcPr>
          <w:p w14:paraId="6CD9E7AE" w14:textId="77777777" w:rsidR="00253BF4" w:rsidRPr="00E55B92" w:rsidRDefault="00253BF4" w:rsidP="00253BF4">
            <w:pPr>
              <w:pStyle w:val="IMGTBLGRF"/>
              <w:rPr>
                <w:rFonts w:eastAsia="Times New Roman"/>
                <w:color w:val="000000"/>
              </w:rPr>
            </w:pPr>
            <w:r w:rsidRPr="00E55B92">
              <w:rPr>
                <w:rFonts w:eastAsia="Times New Roman"/>
                <w:color w:val="000000"/>
              </w:rPr>
              <w:t>Precisão do Magnetômetro</w:t>
            </w:r>
          </w:p>
        </w:tc>
        <w:tc>
          <w:tcPr>
            <w:tcW w:w="5410" w:type="dxa"/>
            <w:noWrap/>
            <w:hideMark/>
          </w:tcPr>
          <w:p w14:paraId="7E99E29D" w14:textId="77777777" w:rsidR="00253BF4" w:rsidRPr="00E55B92" w:rsidRDefault="00253BF4" w:rsidP="00253BF4">
            <w:pPr>
              <w:pStyle w:val="IMGTBLGRF"/>
              <w:cnfStyle w:val="000000100000" w:firstRow="0" w:lastRow="0" w:firstColumn="0" w:lastColumn="0" w:oddVBand="0" w:evenVBand="0" w:oddHBand="1" w:evenHBand="0" w:firstRowFirstColumn="0" w:firstRowLastColumn="0" w:lastRowFirstColumn="0" w:lastRowLastColumn="0"/>
              <w:rPr>
                <w:color w:val="000000"/>
              </w:rPr>
            </w:pPr>
            <w:r w:rsidRPr="00E55B92">
              <w:rPr>
                <w:color w:val="000000"/>
              </w:rPr>
              <w:t>1.4µT</w:t>
            </w:r>
          </w:p>
        </w:tc>
      </w:tr>
    </w:tbl>
    <w:p w14:paraId="7C4913B3" w14:textId="77777777" w:rsidR="000248B3" w:rsidRPr="006E0FD5" w:rsidRDefault="000248B3" w:rsidP="006E0FD5">
      <w:pPr>
        <w:pStyle w:val="Fonte"/>
      </w:pPr>
      <w:r w:rsidRPr="006E0FD5">
        <w:t>Adaptado de:  1 pces bno080 ar vr imu nove axis 9dof ahrs sensor módulo 9-axis alta precisão acelerômetro giroscópio magnetometer realidade virtual 3d - AliExpress Eletrônicos, c2022. Disponível em: &lt;https://pt.aliexpress.com/i/32959896007.html?gatewayAdapt=glo2bra#overview&gt;. Acesso em: 23 abr. 2022.</w:t>
      </w:r>
    </w:p>
    <w:p w14:paraId="67B866C0" w14:textId="77777777" w:rsidR="00491323" w:rsidRPr="00FE50C2" w:rsidRDefault="00491323" w:rsidP="00FE50C2">
      <w:pPr>
        <w:pStyle w:val="Legenda"/>
        <w:keepNext/>
      </w:pPr>
      <w:r w:rsidRPr="00FE50C2">
        <w:t>Tabela 12 - Especificações técnicas do Sensor MPU9250/MS5611</w:t>
      </w:r>
    </w:p>
    <w:tbl>
      <w:tblPr>
        <w:tblStyle w:val="TabelaSimples5"/>
        <w:tblW w:w="9214" w:type="dxa"/>
        <w:tblLook w:val="04A0" w:firstRow="1" w:lastRow="0" w:firstColumn="1" w:lastColumn="0" w:noHBand="0" w:noVBand="1"/>
      </w:tblPr>
      <w:tblGrid>
        <w:gridCol w:w="3792"/>
        <w:gridCol w:w="5422"/>
      </w:tblGrid>
      <w:tr w:rsidR="00491323" w:rsidRPr="0051069D" w14:paraId="71459805" w14:textId="77777777" w:rsidTr="00295A33">
        <w:trPr>
          <w:cnfStyle w:val="100000000000" w:firstRow="1" w:lastRow="0" w:firstColumn="0" w:lastColumn="0" w:oddVBand="0" w:evenVBand="0" w:oddHBand="0" w:evenHBand="0" w:firstRowFirstColumn="0" w:firstRowLastColumn="0" w:lastRowFirstColumn="0" w:lastRowLastColumn="0"/>
          <w:trHeight w:val="9"/>
        </w:trPr>
        <w:tc>
          <w:tcPr>
            <w:cnfStyle w:val="001000000100" w:firstRow="0" w:lastRow="0" w:firstColumn="1" w:lastColumn="0" w:oddVBand="0" w:evenVBand="0" w:oddHBand="0" w:evenHBand="0" w:firstRowFirstColumn="1" w:firstRowLastColumn="0" w:lastRowFirstColumn="0" w:lastRowLastColumn="0"/>
            <w:tcW w:w="3792" w:type="dxa"/>
            <w:noWrap/>
            <w:hideMark/>
          </w:tcPr>
          <w:p w14:paraId="284AC1BF" w14:textId="77777777" w:rsidR="00491323" w:rsidRPr="0051069D" w:rsidRDefault="00491323" w:rsidP="00295A33">
            <w:pPr>
              <w:pStyle w:val="IMGTBLGRF"/>
            </w:pPr>
            <w:r w:rsidRPr="0051069D">
              <w:t>Especificações</w:t>
            </w:r>
          </w:p>
        </w:tc>
        <w:tc>
          <w:tcPr>
            <w:tcW w:w="5422" w:type="dxa"/>
            <w:noWrap/>
            <w:hideMark/>
          </w:tcPr>
          <w:p w14:paraId="56F788BD" w14:textId="77777777" w:rsidR="00491323" w:rsidRPr="0051069D" w:rsidRDefault="00491323" w:rsidP="00295A33">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491323" w:rsidRPr="0051069D" w14:paraId="6912BB80"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15E5DE19" w14:textId="77777777" w:rsidR="00491323" w:rsidRPr="0051069D" w:rsidRDefault="00491323" w:rsidP="00295A33">
            <w:pPr>
              <w:pStyle w:val="IMGTBLGRF"/>
            </w:pPr>
            <w:r w:rsidRPr="0051069D">
              <w:t xml:space="preserve">Modelo:                                          </w:t>
            </w:r>
          </w:p>
        </w:tc>
        <w:tc>
          <w:tcPr>
            <w:tcW w:w="5422" w:type="dxa"/>
            <w:noWrap/>
            <w:hideMark/>
          </w:tcPr>
          <w:p w14:paraId="2E861650"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MPU-9250 / GY-9250 / MPU9250</w:t>
            </w:r>
          </w:p>
        </w:tc>
      </w:tr>
      <w:tr w:rsidR="00491323" w:rsidRPr="0051069D" w14:paraId="0A36A761"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0EAFFF6F" w14:textId="77777777" w:rsidR="00491323" w:rsidRPr="0051069D" w:rsidRDefault="00491323" w:rsidP="00295A33">
            <w:pPr>
              <w:pStyle w:val="IMGTBLGRF"/>
            </w:pPr>
            <w:r w:rsidRPr="0051069D">
              <w:t xml:space="preserve">Tensão de alimentação:                           </w:t>
            </w:r>
          </w:p>
        </w:tc>
        <w:tc>
          <w:tcPr>
            <w:tcW w:w="5422" w:type="dxa"/>
            <w:noWrap/>
            <w:hideMark/>
          </w:tcPr>
          <w:p w14:paraId="10E70850"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2,4 – 3,6 V</w:t>
            </w:r>
          </w:p>
        </w:tc>
      </w:tr>
      <w:tr w:rsidR="00491323" w:rsidRPr="0051069D" w14:paraId="6F2E0E84"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6DBFDE32" w14:textId="77777777" w:rsidR="00491323" w:rsidRPr="0051069D" w:rsidRDefault="00491323" w:rsidP="00295A33">
            <w:pPr>
              <w:pStyle w:val="IMGTBLGRF"/>
            </w:pPr>
            <w:r w:rsidRPr="0051069D">
              <w:t xml:space="preserve">Conversor:                                       </w:t>
            </w:r>
          </w:p>
        </w:tc>
        <w:tc>
          <w:tcPr>
            <w:tcW w:w="5422" w:type="dxa"/>
            <w:noWrap/>
            <w:hideMark/>
          </w:tcPr>
          <w:p w14:paraId="74BC1993"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ADC 16 bits</w:t>
            </w:r>
          </w:p>
        </w:tc>
      </w:tr>
      <w:tr w:rsidR="00491323" w:rsidRPr="0051069D" w14:paraId="626C4644"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54EFD05E" w14:textId="77777777" w:rsidR="00491323" w:rsidRPr="0051069D" w:rsidRDefault="00491323" w:rsidP="00295A33">
            <w:pPr>
              <w:pStyle w:val="IMGTBLGRF"/>
            </w:pPr>
            <w:r w:rsidRPr="0051069D">
              <w:t xml:space="preserve">Comunicação:                                     </w:t>
            </w:r>
          </w:p>
        </w:tc>
        <w:tc>
          <w:tcPr>
            <w:tcW w:w="5422" w:type="dxa"/>
            <w:noWrap/>
            <w:hideMark/>
          </w:tcPr>
          <w:p w14:paraId="0F198E14"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Protocolo padrão I2C</w:t>
            </w:r>
          </w:p>
        </w:tc>
      </w:tr>
      <w:tr w:rsidR="00491323" w:rsidRPr="0051069D" w14:paraId="4AE2C09F"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6ED096F6" w14:textId="77777777" w:rsidR="00491323" w:rsidRPr="0051069D" w:rsidRDefault="00491323" w:rsidP="00295A33">
            <w:pPr>
              <w:pStyle w:val="IMGTBLGRF"/>
            </w:pPr>
            <w:r w:rsidRPr="0051069D">
              <w:t xml:space="preserve">Corrente Operacional:                            </w:t>
            </w:r>
          </w:p>
        </w:tc>
        <w:tc>
          <w:tcPr>
            <w:tcW w:w="5422" w:type="dxa"/>
            <w:noWrap/>
            <w:hideMark/>
          </w:tcPr>
          <w:p w14:paraId="533C49A9"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3.2mA quando todos os 9 eixos sensores de movimento e o DMP estão ativados</w:t>
            </w:r>
          </w:p>
        </w:tc>
      </w:tr>
      <w:tr w:rsidR="00491323" w:rsidRPr="0051069D" w14:paraId="1889BDC8"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780460A3" w14:textId="77777777" w:rsidR="00491323" w:rsidRPr="0051069D" w:rsidRDefault="00491323" w:rsidP="00295A33">
            <w:pPr>
              <w:pStyle w:val="IMGTBLGRF"/>
            </w:pPr>
            <w:r w:rsidRPr="0051069D">
              <w:t>Corrente de funcionamento normal do Acelerômetro:</w:t>
            </w:r>
          </w:p>
        </w:tc>
        <w:tc>
          <w:tcPr>
            <w:tcW w:w="5422" w:type="dxa"/>
            <w:noWrap/>
            <w:hideMark/>
          </w:tcPr>
          <w:p w14:paraId="5AFC34FD"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450µA</w:t>
            </w:r>
          </w:p>
        </w:tc>
      </w:tr>
      <w:tr w:rsidR="00491323" w:rsidRPr="0051069D" w14:paraId="68CF9E09"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77425C66" w14:textId="77777777" w:rsidR="00491323" w:rsidRPr="0051069D" w:rsidRDefault="00491323" w:rsidP="00295A33">
            <w:pPr>
              <w:pStyle w:val="IMGTBLGRF"/>
            </w:pPr>
            <w:r w:rsidRPr="0051069D">
              <w:t>Corrente de funcionamento normal do magnetômetro:</w:t>
            </w:r>
          </w:p>
        </w:tc>
        <w:tc>
          <w:tcPr>
            <w:tcW w:w="5422" w:type="dxa"/>
            <w:noWrap/>
            <w:hideMark/>
          </w:tcPr>
          <w:p w14:paraId="47DF9E7B"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280µA</w:t>
            </w:r>
          </w:p>
        </w:tc>
      </w:tr>
      <w:tr w:rsidR="00491323" w:rsidRPr="0051069D" w14:paraId="6D7167AE"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7FEEB8CD" w14:textId="77777777" w:rsidR="00491323" w:rsidRPr="0051069D" w:rsidRDefault="00491323" w:rsidP="00295A33">
            <w:pPr>
              <w:pStyle w:val="IMGTBLGRF"/>
            </w:pPr>
            <w:r w:rsidRPr="0051069D">
              <w:t xml:space="preserve">Faixa do giroscópio:                             </w:t>
            </w:r>
          </w:p>
        </w:tc>
        <w:tc>
          <w:tcPr>
            <w:tcW w:w="5422" w:type="dxa"/>
            <w:noWrap/>
            <w:hideMark/>
          </w:tcPr>
          <w:p w14:paraId="04348225"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 250, ± 500, ± 1000 e ± 2000°</w:t>
            </w:r>
          </w:p>
        </w:tc>
      </w:tr>
      <w:tr w:rsidR="00491323" w:rsidRPr="0051069D" w14:paraId="56FD218D"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32A37ECA" w14:textId="77777777" w:rsidR="00491323" w:rsidRPr="0051069D" w:rsidRDefault="00491323" w:rsidP="00295A33">
            <w:pPr>
              <w:pStyle w:val="IMGTBLGRF"/>
            </w:pPr>
            <w:r w:rsidRPr="0051069D">
              <w:t xml:space="preserve">Faixa do Acelerômetro:                           </w:t>
            </w:r>
          </w:p>
        </w:tc>
        <w:tc>
          <w:tcPr>
            <w:tcW w:w="5422" w:type="dxa"/>
            <w:noWrap/>
            <w:hideMark/>
          </w:tcPr>
          <w:p w14:paraId="4543D988"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 2g, ± 4g, ± 8g e ± 16g</w:t>
            </w:r>
          </w:p>
        </w:tc>
      </w:tr>
      <w:tr w:rsidR="00491323" w:rsidRPr="0051069D" w14:paraId="0F9923AC"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47FD14AF" w14:textId="77777777" w:rsidR="00491323" w:rsidRPr="0051069D" w:rsidRDefault="00491323" w:rsidP="00295A33">
            <w:pPr>
              <w:pStyle w:val="IMGTBLGRF"/>
            </w:pPr>
            <w:r w:rsidRPr="0051069D">
              <w:t xml:space="preserve">Faixa do magnetômetro:                           </w:t>
            </w:r>
          </w:p>
        </w:tc>
        <w:tc>
          <w:tcPr>
            <w:tcW w:w="5422" w:type="dxa"/>
            <w:noWrap/>
            <w:hideMark/>
          </w:tcPr>
          <w:p w14:paraId="530F5E15"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 4800µT</w:t>
            </w:r>
          </w:p>
        </w:tc>
      </w:tr>
      <w:tr w:rsidR="00491323" w:rsidRPr="0051069D" w14:paraId="7C313213"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00FA4160" w14:textId="77777777" w:rsidR="00491323" w:rsidRPr="0051069D" w:rsidRDefault="00491323" w:rsidP="00295A33">
            <w:pPr>
              <w:pStyle w:val="IMGTBLGRF"/>
            </w:pPr>
            <w:r w:rsidRPr="0051069D">
              <w:lastRenderedPageBreak/>
              <w:t xml:space="preserve">Composição:                                      </w:t>
            </w:r>
          </w:p>
        </w:tc>
        <w:tc>
          <w:tcPr>
            <w:tcW w:w="5422" w:type="dxa"/>
            <w:noWrap/>
            <w:hideMark/>
          </w:tcPr>
          <w:p w14:paraId="1BAAA2B8"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Placa de Fenolite e Componentes Eletrônicos</w:t>
            </w:r>
          </w:p>
        </w:tc>
      </w:tr>
      <w:tr w:rsidR="00491323" w:rsidRPr="0051069D" w14:paraId="4CDBFB48" w14:textId="77777777" w:rsidTr="00295A33">
        <w:trPr>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065B0851" w14:textId="77777777" w:rsidR="00491323" w:rsidRPr="0051069D" w:rsidRDefault="00491323" w:rsidP="00295A33">
            <w:pPr>
              <w:pStyle w:val="IMGTBLGRF"/>
            </w:pPr>
            <w:r w:rsidRPr="0051069D">
              <w:t xml:space="preserve">Tamanho:                                         </w:t>
            </w:r>
          </w:p>
        </w:tc>
        <w:tc>
          <w:tcPr>
            <w:tcW w:w="5422" w:type="dxa"/>
            <w:noWrap/>
            <w:hideMark/>
          </w:tcPr>
          <w:p w14:paraId="6D5ABB9A" w14:textId="77777777" w:rsidR="00491323" w:rsidRPr="0051069D" w:rsidRDefault="00491323" w:rsidP="00295A33">
            <w:pPr>
              <w:pStyle w:val="IMGTBLGRF"/>
              <w:cnfStyle w:val="000000000000" w:firstRow="0" w:lastRow="0" w:firstColumn="0" w:lastColumn="0" w:oddVBand="0" w:evenVBand="0" w:oddHBand="0" w:evenHBand="0" w:firstRowFirstColumn="0" w:firstRowLastColumn="0" w:lastRowFirstColumn="0" w:lastRowLastColumn="0"/>
            </w:pPr>
            <w:r w:rsidRPr="0051069D">
              <w:t xml:space="preserve"> 20mm Largura x 16mm Profundidade x 2mm Altura</w:t>
            </w:r>
          </w:p>
        </w:tc>
      </w:tr>
      <w:tr w:rsidR="00491323" w:rsidRPr="0051069D" w14:paraId="1B80E9D6" w14:textId="77777777" w:rsidTr="00295A33">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792" w:type="dxa"/>
            <w:noWrap/>
            <w:hideMark/>
          </w:tcPr>
          <w:p w14:paraId="2E43C835" w14:textId="77777777" w:rsidR="00491323" w:rsidRPr="0051069D" w:rsidRDefault="00491323" w:rsidP="00295A33">
            <w:pPr>
              <w:pStyle w:val="IMGTBLGRF"/>
            </w:pPr>
            <w:r w:rsidRPr="0051069D">
              <w:t xml:space="preserve">Peso:                                            </w:t>
            </w:r>
          </w:p>
        </w:tc>
        <w:tc>
          <w:tcPr>
            <w:tcW w:w="5422" w:type="dxa"/>
            <w:noWrap/>
            <w:hideMark/>
          </w:tcPr>
          <w:p w14:paraId="796464EE" w14:textId="77777777" w:rsidR="00491323" w:rsidRPr="0051069D" w:rsidRDefault="00491323" w:rsidP="00295A33">
            <w:pPr>
              <w:pStyle w:val="IMGTBLGRF"/>
              <w:cnfStyle w:val="000000100000" w:firstRow="0" w:lastRow="0" w:firstColumn="0" w:lastColumn="0" w:oddVBand="0" w:evenVBand="0" w:oddHBand="1" w:evenHBand="0" w:firstRowFirstColumn="0" w:firstRowLastColumn="0" w:lastRowFirstColumn="0" w:lastRowLastColumn="0"/>
            </w:pPr>
            <w:r w:rsidRPr="0051069D">
              <w:t xml:space="preserve">  3g</w:t>
            </w:r>
          </w:p>
        </w:tc>
      </w:tr>
    </w:tbl>
    <w:p w14:paraId="3B977575" w14:textId="77777777" w:rsidR="00491323" w:rsidRPr="0058679C" w:rsidRDefault="00491323" w:rsidP="00491323">
      <w:pPr>
        <w:pStyle w:val="Fonte"/>
      </w:pPr>
      <w:r w:rsidRPr="0058679C">
        <w:t xml:space="preserve">Adaptado de: Acelerômetros MPU-6050, MMA8452 e MPU-9250 - Eletrogate, c2022. Disponível em: &lt;https://blog.eletrogate.com/acelerometros-mpu-6050-mma8452-e-mpu-9250/&gt;. Acesso em: 22 set. 2022.   </w:t>
      </w:r>
    </w:p>
    <w:p w14:paraId="3C81E49E" w14:textId="77777777" w:rsidR="00491323" w:rsidRDefault="00491323" w:rsidP="00491323">
      <w:pPr>
        <w:pStyle w:val="Legenda"/>
        <w:keepNext/>
      </w:pPr>
      <w:r>
        <w:t xml:space="preserve">Tabela 13 - </w:t>
      </w:r>
      <w:r w:rsidRPr="00F37977">
        <w:t>Especificações técnicas do Sensor DF9-40</w:t>
      </w:r>
    </w:p>
    <w:tbl>
      <w:tblPr>
        <w:tblStyle w:val="TabelaSimples5"/>
        <w:tblW w:w="8006" w:type="dxa"/>
        <w:jc w:val="center"/>
        <w:tblLook w:val="04A0" w:firstRow="1" w:lastRow="0" w:firstColumn="1" w:lastColumn="0" w:noHBand="0" w:noVBand="1"/>
      </w:tblPr>
      <w:tblGrid>
        <w:gridCol w:w="4126"/>
        <w:gridCol w:w="3880"/>
      </w:tblGrid>
      <w:tr w:rsidR="00491323" w:rsidRPr="003C66FA" w14:paraId="37ECBFC4" w14:textId="77777777" w:rsidTr="00295A3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4126" w:type="dxa"/>
            <w:noWrap/>
            <w:hideMark/>
          </w:tcPr>
          <w:p w14:paraId="5E2C5671" w14:textId="77777777" w:rsidR="00491323" w:rsidRPr="003C66FA" w:rsidRDefault="00491323" w:rsidP="00295A33">
            <w:pPr>
              <w:pStyle w:val="IMGTBLGRF"/>
              <w:rPr>
                <w:rFonts w:eastAsia="Times New Roman"/>
                <w:color w:val="FFFFFF"/>
              </w:rPr>
            </w:pPr>
            <w:r w:rsidRPr="003C66FA">
              <w:rPr>
                <w:rFonts w:eastAsia="Times New Roman"/>
              </w:rPr>
              <w:t>Especificações</w:t>
            </w:r>
          </w:p>
        </w:tc>
        <w:tc>
          <w:tcPr>
            <w:tcW w:w="3880" w:type="dxa"/>
            <w:noWrap/>
            <w:hideMark/>
          </w:tcPr>
          <w:p w14:paraId="65FD0D1B" w14:textId="77777777" w:rsidR="00491323" w:rsidRPr="003C66FA" w:rsidRDefault="00491323" w:rsidP="00295A33">
            <w:pPr>
              <w:pStyle w:val="IMGTBLGRF"/>
              <w:cnfStyle w:val="100000000000" w:firstRow="1" w:lastRow="0" w:firstColumn="0" w:lastColumn="0" w:oddVBand="0" w:evenVBand="0" w:oddHBand="0" w:evenHBand="0" w:firstRowFirstColumn="0" w:firstRowLastColumn="0" w:lastRowFirstColumn="0" w:lastRowLastColumn="0"/>
              <w:rPr>
                <w:rFonts w:eastAsia="Times New Roman"/>
                <w:color w:val="FFFFFF"/>
              </w:rPr>
            </w:pPr>
            <w:r w:rsidRPr="003C66FA">
              <w:rPr>
                <w:rFonts w:eastAsia="Times New Roman"/>
              </w:rPr>
              <w:t>Dados técnicos</w:t>
            </w:r>
          </w:p>
        </w:tc>
      </w:tr>
      <w:tr w:rsidR="00491323" w:rsidRPr="003C66FA" w14:paraId="06527E78"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10859ED1" w14:textId="77777777" w:rsidR="00491323" w:rsidRPr="003C66FA" w:rsidRDefault="00491323" w:rsidP="00295A33">
            <w:pPr>
              <w:pStyle w:val="IMGTBLGRF"/>
              <w:rPr>
                <w:rFonts w:eastAsia="Times New Roman"/>
                <w:color w:val="000000"/>
              </w:rPr>
            </w:pPr>
            <w:r w:rsidRPr="003C66FA">
              <w:rPr>
                <w:rFonts w:eastAsia="Times New Roman"/>
                <w:color w:val="000000"/>
              </w:rPr>
              <w:t>Faixa de medição</w:t>
            </w:r>
          </w:p>
        </w:tc>
        <w:tc>
          <w:tcPr>
            <w:tcW w:w="3880" w:type="dxa"/>
            <w:noWrap/>
            <w:hideMark/>
          </w:tcPr>
          <w:p w14:paraId="712A7EE1"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C66FA">
              <w:rPr>
                <w:color w:val="000000"/>
              </w:rPr>
              <w:t>0-500 g, 0-2, 0-5, 0-10,0-20 kg</w:t>
            </w:r>
          </w:p>
        </w:tc>
      </w:tr>
      <w:tr w:rsidR="00491323" w:rsidRPr="003C66FA" w14:paraId="7573FE81"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25CA7778" w14:textId="77777777" w:rsidR="00491323" w:rsidRPr="003C66FA" w:rsidRDefault="00491323" w:rsidP="00295A33">
            <w:pPr>
              <w:pStyle w:val="IMGTBLGRF"/>
              <w:rPr>
                <w:rFonts w:eastAsia="Times New Roman"/>
                <w:color w:val="000000"/>
              </w:rPr>
            </w:pPr>
            <w:r w:rsidRPr="003C66FA">
              <w:rPr>
                <w:rFonts w:eastAsia="Times New Roman"/>
                <w:color w:val="000000"/>
              </w:rPr>
              <w:t>Espessura</w:t>
            </w:r>
          </w:p>
        </w:tc>
        <w:tc>
          <w:tcPr>
            <w:tcW w:w="3880" w:type="dxa"/>
            <w:noWrap/>
            <w:hideMark/>
          </w:tcPr>
          <w:p w14:paraId="63560112"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lt;0,25 mm</w:t>
            </w:r>
          </w:p>
        </w:tc>
      </w:tr>
      <w:tr w:rsidR="00491323" w:rsidRPr="003C66FA" w14:paraId="38C7EBC0"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7DF79B70" w14:textId="77777777" w:rsidR="00491323" w:rsidRPr="003C66FA" w:rsidRDefault="00491323" w:rsidP="00295A33">
            <w:pPr>
              <w:pStyle w:val="IMGTBLGRF"/>
              <w:rPr>
                <w:rFonts w:eastAsia="Times New Roman"/>
                <w:color w:val="000000"/>
              </w:rPr>
            </w:pPr>
            <w:r w:rsidRPr="003C66FA">
              <w:rPr>
                <w:rFonts w:eastAsia="Times New Roman"/>
                <w:color w:val="000000"/>
              </w:rPr>
              <w:t>Precisão</w:t>
            </w:r>
          </w:p>
        </w:tc>
        <w:tc>
          <w:tcPr>
            <w:tcW w:w="3880" w:type="dxa"/>
            <w:noWrap/>
            <w:hideMark/>
          </w:tcPr>
          <w:p w14:paraId="1F130C34"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C66FA">
              <w:rPr>
                <w:color w:val="000000"/>
              </w:rPr>
              <w:t>± 2,5% (85% de faixa de medida)</w:t>
            </w:r>
          </w:p>
        </w:tc>
      </w:tr>
      <w:tr w:rsidR="00491323" w:rsidRPr="003C66FA" w14:paraId="75509E7A"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68ABFBD1" w14:textId="77777777" w:rsidR="00491323" w:rsidRPr="003C66FA" w:rsidRDefault="00491323" w:rsidP="00295A33">
            <w:pPr>
              <w:pStyle w:val="IMGTBLGRF"/>
              <w:rPr>
                <w:rFonts w:eastAsia="Times New Roman"/>
                <w:color w:val="000000"/>
              </w:rPr>
            </w:pPr>
            <w:r w:rsidRPr="003C66FA">
              <w:rPr>
                <w:rFonts w:eastAsia="Times New Roman"/>
                <w:color w:val="000000"/>
              </w:rPr>
              <w:t>Receptibilidade</w:t>
            </w:r>
          </w:p>
        </w:tc>
        <w:tc>
          <w:tcPr>
            <w:tcW w:w="3880" w:type="dxa"/>
            <w:noWrap/>
            <w:hideMark/>
          </w:tcPr>
          <w:p w14:paraId="28E85D50"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lt;±5,8 (50% de carga)</w:t>
            </w:r>
          </w:p>
        </w:tc>
      </w:tr>
      <w:tr w:rsidR="00491323" w:rsidRPr="003C66FA" w14:paraId="7E6ABF20"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30DC950C" w14:textId="77777777" w:rsidR="00491323" w:rsidRPr="003C66FA" w:rsidRDefault="00491323" w:rsidP="00295A33">
            <w:pPr>
              <w:pStyle w:val="IMGTBLGRF"/>
              <w:rPr>
                <w:rFonts w:eastAsia="Times New Roman"/>
                <w:color w:val="000000"/>
              </w:rPr>
            </w:pPr>
            <w:r w:rsidRPr="003C66FA">
              <w:rPr>
                <w:rFonts w:eastAsia="Times New Roman"/>
                <w:color w:val="000000"/>
              </w:rPr>
              <w:t>Vida útil</w:t>
            </w:r>
          </w:p>
        </w:tc>
        <w:tc>
          <w:tcPr>
            <w:tcW w:w="3880" w:type="dxa"/>
            <w:noWrap/>
            <w:hideMark/>
          </w:tcPr>
          <w:p w14:paraId="194EC866"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C66FA">
              <w:rPr>
                <w:color w:val="000000"/>
              </w:rPr>
              <w:t>&gt; 1 milhão de vezes</w:t>
            </w:r>
          </w:p>
        </w:tc>
      </w:tr>
      <w:tr w:rsidR="00491323" w:rsidRPr="003C66FA" w14:paraId="2DBACA1C"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6033392A" w14:textId="77777777" w:rsidR="00491323" w:rsidRPr="003C66FA" w:rsidRDefault="00491323" w:rsidP="00295A33">
            <w:pPr>
              <w:pStyle w:val="IMGTBLGRF"/>
              <w:rPr>
                <w:rFonts w:eastAsia="Times New Roman"/>
                <w:color w:val="000000"/>
              </w:rPr>
            </w:pPr>
            <w:r w:rsidRPr="003C66FA">
              <w:rPr>
                <w:rFonts w:eastAsia="Times New Roman"/>
                <w:color w:val="000000"/>
              </w:rPr>
              <w:t>Resistência inicial</w:t>
            </w:r>
          </w:p>
        </w:tc>
        <w:tc>
          <w:tcPr>
            <w:tcW w:w="3880" w:type="dxa"/>
            <w:noWrap/>
            <w:hideMark/>
          </w:tcPr>
          <w:p w14:paraId="2824FAEB"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gt; 10 MΩ (sem carga)</w:t>
            </w:r>
          </w:p>
        </w:tc>
      </w:tr>
      <w:tr w:rsidR="00491323" w:rsidRPr="003C66FA" w14:paraId="38FAE7E1"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71E86B9C" w14:textId="77777777" w:rsidR="00491323" w:rsidRPr="003C66FA" w:rsidRDefault="00491323" w:rsidP="00295A33">
            <w:pPr>
              <w:pStyle w:val="IMGTBLGRF"/>
              <w:rPr>
                <w:rFonts w:eastAsia="Times New Roman"/>
                <w:color w:val="000000"/>
              </w:rPr>
            </w:pPr>
            <w:r w:rsidRPr="003C66FA">
              <w:rPr>
                <w:rFonts w:eastAsia="Times New Roman"/>
                <w:color w:val="000000"/>
              </w:rPr>
              <w:t>Tempo de resposta</w:t>
            </w:r>
          </w:p>
        </w:tc>
        <w:tc>
          <w:tcPr>
            <w:tcW w:w="3880" w:type="dxa"/>
            <w:noWrap/>
            <w:hideMark/>
          </w:tcPr>
          <w:p w14:paraId="7C753EE6"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333333"/>
              </w:rPr>
            </w:pPr>
            <w:r w:rsidRPr="003C66FA">
              <w:rPr>
                <w:color w:val="333333"/>
              </w:rPr>
              <w:t>&lt;1ms</w:t>
            </w:r>
          </w:p>
        </w:tc>
      </w:tr>
      <w:tr w:rsidR="00491323" w:rsidRPr="003C66FA" w14:paraId="7374AF12"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0C9E72FD" w14:textId="77777777" w:rsidR="00491323" w:rsidRPr="003C66FA" w:rsidRDefault="00491323" w:rsidP="00295A33">
            <w:pPr>
              <w:pStyle w:val="IMGTBLGRF"/>
              <w:rPr>
                <w:rFonts w:eastAsia="Times New Roman"/>
                <w:color w:val="000000"/>
              </w:rPr>
            </w:pPr>
            <w:r w:rsidRPr="003C66FA">
              <w:rPr>
                <w:rFonts w:eastAsia="Times New Roman"/>
                <w:color w:val="000000"/>
              </w:rPr>
              <w:t>Tempo de restauração</w:t>
            </w:r>
          </w:p>
        </w:tc>
        <w:tc>
          <w:tcPr>
            <w:tcW w:w="3880" w:type="dxa"/>
            <w:noWrap/>
            <w:hideMark/>
          </w:tcPr>
          <w:p w14:paraId="35AE1BFE"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lt;15 ms</w:t>
            </w:r>
          </w:p>
        </w:tc>
      </w:tr>
      <w:tr w:rsidR="00491323" w:rsidRPr="003C66FA" w14:paraId="7D0885FE"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5E6D3089" w14:textId="77777777" w:rsidR="00491323" w:rsidRPr="003C66FA" w:rsidRDefault="00491323" w:rsidP="00295A33">
            <w:pPr>
              <w:pStyle w:val="IMGTBLGRF"/>
              <w:rPr>
                <w:rFonts w:eastAsia="Times New Roman"/>
                <w:color w:val="000000"/>
              </w:rPr>
            </w:pPr>
            <w:r w:rsidRPr="003C66FA">
              <w:rPr>
                <w:rFonts w:eastAsia="Times New Roman"/>
                <w:color w:val="000000"/>
              </w:rPr>
              <w:t>Tensão de teste</w:t>
            </w:r>
          </w:p>
        </w:tc>
        <w:tc>
          <w:tcPr>
            <w:tcW w:w="3880" w:type="dxa"/>
            <w:noWrap/>
            <w:hideMark/>
          </w:tcPr>
          <w:p w14:paraId="1DEBE04C"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333333"/>
              </w:rPr>
            </w:pPr>
            <w:r w:rsidRPr="003C66FA">
              <w:rPr>
                <w:color w:val="333333"/>
              </w:rPr>
              <w:t>DC 3,3 V (típico)</w:t>
            </w:r>
          </w:p>
        </w:tc>
      </w:tr>
      <w:tr w:rsidR="00491323" w:rsidRPr="003C66FA" w14:paraId="23D7F741"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4B095EEE" w14:textId="77777777" w:rsidR="00491323" w:rsidRPr="003C66FA" w:rsidRDefault="00491323" w:rsidP="00295A33">
            <w:pPr>
              <w:pStyle w:val="IMGTBLGRF"/>
              <w:rPr>
                <w:rFonts w:eastAsia="Times New Roman"/>
                <w:color w:val="000000"/>
              </w:rPr>
            </w:pPr>
            <w:r w:rsidRPr="003C66FA">
              <w:rPr>
                <w:rFonts w:eastAsia="Times New Roman"/>
                <w:color w:val="000000"/>
              </w:rPr>
              <w:t>EMI</w:t>
            </w:r>
          </w:p>
        </w:tc>
        <w:tc>
          <w:tcPr>
            <w:tcW w:w="3880" w:type="dxa"/>
            <w:noWrap/>
            <w:hideMark/>
          </w:tcPr>
          <w:p w14:paraId="418B9B77"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Não gerar</w:t>
            </w:r>
          </w:p>
        </w:tc>
      </w:tr>
      <w:tr w:rsidR="00491323" w:rsidRPr="003C66FA" w14:paraId="5C98BF80"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2F3535FB" w14:textId="77777777" w:rsidR="00491323" w:rsidRPr="003C66FA" w:rsidRDefault="00491323" w:rsidP="00295A33">
            <w:pPr>
              <w:pStyle w:val="IMGTBLGRF"/>
              <w:rPr>
                <w:rFonts w:eastAsia="Times New Roman"/>
                <w:color w:val="000000"/>
              </w:rPr>
            </w:pPr>
            <w:r w:rsidRPr="003C66FA">
              <w:rPr>
                <w:rFonts w:eastAsia="Times New Roman"/>
                <w:color w:val="000000"/>
              </w:rPr>
              <w:t>EDS</w:t>
            </w:r>
          </w:p>
        </w:tc>
        <w:tc>
          <w:tcPr>
            <w:tcW w:w="3880" w:type="dxa"/>
            <w:noWrap/>
            <w:hideMark/>
          </w:tcPr>
          <w:p w14:paraId="2764AEF5"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C66FA">
              <w:rPr>
                <w:color w:val="000000"/>
              </w:rPr>
              <w:t>Não sensível</w:t>
            </w:r>
          </w:p>
        </w:tc>
      </w:tr>
      <w:tr w:rsidR="00491323" w:rsidRPr="003C66FA" w14:paraId="41532A06"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6AF76AD0" w14:textId="77777777" w:rsidR="00491323" w:rsidRPr="003C66FA" w:rsidRDefault="00491323" w:rsidP="00295A33">
            <w:pPr>
              <w:pStyle w:val="IMGTBLGRF"/>
              <w:rPr>
                <w:rFonts w:eastAsia="Times New Roman"/>
                <w:color w:val="000000"/>
              </w:rPr>
            </w:pPr>
            <w:r w:rsidRPr="003C66FA">
              <w:rPr>
                <w:rFonts w:eastAsia="Times New Roman"/>
                <w:color w:val="000000"/>
              </w:rPr>
              <w:t>Diâmetro externo da área de detecção</w:t>
            </w:r>
          </w:p>
        </w:tc>
        <w:tc>
          <w:tcPr>
            <w:tcW w:w="3880" w:type="dxa"/>
            <w:noWrap/>
            <w:hideMark/>
          </w:tcPr>
          <w:p w14:paraId="30C99B2F"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9mm</w:t>
            </w:r>
          </w:p>
        </w:tc>
      </w:tr>
      <w:tr w:rsidR="00491323" w:rsidRPr="003C66FA" w14:paraId="2BE0B468"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2E7FFAC1" w14:textId="77777777" w:rsidR="00491323" w:rsidRPr="003C66FA" w:rsidRDefault="00491323" w:rsidP="00295A33">
            <w:pPr>
              <w:pStyle w:val="IMGTBLGRF"/>
              <w:rPr>
                <w:rFonts w:eastAsia="Times New Roman"/>
                <w:color w:val="000000"/>
              </w:rPr>
            </w:pPr>
            <w:r w:rsidRPr="003C66FA">
              <w:rPr>
                <w:rFonts w:eastAsia="Times New Roman"/>
                <w:color w:val="000000"/>
              </w:rPr>
              <w:t>Diâmetro interno da área de detecção</w:t>
            </w:r>
          </w:p>
        </w:tc>
        <w:tc>
          <w:tcPr>
            <w:tcW w:w="3880" w:type="dxa"/>
            <w:noWrap/>
            <w:hideMark/>
          </w:tcPr>
          <w:p w14:paraId="7EC37808" w14:textId="77777777" w:rsidR="00491323" w:rsidRPr="003C66FA"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333333"/>
              </w:rPr>
            </w:pPr>
            <w:r w:rsidRPr="003C66FA">
              <w:rPr>
                <w:color w:val="333333"/>
              </w:rPr>
              <w:t>7,5mm</w:t>
            </w:r>
          </w:p>
        </w:tc>
      </w:tr>
      <w:tr w:rsidR="00491323" w:rsidRPr="003C66FA" w14:paraId="210025B6"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126" w:type="dxa"/>
            <w:noWrap/>
            <w:hideMark/>
          </w:tcPr>
          <w:p w14:paraId="6675CA07" w14:textId="77777777" w:rsidR="00491323" w:rsidRPr="003C66FA" w:rsidRDefault="00491323" w:rsidP="00295A33">
            <w:pPr>
              <w:pStyle w:val="IMGTBLGRF"/>
              <w:rPr>
                <w:rFonts w:eastAsia="Times New Roman"/>
                <w:color w:val="000000"/>
              </w:rPr>
            </w:pPr>
            <w:r w:rsidRPr="003C66FA">
              <w:rPr>
                <w:rFonts w:eastAsia="Times New Roman"/>
                <w:color w:val="000000"/>
              </w:rPr>
              <w:t>Espaçamento do pino</w:t>
            </w:r>
          </w:p>
        </w:tc>
        <w:tc>
          <w:tcPr>
            <w:tcW w:w="3880" w:type="dxa"/>
            <w:noWrap/>
            <w:hideMark/>
          </w:tcPr>
          <w:p w14:paraId="4FD45CFD" w14:textId="77777777" w:rsidR="00491323" w:rsidRPr="003C66FA"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333333"/>
              </w:rPr>
            </w:pPr>
            <w:r w:rsidRPr="003C66FA">
              <w:rPr>
                <w:color w:val="333333"/>
              </w:rPr>
              <w:t>2,54mm</w:t>
            </w:r>
          </w:p>
        </w:tc>
      </w:tr>
    </w:tbl>
    <w:p w14:paraId="1DB37BC1" w14:textId="77777777" w:rsidR="00491323" w:rsidRPr="0058679C" w:rsidRDefault="00491323" w:rsidP="00491323">
      <w:pPr>
        <w:pStyle w:val="Fonte"/>
      </w:pPr>
      <w:r w:rsidRPr="0058679C">
        <w:t>Adaptado de: Resistor de plástico sensível à prova d'água e pressão sensível à força DF9-40 Sensor de pressão de filme fino para eletrônicos de consumo doméstico inteligente - Amazon, c2022. Disponível em: &lt;https://www.amazon.com.br/Resistor-pl%C3%A1stico-eletr%C3%B4nicos-dom%C3%A9stico-inteligente/dp/B08BBY11ZJ/ref=sr_1_1?__mk_pt_BR=%C3%85M%C3%85%C5%BD%C3%95%C3%91&amp;crid=1WRLJUI58HKSA&amp;keywords=DF9-40&amp;qid=1650501146&amp;sprefix=df9-40%2Caps%2C153&amp;sr=8-1&gt;. Acesso em: 23 abr. 2022.</w:t>
      </w:r>
    </w:p>
    <w:p w14:paraId="099F5D47" w14:textId="77777777" w:rsidR="00491323" w:rsidRDefault="00491323" w:rsidP="00491323">
      <w:pPr>
        <w:pStyle w:val="Legenda"/>
        <w:keepNext/>
      </w:pPr>
      <w:r>
        <w:t xml:space="preserve">Tabela </w:t>
      </w:r>
      <w:r>
        <w:fldChar w:fldCharType="begin"/>
      </w:r>
      <w:r>
        <w:instrText xml:space="preserve"> SEQ Tabela \* ARABIC </w:instrText>
      </w:r>
      <w:r>
        <w:fldChar w:fldCharType="separate"/>
      </w:r>
      <w:r>
        <w:rPr>
          <w:noProof/>
        </w:rPr>
        <w:t>1</w:t>
      </w:r>
      <w:r>
        <w:fldChar w:fldCharType="end"/>
      </w:r>
      <w:r>
        <w:t xml:space="preserve">4 - </w:t>
      </w:r>
      <w:r w:rsidRPr="00F2392C">
        <w:t>Especificações técnicas do módulo Bluetooth HC-05 RS232</w:t>
      </w:r>
    </w:p>
    <w:tbl>
      <w:tblPr>
        <w:tblStyle w:val="TabelaSimples5"/>
        <w:tblW w:w="9639" w:type="dxa"/>
        <w:jc w:val="center"/>
        <w:tblLook w:val="04A0" w:firstRow="1" w:lastRow="0" w:firstColumn="1" w:lastColumn="0" w:noHBand="0" w:noVBand="1"/>
      </w:tblPr>
      <w:tblGrid>
        <w:gridCol w:w="4280"/>
        <w:gridCol w:w="5359"/>
      </w:tblGrid>
      <w:tr w:rsidR="00491323" w:rsidRPr="003153F0" w14:paraId="5C92244A" w14:textId="77777777" w:rsidTr="00295A3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4280" w:type="dxa"/>
            <w:noWrap/>
            <w:hideMark/>
          </w:tcPr>
          <w:p w14:paraId="41CA2F2E" w14:textId="77777777" w:rsidR="00491323" w:rsidRPr="003153F0" w:rsidRDefault="00491323" w:rsidP="00295A33">
            <w:pPr>
              <w:pStyle w:val="IMGTBLGRF"/>
              <w:rPr>
                <w:rFonts w:eastAsia="Times New Roman"/>
              </w:rPr>
            </w:pPr>
            <w:r w:rsidRPr="003153F0">
              <w:rPr>
                <w:rFonts w:eastAsia="Times New Roman"/>
              </w:rPr>
              <w:t>Especificações</w:t>
            </w:r>
          </w:p>
        </w:tc>
        <w:tc>
          <w:tcPr>
            <w:tcW w:w="5359" w:type="dxa"/>
            <w:noWrap/>
            <w:hideMark/>
          </w:tcPr>
          <w:p w14:paraId="0480CF02" w14:textId="77777777" w:rsidR="00491323" w:rsidRPr="003153F0" w:rsidRDefault="00491323" w:rsidP="00295A33">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3153F0">
              <w:rPr>
                <w:rFonts w:eastAsia="Times New Roman"/>
              </w:rPr>
              <w:t>Dados Técnicos</w:t>
            </w:r>
          </w:p>
        </w:tc>
      </w:tr>
      <w:tr w:rsidR="00491323" w:rsidRPr="003153F0" w14:paraId="7092836A"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6D871D4C" w14:textId="77777777" w:rsidR="00491323" w:rsidRPr="003153F0" w:rsidRDefault="00491323" w:rsidP="00295A33">
            <w:pPr>
              <w:pStyle w:val="IMGTBLGRF"/>
              <w:rPr>
                <w:rFonts w:eastAsia="Times New Roman"/>
                <w:color w:val="000000"/>
              </w:rPr>
            </w:pPr>
            <w:r w:rsidRPr="003153F0">
              <w:rPr>
                <w:rFonts w:eastAsia="Times New Roman"/>
                <w:color w:val="000000"/>
              </w:rPr>
              <w:t>Alcance</w:t>
            </w:r>
          </w:p>
        </w:tc>
        <w:tc>
          <w:tcPr>
            <w:tcW w:w="5359" w:type="dxa"/>
            <w:noWrap/>
            <w:hideMark/>
          </w:tcPr>
          <w:p w14:paraId="737BD475"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10m</w:t>
            </w:r>
          </w:p>
        </w:tc>
      </w:tr>
      <w:tr w:rsidR="00491323" w:rsidRPr="003153F0" w14:paraId="5178D3C1"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3FC85D8A" w14:textId="77777777" w:rsidR="00491323" w:rsidRPr="003153F0" w:rsidRDefault="00491323" w:rsidP="00295A33">
            <w:pPr>
              <w:pStyle w:val="IMGTBLGRF"/>
              <w:rPr>
                <w:rFonts w:eastAsia="Times New Roman"/>
                <w:color w:val="000000"/>
              </w:rPr>
            </w:pPr>
            <w:r w:rsidRPr="003153F0">
              <w:rPr>
                <w:rFonts w:eastAsia="Times New Roman"/>
                <w:color w:val="000000"/>
              </w:rPr>
              <w:t>Banda de onda</w:t>
            </w:r>
          </w:p>
        </w:tc>
        <w:tc>
          <w:tcPr>
            <w:tcW w:w="5359" w:type="dxa"/>
            <w:noWrap/>
            <w:hideMark/>
          </w:tcPr>
          <w:p w14:paraId="04B93D7F"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2.4Ghz – 2.8Ghz, Banda ISM</w:t>
            </w:r>
          </w:p>
        </w:tc>
      </w:tr>
      <w:tr w:rsidR="00491323" w:rsidRPr="003153F0" w14:paraId="4378DD0B" w14:textId="77777777" w:rsidTr="00295A3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236069CF" w14:textId="77777777" w:rsidR="00491323" w:rsidRPr="003153F0" w:rsidRDefault="00491323" w:rsidP="00295A33">
            <w:pPr>
              <w:pStyle w:val="IMGTBLGRF"/>
              <w:rPr>
                <w:rFonts w:eastAsia="Times New Roman"/>
                <w:color w:val="000000"/>
              </w:rPr>
            </w:pPr>
            <w:r w:rsidRPr="003153F0">
              <w:rPr>
                <w:rFonts w:eastAsia="Times New Roman"/>
                <w:color w:val="000000"/>
              </w:rPr>
              <w:t>Baud Rate</w:t>
            </w:r>
          </w:p>
        </w:tc>
        <w:tc>
          <w:tcPr>
            <w:tcW w:w="5359" w:type="dxa"/>
            <w:hideMark/>
          </w:tcPr>
          <w:p w14:paraId="44C7E3BF"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4800;9600;19200;38400;57600;115200;230400;</w:t>
            </w:r>
            <w:r w:rsidRPr="003153F0">
              <w:rPr>
                <w:color w:val="000000"/>
              </w:rPr>
              <w:br/>
              <w:t>4608000;921600;1382400bps</w:t>
            </w:r>
          </w:p>
        </w:tc>
      </w:tr>
      <w:tr w:rsidR="00491323" w:rsidRPr="003153F0" w14:paraId="0EB508D4"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EC4D3DA" w14:textId="77777777" w:rsidR="00491323" w:rsidRPr="003153F0" w:rsidRDefault="00491323" w:rsidP="00295A33">
            <w:pPr>
              <w:pStyle w:val="IMGTBLGRF"/>
              <w:rPr>
                <w:rFonts w:eastAsia="Times New Roman"/>
                <w:color w:val="000000"/>
              </w:rPr>
            </w:pPr>
            <w:r w:rsidRPr="003153F0">
              <w:rPr>
                <w:rFonts w:eastAsia="Times New Roman"/>
                <w:color w:val="000000"/>
              </w:rPr>
              <w:t>Corrente</w:t>
            </w:r>
          </w:p>
        </w:tc>
        <w:tc>
          <w:tcPr>
            <w:tcW w:w="5359" w:type="dxa"/>
            <w:noWrap/>
            <w:hideMark/>
          </w:tcPr>
          <w:p w14:paraId="30001868"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themeColor="text1"/>
              </w:rPr>
              <w:t>Pareado 35mA; Conectado 8mA</w:t>
            </w:r>
          </w:p>
        </w:tc>
      </w:tr>
      <w:tr w:rsidR="00491323" w:rsidRPr="003153F0" w14:paraId="7733765E"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52206596" w14:textId="77777777" w:rsidR="00491323" w:rsidRPr="003153F0" w:rsidRDefault="00491323" w:rsidP="00295A33">
            <w:pPr>
              <w:pStyle w:val="IMGTBLGRF"/>
              <w:rPr>
                <w:rFonts w:eastAsia="Times New Roman"/>
                <w:color w:val="000000"/>
              </w:rPr>
            </w:pPr>
            <w:r w:rsidRPr="003153F0">
              <w:rPr>
                <w:rFonts w:eastAsia="Times New Roman"/>
                <w:color w:val="000000"/>
              </w:rPr>
              <w:t>CSR chip</w:t>
            </w:r>
          </w:p>
        </w:tc>
        <w:tc>
          <w:tcPr>
            <w:tcW w:w="5359" w:type="dxa"/>
            <w:noWrap/>
            <w:hideMark/>
          </w:tcPr>
          <w:p w14:paraId="3FE60AA7"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Bluetooth v2.0</w:t>
            </w:r>
          </w:p>
        </w:tc>
      </w:tr>
      <w:tr w:rsidR="00491323" w:rsidRPr="003153F0" w14:paraId="7AFF974A"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C50DBDA" w14:textId="77777777" w:rsidR="00491323" w:rsidRPr="003153F0" w:rsidRDefault="00491323" w:rsidP="00295A33">
            <w:pPr>
              <w:pStyle w:val="IMGTBLGRF"/>
              <w:rPr>
                <w:rFonts w:eastAsia="Times New Roman"/>
                <w:color w:val="000000"/>
              </w:rPr>
            </w:pPr>
            <w:r w:rsidRPr="003153F0">
              <w:rPr>
                <w:rFonts w:eastAsia="Times New Roman"/>
                <w:color w:val="000000"/>
              </w:rPr>
              <w:t>Dimensões</w:t>
            </w:r>
          </w:p>
        </w:tc>
        <w:tc>
          <w:tcPr>
            <w:tcW w:w="5359" w:type="dxa"/>
            <w:noWrap/>
            <w:hideMark/>
          </w:tcPr>
          <w:p w14:paraId="150EFCA9"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26,9 x 13 x 2,2mm</w:t>
            </w:r>
          </w:p>
        </w:tc>
      </w:tr>
      <w:tr w:rsidR="00491323" w:rsidRPr="003153F0" w14:paraId="2C4FADCB"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3A5BDF0E" w14:textId="77777777" w:rsidR="00491323" w:rsidRPr="003153F0" w:rsidRDefault="00491323" w:rsidP="00295A33">
            <w:pPr>
              <w:pStyle w:val="IMGTBLGRF"/>
              <w:rPr>
                <w:rFonts w:eastAsia="Times New Roman"/>
                <w:color w:val="000000"/>
              </w:rPr>
            </w:pPr>
            <w:r w:rsidRPr="003153F0">
              <w:rPr>
                <w:rFonts w:eastAsia="Times New Roman"/>
                <w:color w:val="000000"/>
              </w:rPr>
              <w:t>Emissão de energia</w:t>
            </w:r>
          </w:p>
        </w:tc>
        <w:tc>
          <w:tcPr>
            <w:tcW w:w="5359" w:type="dxa"/>
            <w:noWrap/>
            <w:hideMark/>
          </w:tcPr>
          <w:p w14:paraId="7188E896"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lt;= 4dBm, Classe 2</w:t>
            </w:r>
          </w:p>
        </w:tc>
      </w:tr>
      <w:tr w:rsidR="00491323" w:rsidRPr="003153F0" w14:paraId="3C61B081"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7CAFC6C" w14:textId="77777777" w:rsidR="00491323" w:rsidRPr="003153F0" w:rsidRDefault="00491323" w:rsidP="00295A33">
            <w:pPr>
              <w:pStyle w:val="IMGTBLGRF"/>
              <w:rPr>
                <w:rFonts w:eastAsia="Times New Roman"/>
                <w:color w:val="000000"/>
              </w:rPr>
            </w:pPr>
            <w:r w:rsidRPr="003153F0">
              <w:rPr>
                <w:rFonts w:eastAsia="Times New Roman"/>
                <w:color w:val="000000"/>
              </w:rPr>
              <w:t>Firmware</w:t>
            </w:r>
          </w:p>
        </w:tc>
        <w:tc>
          <w:tcPr>
            <w:tcW w:w="5359" w:type="dxa"/>
            <w:noWrap/>
            <w:hideMark/>
          </w:tcPr>
          <w:p w14:paraId="11426D24"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Linvor 1.8</w:t>
            </w:r>
          </w:p>
        </w:tc>
      </w:tr>
      <w:tr w:rsidR="00491323" w:rsidRPr="003153F0" w14:paraId="28AA4089"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ABD2812" w14:textId="77777777" w:rsidR="00491323" w:rsidRPr="003153F0" w:rsidRDefault="00491323" w:rsidP="00295A33">
            <w:pPr>
              <w:pStyle w:val="IMGTBLGRF"/>
              <w:rPr>
                <w:rFonts w:eastAsia="Times New Roman"/>
                <w:color w:val="000000"/>
              </w:rPr>
            </w:pPr>
            <w:r w:rsidRPr="003153F0">
              <w:rPr>
                <w:rFonts w:eastAsia="Times New Roman"/>
                <w:color w:val="000000"/>
              </w:rPr>
              <w:t>Frequência</w:t>
            </w:r>
          </w:p>
        </w:tc>
        <w:tc>
          <w:tcPr>
            <w:tcW w:w="5359" w:type="dxa"/>
            <w:noWrap/>
            <w:hideMark/>
          </w:tcPr>
          <w:p w14:paraId="15B700E6"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2.4Ghz Banda ISM</w:t>
            </w:r>
          </w:p>
        </w:tc>
      </w:tr>
      <w:tr w:rsidR="00491323" w:rsidRPr="003153F0" w14:paraId="1D443CF4"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267A9E77" w14:textId="77777777" w:rsidR="00491323" w:rsidRPr="003153F0" w:rsidRDefault="00491323" w:rsidP="00295A33">
            <w:pPr>
              <w:pStyle w:val="IMGTBLGRF"/>
              <w:rPr>
                <w:rFonts w:eastAsia="Times New Roman"/>
                <w:color w:val="000000"/>
              </w:rPr>
            </w:pPr>
            <w:r w:rsidRPr="003153F0">
              <w:rPr>
                <w:rFonts w:eastAsia="Times New Roman"/>
                <w:color w:val="000000"/>
              </w:rPr>
              <w:t>Modos</w:t>
            </w:r>
          </w:p>
        </w:tc>
        <w:tc>
          <w:tcPr>
            <w:tcW w:w="5359" w:type="dxa"/>
            <w:noWrap/>
            <w:hideMark/>
          </w:tcPr>
          <w:p w14:paraId="491DF4C6"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Escravo e Mestre</w:t>
            </w:r>
          </w:p>
        </w:tc>
      </w:tr>
      <w:tr w:rsidR="00491323" w:rsidRPr="003153F0" w14:paraId="1ED3285C"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5DE31B21" w14:textId="77777777" w:rsidR="00491323" w:rsidRPr="003153F0" w:rsidRDefault="00491323" w:rsidP="00295A33">
            <w:pPr>
              <w:pStyle w:val="IMGTBLGRF"/>
              <w:rPr>
                <w:rFonts w:eastAsia="Times New Roman"/>
                <w:color w:val="000000"/>
              </w:rPr>
            </w:pPr>
            <w:r w:rsidRPr="003153F0">
              <w:rPr>
                <w:rFonts w:eastAsia="Times New Roman"/>
                <w:color w:val="000000"/>
              </w:rPr>
              <w:t>Modulação</w:t>
            </w:r>
          </w:p>
        </w:tc>
        <w:tc>
          <w:tcPr>
            <w:tcW w:w="5359" w:type="dxa"/>
            <w:noWrap/>
            <w:hideMark/>
          </w:tcPr>
          <w:p w14:paraId="6C94AD8F"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GFSK</w:t>
            </w:r>
          </w:p>
        </w:tc>
      </w:tr>
      <w:tr w:rsidR="00491323" w:rsidRPr="003153F0" w14:paraId="2D845407"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25C009FF" w14:textId="77777777" w:rsidR="00491323" w:rsidRPr="003153F0" w:rsidRDefault="00491323" w:rsidP="00295A33">
            <w:pPr>
              <w:pStyle w:val="IMGTBLGRF"/>
              <w:rPr>
                <w:rFonts w:eastAsia="Times New Roman"/>
                <w:color w:val="000000"/>
              </w:rPr>
            </w:pPr>
            <w:r w:rsidRPr="003153F0">
              <w:rPr>
                <w:rFonts w:eastAsia="Times New Roman"/>
                <w:color w:val="000000"/>
              </w:rPr>
              <w:lastRenderedPageBreak/>
              <w:t>Perfil</w:t>
            </w:r>
          </w:p>
        </w:tc>
        <w:tc>
          <w:tcPr>
            <w:tcW w:w="5359" w:type="dxa"/>
            <w:noWrap/>
            <w:hideMark/>
          </w:tcPr>
          <w:p w14:paraId="534C346E"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Porta Serial Bluetooth</w:t>
            </w:r>
          </w:p>
        </w:tc>
      </w:tr>
      <w:tr w:rsidR="00491323" w:rsidRPr="003153F0" w14:paraId="49372B92"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489851E1" w14:textId="77777777" w:rsidR="00491323" w:rsidRPr="003153F0" w:rsidRDefault="00491323" w:rsidP="00295A33">
            <w:pPr>
              <w:pStyle w:val="IMGTBLGRF"/>
              <w:rPr>
                <w:rFonts w:eastAsia="Times New Roman"/>
                <w:color w:val="000000"/>
              </w:rPr>
            </w:pPr>
            <w:r w:rsidRPr="003153F0">
              <w:rPr>
                <w:rFonts w:eastAsia="Times New Roman"/>
                <w:color w:val="000000"/>
              </w:rPr>
              <w:t>Peso</w:t>
            </w:r>
          </w:p>
        </w:tc>
        <w:tc>
          <w:tcPr>
            <w:tcW w:w="5359" w:type="dxa"/>
            <w:noWrap/>
            <w:hideMark/>
          </w:tcPr>
          <w:p w14:paraId="168A0D91"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9,6g</w:t>
            </w:r>
          </w:p>
        </w:tc>
      </w:tr>
      <w:tr w:rsidR="00491323" w:rsidRPr="003153F0" w14:paraId="3692F353"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648F6D35" w14:textId="77777777" w:rsidR="00491323" w:rsidRPr="003153F0" w:rsidRDefault="00491323" w:rsidP="00295A33">
            <w:pPr>
              <w:pStyle w:val="IMGTBLGRF"/>
              <w:rPr>
                <w:rFonts w:eastAsia="Times New Roman"/>
                <w:color w:val="000000"/>
              </w:rPr>
            </w:pPr>
            <w:r w:rsidRPr="003153F0">
              <w:rPr>
                <w:rFonts w:eastAsia="Times New Roman"/>
                <w:color w:val="000000"/>
              </w:rPr>
              <w:t>Protocolo Bluetooth</w:t>
            </w:r>
          </w:p>
        </w:tc>
        <w:tc>
          <w:tcPr>
            <w:tcW w:w="5359" w:type="dxa"/>
            <w:noWrap/>
            <w:hideMark/>
          </w:tcPr>
          <w:p w14:paraId="6D5D7D0B"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v2.0+DRE</w:t>
            </w:r>
          </w:p>
        </w:tc>
      </w:tr>
      <w:tr w:rsidR="00491323" w:rsidRPr="003153F0" w14:paraId="59573E0E"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3E8D9962" w14:textId="77777777" w:rsidR="00491323" w:rsidRPr="003153F0" w:rsidRDefault="00491323" w:rsidP="00295A33">
            <w:pPr>
              <w:pStyle w:val="IMGTBLGRF"/>
              <w:rPr>
                <w:rFonts w:eastAsia="Times New Roman"/>
                <w:color w:val="000000"/>
              </w:rPr>
            </w:pPr>
            <w:r w:rsidRPr="003153F0">
              <w:rPr>
                <w:rFonts w:eastAsia="Times New Roman"/>
                <w:color w:val="000000"/>
              </w:rPr>
              <w:t>Segurança</w:t>
            </w:r>
          </w:p>
        </w:tc>
        <w:tc>
          <w:tcPr>
            <w:tcW w:w="5359" w:type="dxa"/>
            <w:noWrap/>
            <w:hideMark/>
          </w:tcPr>
          <w:p w14:paraId="59422376"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Autenticação e Encriptação</w:t>
            </w:r>
          </w:p>
        </w:tc>
      </w:tr>
      <w:tr w:rsidR="00491323" w:rsidRPr="003153F0" w14:paraId="7446FDAD"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2F49746" w14:textId="77777777" w:rsidR="00491323" w:rsidRPr="003153F0" w:rsidRDefault="00491323" w:rsidP="00295A33">
            <w:pPr>
              <w:pStyle w:val="IMGTBLGRF"/>
              <w:rPr>
                <w:rFonts w:eastAsia="Times New Roman"/>
                <w:color w:val="000000"/>
              </w:rPr>
            </w:pPr>
            <w:r w:rsidRPr="003153F0">
              <w:rPr>
                <w:rFonts w:eastAsia="Times New Roman"/>
                <w:color w:val="000000"/>
              </w:rPr>
              <w:t>Sensibilidade</w:t>
            </w:r>
          </w:p>
        </w:tc>
        <w:tc>
          <w:tcPr>
            <w:tcW w:w="5359" w:type="dxa"/>
            <w:noWrap/>
            <w:hideMark/>
          </w:tcPr>
          <w:p w14:paraId="7C5C1964"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lt;=84dBm com 0,1% BER</w:t>
            </w:r>
          </w:p>
        </w:tc>
      </w:tr>
      <w:tr w:rsidR="00491323" w:rsidRPr="003153F0" w14:paraId="371613B8"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627EB96D" w14:textId="77777777" w:rsidR="00491323" w:rsidRPr="003153F0" w:rsidRDefault="00491323" w:rsidP="00295A33">
            <w:pPr>
              <w:pStyle w:val="IMGTBLGRF"/>
              <w:rPr>
                <w:rFonts w:eastAsia="Times New Roman"/>
                <w:color w:val="000000"/>
              </w:rPr>
            </w:pPr>
            <w:r w:rsidRPr="003153F0">
              <w:rPr>
                <w:rFonts w:eastAsia="Times New Roman"/>
                <w:color w:val="000000"/>
              </w:rPr>
              <w:t>Temperatura</w:t>
            </w:r>
          </w:p>
        </w:tc>
        <w:tc>
          <w:tcPr>
            <w:tcW w:w="5359" w:type="dxa"/>
            <w:noWrap/>
            <w:hideMark/>
          </w:tcPr>
          <w:p w14:paraId="329C73E0"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40 ~ +105ºC</w:t>
            </w:r>
          </w:p>
        </w:tc>
      </w:tr>
      <w:tr w:rsidR="00491323" w:rsidRPr="003153F0" w14:paraId="79D8AC25"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64FF4E49" w14:textId="77777777" w:rsidR="00491323" w:rsidRPr="003153F0" w:rsidRDefault="00491323" w:rsidP="00295A33">
            <w:pPr>
              <w:pStyle w:val="IMGTBLGRF"/>
              <w:rPr>
                <w:rFonts w:eastAsia="Times New Roman"/>
                <w:color w:val="000000"/>
              </w:rPr>
            </w:pPr>
            <w:r w:rsidRPr="003153F0">
              <w:rPr>
                <w:rFonts w:eastAsia="Times New Roman"/>
                <w:color w:val="000000"/>
              </w:rPr>
              <w:t>Tensão</w:t>
            </w:r>
          </w:p>
        </w:tc>
        <w:tc>
          <w:tcPr>
            <w:tcW w:w="5359" w:type="dxa"/>
            <w:noWrap/>
            <w:hideMark/>
          </w:tcPr>
          <w:p w14:paraId="316B3B8F"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3,3v (2.7-4.2v)</w:t>
            </w:r>
          </w:p>
        </w:tc>
      </w:tr>
      <w:tr w:rsidR="00491323" w:rsidRPr="003153F0" w14:paraId="526020C0" w14:textId="77777777" w:rsidTr="00295A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0851076C" w14:textId="77777777" w:rsidR="00491323" w:rsidRPr="003153F0" w:rsidRDefault="00491323" w:rsidP="00295A33">
            <w:pPr>
              <w:pStyle w:val="IMGTBLGRF"/>
              <w:rPr>
                <w:rFonts w:eastAsia="Times New Roman"/>
                <w:color w:val="000000"/>
              </w:rPr>
            </w:pPr>
            <w:r w:rsidRPr="003153F0">
              <w:rPr>
                <w:rFonts w:eastAsia="Times New Roman"/>
                <w:color w:val="000000"/>
              </w:rPr>
              <w:t>Velocidade Assíncrono</w:t>
            </w:r>
          </w:p>
        </w:tc>
        <w:tc>
          <w:tcPr>
            <w:tcW w:w="5359" w:type="dxa"/>
            <w:noWrap/>
            <w:hideMark/>
          </w:tcPr>
          <w:p w14:paraId="27967701" w14:textId="77777777" w:rsidR="00491323" w:rsidRPr="003153F0" w:rsidRDefault="00491323" w:rsidP="00295A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3153F0">
              <w:rPr>
                <w:color w:val="000000"/>
              </w:rPr>
              <w:t>2,1Mbps (Max)/160Kbps</w:t>
            </w:r>
          </w:p>
        </w:tc>
      </w:tr>
      <w:tr w:rsidR="00491323" w:rsidRPr="003153F0" w14:paraId="4FF06C0A" w14:textId="77777777" w:rsidTr="00295A33">
        <w:trPr>
          <w:trHeight w:val="300"/>
          <w:jc w:val="center"/>
        </w:trPr>
        <w:tc>
          <w:tcPr>
            <w:cnfStyle w:val="001000000000" w:firstRow="0" w:lastRow="0" w:firstColumn="1" w:lastColumn="0" w:oddVBand="0" w:evenVBand="0" w:oddHBand="0" w:evenHBand="0" w:firstRowFirstColumn="0" w:firstRowLastColumn="0" w:lastRowFirstColumn="0" w:lastRowLastColumn="0"/>
            <w:tcW w:w="4280" w:type="dxa"/>
            <w:noWrap/>
            <w:hideMark/>
          </w:tcPr>
          <w:p w14:paraId="4CD55937" w14:textId="77777777" w:rsidR="00491323" w:rsidRPr="003153F0" w:rsidRDefault="00491323" w:rsidP="00295A33">
            <w:pPr>
              <w:pStyle w:val="IMGTBLGRF"/>
              <w:rPr>
                <w:rFonts w:eastAsia="Times New Roman"/>
                <w:color w:val="000000"/>
              </w:rPr>
            </w:pPr>
            <w:r w:rsidRPr="003153F0">
              <w:rPr>
                <w:rFonts w:eastAsia="Times New Roman"/>
                <w:color w:val="000000"/>
              </w:rPr>
              <w:t>Velocidade Síncrono</w:t>
            </w:r>
          </w:p>
        </w:tc>
        <w:tc>
          <w:tcPr>
            <w:tcW w:w="5359" w:type="dxa"/>
            <w:noWrap/>
            <w:hideMark/>
          </w:tcPr>
          <w:p w14:paraId="2FCC694D" w14:textId="77777777" w:rsidR="00491323" w:rsidRPr="003153F0" w:rsidRDefault="00491323" w:rsidP="00295A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3153F0">
              <w:rPr>
                <w:color w:val="000000"/>
              </w:rPr>
              <w:t>1Mbps/1Mbps</w:t>
            </w:r>
          </w:p>
        </w:tc>
      </w:tr>
    </w:tbl>
    <w:p w14:paraId="556D96E5" w14:textId="77777777" w:rsidR="00491323" w:rsidRPr="0058679C" w:rsidRDefault="00491323" w:rsidP="00491323">
      <w:pPr>
        <w:pStyle w:val="Fonte"/>
        <w:rPr>
          <w:lang w:eastAsia="en-US"/>
        </w:rPr>
      </w:pPr>
      <w:r w:rsidRPr="003153F0">
        <w:t xml:space="preserve">Adaptado de:  Módulo Bluetooth RS232 HC-05 </w:t>
      </w:r>
      <w:r>
        <w:t>-</w:t>
      </w:r>
      <w:r w:rsidRPr="003153F0">
        <w:t xml:space="preserve"> FilipeFlop, c2022. Disponível em: &lt;https://www.filipeflop.com/produto/modulo-bluetooth-rs232-hc-05/&gt;. Acesso em: 16 abr. 2022.</w:t>
      </w:r>
    </w:p>
    <w:p w14:paraId="2411DBAF" w14:textId="15B3C96F" w:rsidR="001D2E4A" w:rsidRDefault="001D2E4A" w:rsidP="001D2E4A">
      <w:pPr>
        <w:pStyle w:val="Legenda"/>
        <w:keepNext/>
      </w:pPr>
      <w:r>
        <w:t xml:space="preserve">Tabela </w:t>
      </w:r>
      <w:r>
        <w:fldChar w:fldCharType="begin"/>
      </w:r>
      <w:r>
        <w:instrText xml:space="preserve"> SEQ Tabela \* ARABIC </w:instrText>
      </w:r>
      <w:r>
        <w:fldChar w:fldCharType="separate"/>
      </w:r>
      <w:r w:rsidR="001472C6">
        <w:rPr>
          <w:noProof/>
        </w:rPr>
        <w:t>1</w:t>
      </w:r>
      <w:r>
        <w:fldChar w:fldCharType="end"/>
      </w:r>
      <w:r w:rsidR="0078008C">
        <w:t>5</w:t>
      </w:r>
      <w:r>
        <w:t xml:space="preserve"> - </w:t>
      </w:r>
      <w:r w:rsidRPr="00AA1AB3">
        <w:t>Especificações técnicas do módulo Bluetooth HC-08 4.0 BLE</w:t>
      </w:r>
    </w:p>
    <w:tbl>
      <w:tblPr>
        <w:tblStyle w:val="TabelaSimples5"/>
        <w:tblW w:w="8560" w:type="dxa"/>
        <w:jc w:val="center"/>
        <w:tblLook w:val="04A0" w:firstRow="1" w:lastRow="0" w:firstColumn="1" w:lastColumn="0" w:noHBand="0" w:noVBand="1"/>
      </w:tblPr>
      <w:tblGrid>
        <w:gridCol w:w="2980"/>
        <w:gridCol w:w="5580"/>
      </w:tblGrid>
      <w:tr w:rsidR="00F27F33" w:rsidRPr="002F3CB7" w14:paraId="5E1420E0" w14:textId="77777777" w:rsidTr="008C181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2980" w:type="dxa"/>
            <w:noWrap/>
            <w:hideMark/>
          </w:tcPr>
          <w:p w14:paraId="506DA594" w14:textId="77777777" w:rsidR="00F27F33" w:rsidRPr="002F3CB7" w:rsidRDefault="00F27F33" w:rsidP="00F27F33">
            <w:pPr>
              <w:pStyle w:val="IMGTBLGRF"/>
              <w:rPr>
                <w:rFonts w:eastAsia="Times New Roman"/>
              </w:rPr>
            </w:pPr>
            <w:r w:rsidRPr="002F3CB7">
              <w:rPr>
                <w:rFonts w:eastAsia="Times New Roman"/>
              </w:rPr>
              <w:t>Especificações</w:t>
            </w:r>
          </w:p>
        </w:tc>
        <w:tc>
          <w:tcPr>
            <w:tcW w:w="5580" w:type="dxa"/>
            <w:noWrap/>
            <w:hideMark/>
          </w:tcPr>
          <w:p w14:paraId="1975FA68" w14:textId="77777777" w:rsidR="00F27F33" w:rsidRPr="002F3CB7" w:rsidRDefault="00F27F33" w:rsidP="00F27F33">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2F3CB7">
              <w:rPr>
                <w:rFonts w:eastAsia="Times New Roman"/>
              </w:rPr>
              <w:t>Dados Técnicos</w:t>
            </w:r>
          </w:p>
        </w:tc>
      </w:tr>
      <w:tr w:rsidR="00F27F33" w:rsidRPr="002F3CB7" w14:paraId="689ED318"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453E1AF3" w14:textId="77777777" w:rsidR="00F27F33" w:rsidRPr="002F3CB7" w:rsidRDefault="00F27F33" w:rsidP="00F27F33">
            <w:pPr>
              <w:pStyle w:val="IMGTBLGRF"/>
              <w:rPr>
                <w:rFonts w:eastAsia="Times New Roman"/>
                <w:color w:val="000000"/>
              </w:rPr>
            </w:pPr>
            <w:r w:rsidRPr="002F3CB7">
              <w:rPr>
                <w:rFonts w:eastAsia="Times New Roman"/>
                <w:color w:val="000000"/>
              </w:rPr>
              <w:t>Alimentação</w:t>
            </w:r>
          </w:p>
        </w:tc>
        <w:tc>
          <w:tcPr>
            <w:tcW w:w="5580" w:type="dxa"/>
            <w:noWrap/>
            <w:hideMark/>
          </w:tcPr>
          <w:p w14:paraId="7A9CB37E"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3,6 – 6V</w:t>
            </w:r>
          </w:p>
        </w:tc>
      </w:tr>
      <w:tr w:rsidR="00F27F33" w:rsidRPr="002F3CB7" w14:paraId="7094072A"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0153655" w14:textId="77777777" w:rsidR="00F27F33" w:rsidRPr="002F3CB7" w:rsidRDefault="00F27F33" w:rsidP="00F27F33">
            <w:pPr>
              <w:pStyle w:val="IMGTBLGRF"/>
              <w:rPr>
                <w:rFonts w:eastAsia="Times New Roman"/>
                <w:color w:val="000000"/>
              </w:rPr>
            </w:pPr>
            <w:r w:rsidRPr="002F3CB7">
              <w:rPr>
                <w:rFonts w:eastAsia="Times New Roman"/>
                <w:color w:val="000000"/>
              </w:rPr>
              <w:t>Nível de sinal</w:t>
            </w:r>
          </w:p>
        </w:tc>
        <w:tc>
          <w:tcPr>
            <w:tcW w:w="5580" w:type="dxa"/>
            <w:noWrap/>
            <w:hideMark/>
          </w:tcPr>
          <w:p w14:paraId="38D222F6"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3,3V</w:t>
            </w:r>
          </w:p>
        </w:tc>
      </w:tr>
      <w:tr w:rsidR="00F27F33" w:rsidRPr="002F3CB7" w14:paraId="273FFE8B" w14:textId="77777777" w:rsidTr="008C1819">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79E3C141" w14:textId="77777777" w:rsidR="00F27F33" w:rsidRPr="002F3CB7" w:rsidRDefault="00F27F33" w:rsidP="00F27F33">
            <w:pPr>
              <w:pStyle w:val="IMGTBLGRF"/>
              <w:rPr>
                <w:rFonts w:eastAsia="Times New Roman"/>
                <w:color w:val="000000"/>
              </w:rPr>
            </w:pPr>
            <w:r w:rsidRPr="002F3CB7">
              <w:rPr>
                <w:rFonts w:eastAsia="Times New Roman"/>
                <w:color w:val="000000"/>
              </w:rPr>
              <w:t>Versão</w:t>
            </w:r>
          </w:p>
        </w:tc>
        <w:tc>
          <w:tcPr>
            <w:tcW w:w="5580" w:type="dxa"/>
            <w:noWrap/>
            <w:hideMark/>
          </w:tcPr>
          <w:p w14:paraId="3179C324"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Bluetooth Specification V4.0 BLE</w:t>
            </w:r>
          </w:p>
        </w:tc>
      </w:tr>
      <w:tr w:rsidR="00F27F33" w:rsidRPr="002F3CB7" w14:paraId="3B3C81ED"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5D14D264" w14:textId="77777777" w:rsidR="00F27F33" w:rsidRPr="002F3CB7" w:rsidRDefault="00F27F33" w:rsidP="00F27F33">
            <w:pPr>
              <w:pStyle w:val="IMGTBLGRF"/>
              <w:rPr>
                <w:rFonts w:eastAsia="Times New Roman"/>
                <w:color w:val="000000"/>
              </w:rPr>
            </w:pPr>
            <w:r w:rsidRPr="002F3CB7">
              <w:rPr>
                <w:rFonts w:eastAsia="Times New Roman"/>
                <w:color w:val="000000"/>
              </w:rPr>
              <w:t>Frequência de trabalho</w:t>
            </w:r>
          </w:p>
        </w:tc>
        <w:tc>
          <w:tcPr>
            <w:tcW w:w="5580" w:type="dxa"/>
            <w:noWrap/>
            <w:hideMark/>
          </w:tcPr>
          <w:p w14:paraId="02D83381"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Banda ISM de 2.4Ghz</w:t>
            </w:r>
          </w:p>
        </w:tc>
      </w:tr>
      <w:tr w:rsidR="00F27F33" w:rsidRPr="002F3CB7" w14:paraId="3C23644D"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1B51456E" w14:textId="77777777" w:rsidR="00F27F33" w:rsidRPr="002F3CB7" w:rsidRDefault="00F27F33" w:rsidP="00F27F33">
            <w:pPr>
              <w:pStyle w:val="IMGTBLGRF"/>
              <w:rPr>
                <w:rFonts w:eastAsia="Times New Roman"/>
                <w:color w:val="000000"/>
              </w:rPr>
            </w:pPr>
            <w:r w:rsidRPr="002F3CB7">
              <w:rPr>
                <w:rFonts w:eastAsia="Times New Roman"/>
                <w:color w:val="000000"/>
              </w:rPr>
              <w:t>Alcance</w:t>
            </w:r>
          </w:p>
        </w:tc>
        <w:tc>
          <w:tcPr>
            <w:tcW w:w="5580" w:type="dxa"/>
            <w:noWrap/>
            <w:hideMark/>
          </w:tcPr>
          <w:p w14:paraId="17E15FC2"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10 metros em área aberta</w:t>
            </w:r>
          </w:p>
        </w:tc>
      </w:tr>
      <w:tr w:rsidR="00F27F33" w:rsidRPr="00FD17E8" w14:paraId="58C6A260"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4CBBB1C" w14:textId="77777777" w:rsidR="00F27F33" w:rsidRPr="002F3CB7" w:rsidRDefault="00F27F33" w:rsidP="00F27F33">
            <w:pPr>
              <w:pStyle w:val="IMGTBLGRF"/>
              <w:rPr>
                <w:rFonts w:eastAsia="Times New Roman"/>
                <w:color w:val="000000"/>
              </w:rPr>
            </w:pPr>
            <w:r w:rsidRPr="002F3CB7">
              <w:rPr>
                <w:rFonts w:eastAsia="Times New Roman"/>
                <w:color w:val="000000"/>
              </w:rPr>
              <w:t>Método de modulação</w:t>
            </w:r>
          </w:p>
        </w:tc>
        <w:tc>
          <w:tcPr>
            <w:tcW w:w="5580" w:type="dxa"/>
            <w:noWrap/>
            <w:hideMark/>
          </w:tcPr>
          <w:p w14:paraId="06D5F28C"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lang w:val="en-US"/>
              </w:rPr>
            </w:pPr>
            <w:r w:rsidRPr="002F3CB7">
              <w:rPr>
                <w:color w:val="000000"/>
                <w:lang w:val="en-US"/>
              </w:rPr>
              <w:t>GFSK (Gaussian Frequency tecla Shift Keying)</w:t>
            </w:r>
          </w:p>
        </w:tc>
      </w:tr>
      <w:tr w:rsidR="00F27F33" w:rsidRPr="002F3CB7" w14:paraId="09E56074"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57501B95" w14:textId="77777777" w:rsidR="00F27F33" w:rsidRPr="002F3CB7" w:rsidRDefault="00F27F33" w:rsidP="00F27F33">
            <w:pPr>
              <w:pStyle w:val="IMGTBLGRF"/>
              <w:rPr>
                <w:rFonts w:eastAsia="Times New Roman"/>
                <w:color w:val="000000"/>
              </w:rPr>
            </w:pPr>
            <w:r w:rsidRPr="002F3CB7">
              <w:rPr>
                <w:rFonts w:eastAsia="Times New Roman"/>
                <w:color w:val="000000"/>
              </w:rPr>
              <w:t>Potência RF</w:t>
            </w:r>
          </w:p>
        </w:tc>
        <w:tc>
          <w:tcPr>
            <w:tcW w:w="5580" w:type="dxa"/>
            <w:noWrap/>
            <w:hideMark/>
          </w:tcPr>
          <w:p w14:paraId="373F13BF"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23dBm, -6dBm, 0dBm, 6dBm</w:t>
            </w:r>
          </w:p>
        </w:tc>
      </w:tr>
      <w:tr w:rsidR="00F27F33" w:rsidRPr="002F3CB7" w14:paraId="4C885D57"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FB2025B" w14:textId="77777777" w:rsidR="00F27F33" w:rsidRPr="002F3CB7" w:rsidRDefault="00F27F33" w:rsidP="00F27F33">
            <w:pPr>
              <w:pStyle w:val="IMGTBLGRF"/>
              <w:rPr>
                <w:rFonts w:eastAsia="Times New Roman"/>
                <w:color w:val="000000"/>
              </w:rPr>
            </w:pPr>
            <w:r w:rsidRPr="002F3CB7">
              <w:rPr>
                <w:rFonts w:eastAsia="Times New Roman"/>
                <w:color w:val="000000"/>
              </w:rPr>
              <w:t>Velocidade</w:t>
            </w:r>
          </w:p>
        </w:tc>
        <w:tc>
          <w:tcPr>
            <w:tcW w:w="5580" w:type="dxa"/>
            <w:noWrap/>
            <w:hideMark/>
          </w:tcPr>
          <w:p w14:paraId="2B112A16"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Assíncronos 1-6k Bytes</w:t>
            </w:r>
          </w:p>
        </w:tc>
      </w:tr>
      <w:tr w:rsidR="00F27F33" w:rsidRPr="002F3CB7" w14:paraId="28C8CE60"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671BA29" w14:textId="77777777" w:rsidR="00F27F33" w:rsidRPr="002F3CB7" w:rsidRDefault="00F27F33" w:rsidP="00F27F33">
            <w:pPr>
              <w:pStyle w:val="IMGTBLGRF"/>
              <w:rPr>
                <w:rFonts w:eastAsia="Times New Roman"/>
                <w:color w:val="000000"/>
              </w:rPr>
            </w:pPr>
            <w:r w:rsidRPr="002F3CB7">
              <w:rPr>
                <w:rFonts w:eastAsia="Times New Roman"/>
                <w:color w:val="000000"/>
              </w:rPr>
              <w:t>Segurança</w:t>
            </w:r>
          </w:p>
        </w:tc>
        <w:tc>
          <w:tcPr>
            <w:tcW w:w="5580" w:type="dxa"/>
            <w:noWrap/>
            <w:hideMark/>
          </w:tcPr>
          <w:p w14:paraId="73FF6B6B"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Autenticação e criptografia</w:t>
            </w:r>
          </w:p>
        </w:tc>
      </w:tr>
      <w:tr w:rsidR="00F27F33" w:rsidRPr="002F3CB7" w14:paraId="57D2266C"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AA1FEEF" w14:textId="77777777" w:rsidR="00F27F33" w:rsidRPr="002F3CB7" w:rsidRDefault="00F27F33" w:rsidP="00F27F33">
            <w:pPr>
              <w:pStyle w:val="IMGTBLGRF"/>
              <w:rPr>
                <w:rFonts w:eastAsia="Times New Roman"/>
                <w:color w:val="000000"/>
              </w:rPr>
            </w:pPr>
            <w:r w:rsidRPr="002F3CB7">
              <w:rPr>
                <w:rFonts w:eastAsia="Times New Roman"/>
                <w:color w:val="000000"/>
              </w:rPr>
              <w:t>Potência</w:t>
            </w:r>
          </w:p>
        </w:tc>
        <w:tc>
          <w:tcPr>
            <w:tcW w:w="5580" w:type="dxa"/>
            <w:noWrap/>
            <w:hideMark/>
          </w:tcPr>
          <w:p w14:paraId="73BDEA4B"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No modo de suspensão 60µA ~ 1.5mA</w:t>
            </w:r>
          </w:p>
        </w:tc>
      </w:tr>
      <w:tr w:rsidR="00F27F33" w:rsidRPr="002F3CB7" w14:paraId="1F591704"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418DBB8" w14:textId="77777777" w:rsidR="00F27F33" w:rsidRPr="002F3CB7" w:rsidRDefault="00F27F33" w:rsidP="00F27F33">
            <w:pPr>
              <w:pStyle w:val="IMGTBLGRF"/>
              <w:rPr>
                <w:rFonts w:eastAsia="Times New Roman"/>
                <w:color w:val="000000"/>
              </w:rPr>
            </w:pPr>
            <w:r w:rsidRPr="002F3CB7">
              <w:rPr>
                <w:rFonts w:eastAsia="Times New Roman"/>
                <w:color w:val="000000"/>
              </w:rPr>
              <w:t>Temperatura de trabalho</w:t>
            </w:r>
          </w:p>
        </w:tc>
        <w:tc>
          <w:tcPr>
            <w:tcW w:w="5580" w:type="dxa"/>
            <w:noWrap/>
            <w:hideMark/>
          </w:tcPr>
          <w:p w14:paraId="38B1FD8F"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5 ~ 65ºC</w:t>
            </w:r>
          </w:p>
        </w:tc>
      </w:tr>
      <w:tr w:rsidR="00F27F33" w:rsidRPr="002F3CB7" w14:paraId="60FB39CB"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7D4B38B" w14:textId="77777777" w:rsidR="00F27F33" w:rsidRPr="002F3CB7" w:rsidRDefault="00F27F33" w:rsidP="00F27F33">
            <w:pPr>
              <w:pStyle w:val="IMGTBLGRF"/>
              <w:rPr>
                <w:rFonts w:eastAsia="Times New Roman"/>
                <w:color w:val="000000"/>
              </w:rPr>
            </w:pPr>
            <w:r w:rsidRPr="002F3CB7">
              <w:rPr>
                <w:rFonts w:eastAsia="Times New Roman"/>
                <w:color w:val="000000"/>
              </w:rPr>
              <w:t>Senha padrão (PIM)</w:t>
            </w:r>
          </w:p>
        </w:tc>
        <w:tc>
          <w:tcPr>
            <w:tcW w:w="5580" w:type="dxa"/>
            <w:noWrap/>
            <w:hideMark/>
          </w:tcPr>
          <w:p w14:paraId="75F8B316"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000000</w:t>
            </w:r>
          </w:p>
        </w:tc>
      </w:tr>
      <w:tr w:rsidR="00F27F33" w:rsidRPr="002F3CB7" w14:paraId="203CB6D7" w14:textId="77777777" w:rsidTr="008C18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0E502AE" w14:textId="77777777" w:rsidR="00F27F33" w:rsidRPr="002F3CB7" w:rsidRDefault="00F27F33" w:rsidP="00F27F33">
            <w:pPr>
              <w:pStyle w:val="IMGTBLGRF"/>
              <w:rPr>
                <w:rFonts w:eastAsia="Times New Roman"/>
                <w:color w:val="000000"/>
              </w:rPr>
            </w:pPr>
            <w:r w:rsidRPr="002F3CB7">
              <w:rPr>
                <w:rFonts w:eastAsia="Times New Roman"/>
                <w:color w:val="000000"/>
              </w:rPr>
              <w:t>Dimensões(CxLxE)</w:t>
            </w:r>
          </w:p>
        </w:tc>
        <w:tc>
          <w:tcPr>
            <w:tcW w:w="5580" w:type="dxa"/>
            <w:noWrap/>
            <w:hideMark/>
          </w:tcPr>
          <w:p w14:paraId="0CA49033" w14:textId="77777777" w:rsidR="00F27F33" w:rsidRPr="002F3CB7" w:rsidRDefault="00F27F33" w:rsidP="00F27F33">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F3CB7">
              <w:rPr>
                <w:color w:val="000000"/>
              </w:rPr>
              <w:t>38 x 15,7 x 3,5mm</w:t>
            </w:r>
          </w:p>
        </w:tc>
      </w:tr>
      <w:tr w:rsidR="00F27F33" w:rsidRPr="002F3CB7" w14:paraId="6C7653C4" w14:textId="77777777" w:rsidTr="008C1819">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543F266D" w14:textId="77777777" w:rsidR="00F27F33" w:rsidRPr="002F3CB7" w:rsidRDefault="00F27F33" w:rsidP="00F27F33">
            <w:pPr>
              <w:pStyle w:val="IMGTBLGRF"/>
              <w:rPr>
                <w:rFonts w:eastAsia="Times New Roman"/>
                <w:color w:val="000000"/>
              </w:rPr>
            </w:pPr>
            <w:r w:rsidRPr="002F3CB7">
              <w:rPr>
                <w:rFonts w:eastAsia="Times New Roman"/>
                <w:color w:val="000000"/>
              </w:rPr>
              <w:t>Peso</w:t>
            </w:r>
          </w:p>
        </w:tc>
        <w:tc>
          <w:tcPr>
            <w:tcW w:w="5580" w:type="dxa"/>
            <w:noWrap/>
            <w:hideMark/>
          </w:tcPr>
          <w:p w14:paraId="15B21903" w14:textId="77777777" w:rsidR="00F27F33" w:rsidRPr="002F3CB7" w:rsidRDefault="00F27F33" w:rsidP="00F27F33">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F3CB7">
              <w:rPr>
                <w:color w:val="000000"/>
              </w:rPr>
              <w:t>3g</w:t>
            </w:r>
          </w:p>
        </w:tc>
      </w:tr>
    </w:tbl>
    <w:p w14:paraId="54730C4C" w14:textId="74C319D5" w:rsidR="00903D35" w:rsidRPr="00C70581" w:rsidRDefault="00903D35" w:rsidP="00C70581">
      <w:pPr>
        <w:pStyle w:val="Fonte"/>
      </w:pPr>
      <w:r w:rsidRPr="00C70581">
        <w:t xml:space="preserve">Adaptado de: Módulo Bluetooth HC-08 4.0 BLE Arduino para iPhone e iPad - Master/Slave </w:t>
      </w:r>
      <w:r w:rsidR="00E22DCE" w:rsidRPr="00C70581">
        <w:t>-</w:t>
      </w:r>
      <w:r w:rsidRPr="00C70581">
        <w:t xml:space="preserve"> Usinainfo, c2022. Disponível em: &lt;</w:t>
      </w:r>
      <w:hyperlink r:id="rId186">
        <w:r w:rsidRPr="00C70581">
          <w:t>https://www.usinainfo.com.br/modulo-bluetooth-arduino/modulo-bluetooth-hc-08-40-ble-arduino-para-iphone-e-ipad-masterslave--3673.html</w:t>
        </w:r>
      </w:hyperlink>
      <w:r w:rsidRPr="00C70581">
        <w:t>&gt;. Acesso em: 16 abr. 2022.</w:t>
      </w:r>
    </w:p>
    <w:p w14:paraId="174C4244" w14:textId="0B47446D" w:rsidR="00BC6EA8" w:rsidRDefault="00BC6EA8" w:rsidP="00BC6EA8">
      <w:pPr>
        <w:pStyle w:val="Legenda"/>
        <w:keepNext/>
      </w:pPr>
      <w:r>
        <w:t xml:space="preserve">Tabela </w:t>
      </w:r>
      <w:r>
        <w:fldChar w:fldCharType="begin"/>
      </w:r>
      <w:r>
        <w:instrText xml:space="preserve"> SEQ Tabela \* ARABIC </w:instrText>
      </w:r>
      <w:r>
        <w:fldChar w:fldCharType="separate"/>
      </w:r>
      <w:r w:rsidR="001472C6">
        <w:t>1</w:t>
      </w:r>
      <w:r>
        <w:fldChar w:fldCharType="end"/>
      </w:r>
      <w:r w:rsidR="0078008C">
        <w:t>6</w:t>
      </w:r>
      <w:r>
        <w:t xml:space="preserve"> - </w:t>
      </w:r>
      <w:r w:rsidRPr="004E62BE">
        <w:t>Especificações técnicas do módulo Bluetooth Mate Silver</w:t>
      </w:r>
    </w:p>
    <w:tbl>
      <w:tblPr>
        <w:tblStyle w:val="TabelaSimples5"/>
        <w:tblW w:w="8860" w:type="dxa"/>
        <w:jc w:val="center"/>
        <w:tblLook w:val="04A0" w:firstRow="1" w:lastRow="0" w:firstColumn="1" w:lastColumn="0" w:noHBand="0" w:noVBand="1"/>
      </w:tblPr>
      <w:tblGrid>
        <w:gridCol w:w="3280"/>
        <w:gridCol w:w="5580"/>
      </w:tblGrid>
      <w:tr w:rsidR="00801958" w:rsidRPr="002912E4" w14:paraId="6AEB2F60" w14:textId="77777777" w:rsidTr="0080195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280" w:type="dxa"/>
            <w:noWrap/>
            <w:hideMark/>
          </w:tcPr>
          <w:p w14:paraId="4DE305CC" w14:textId="77777777" w:rsidR="00801958" w:rsidRPr="002912E4" w:rsidRDefault="00801958" w:rsidP="00801958">
            <w:pPr>
              <w:pStyle w:val="IMGTBLGRF"/>
              <w:rPr>
                <w:rFonts w:eastAsia="Times New Roman"/>
              </w:rPr>
            </w:pPr>
            <w:r w:rsidRPr="002912E4">
              <w:rPr>
                <w:rFonts w:eastAsia="Times New Roman"/>
              </w:rPr>
              <w:t>Especificações</w:t>
            </w:r>
          </w:p>
        </w:tc>
        <w:tc>
          <w:tcPr>
            <w:tcW w:w="5580" w:type="dxa"/>
            <w:noWrap/>
            <w:hideMark/>
          </w:tcPr>
          <w:p w14:paraId="19624B30" w14:textId="77777777" w:rsidR="00801958" w:rsidRPr="002912E4" w:rsidRDefault="00801958" w:rsidP="00801958">
            <w:pPr>
              <w:pStyle w:val="IMGTBLGRF"/>
              <w:cnfStyle w:val="100000000000" w:firstRow="1" w:lastRow="0" w:firstColumn="0" w:lastColumn="0" w:oddVBand="0" w:evenVBand="0" w:oddHBand="0" w:evenHBand="0" w:firstRowFirstColumn="0" w:firstRowLastColumn="0" w:lastRowFirstColumn="0" w:lastRowLastColumn="0"/>
              <w:rPr>
                <w:rFonts w:eastAsia="Times New Roman"/>
              </w:rPr>
            </w:pPr>
            <w:r w:rsidRPr="002912E4">
              <w:rPr>
                <w:rFonts w:eastAsia="Times New Roman"/>
              </w:rPr>
              <w:t>Dados Técnicos</w:t>
            </w:r>
          </w:p>
        </w:tc>
      </w:tr>
      <w:tr w:rsidR="00801958" w:rsidRPr="002912E4" w14:paraId="2B508E11" w14:textId="77777777" w:rsidTr="0080195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5B8565E4" w14:textId="77777777" w:rsidR="00801958" w:rsidRPr="002912E4" w:rsidRDefault="00801958" w:rsidP="00801958">
            <w:pPr>
              <w:pStyle w:val="IMGTBLGRF"/>
              <w:rPr>
                <w:rFonts w:eastAsia="Times New Roman"/>
                <w:color w:val="000000"/>
              </w:rPr>
            </w:pPr>
            <w:r w:rsidRPr="002912E4">
              <w:rPr>
                <w:rFonts w:eastAsia="Times New Roman"/>
                <w:color w:val="000000"/>
              </w:rPr>
              <w:t>Firmware</w:t>
            </w:r>
          </w:p>
        </w:tc>
        <w:tc>
          <w:tcPr>
            <w:tcW w:w="5580" w:type="dxa"/>
            <w:noWrap/>
            <w:hideMark/>
          </w:tcPr>
          <w:p w14:paraId="27A2CAF3" w14:textId="77777777" w:rsidR="00801958" w:rsidRPr="002912E4" w:rsidRDefault="00801958" w:rsidP="00801958">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912E4">
              <w:rPr>
                <w:color w:val="000000"/>
              </w:rPr>
              <w:t>v6.15</w:t>
            </w:r>
          </w:p>
        </w:tc>
      </w:tr>
      <w:tr w:rsidR="00801958" w:rsidRPr="002912E4" w14:paraId="60915919" w14:textId="77777777" w:rsidTr="00801958">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4C66E815" w14:textId="77777777" w:rsidR="00801958" w:rsidRPr="002912E4" w:rsidRDefault="00801958" w:rsidP="00801958">
            <w:pPr>
              <w:pStyle w:val="IMGTBLGRF"/>
              <w:rPr>
                <w:rFonts w:eastAsia="Times New Roman"/>
                <w:color w:val="000000"/>
              </w:rPr>
            </w:pPr>
            <w:r w:rsidRPr="002912E4">
              <w:rPr>
                <w:rFonts w:eastAsia="Times New Roman"/>
                <w:color w:val="000000"/>
              </w:rPr>
              <w:t>Potência</w:t>
            </w:r>
          </w:p>
        </w:tc>
        <w:tc>
          <w:tcPr>
            <w:tcW w:w="5580" w:type="dxa"/>
            <w:noWrap/>
            <w:hideMark/>
          </w:tcPr>
          <w:p w14:paraId="22E25987" w14:textId="77777777" w:rsidR="00801958" w:rsidRPr="002912E4" w:rsidRDefault="00801958" w:rsidP="00801958">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912E4">
              <w:rPr>
                <w:color w:val="000000"/>
              </w:rPr>
              <w:t>25mA</w:t>
            </w:r>
          </w:p>
        </w:tc>
      </w:tr>
      <w:tr w:rsidR="00801958" w:rsidRPr="002912E4" w14:paraId="4E3CAF98" w14:textId="77777777" w:rsidTr="0080195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4313F1BE" w14:textId="77777777" w:rsidR="00801958" w:rsidRPr="002912E4" w:rsidRDefault="00801958" w:rsidP="00801958">
            <w:pPr>
              <w:pStyle w:val="IMGTBLGRF"/>
              <w:rPr>
                <w:rFonts w:eastAsia="Times New Roman"/>
                <w:color w:val="000000"/>
              </w:rPr>
            </w:pPr>
            <w:r w:rsidRPr="002912E4">
              <w:rPr>
                <w:rFonts w:eastAsia="Times New Roman"/>
                <w:color w:val="000000"/>
              </w:rPr>
              <w:t>Segurança</w:t>
            </w:r>
          </w:p>
        </w:tc>
        <w:tc>
          <w:tcPr>
            <w:tcW w:w="5580" w:type="dxa"/>
            <w:noWrap/>
            <w:hideMark/>
          </w:tcPr>
          <w:p w14:paraId="6F2DE1CF" w14:textId="77777777" w:rsidR="00801958" w:rsidRPr="002912E4" w:rsidRDefault="00801958" w:rsidP="00801958">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912E4">
              <w:rPr>
                <w:color w:val="000000"/>
              </w:rPr>
              <w:t>Conexão criptografada</w:t>
            </w:r>
          </w:p>
        </w:tc>
      </w:tr>
      <w:tr w:rsidR="00801958" w:rsidRPr="002912E4" w14:paraId="284FDCB8" w14:textId="77777777" w:rsidTr="00801958">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09293B8E" w14:textId="77777777" w:rsidR="00801958" w:rsidRPr="002912E4" w:rsidRDefault="00801958" w:rsidP="00801958">
            <w:pPr>
              <w:pStyle w:val="IMGTBLGRF"/>
              <w:rPr>
                <w:rFonts w:eastAsia="Times New Roman"/>
                <w:color w:val="000000"/>
              </w:rPr>
            </w:pPr>
            <w:r w:rsidRPr="002912E4">
              <w:rPr>
                <w:rFonts w:eastAsia="Times New Roman"/>
                <w:color w:val="000000"/>
              </w:rPr>
              <w:t>Frequência</w:t>
            </w:r>
          </w:p>
        </w:tc>
        <w:tc>
          <w:tcPr>
            <w:tcW w:w="5580" w:type="dxa"/>
            <w:noWrap/>
            <w:hideMark/>
          </w:tcPr>
          <w:p w14:paraId="0DDE6831" w14:textId="77777777" w:rsidR="00801958" w:rsidRPr="002912E4" w:rsidRDefault="00801958" w:rsidP="00801958">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912E4">
              <w:rPr>
                <w:color w:val="000000"/>
              </w:rPr>
              <w:t>2.402 ~ 2.480Ghz</w:t>
            </w:r>
          </w:p>
        </w:tc>
      </w:tr>
      <w:tr w:rsidR="00801958" w:rsidRPr="002912E4" w14:paraId="13E04D8A" w14:textId="77777777" w:rsidTr="0080195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1AD34C2C" w14:textId="77777777" w:rsidR="00801958" w:rsidRPr="002912E4" w:rsidRDefault="00801958" w:rsidP="00801958">
            <w:pPr>
              <w:pStyle w:val="IMGTBLGRF"/>
              <w:rPr>
                <w:rFonts w:eastAsia="Times New Roman"/>
                <w:color w:val="000000"/>
              </w:rPr>
            </w:pPr>
            <w:r w:rsidRPr="002912E4">
              <w:rPr>
                <w:rFonts w:eastAsia="Times New Roman"/>
                <w:color w:val="000000"/>
              </w:rPr>
              <w:t>Tensão</w:t>
            </w:r>
          </w:p>
        </w:tc>
        <w:tc>
          <w:tcPr>
            <w:tcW w:w="5580" w:type="dxa"/>
            <w:noWrap/>
            <w:hideMark/>
          </w:tcPr>
          <w:p w14:paraId="371DF8D8" w14:textId="77777777" w:rsidR="00801958" w:rsidRPr="002912E4" w:rsidRDefault="00801958" w:rsidP="00801958">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912E4">
              <w:rPr>
                <w:color w:val="000000"/>
              </w:rPr>
              <w:t>3.3 – 6V</w:t>
            </w:r>
          </w:p>
        </w:tc>
      </w:tr>
      <w:tr w:rsidR="00801958" w:rsidRPr="002912E4" w14:paraId="6361EDA4" w14:textId="77777777" w:rsidTr="00801958">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1F0B5D29" w14:textId="77777777" w:rsidR="00801958" w:rsidRPr="002912E4" w:rsidRDefault="00801958" w:rsidP="00801958">
            <w:pPr>
              <w:pStyle w:val="IMGTBLGRF"/>
              <w:rPr>
                <w:rFonts w:eastAsia="Times New Roman"/>
                <w:color w:val="000000"/>
              </w:rPr>
            </w:pPr>
            <w:r w:rsidRPr="002912E4">
              <w:rPr>
                <w:rFonts w:eastAsia="Times New Roman"/>
                <w:color w:val="000000"/>
              </w:rPr>
              <w:t>Comunicações seriais</w:t>
            </w:r>
          </w:p>
        </w:tc>
        <w:tc>
          <w:tcPr>
            <w:tcW w:w="5580" w:type="dxa"/>
            <w:noWrap/>
            <w:hideMark/>
          </w:tcPr>
          <w:p w14:paraId="12019FF3" w14:textId="77777777" w:rsidR="00801958" w:rsidRPr="002912E4" w:rsidRDefault="00801958" w:rsidP="00801958">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912E4">
              <w:rPr>
                <w:color w:val="000000"/>
              </w:rPr>
              <w:t>2400 – 115200bps</w:t>
            </w:r>
          </w:p>
        </w:tc>
      </w:tr>
      <w:tr w:rsidR="00801958" w:rsidRPr="002912E4" w14:paraId="41064A3F" w14:textId="77777777" w:rsidTr="0080195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3EE6878B" w14:textId="77777777" w:rsidR="00801958" w:rsidRPr="002912E4" w:rsidRDefault="00801958" w:rsidP="00801958">
            <w:pPr>
              <w:pStyle w:val="IMGTBLGRF"/>
              <w:rPr>
                <w:rFonts w:eastAsia="Times New Roman"/>
                <w:color w:val="000000"/>
              </w:rPr>
            </w:pPr>
            <w:r w:rsidRPr="002912E4">
              <w:rPr>
                <w:rFonts w:eastAsia="Times New Roman"/>
                <w:color w:val="000000"/>
              </w:rPr>
              <w:t>Temperatura em operação</w:t>
            </w:r>
          </w:p>
        </w:tc>
        <w:tc>
          <w:tcPr>
            <w:tcW w:w="5580" w:type="dxa"/>
            <w:noWrap/>
            <w:hideMark/>
          </w:tcPr>
          <w:p w14:paraId="2CEAA69B" w14:textId="77777777" w:rsidR="00801958" w:rsidRPr="002912E4" w:rsidRDefault="00801958" w:rsidP="00801958">
            <w:pPr>
              <w:pStyle w:val="IMGTBLGRF"/>
              <w:cnfStyle w:val="000000100000" w:firstRow="0" w:lastRow="0" w:firstColumn="0" w:lastColumn="0" w:oddVBand="0" w:evenVBand="0" w:oddHBand="1" w:evenHBand="0" w:firstRowFirstColumn="0" w:firstRowLastColumn="0" w:lastRowFirstColumn="0" w:lastRowLastColumn="0"/>
              <w:rPr>
                <w:color w:val="000000"/>
              </w:rPr>
            </w:pPr>
            <w:r w:rsidRPr="002912E4">
              <w:rPr>
                <w:color w:val="000000"/>
              </w:rPr>
              <w:t>-40 ~70ºC</w:t>
            </w:r>
          </w:p>
        </w:tc>
      </w:tr>
      <w:tr w:rsidR="00801958" w:rsidRPr="002912E4" w14:paraId="2934E5A9" w14:textId="77777777" w:rsidTr="00801958">
        <w:trPr>
          <w:trHeight w:val="300"/>
          <w:jc w:val="center"/>
        </w:trPr>
        <w:tc>
          <w:tcPr>
            <w:cnfStyle w:val="001000000000" w:firstRow="0" w:lastRow="0" w:firstColumn="1" w:lastColumn="0" w:oddVBand="0" w:evenVBand="0" w:oddHBand="0" w:evenHBand="0" w:firstRowFirstColumn="0" w:firstRowLastColumn="0" w:lastRowFirstColumn="0" w:lastRowLastColumn="0"/>
            <w:tcW w:w="3280" w:type="dxa"/>
            <w:noWrap/>
            <w:hideMark/>
          </w:tcPr>
          <w:p w14:paraId="295B26BC" w14:textId="77777777" w:rsidR="00801958" w:rsidRPr="002912E4" w:rsidRDefault="00801958" w:rsidP="00801958">
            <w:pPr>
              <w:pStyle w:val="IMGTBLGRF"/>
              <w:rPr>
                <w:rFonts w:eastAsia="Times New Roman"/>
                <w:color w:val="000000"/>
              </w:rPr>
            </w:pPr>
            <w:r w:rsidRPr="002912E4">
              <w:rPr>
                <w:rFonts w:eastAsia="Times New Roman"/>
                <w:color w:val="000000"/>
              </w:rPr>
              <w:t>Dimensões</w:t>
            </w:r>
          </w:p>
        </w:tc>
        <w:tc>
          <w:tcPr>
            <w:tcW w:w="5580" w:type="dxa"/>
            <w:noWrap/>
            <w:hideMark/>
          </w:tcPr>
          <w:p w14:paraId="28E9B797" w14:textId="77777777" w:rsidR="00801958" w:rsidRPr="002912E4" w:rsidRDefault="00801958" w:rsidP="00801958">
            <w:pPr>
              <w:pStyle w:val="IMGTBLGRF"/>
              <w:cnfStyle w:val="000000000000" w:firstRow="0" w:lastRow="0" w:firstColumn="0" w:lastColumn="0" w:oddVBand="0" w:evenVBand="0" w:oddHBand="0" w:evenHBand="0" w:firstRowFirstColumn="0" w:firstRowLastColumn="0" w:lastRowFirstColumn="0" w:lastRowLastColumn="0"/>
              <w:rPr>
                <w:color w:val="000000"/>
              </w:rPr>
            </w:pPr>
            <w:r w:rsidRPr="002912E4">
              <w:rPr>
                <w:color w:val="000000"/>
              </w:rPr>
              <w:t>1.75 x 0.65"</w:t>
            </w:r>
          </w:p>
        </w:tc>
      </w:tr>
    </w:tbl>
    <w:p w14:paraId="7F3413FD" w14:textId="0726E496" w:rsidR="00650D46" w:rsidRDefault="004954A9" w:rsidP="0058679C">
      <w:pPr>
        <w:pStyle w:val="Fonte"/>
        <w:jc w:val="both"/>
        <w:rPr>
          <w:b/>
          <w:szCs w:val="20"/>
        </w:rPr>
      </w:pPr>
      <w:r w:rsidRPr="002912E4">
        <w:t xml:space="preserve">Adaptado de: SparkFun Bluetooth Mate Silver </w:t>
      </w:r>
      <w:r w:rsidR="00E22DCE">
        <w:t>-</w:t>
      </w:r>
      <w:r w:rsidRPr="002912E4">
        <w:t xml:space="preserve"> SParkFun, c2022. Disponível em: &lt;https://www.sparkfun.com/products/retired/12576&gt;. Acesso em: 16 abr. 2022.</w:t>
      </w:r>
    </w:p>
    <w:p w14:paraId="02EA2C4B" w14:textId="249B1C86" w:rsidR="006618B2" w:rsidRPr="00FE50C2" w:rsidRDefault="006618B2" w:rsidP="00FE50C2">
      <w:pPr>
        <w:pStyle w:val="Legenda"/>
        <w:keepNext/>
      </w:pPr>
      <w:r w:rsidRPr="00FE50C2">
        <w:lastRenderedPageBreak/>
        <w:t>Tabela 17 - Especificações técnicas do Bluetooth AT-09 4.0 BLE Arduino HM-10</w:t>
      </w:r>
    </w:p>
    <w:tbl>
      <w:tblPr>
        <w:tblStyle w:val="TabelaSimples5"/>
        <w:tblW w:w="8987" w:type="dxa"/>
        <w:tblLook w:val="04A0" w:firstRow="1" w:lastRow="0" w:firstColumn="1" w:lastColumn="0" w:noHBand="0" w:noVBand="1"/>
      </w:tblPr>
      <w:tblGrid>
        <w:gridCol w:w="2964"/>
        <w:gridCol w:w="6023"/>
      </w:tblGrid>
      <w:tr w:rsidR="00650D46" w:rsidRPr="0051069D" w14:paraId="0ADE8E03" w14:textId="77777777" w:rsidTr="0051069D">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2964" w:type="dxa"/>
            <w:noWrap/>
            <w:hideMark/>
          </w:tcPr>
          <w:p w14:paraId="3A9C5CCD" w14:textId="77777777" w:rsidR="00650D46" w:rsidRPr="0051069D" w:rsidRDefault="00650D46" w:rsidP="0051069D">
            <w:pPr>
              <w:pStyle w:val="IMGTBLGRF"/>
            </w:pPr>
            <w:r w:rsidRPr="0051069D">
              <w:t>Especificações</w:t>
            </w:r>
          </w:p>
        </w:tc>
        <w:tc>
          <w:tcPr>
            <w:tcW w:w="6023" w:type="dxa"/>
            <w:noWrap/>
            <w:hideMark/>
          </w:tcPr>
          <w:p w14:paraId="1BA10236" w14:textId="77777777" w:rsidR="00650D46" w:rsidRPr="0051069D" w:rsidRDefault="00650D46" w:rsidP="0051069D">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650D46" w:rsidRPr="0051069D" w14:paraId="3FC1DD33"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16FACC01" w14:textId="77777777" w:rsidR="00650D46" w:rsidRPr="0051069D" w:rsidRDefault="00650D46" w:rsidP="0051069D">
            <w:pPr>
              <w:pStyle w:val="IMGTBLGRF"/>
            </w:pPr>
            <w:r w:rsidRPr="0051069D">
              <w:t xml:space="preserve">Chipset:                  </w:t>
            </w:r>
          </w:p>
        </w:tc>
        <w:tc>
          <w:tcPr>
            <w:tcW w:w="6023" w:type="dxa"/>
            <w:noWrap/>
            <w:hideMark/>
          </w:tcPr>
          <w:p w14:paraId="2E70FDB5"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CC2541</w:t>
            </w:r>
          </w:p>
        </w:tc>
      </w:tr>
      <w:tr w:rsidR="00650D46" w:rsidRPr="0051069D" w14:paraId="03CED9F9"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0B4FBC35" w14:textId="77777777" w:rsidR="00650D46" w:rsidRPr="0051069D" w:rsidRDefault="00650D46" w:rsidP="0051069D">
            <w:pPr>
              <w:pStyle w:val="IMGTBLGRF"/>
            </w:pPr>
            <w:r w:rsidRPr="0051069D">
              <w:t xml:space="preserve">Versão do firmware:       </w:t>
            </w:r>
          </w:p>
        </w:tc>
        <w:tc>
          <w:tcPr>
            <w:tcW w:w="6023" w:type="dxa"/>
            <w:noWrap/>
            <w:hideMark/>
          </w:tcPr>
          <w:p w14:paraId="0CF3E618" w14:textId="08ECC684"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V5.6</w:t>
            </w:r>
          </w:p>
        </w:tc>
      </w:tr>
      <w:tr w:rsidR="00650D46" w:rsidRPr="0051069D" w14:paraId="28FF9DF8"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318CE23A" w14:textId="77777777" w:rsidR="00650D46" w:rsidRPr="0051069D" w:rsidRDefault="00650D46" w:rsidP="0051069D">
            <w:pPr>
              <w:pStyle w:val="IMGTBLGRF"/>
            </w:pPr>
            <w:r w:rsidRPr="0051069D">
              <w:t xml:space="preserve">Bluetooth:                </w:t>
            </w:r>
          </w:p>
        </w:tc>
        <w:tc>
          <w:tcPr>
            <w:tcW w:w="6023" w:type="dxa"/>
            <w:noWrap/>
            <w:hideMark/>
          </w:tcPr>
          <w:p w14:paraId="04CF8A77" w14:textId="7E8858CB"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BLE V4.0</w:t>
            </w:r>
          </w:p>
        </w:tc>
      </w:tr>
      <w:tr w:rsidR="00650D46" w:rsidRPr="0051069D" w14:paraId="5F0AB6BD"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715C0969" w14:textId="77777777" w:rsidR="00650D46" w:rsidRPr="0051069D" w:rsidRDefault="00650D46" w:rsidP="0051069D">
            <w:pPr>
              <w:pStyle w:val="IMGTBLGRF"/>
            </w:pPr>
            <w:r w:rsidRPr="0051069D">
              <w:t xml:space="preserve">Rf:                       </w:t>
            </w:r>
          </w:p>
        </w:tc>
        <w:tc>
          <w:tcPr>
            <w:tcW w:w="6023" w:type="dxa"/>
            <w:noWrap/>
            <w:hideMark/>
          </w:tcPr>
          <w:p w14:paraId="72E1E492" w14:textId="03D91C25"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23dbm, -6dbm, 0 dbm, 6dbm</w:t>
            </w:r>
          </w:p>
        </w:tc>
      </w:tr>
      <w:tr w:rsidR="00650D46" w:rsidRPr="0051069D" w14:paraId="0951E3C3"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39115AAF" w14:textId="77777777" w:rsidR="00650D46" w:rsidRPr="0051069D" w:rsidRDefault="00650D46" w:rsidP="0051069D">
            <w:pPr>
              <w:pStyle w:val="IMGTBLGRF"/>
            </w:pPr>
            <w:r w:rsidRPr="0051069D">
              <w:t xml:space="preserve">Frequência de trabalho:   </w:t>
            </w:r>
          </w:p>
        </w:tc>
        <w:tc>
          <w:tcPr>
            <w:tcW w:w="6023" w:type="dxa"/>
            <w:noWrap/>
            <w:hideMark/>
          </w:tcPr>
          <w:p w14:paraId="69D0C63C" w14:textId="3B196AD8"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2.4GHz ISM</w:t>
            </w:r>
          </w:p>
        </w:tc>
      </w:tr>
      <w:tr w:rsidR="00650D46" w:rsidRPr="0051069D" w14:paraId="1E5C614C"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259B5BE6" w14:textId="77777777" w:rsidR="00650D46" w:rsidRPr="0051069D" w:rsidRDefault="00650D46" w:rsidP="0051069D">
            <w:pPr>
              <w:pStyle w:val="IMGTBLGRF"/>
            </w:pPr>
            <w:r w:rsidRPr="0051069D">
              <w:t xml:space="preserve">Método de modulação:      </w:t>
            </w:r>
          </w:p>
        </w:tc>
        <w:tc>
          <w:tcPr>
            <w:tcW w:w="6023" w:type="dxa"/>
            <w:noWrap/>
            <w:hideMark/>
          </w:tcPr>
          <w:p w14:paraId="542158E6"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GFSK (Gaussian Frequency Shift Keying)</w:t>
            </w:r>
          </w:p>
        </w:tc>
      </w:tr>
      <w:tr w:rsidR="00650D46" w:rsidRPr="0051069D" w14:paraId="5DA88341"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590D701B" w14:textId="77777777" w:rsidR="00650D46" w:rsidRPr="0051069D" w:rsidRDefault="00650D46" w:rsidP="0051069D">
            <w:pPr>
              <w:pStyle w:val="IMGTBLGRF"/>
            </w:pPr>
            <w:r w:rsidRPr="0051069D">
              <w:t xml:space="preserve">Tensão de Operação:       </w:t>
            </w:r>
          </w:p>
        </w:tc>
        <w:tc>
          <w:tcPr>
            <w:tcW w:w="6023" w:type="dxa"/>
            <w:noWrap/>
            <w:hideMark/>
          </w:tcPr>
          <w:p w14:paraId="7392B14B" w14:textId="6EC7947E"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3,6- 6V</w:t>
            </w:r>
            <w:r w:rsidR="00053316">
              <w:t xml:space="preserve"> </w:t>
            </w:r>
            <w:r w:rsidRPr="0051069D">
              <w:t>DC</w:t>
            </w:r>
          </w:p>
        </w:tc>
      </w:tr>
      <w:tr w:rsidR="00650D46" w:rsidRPr="0051069D" w14:paraId="09131E46"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24C03BF1" w14:textId="77777777" w:rsidR="00650D46" w:rsidRPr="0051069D" w:rsidRDefault="00650D46" w:rsidP="0051069D">
            <w:pPr>
              <w:pStyle w:val="IMGTBLGRF"/>
            </w:pPr>
            <w:r w:rsidRPr="0051069D">
              <w:t xml:space="preserve">Tensão do sinal:          </w:t>
            </w:r>
          </w:p>
        </w:tc>
        <w:tc>
          <w:tcPr>
            <w:tcW w:w="6023" w:type="dxa"/>
            <w:noWrap/>
            <w:hideMark/>
          </w:tcPr>
          <w:p w14:paraId="7DC85288" w14:textId="6E584E42"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3,3V</w:t>
            </w:r>
            <w:r w:rsidR="00053316">
              <w:t xml:space="preserve"> </w:t>
            </w:r>
            <w:r w:rsidRPr="0051069D">
              <w:t>DC</w:t>
            </w:r>
          </w:p>
        </w:tc>
      </w:tr>
      <w:tr w:rsidR="00650D46" w:rsidRPr="0051069D" w14:paraId="62699B72"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3D7D2870" w14:textId="77777777" w:rsidR="00650D46" w:rsidRPr="0051069D" w:rsidRDefault="00650D46" w:rsidP="0051069D">
            <w:pPr>
              <w:pStyle w:val="IMGTBLGRF"/>
            </w:pPr>
            <w:r w:rsidRPr="0051069D">
              <w:t>Corrente de Funcionamento:</w:t>
            </w:r>
          </w:p>
        </w:tc>
        <w:tc>
          <w:tcPr>
            <w:tcW w:w="6023" w:type="dxa"/>
            <w:noWrap/>
            <w:hideMark/>
          </w:tcPr>
          <w:p w14:paraId="058535B2" w14:textId="4CBF219A"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50mA</w:t>
            </w:r>
          </w:p>
        </w:tc>
      </w:tr>
      <w:tr w:rsidR="00650D46" w:rsidRPr="0051069D" w14:paraId="4E25B1E4"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087D3D95" w14:textId="77777777" w:rsidR="00650D46" w:rsidRPr="0051069D" w:rsidRDefault="00650D46" w:rsidP="0051069D">
            <w:pPr>
              <w:pStyle w:val="IMGTBLGRF"/>
            </w:pPr>
            <w:r w:rsidRPr="0051069D">
              <w:t xml:space="preserve">Temperatura de trabalho:  </w:t>
            </w:r>
          </w:p>
        </w:tc>
        <w:tc>
          <w:tcPr>
            <w:tcW w:w="6023" w:type="dxa"/>
            <w:noWrap/>
            <w:hideMark/>
          </w:tcPr>
          <w:p w14:paraId="47B03673" w14:textId="0917006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20</w:t>
            </w:r>
            <w:r w:rsidR="007F435A">
              <w:t xml:space="preserve"> ºC</w:t>
            </w:r>
            <w:r w:rsidRPr="0051069D">
              <w:t xml:space="preserve"> +95</w:t>
            </w:r>
            <w:r w:rsidR="007F435A">
              <w:t xml:space="preserve"> ºC</w:t>
            </w:r>
            <w:r w:rsidRPr="0051069D">
              <w:t xml:space="preserve"> Centígrado</w:t>
            </w:r>
          </w:p>
        </w:tc>
      </w:tr>
      <w:tr w:rsidR="00650D46" w:rsidRPr="0051069D" w14:paraId="789BF905"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1726690C" w14:textId="77777777" w:rsidR="00650D46" w:rsidRPr="0051069D" w:rsidRDefault="00650D46" w:rsidP="0051069D">
            <w:pPr>
              <w:pStyle w:val="IMGTBLGRF"/>
            </w:pPr>
            <w:r w:rsidRPr="0051069D">
              <w:t xml:space="preserve">Dimensões:                </w:t>
            </w:r>
          </w:p>
        </w:tc>
        <w:tc>
          <w:tcPr>
            <w:tcW w:w="6023" w:type="dxa"/>
            <w:noWrap/>
            <w:hideMark/>
          </w:tcPr>
          <w:p w14:paraId="3798B672" w14:textId="52771DB9"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43mm x 15mm</w:t>
            </w:r>
          </w:p>
        </w:tc>
      </w:tr>
      <w:tr w:rsidR="00650D46" w:rsidRPr="0051069D" w14:paraId="19AAAF20"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12AD2B35" w14:textId="77777777" w:rsidR="00650D46" w:rsidRPr="0051069D" w:rsidRDefault="00650D46" w:rsidP="0051069D">
            <w:pPr>
              <w:pStyle w:val="IMGTBLGRF"/>
            </w:pPr>
            <w:r w:rsidRPr="0051069D">
              <w:t xml:space="preserve">Peso:                     </w:t>
            </w:r>
          </w:p>
        </w:tc>
        <w:tc>
          <w:tcPr>
            <w:tcW w:w="6023" w:type="dxa"/>
            <w:noWrap/>
            <w:hideMark/>
          </w:tcPr>
          <w:p w14:paraId="185F436F" w14:textId="3EBC25CA"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4g</w:t>
            </w:r>
          </w:p>
        </w:tc>
      </w:tr>
      <w:tr w:rsidR="00650D46" w:rsidRPr="0051069D" w14:paraId="1CB779E4" w14:textId="77777777" w:rsidTr="0051069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440D2223" w14:textId="77777777" w:rsidR="00650D46" w:rsidRPr="0051069D" w:rsidRDefault="00650D46" w:rsidP="0051069D">
            <w:pPr>
              <w:pStyle w:val="IMGTBLGRF"/>
            </w:pPr>
            <w:r w:rsidRPr="0051069D">
              <w:t xml:space="preserve">Baud rate:                </w:t>
            </w:r>
          </w:p>
        </w:tc>
        <w:tc>
          <w:tcPr>
            <w:tcW w:w="6023" w:type="dxa"/>
            <w:noWrap/>
            <w:hideMark/>
          </w:tcPr>
          <w:p w14:paraId="46E36571" w14:textId="7BE7DDDB"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    pré-configurado em 9600bps</w:t>
            </w:r>
            <w:r w:rsidR="00AB4883">
              <w:t xml:space="preserve"> </w:t>
            </w:r>
            <w:r w:rsidRPr="0051069D">
              <w:t>(atua apenas em taxa de transmissão &gt; 4800bps)</w:t>
            </w:r>
          </w:p>
        </w:tc>
      </w:tr>
      <w:tr w:rsidR="00650D46" w:rsidRPr="0051069D" w14:paraId="63E8BD0D" w14:textId="77777777" w:rsidTr="0051069D">
        <w:trPr>
          <w:trHeight w:val="265"/>
        </w:trPr>
        <w:tc>
          <w:tcPr>
            <w:cnfStyle w:val="001000000000" w:firstRow="0" w:lastRow="0" w:firstColumn="1" w:lastColumn="0" w:oddVBand="0" w:evenVBand="0" w:oddHBand="0" w:evenHBand="0" w:firstRowFirstColumn="0" w:firstRowLastColumn="0" w:lastRowFirstColumn="0" w:lastRowLastColumn="0"/>
            <w:tcW w:w="2964" w:type="dxa"/>
            <w:noWrap/>
            <w:hideMark/>
          </w:tcPr>
          <w:p w14:paraId="45CBF180" w14:textId="77777777" w:rsidR="00650D46" w:rsidRPr="0051069D" w:rsidRDefault="00650D46" w:rsidP="0051069D">
            <w:pPr>
              <w:pStyle w:val="IMGTBLGRF"/>
            </w:pPr>
            <w:r w:rsidRPr="0051069D">
              <w:t xml:space="preserve">Datasheet:                </w:t>
            </w:r>
          </w:p>
        </w:tc>
        <w:tc>
          <w:tcPr>
            <w:tcW w:w="6023" w:type="dxa"/>
            <w:noWrap/>
            <w:hideMark/>
          </w:tcPr>
          <w:p w14:paraId="3BFC94E4"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    HM-10 </w:t>
            </w:r>
          </w:p>
        </w:tc>
      </w:tr>
    </w:tbl>
    <w:p w14:paraId="6DA213D9" w14:textId="21A40EF6" w:rsidR="00650D46" w:rsidRDefault="00C707D4" w:rsidP="00C707D4">
      <w:pPr>
        <w:pStyle w:val="Fonte"/>
      </w:pPr>
      <w:r w:rsidRPr="00C707D4">
        <w:t>Adaptado de:</w:t>
      </w:r>
      <w:r w:rsidR="007A3C3B" w:rsidRPr="00C707D4">
        <w:t xml:space="preserve"> </w:t>
      </w:r>
      <w:r w:rsidR="0066499A" w:rsidRPr="0066499A">
        <w:t>Módulo Bluetooth 4.0 - HM-10</w:t>
      </w:r>
      <w:r w:rsidR="0066499A">
        <w:t xml:space="preserve"> - </w:t>
      </w:r>
      <w:r w:rsidR="003A7306" w:rsidRPr="003A7306">
        <w:t>Curto Circuito</w:t>
      </w:r>
      <w:r w:rsidR="00140E3A" w:rsidRPr="002912E4">
        <w:t>, c2022</w:t>
      </w:r>
      <w:r w:rsidR="007A3C3B">
        <w:t xml:space="preserve">. Disponível em: </w:t>
      </w:r>
      <w:r w:rsidR="00DD1379">
        <w:t>&lt;</w:t>
      </w:r>
      <w:r w:rsidR="006E264B" w:rsidRPr="006E264B">
        <w:t>https://curtocircuito.com.br/modulo-bluetooth-4-0-hm-10.html</w:t>
      </w:r>
      <w:r w:rsidR="00DD1379">
        <w:t>&gt;</w:t>
      </w:r>
      <w:r w:rsidR="006E264B">
        <w:t xml:space="preserve"> </w:t>
      </w:r>
      <w:r w:rsidR="007A3C3B">
        <w:t xml:space="preserve">. Acesso em: </w:t>
      </w:r>
      <w:r w:rsidR="00DD1379">
        <w:t>22 set. 2022</w:t>
      </w:r>
      <w:r w:rsidR="007A3C3B">
        <w:t xml:space="preserve">. </w:t>
      </w:r>
      <w:r w:rsidRPr="00C707D4">
        <w:t xml:space="preserve">  </w:t>
      </w:r>
    </w:p>
    <w:p w14:paraId="6CB1E381" w14:textId="08C4B5EA" w:rsidR="006618B2" w:rsidRPr="00FE50C2" w:rsidRDefault="006618B2" w:rsidP="00FE50C2">
      <w:pPr>
        <w:pStyle w:val="Legenda"/>
        <w:keepNext/>
      </w:pPr>
      <w:r w:rsidRPr="00FE50C2">
        <w:t xml:space="preserve">Tabela 18 - Especificações técnicas do </w:t>
      </w:r>
      <w:r w:rsidR="007453D3" w:rsidRPr="00FE50C2">
        <w:t xml:space="preserve">módulo </w:t>
      </w:r>
      <w:r w:rsidRPr="00FE50C2">
        <w:t>DIY Power Bank</w:t>
      </w:r>
    </w:p>
    <w:tbl>
      <w:tblPr>
        <w:tblStyle w:val="TabelaSimples5"/>
        <w:tblW w:w="8647" w:type="dxa"/>
        <w:tblLook w:val="04A0" w:firstRow="1" w:lastRow="0" w:firstColumn="1" w:lastColumn="0" w:noHBand="0" w:noVBand="1"/>
      </w:tblPr>
      <w:tblGrid>
        <w:gridCol w:w="4420"/>
        <w:gridCol w:w="4227"/>
      </w:tblGrid>
      <w:tr w:rsidR="00650D46" w:rsidRPr="0051069D" w14:paraId="56DF151F" w14:textId="77777777" w:rsidTr="007A4607">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4420" w:type="dxa"/>
            <w:noWrap/>
            <w:hideMark/>
          </w:tcPr>
          <w:p w14:paraId="05CEBFAA" w14:textId="77777777" w:rsidR="00650D46" w:rsidRPr="0051069D" w:rsidRDefault="00650D46" w:rsidP="0051069D">
            <w:pPr>
              <w:pStyle w:val="IMGTBLGRF"/>
            </w:pPr>
            <w:r w:rsidRPr="0051069D">
              <w:t>Especificações</w:t>
            </w:r>
          </w:p>
        </w:tc>
        <w:tc>
          <w:tcPr>
            <w:tcW w:w="4227" w:type="dxa"/>
            <w:noWrap/>
            <w:hideMark/>
          </w:tcPr>
          <w:p w14:paraId="679B963A" w14:textId="77777777" w:rsidR="00650D46" w:rsidRPr="0051069D" w:rsidRDefault="00650D46" w:rsidP="0051069D">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650D46" w:rsidRPr="0051069D" w14:paraId="25208134" w14:textId="77777777" w:rsidTr="007A460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73A2F3C" w14:textId="5F6C3923" w:rsidR="00650D46" w:rsidRPr="0051069D" w:rsidRDefault="00650D46" w:rsidP="0051069D">
            <w:pPr>
              <w:pStyle w:val="IMGTBLGRF"/>
            </w:pPr>
            <w:r w:rsidRPr="0051069D">
              <w:t xml:space="preserve">Micro entrada </w:t>
            </w:r>
            <w:r w:rsidR="00FD29CA" w:rsidRPr="0051069D">
              <w:t>USB</w:t>
            </w:r>
          </w:p>
        </w:tc>
        <w:tc>
          <w:tcPr>
            <w:tcW w:w="4227" w:type="dxa"/>
            <w:noWrap/>
            <w:hideMark/>
          </w:tcPr>
          <w:p w14:paraId="1E32FCFF" w14:textId="62A96D16"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5</w:t>
            </w:r>
            <w:r w:rsidR="00FD29CA">
              <w:t>V</w:t>
            </w:r>
            <w:r w:rsidRPr="0051069D">
              <w:t xml:space="preserve"> 1</w:t>
            </w:r>
            <w:r w:rsidR="00FD29CA">
              <w:t>A</w:t>
            </w:r>
          </w:p>
        </w:tc>
      </w:tr>
      <w:tr w:rsidR="00650D46" w:rsidRPr="0051069D" w14:paraId="0A1B9041" w14:textId="77777777" w:rsidTr="007A4607">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B097511" w14:textId="77777777" w:rsidR="00650D46" w:rsidRPr="0051069D" w:rsidRDefault="00650D46" w:rsidP="0051069D">
            <w:pPr>
              <w:pStyle w:val="IMGTBLGRF"/>
            </w:pPr>
            <w:r w:rsidRPr="0051069D">
              <w:t>Saída usb</w:t>
            </w:r>
          </w:p>
        </w:tc>
        <w:tc>
          <w:tcPr>
            <w:tcW w:w="4227" w:type="dxa"/>
            <w:noWrap/>
            <w:hideMark/>
          </w:tcPr>
          <w:p w14:paraId="64DCEA76" w14:textId="7A5AF3D5" w:rsidR="00650D46" w:rsidRPr="0051069D" w:rsidRDefault="00FD29CA" w:rsidP="0051069D">
            <w:pPr>
              <w:pStyle w:val="IMGTBLGRF"/>
              <w:cnfStyle w:val="000000000000" w:firstRow="0" w:lastRow="0" w:firstColumn="0" w:lastColumn="0" w:oddVBand="0" w:evenVBand="0" w:oddHBand="0" w:evenHBand="0" w:firstRowFirstColumn="0" w:firstRowLastColumn="0" w:lastRowFirstColumn="0" w:lastRowLastColumn="0"/>
            </w:pPr>
            <w:r w:rsidRPr="0051069D">
              <w:t>5V 2.1A/5V 1A</w:t>
            </w:r>
            <w:r w:rsidR="00650D46" w:rsidRPr="0051069D">
              <w:t xml:space="preserve"> (relação </w:t>
            </w:r>
            <w:r w:rsidRPr="0051069D">
              <w:t xml:space="preserve">USB </w:t>
            </w:r>
            <w:r w:rsidR="00650D46" w:rsidRPr="0051069D">
              <w:t>dupla)</w:t>
            </w:r>
          </w:p>
        </w:tc>
      </w:tr>
      <w:tr w:rsidR="00650D46" w:rsidRPr="0051069D" w14:paraId="50528824" w14:textId="77777777" w:rsidTr="007A460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E79C9DB" w14:textId="77777777" w:rsidR="00650D46" w:rsidRPr="0051069D" w:rsidRDefault="00650D46" w:rsidP="0051069D">
            <w:pPr>
              <w:pStyle w:val="IMGTBLGRF"/>
            </w:pPr>
            <w:r w:rsidRPr="0051069D">
              <w:t>Display de carregamento</w:t>
            </w:r>
          </w:p>
        </w:tc>
        <w:tc>
          <w:tcPr>
            <w:tcW w:w="4227" w:type="dxa"/>
            <w:noWrap/>
            <w:hideMark/>
          </w:tcPr>
          <w:p w14:paraId="0141B1E6"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display digital inteligente</w:t>
            </w:r>
          </w:p>
        </w:tc>
      </w:tr>
      <w:tr w:rsidR="00650D46" w:rsidRPr="0051069D" w14:paraId="6AF6FB90" w14:textId="77777777" w:rsidTr="007A4607">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93DA0C7" w14:textId="77777777" w:rsidR="00650D46" w:rsidRPr="0051069D" w:rsidRDefault="00650D46" w:rsidP="0051069D">
            <w:pPr>
              <w:pStyle w:val="IMGTBLGRF"/>
            </w:pPr>
            <w:r w:rsidRPr="0051069D">
              <w:t>Tipo de baterias</w:t>
            </w:r>
          </w:p>
        </w:tc>
        <w:tc>
          <w:tcPr>
            <w:tcW w:w="4227" w:type="dxa"/>
            <w:noWrap/>
            <w:hideMark/>
          </w:tcPr>
          <w:p w14:paraId="1C4DAD1D"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baterias de íon de lítio líquido (18650)</w:t>
            </w:r>
          </w:p>
        </w:tc>
      </w:tr>
      <w:tr w:rsidR="00650D46" w:rsidRPr="0051069D" w14:paraId="16203991" w14:textId="77777777" w:rsidTr="007A460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01DAED6" w14:textId="77777777" w:rsidR="00650D46" w:rsidRPr="0051069D" w:rsidRDefault="00650D46" w:rsidP="0051069D">
            <w:pPr>
              <w:pStyle w:val="IMGTBLGRF"/>
            </w:pPr>
            <w:r w:rsidRPr="0051069D">
              <w:t>Tamanho do produto</w:t>
            </w:r>
          </w:p>
        </w:tc>
        <w:tc>
          <w:tcPr>
            <w:tcW w:w="4227" w:type="dxa"/>
            <w:noWrap/>
            <w:hideMark/>
          </w:tcPr>
          <w:p w14:paraId="2DC91465"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57mm x 28mm</w:t>
            </w:r>
          </w:p>
        </w:tc>
      </w:tr>
      <w:tr w:rsidR="00650D46" w:rsidRPr="0051069D" w14:paraId="54979B66" w14:textId="77777777" w:rsidTr="007A4607">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D4D1F1A" w14:textId="77777777" w:rsidR="00650D46" w:rsidRPr="0051069D" w:rsidRDefault="00650D46" w:rsidP="0051069D">
            <w:pPr>
              <w:pStyle w:val="IMGTBLGRF"/>
            </w:pPr>
            <w:r w:rsidRPr="0051069D">
              <w:t>Tamanho da tela</w:t>
            </w:r>
          </w:p>
        </w:tc>
        <w:tc>
          <w:tcPr>
            <w:tcW w:w="4227" w:type="dxa"/>
            <w:noWrap/>
            <w:hideMark/>
          </w:tcPr>
          <w:p w14:paraId="42AF27D3"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27mm x 17mm</w:t>
            </w:r>
          </w:p>
        </w:tc>
      </w:tr>
    </w:tbl>
    <w:p w14:paraId="2125A7F9" w14:textId="59909376" w:rsidR="00F0604B" w:rsidRDefault="00C707D4" w:rsidP="00C707D4">
      <w:pPr>
        <w:pStyle w:val="Fonte"/>
      </w:pPr>
      <w:r w:rsidRPr="00C707D4">
        <w:t>Adaptado de:</w:t>
      </w:r>
      <w:r w:rsidR="007A3C3B" w:rsidRPr="00C707D4">
        <w:t xml:space="preserve"> </w:t>
      </w:r>
      <w:r w:rsidR="004907A8" w:rsidRPr="004907A8">
        <w:t>Dual USB 5V 1A 2.1A Mobile Power Bank 18650 Battery Charger Module w/ LCD display</w:t>
      </w:r>
      <w:r w:rsidR="004907A8">
        <w:t xml:space="preserve"> - </w:t>
      </w:r>
      <w:r w:rsidR="004907A8" w:rsidRPr="004907A8">
        <w:t>PTRobotics</w:t>
      </w:r>
      <w:r w:rsidR="00140E3A" w:rsidRPr="002912E4">
        <w:t>, c2022</w:t>
      </w:r>
      <w:r w:rsidR="007A3C3B">
        <w:t xml:space="preserve">. Disponível em: </w:t>
      </w:r>
      <w:r w:rsidR="00DD1379">
        <w:t>&lt;</w:t>
      </w:r>
      <w:r w:rsidR="00456A04" w:rsidRPr="00456A04">
        <w:t>https://www.ptrobotics.com/carregador-de-baterias/7079-dual-usb-5v-1a-21a-mobile-power-bank-18650-battery-charger-module-w-lcd-display.html</w:t>
      </w:r>
      <w:r w:rsidR="00DD1379">
        <w:t>&gt;</w:t>
      </w:r>
      <w:r w:rsidR="007A3C3B">
        <w:t xml:space="preserve">. Acesso em: </w:t>
      </w:r>
      <w:r w:rsidR="00DD1379">
        <w:t>22 set. 2022</w:t>
      </w:r>
      <w:r w:rsidR="007A3C3B">
        <w:t xml:space="preserve">. </w:t>
      </w:r>
      <w:r w:rsidRPr="00C707D4">
        <w:t xml:space="preserve">  </w:t>
      </w:r>
    </w:p>
    <w:p w14:paraId="7F71B6C9" w14:textId="7773663A" w:rsidR="006618B2" w:rsidRPr="00FE50C2" w:rsidRDefault="006618B2" w:rsidP="00FE50C2">
      <w:pPr>
        <w:pStyle w:val="Legenda"/>
        <w:keepNext/>
      </w:pPr>
      <w:r w:rsidRPr="00FE50C2">
        <w:t>Tabela 19 - Especificações técnicas da Placa Multifuncional: Amplificador de Tensão</w:t>
      </w:r>
    </w:p>
    <w:tbl>
      <w:tblPr>
        <w:tblStyle w:val="TabelaSimples5"/>
        <w:tblW w:w="9153" w:type="dxa"/>
        <w:tblLook w:val="04A0" w:firstRow="1" w:lastRow="0" w:firstColumn="1" w:lastColumn="0" w:noHBand="0" w:noVBand="1"/>
      </w:tblPr>
      <w:tblGrid>
        <w:gridCol w:w="4342"/>
        <w:gridCol w:w="4811"/>
      </w:tblGrid>
      <w:tr w:rsidR="00650D46" w:rsidRPr="0051069D" w14:paraId="3931DCF4" w14:textId="77777777" w:rsidTr="0051069D">
        <w:trPr>
          <w:cnfStyle w:val="100000000000" w:firstRow="1" w:lastRow="0" w:firstColumn="0" w:lastColumn="0" w:oddVBand="0" w:evenVBand="0" w:oddHBand="0" w:evenHBand="0" w:firstRowFirstColumn="0" w:firstRowLastColumn="0" w:lastRowFirstColumn="0" w:lastRowLastColumn="0"/>
          <w:trHeight w:val="316"/>
        </w:trPr>
        <w:tc>
          <w:tcPr>
            <w:cnfStyle w:val="001000000100" w:firstRow="0" w:lastRow="0" w:firstColumn="1" w:lastColumn="0" w:oddVBand="0" w:evenVBand="0" w:oddHBand="0" w:evenHBand="0" w:firstRowFirstColumn="1" w:firstRowLastColumn="0" w:lastRowFirstColumn="0" w:lastRowLastColumn="0"/>
            <w:tcW w:w="4342" w:type="dxa"/>
            <w:noWrap/>
            <w:hideMark/>
          </w:tcPr>
          <w:p w14:paraId="48123E03" w14:textId="77777777" w:rsidR="00650D46" w:rsidRPr="0051069D" w:rsidRDefault="00650D46" w:rsidP="0051069D">
            <w:pPr>
              <w:pStyle w:val="IMGTBLGRF"/>
            </w:pPr>
            <w:r w:rsidRPr="0051069D">
              <w:t>Especificações</w:t>
            </w:r>
          </w:p>
        </w:tc>
        <w:tc>
          <w:tcPr>
            <w:tcW w:w="4811" w:type="dxa"/>
            <w:noWrap/>
            <w:hideMark/>
          </w:tcPr>
          <w:p w14:paraId="7EE1D83F" w14:textId="77777777" w:rsidR="00650D46" w:rsidRPr="0051069D" w:rsidRDefault="00650D46" w:rsidP="0051069D">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650D46" w:rsidRPr="0051069D" w14:paraId="7C316A17" w14:textId="77777777" w:rsidTr="0051069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342" w:type="dxa"/>
            <w:noWrap/>
            <w:hideMark/>
          </w:tcPr>
          <w:p w14:paraId="48F63E0E" w14:textId="77777777" w:rsidR="00650D46" w:rsidRPr="0051069D" w:rsidRDefault="00650D46" w:rsidP="0051069D">
            <w:pPr>
              <w:pStyle w:val="IMGTBLGRF"/>
            </w:pPr>
            <w:r w:rsidRPr="0051069D">
              <w:t>A tensão de saída</w:t>
            </w:r>
          </w:p>
        </w:tc>
        <w:tc>
          <w:tcPr>
            <w:tcW w:w="4811" w:type="dxa"/>
            <w:noWrap/>
            <w:hideMark/>
          </w:tcPr>
          <w:p w14:paraId="29B76884"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5V/8V/9V/12V</w:t>
            </w:r>
          </w:p>
        </w:tc>
      </w:tr>
      <w:tr w:rsidR="00650D46" w:rsidRPr="0051069D" w14:paraId="2152E51F" w14:textId="77777777" w:rsidTr="0051069D">
        <w:trPr>
          <w:trHeight w:val="302"/>
        </w:trPr>
        <w:tc>
          <w:tcPr>
            <w:cnfStyle w:val="001000000000" w:firstRow="0" w:lastRow="0" w:firstColumn="1" w:lastColumn="0" w:oddVBand="0" w:evenVBand="0" w:oddHBand="0" w:evenHBand="0" w:firstRowFirstColumn="0" w:firstRowLastColumn="0" w:lastRowFirstColumn="0" w:lastRowLastColumn="0"/>
            <w:tcW w:w="4342" w:type="dxa"/>
            <w:noWrap/>
            <w:hideMark/>
          </w:tcPr>
          <w:p w14:paraId="0EBFE1E7" w14:textId="77777777" w:rsidR="00650D46" w:rsidRPr="0051069D" w:rsidRDefault="00650D46" w:rsidP="0051069D">
            <w:pPr>
              <w:pStyle w:val="IMGTBLGRF"/>
            </w:pPr>
            <w:r w:rsidRPr="0051069D">
              <w:t>Faixa de tensão de entrada</w:t>
            </w:r>
          </w:p>
        </w:tc>
        <w:tc>
          <w:tcPr>
            <w:tcW w:w="4811" w:type="dxa"/>
            <w:noWrap/>
            <w:hideMark/>
          </w:tcPr>
          <w:p w14:paraId="724A23F8"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2.5V</w:t>
            </w:r>
          </w:p>
        </w:tc>
      </w:tr>
      <w:tr w:rsidR="00650D46" w:rsidRPr="0051069D" w14:paraId="0333D036" w14:textId="77777777" w:rsidTr="0051069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342" w:type="dxa"/>
            <w:hideMark/>
          </w:tcPr>
          <w:p w14:paraId="042C8BD7" w14:textId="77777777" w:rsidR="00650D46" w:rsidRPr="0051069D" w:rsidRDefault="00650D46" w:rsidP="0051069D">
            <w:pPr>
              <w:pStyle w:val="IMGTBLGRF"/>
            </w:pPr>
            <w:r w:rsidRPr="0051069D">
              <w:t>Capacidade de saída</w:t>
            </w:r>
          </w:p>
        </w:tc>
        <w:tc>
          <w:tcPr>
            <w:tcW w:w="4811" w:type="dxa"/>
            <w:noWrap/>
            <w:hideMark/>
          </w:tcPr>
          <w:p w14:paraId="3BFD65B6"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w:t>
            </w:r>
          </w:p>
        </w:tc>
      </w:tr>
      <w:tr w:rsidR="00650D46" w:rsidRPr="0051069D" w14:paraId="7663AD5C" w14:textId="77777777" w:rsidTr="0051069D">
        <w:trPr>
          <w:trHeight w:val="302"/>
        </w:trPr>
        <w:tc>
          <w:tcPr>
            <w:cnfStyle w:val="001000000000" w:firstRow="0" w:lastRow="0" w:firstColumn="1" w:lastColumn="0" w:oddVBand="0" w:evenVBand="0" w:oddHBand="0" w:evenHBand="0" w:firstRowFirstColumn="0" w:firstRowLastColumn="0" w:lastRowFirstColumn="0" w:lastRowLastColumn="0"/>
            <w:tcW w:w="4342" w:type="dxa"/>
            <w:noWrap/>
            <w:hideMark/>
          </w:tcPr>
          <w:p w14:paraId="75C759F7" w14:textId="77777777" w:rsidR="00650D46" w:rsidRPr="0051069D" w:rsidRDefault="00650D46" w:rsidP="0051069D">
            <w:pPr>
              <w:pStyle w:val="IMGTBLGRF"/>
            </w:pPr>
            <w:r w:rsidRPr="0051069D">
              <w:t>Quando entra e sai com bateria de lítio de 3,7V</w:t>
            </w:r>
          </w:p>
        </w:tc>
        <w:tc>
          <w:tcPr>
            <w:tcW w:w="4811" w:type="dxa"/>
            <w:hideMark/>
          </w:tcPr>
          <w:p w14:paraId="7BD35B54"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5V - 1A, 8V - 7A,12V - 5A</w:t>
            </w:r>
          </w:p>
        </w:tc>
      </w:tr>
      <w:tr w:rsidR="00650D46" w:rsidRPr="0051069D" w14:paraId="74F076A2" w14:textId="77777777" w:rsidTr="0051069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342" w:type="dxa"/>
            <w:noWrap/>
            <w:hideMark/>
          </w:tcPr>
          <w:p w14:paraId="68FE8866" w14:textId="77777777" w:rsidR="00650D46" w:rsidRPr="0051069D" w:rsidRDefault="00650D46" w:rsidP="0051069D">
            <w:pPr>
              <w:pStyle w:val="IMGTBLGRF"/>
            </w:pPr>
            <w:r w:rsidRPr="0051069D">
              <w:t>Quando sai em 5V</w:t>
            </w:r>
          </w:p>
        </w:tc>
        <w:tc>
          <w:tcPr>
            <w:tcW w:w="4811" w:type="dxa"/>
            <w:noWrap/>
            <w:hideMark/>
          </w:tcPr>
          <w:p w14:paraId="07C39324"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8V - 7A , 9V - 7A , 12V - 5A</w:t>
            </w:r>
          </w:p>
        </w:tc>
      </w:tr>
      <w:tr w:rsidR="00650D46" w:rsidRPr="0051069D" w14:paraId="441A411D" w14:textId="77777777" w:rsidTr="0051069D">
        <w:trPr>
          <w:trHeight w:val="550"/>
        </w:trPr>
        <w:tc>
          <w:tcPr>
            <w:cnfStyle w:val="001000000000" w:firstRow="0" w:lastRow="0" w:firstColumn="1" w:lastColumn="0" w:oddVBand="0" w:evenVBand="0" w:oddHBand="0" w:evenHBand="0" w:firstRowFirstColumn="0" w:firstRowLastColumn="0" w:lastRowFirstColumn="0" w:lastRowLastColumn="0"/>
            <w:tcW w:w="4342" w:type="dxa"/>
            <w:noWrap/>
            <w:hideMark/>
          </w:tcPr>
          <w:p w14:paraId="48042BA6" w14:textId="77777777" w:rsidR="00650D46" w:rsidRPr="0051069D" w:rsidRDefault="00650D46" w:rsidP="0051069D">
            <w:pPr>
              <w:pStyle w:val="IMGTBLGRF"/>
            </w:pPr>
            <w:r w:rsidRPr="0051069D">
              <w:t>Quando a saída padrão em 12v</w:t>
            </w:r>
          </w:p>
        </w:tc>
        <w:tc>
          <w:tcPr>
            <w:tcW w:w="4811" w:type="dxa"/>
            <w:hideMark/>
          </w:tcPr>
          <w:p w14:paraId="630B5073"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O indicador led consome cerca de 6MA de eletricidade</w:t>
            </w:r>
          </w:p>
        </w:tc>
      </w:tr>
      <w:tr w:rsidR="00650D46" w:rsidRPr="0051069D" w14:paraId="3BB4621A" w14:textId="77777777" w:rsidTr="0051069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342" w:type="dxa"/>
            <w:noWrap/>
            <w:hideMark/>
          </w:tcPr>
          <w:p w14:paraId="3E40E09C" w14:textId="77777777" w:rsidR="00650D46" w:rsidRPr="0051069D" w:rsidRDefault="00650D46" w:rsidP="0051069D">
            <w:pPr>
              <w:pStyle w:val="IMGTBLGRF"/>
            </w:pPr>
            <w:r w:rsidRPr="0051069D">
              <w:t>Luz desligada</w:t>
            </w:r>
          </w:p>
        </w:tc>
        <w:tc>
          <w:tcPr>
            <w:tcW w:w="4811" w:type="dxa"/>
            <w:noWrap/>
            <w:hideMark/>
          </w:tcPr>
          <w:p w14:paraId="59F589CD"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 xml:space="preserve">A corrente de entrada &lt; 1MA </w:t>
            </w:r>
          </w:p>
        </w:tc>
      </w:tr>
    </w:tbl>
    <w:p w14:paraId="3A2905EB" w14:textId="77E0CE25" w:rsidR="00650D46" w:rsidRDefault="00C707D4" w:rsidP="00C707D4">
      <w:pPr>
        <w:pStyle w:val="Fonte"/>
      </w:pPr>
      <w:r w:rsidRPr="00C707D4">
        <w:lastRenderedPageBreak/>
        <w:t>Adaptado de:</w:t>
      </w:r>
      <w:r w:rsidR="007A3C3B" w:rsidRPr="00C707D4">
        <w:t xml:space="preserve"> </w:t>
      </w:r>
      <w:r w:rsidR="003779B3" w:rsidRPr="003779B3">
        <w:t xml:space="preserve">Placa amplificadora </w:t>
      </w:r>
      <w:r w:rsidR="001C2BBA" w:rsidRPr="003779B3">
        <w:t>5V 8V 9V 12V</w:t>
      </w:r>
      <w:r w:rsidR="003779B3" w:rsidRPr="003779B3">
        <w:t xml:space="preserve">, placa multifuncional de mini impulsionador módulo de voltagem diy bateria de lítio </w:t>
      </w:r>
      <w:r w:rsidR="001C2BBA" w:rsidRPr="003779B3">
        <w:t>3.7V</w:t>
      </w:r>
      <w:r w:rsidR="001C2BBA">
        <w:t xml:space="preserve"> </w:t>
      </w:r>
      <w:r w:rsidR="006675BE">
        <w:t xml:space="preserve">- </w:t>
      </w:r>
      <w:r w:rsidR="006675BE" w:rsidRPr="006675BE">
        <w:t>AliExpress</w:t>
      </w:r>
      <w:r w:rsidR="00140E3A" w:rsidRPr="002912E4">
        <w:t>, c2022</w:t>
      </w:r>
      <w:r w:rsidR="007A3C3B">
        <w:t xml:space="preserve">. Disponível em: </w:t>
      </w:r>
      <w:r w:rsidR="00DD1379">
        <w:t>&lt;</w:t>
      </w:r>
      <w:r w:rsidR="0000688D" w:rsidRPr="0000688D">
        <w:t>https://pt.aliexpress.com/item/4000121584679.html?spm=a2g0o.order_list.0.0.5d9ccaa4J57Df3&amp;gatewayAdapt=glo2bra</w:t>
      </w:r>
      <w:r w:rsidR="00DD1379">
        <w:t>&gt;</w:t>
      </w:r>
      <w:r w:rsidR="007A3C3B">
        <w:t xml:space="preserve">. Acesso em: </w:t>
      </w:r>
      <w:r w:rsidR="00DD1379">
        <w:t>22 set. 2022</w:t>
      </w:r>
      <w:r w:rsidR="007A3C3B">
        <w:t xml:space="preserve">. </w:t>
      </w:r>
      <w:r w:rsidRPr="00C707D4">
        <w:t xml:space="preserve">  </w:t>
      </w:r>
    </w:p>
    <w:p w14:paraId="487E3594" w14:textId="7F46ED75" w:rsidR="006618B2" w:rsidRPr="00FE50C2" w:rsidRDefault="006618B2" w:rsidP="00FE50C2">
      <w:pPr>
        <w:pStyle w:val="Legenda"/>
        <w:keepNext/>
      </w:pPr>
      <w:r w:rsidRPr="00FE50C2">
        <w:t>Tabela 20 - Especificações técnicas da Bateria</w:t>
      </w:r>
      <w:r w:rsidR="003E3579" w:rsidRPr="00FE50C2">
        <w:t xml:space="preserve"> de</w:t>
      </w:r>
      <w:r w:rsidRPr="00FE50C2">
        <w:t xml:space="preserve"> Lítio</w:t>
      </w:r>
    </w:p>
    <w:tbl>
      <w:tblPr>
        <w:tblStyle w:val="TabelaSimples5"/>
        <w:tblW w:w="7420" w:type="dxa"/>
        <w:tblLook w:val="04A0" w:firstRow="1" w:lastRow="0" w:firstColumn="1" w:lastColumn="0" w:noHBand="0" w:noVBand="1"/>
      </w:tblPr>
      <w:tblGrid>
        <w:gridCol w:w="4420"/>
        <w:gridCol w:w="3000"/>
      </w:tblGrid>
      <w:tr w:rsidR="00650D46" w:rsidRPr="0051069D" w14:paraId="5104535A" w14:textId="77777777" w:rsidTr="0051069D">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4420" w:type="dxa"/>
            <w:noWrap/>
            <w:hideMark/>
          </w:tcPr>
          <w:p w14:paraId="78B90431" w14:textId="77777777" w:rsidR="00650D46" w:rsidRPr="0051069D" w:rsidRDefault="00650D46" w:rsidP="0051069D">
            <w:pPr>
              <w:pStyle w:val="IMGTBLGRF"/>
            </w:pPr>
            <w:r w:rsidRPr="0051069D">
              <w:t>Especificações</w:t>
            </w:r>
          </w:p>
        </w:tc>
        <w:tc>
          <w:tcPr>
            <w:tcW w:w="3000" w:type="dxa"/>
            <w:noWrap/>
            <w:hideMark/>
          </w:tcPr>
          <w:p w14:paraId="6CE2B9F1" w14:textId="77777777" w:rsidR="00650D46" w:rsidRPr="0051069D" w:rsidRDefault="00650D46" w:rsidP="0051069D">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650D46" w:rsidRPr="0051069D" w14:paraId="15A58CE3" w14:textId="77777777" w:rsidTr="0051069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DFE86D4" w14:textId="77777777" w:rsidR="00650D46" w:rsidRPr="0051069D" w:rsidRDefault="00650D46" w:rsidP="0051069D">
            <w:pPr>
              <w:pStyle w:val="IMGTBLGRF"/>
            </w:pPr>
            <w:r w:rsidRPr="0051069D">
              <w:t xml:space="preserve">Modelo </w:t>
            </w:r>
          </w:p>
        </w:tc>
        <w:tc>
          <w:tcPr>
            <w:tcW w:w="3000" w:type="dxa"/>
            <w:noWrap/>
            <w:hideMark/>
          </w:tcPr>
          <w:p w14:paraId="18873268" w14:textId="42EB8573" w:rsidR="00650D46" w:rsidRPr="0051069D" w:rsidRDefault="00650D46" w:rsidP="00F8355D">
            <w:pPr>
              <w:pStyle w:val="IMGTBLGRF"/>
              <w:ind w:right="-62"/>
              <w:cnfStyle w:val="000000100000" w:firstRow="0" w:lastRow="0" w:firstColumn="0" w:lastColumn="0" w:oddVBand="0" w:evenVBand="0" w:oddHBand="1" w:evenHBand="0" w:firstRowFirstColumn="0" w:firstRowLastColumn="0" w:lastRowFirstColumn="0" w:lastRowLastColumn="0"/>
            </w:pPr>
            <w:r w:rsidRPr="0051069D">
              <w:t xml:space="preserve">B600BC </w:t>
            </w:r>
            <w:r w:rsidR="00F8355D">
              <w:t>B</w:t>
            </w:r>
            <w:r w:rsidRPr="0051069D">
              <w:t xml:space="preserve">600BU </w:t>
            </w:r>
            <w:r w:rsidRPr="00F8355D">
              <w:t>B600BE</w:t>
            </w:r>
          </w:p>
        </w:tc>
      </w:tr>
      <w:tr w:rsidR="00650D46" w:rsidRPr="0051069D" w14:paraId="03CD313D" w14:textId="77777777" w:rsidTr="0051069D">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B1A906C" w14:textId="77777777" w:rsidR="00650D46" w:rsidRPr="0051069D" w:rsidRDefault="00650D46" w:rsidP="0051069D">
            <w:pPr>
              <w:pStyle w:val="IMGTBLGRF"/>
            </w:pPr>
            <w:r w:rsidRPr="0051069D">
              <w:t>Limite de tensão</w:t>
            </w:r>
          </w:p>
        </w:tc>
        <w:tc>
          <w:tcPr>
            <w:tcW w:w="3000" w:type="dxa"/>
            <w:noWrap/>
            <w:hideMark/>
          </w:tcPr>
          <w:p w14:paraId="15233C4E" w14:textId="1E703B07" w:rsidR="00650D46" w:rsidRPr="0051069D" w:rsidRDefault="00650D46" w:rsidP="00F8355D">
            <w:pPr>
              <w:pStyle w:val="IMGTBLGRF"/>
              <w:tabs>
                <w:tab w:val="left" w:pos="2630"/>
              </w:tabs>
              <w:cnfStyle w:val="000000000000" w:firstRow="0" w:lastRow="0" w:firstColumn="0" w:lastColumn="0" w:oddVBand="0" w:evenVBand="0" w:oddHBand="0" w:evenHBand="0" w:firstRowFirstColumn="0" w:firstRowLastColumn="0" w:lastRowFirstColumn="0" w:lastRowLastColumn="0"/>
            </w:pPr>
            <w:r w:rsidRPr="0051069D">
              <w:t>4.35</w:t>
            </w:r>
            <w:r w:rsidR="00F8355D">
              <w:t>V</w:t>
            </w:r>
          </w:p>
        </w:tc>
      </w:tr>
      <w:tr w:rsidR="00650D46" w:rsidRPr="0051069D" w14:paraId="1DA39E85" w14:textId="77777777" w:rsidTr="0051069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hideMark/>
          </w:tcPr>
          <w:p w14:paraId="71E6ADC6" w14:textId="77777777" w:rsidR="00650D46" w:rsidRPr="0051069D" w:rsidRDefault="00650D46" w:rsidP="0051069D">
            <w:pPr>
              <w:pStyle w:val="IMGTBLGRF"/>
            </w:pPr>
            <w:r w:rsidRPr="0051069D">
              <w:t>Capacidade da bateria</w:t>
            </w:r>
          </w:p>
        </w:tc>
        <w:tc>
          <w:tcPr>
            <w:tcW w:w="3000" w:type="dxa"/>
            <w:noWrap/>
            <w:hideMark/>
          </w:tcPr>
          <w:p w14:paraId="39A5831C" w14:textId="6BF4259C"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2</w:t>
            </w:r>
            <w:r w:rsidR="007D4A37">
              <w:t>.</w:t>
            </w:r>
            <w:r w:rsidRPr="0051069D">
              <w:t>600m</w:t>
            </w:r>
            <w:r w:rsidR="00F8355D">
              <w:t>A</w:t>
            </w:r>
            <w:r w:rsidRPr="0051069D">
              <w:t>h</w:t>
            </w:r>
          </w:p>
        </w:tc>
      </w:tr>
      <w:tr w:rsidR="00650D46" w:rsidRPr="0051069D" w14:paraId="7B4FF67D" w14:textId="77777777" w:rsidTr="0051069D">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9050386" w14:textId="77777777" w:rsidR="00650D46" w:rsidRPr="0051069D" w:rsidRDefault="00650D46" w:rsidP="0051069D">
            <w:pPr>
              <w:pStyle w:val="IMGTBLGRF"/>
            </w:pPr>
            <w:r w:rsidRPr="0051069D">
              <w:t xml:space="preserve">Voltagem de saída </w:t>
            </w:r>
          </w:p>
        </w:tc>
        <w:tc>
          <w:tcPr>
            <w:tcW w:w="3000" w:type="dxa"/>
            <w:hideMark/>
          </w:tcPr>
          <w:p w14:paraId="4064EFCA"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3.8 V</w:t>
            </w:r>
          </w:p>
        </w:tc>
      </w:tr>
    </w:tbl>
    <w:p w14:paraId="13ED197B" w14:textId="68EA696E" w:rsidR="00650D46" w:rsidRPr="006618B2" w:rsidRDefault="00F0604B" w:rsidP="00C707D4">
      <w:pPr>
        <w:pStyle w:val="Fonte"/>
        <w:rPr>
          <w:b/>
          <w:szCs w:val="20"/>
        </w:rPr>
      </w:pPr>
      <w:r w:rsidRPr="002912E4">
        <w:t>Adaptado de:</w:t>
      </w:r>
      <w:r w:rsidR="007A3C3B" w:rsidRPr="00C707D4">
        <w:t xml:space="preserve"> </w:t>
      </w:r>
      <w:r w:rsidR="00535CAF" w:rsidRPr="00535CAF">
        <w:t>Bateria original samsung B600BE B600BC, bateria para samsung galaxy S4 i9500 i9502 i9295 GT-I9505 pro i959 i337 i545 i959 2600mah nfc nfc</w:t>
      </w:r>
      <w:r w:rsidR="00535CAF">
        <w:t xml:space="preserve"> - </w:t>
      </w:r>
      <w:r w:rsidR="00535CAF" w:rsidRPr="00535CAF">
        <w:t>AliExpress</w:t>
      </w:r>
      <w:r w:rsidR="00140E3A" w:rsidRPr="002912E4">
        <w:t>, c2022</w:t>
      </w:r>
      <w:r w:rsidR="007A3C3B">
        <w:t xml:space="preserve">. Disponível em: </w:t>
      </w:r>
      <w:r w:rsidR="00DD1379">
        <w:t>&lt;</w:t>
      </w:r>
      <w:r w:rsidR="00814B62" w:rsidRPr="00814B62">
        <w:t>https://pt.aliexpress.com/item/32971337597.html?spm=a2g0o.order_list.0.0.21efcaa4WR9Uem&amp;gatewayAdapt=glo2bra</w:t>
      </w:r>
      <w:r w:rsidR="00DD1379">
        <w:t>&gt;</w:t>
      </w:r>
      <w:r w:rsidR="007A3C3B">
        <w:t xml:space="preserve">. Acesso em: </w:t>
      </w:r>
      <w:r w:rsidR="00DD1379">
        <w:t>22 set. 2022</w:t>
      </w:r>
      <w:r w:rsidR="007A3C3B">
        <w:t>.</w:t>
      </w:r>
    </w:p>
    <w:p w14:paraId="21C84968" w14:textId="430114B2" w:rsidR="00596595" w:rsidRDefault="006618B2" w:rsidP="00FE50C2">
      <w:pPr>
        <w:pStyle w:val="Legenda"/>
        <w:keepNext/>
        <w:rPr>
          <w:b w:val="0"/>
          <w:szCs w:val="20"/>
          <w:lang w:eastAsia="pt-BR"/>
        </w:rPr>
      </w:pPr>
      <w:r w:rsidRPr="00FE50C2">
        <w:t>Tabela 21 - Especificações técnicas da Luva Antiestática</w:t>
      </w:r>
      <w:r w:rsidR="007453D3">
        <w:rPr>
          <w:b w:val="0"/>
          <w:szCs w:val="20"/>
          <w:lang w:eastAsia="pt-BR"/>
        </w:rPr>
        <w:tab/>
      </w:r>
    </w:p>
    <w:tbl>
      <w:tblPr>
        <w:tblStyle w:val="TabelaSimples5"/>
        <w:tblW w:w="7513" w:type="dxa"/>
        <w:tblLook w:val="04A0" w:firstRow="1" w:lastRow="0" w:firstColumn="1" w:lastColumn="0" w:noHBand="0" w:noVBand="1"/>
      </w:tblPr>
      <w:tblGrid>
        <w:gridCol w:w="4420"/>
        <w:gridCol w:w="3093"/>
      </w:tblGrid>
      <w:tr w:rsidR="00650D46" w:rsidRPr="0051069D" w14:paraId="70A3CA6F" w14:textId="77777777" w:rsidTr="00FE50C2">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4420" w:type="dxa"/>
            <w:noWrap/>
            <w:hideMark/>
          </w:tcPr>
          <w:p w14:paraId="79AAE971" w14:textId="77777777" w:rsidR="00650D46" w:rsidRPr="0051069D" w:rsidRDefault="00650D46" w:rsidP="0051069D">
            <w:pPr>
              <w:pStyle w:val="IMGTBLGRF"/>
            </w:pPr>
            <w:r w:rsidRPr="0051069D">
              <w:t>Especificações</w:t>
            </w:r>
          </w:p>
        </w:tc>
        <w:tc>
          <w:tcPr>
            <w:tcW w:w="3093" w:type="dxa"/>
            <w:noWrap/>
            <w:hideMark/>
          </w:tcPr>
          <w:p w14:paraId="2CCA86D8" w14:textId="77777777" w:rsidR="00650D46" w:rsidRPr="0051069D" w:rsidRDefault="00650D46" w:rsidP="0051069D">
            <w:pPr>
              <w:pStyle w:val="IMGTBLGRF"/>
              <w:cnfStyle w:val="100000000000" w:firstRow="1" w:lastRow="0" w:firstColumn="0" w:lastColumn="0" w:oddVBand="0" w:evenVBand="0" w:oddHBand="0" w:evenHBand="0" w:firstRowFirstColumn="0" w:firstRowLastColumn="0" w:lastRowFirstColumn="0" w:lastRowLastColumn="0"/>
            </w:pPr>
            <w:r w:rsidRPr="0051069D">
              <w:t>Dados técnicos</w:t>
            </w:r>
          </w:p>
        </w:tc>
      </w:tr>
      <w:tr w:rsidR="00650D46" w:rsidRPr="0051069D" w14:paraId="518CA774" w14:textId="77777777" w:rsidTr="00FE50C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699E67B" w14:textId="77777777" w:rsidR="00650D46" w:rsidRPr="0051069D" w:rsidRDefault="00650D46" w:rsidP="0051069D">
            <w:pPr>
              <w:pStyle w:val="IMGTBLGRF"/>
            </w:pPr>
            <w:r w:rsidRPr="0051069D">
              <w:t>Fabricante</w:t>
            </w:r>
          </w:p>
        </w:tc>
        <w:tc>
          <w:tcPr>
            <w:tcW w:w="3093" w:type="dxa"/>
            <w:noWrap/>
            <w:hideMark/>
          </w:tcPr>
          <w:p w14:paraId="692BD4B9"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DANNY</w:t>
            </w:r>
          </w:p>
        </w:tc>
      </w:tr>
      <w:tr w:rsidR="00650D46" w:rsidRPr="0051069D" w14:paraId="251A2B3E" w14:textId="77777777" w:rsidTr="00FE50C2">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C00FCB6" w14:textId="77777777" w:rsidR="00650D46" w:rsidRPr="0051069D" w:rsidRDefault="00650D46" w:rsidP="0051069D">
            <w:pPr>
              <w:pStyle w:val="IMGTBLGRF"/>
            </w:pPr>
            <w:r w:rsidRPr="0051069D">
              <w:t>Número da Peça</w:t>
            </w:r>
          </w:p>
        </w:tc>
        <w:tc>
          <w:tcPr>
            <w:tcW w:w="3093" w:type="dxa"/>
            <w:noWrap/>
            <w:hideMark/>
          </w:tcPr>
          <w:p w14:paraId="6CEB9759"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CP0026019</w:t>
            </w:r>
          </w:p>
        </w:tc>
      </w:tr>
      <w:tr w:rsidR="00650D46" w:rsidRPr="0051069D" w14:paraId="1F8A5449" w14:textId="77777777" w:rsidTr="00FE50C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7F9B160" w14:textId="77777777" w:rsidR="00650D46" w:rsidRPr="0051069D" w:rsidRDefault="00650D46" w:rsidP="0051069D">
            <w:pPr>
              <w:pStyle w:val="IMGTBLGRF"/>
            </w:pPr>
            <w:r w:rsidRPr="0051069D">
              <w:t>Número de produtos</w:t>
            </w:r>
          </w:p>
        </w:tc>
        <w:tc>
          <w:tcPr>
            <w:tcW w:w="3093" w:type="dxa"/>
            <w:noWrap/>
            <w:hideMark/>
          </w:tcPr>
          <w:p w14:paraId="4116B77F"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1</w:t>
            </w:r>
          </w:p>
        </w:tc>
      </w:tr>
      <w:tr w:rsidR="00650D46" w:rsidRPr="0051069D" w14:paraId="67FE04F6" w14:textId="77777777" w:rsidTr="00FE50C2">
        <w:trPr>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8D0437F" w14:textId="77777777" w:rsidR="00650D46" w:rsidRPr="0051069D" w:rsidRDefault="00650D46" w:rsidP="0051069D">
            <w:pPr>
              <w:pStyle w:val="IMGTBLGRF"/>
            </w:pPr>
            <w:r w:rsidRPr="0051069D">
              <w:t>Peso</w:t>
            </w:r>
          </w:p>
        </w:tc>
        <w:tc>
          <w:tcPr>
            <w:tcW w:w="3093" w:type="dxa"/>
            <w:noWrap/>
            <w:hideMark/>
          </w:tcPr>
          <w:p w14:paraId="08BA23DA" w14:textId="1AA24F8A"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 xml:space="preserve">‎0.03 </w:t>
            </w:r>
            <w:r w:rsidR="00F8355D">
              <w:t>q</w:t>
            </w:r>
            <w:r w:rsidRPr="0051069D">
              <w:t>uilogramas</w:t>
            </w:r>
          </w:p>
        </w:tc>
      </w:tr>
      <w:tr w:rsidR="00650D46" w:rsidRPr="0051069D" w14:paraId="6C5C2ABD" w14:textId="77777777" w:rsidTr="00FE50C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7113600" w14:textId="77777777" w:rsidR="00650D46" w:rsidRPr="0051069D" w:rsidRDefault="00650D46" w:rsidP="0051069D">
            <w:pPr>
              <w:pStyle w:val="IMGTBLGRF"/>
            </w:pPr>
            <w:r w:rsidRPr="0051069D">
              <w:t>Comprimento</w:t>
            </w:r>
          </w:p>
        </w:tc>
        <w:tc>
          <w:tcPr>
            <w:tcW w:w="3093" w:type="dxa"/>
            <w:noWrap/>
            <w:hideMark/>
          </w:tcPr>
          <w:p w14:paraId="0A514F4E"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0.12 centímetros</w:t>
            </w:r>
          </w:p>
        </w:tc>
      </w:tr>
      <w:tr w:rsidR="00650D46" w:rsidRPr="0051069D" w14:paraId="60878399" w14:textId="77777777" w:rsidTr="00FE50C2">
        <w:trPr>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6E098D6" w14:textId="77777777" w:rsidR="00650D46" w:rsidRPr="0051069D" w:rsidRDefault="00650D46" w:rsidP="0051069D">
            <w:pPr>
              <w:pStyle w:val="IMGTBLGRF"/>
            </w:pPr>
            <w:r w:rsidRPr="0051069D">
              <w:t>Largura</w:t>
            </w:r>
          </w:p>
        </w:tc>
        <w:tc>
          <w:tcPr>
            <w:tcW w:w="3093" w:type="dxa"/>
            <w:noWrap/>
            <w:hideMark/>
          </w:tcPr>
          <w:p w14:paraId="11540D1B"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0.1 centímetros</w:t>
            </w:r>
          </w:p>
        </w:tc>
      </w:tr>
      <w:tr w:rsidR="00650D46" w:rsidRPr="0051069D" w14:paraId="10F9EBA6" w14:textId="77777777" w:rsidTr="00FE5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9D066AA" w14:textId="77777777" w:rsidR="00650D46" w:rsidRPr="0051069D" w:rsidRDefault="00650D46" w:rsidP="0051069D">
            <w:pPr>
              <w:pStyle w:val="IMGTBLGRF"/>
            </w:pPr>
            <w:r w:rsidRPr="0051069D">
              <w:t>Altura</w:t>
            </w:r>
          </w:p>
        </w:tc>
        <w:tc>
          <w:tcPr>
            <w:tcW w:w="3093" w:type="dxa"/>
            <w:noWrap/>
            <w:hideMark/>
          </w:tcPr>
          <w:p w14:paraId="5AFF58AE"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0.02 centímetros</w:t>
            </w:r>
          </w:p>
        </w:tc>
      </w:tr>
      <w:tr w:rsidR="00650D46" w:rsidRPr="0051069D" w14:paraId="6DF36EB2" w14:textId="77777777" w:rsidTr="00FE50C2">
        <w:trPr>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ED1EA03" w14:textId="77777777" w:rsidR="00650D46" w:rsidRPr="0051069D" w:rsidRDefault="00650D46" w:rsidP="0051069D">
            <w:pPr>
              <w:pStyle w:val="IMGTBLGRF"/>
            </w:pPr>
            <w:r w:rsidRPr="0051069D">
              <w:t>Fabricante</w:t>
            </w:r>
          </w:p>
        </w:tc>
        <w:tc>
          <w:tcPr>
            <w:tcW w:w="3093" w:type="dxa"/>
            <w:noWrap/>
            <w:hideMark/>
          </w:tcPr>
          <w:p w14:paraId="360B6376"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DANNY</w:t>
            </w:r>
          </w:p>
        </w:tc>
      </w:tr>
      <w:tr w:rsidR="00650D46" w:rsidRPr="0051069D" w14:paraId="093AE3FB" w14:textId="77777777" w:rsidTr="00FE5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EEA91C9" w14:textId="77777777" w:rsidR="00650D46" w:rsidRPr="0051069D" w:rsidRDefault="00650D46" w:rsidP="0051069D">
            <w:pPr>
              <w:pStyle w:val="IMGTBLGRF"/>
            </w:pPr>
            <w:r w:rsidRPr="0051069D">
              <w:t>Referência do fabricante</w:t>
            </w:r>
          </w:p>
        </w:tc>
        <w:tc>
          <w:tcPr>
            <w:tcW w:w="3093" w:type="dxa"/>
            <w:noWrap/>
            <w:hideMark/>
          </w:tcPr>
          <w:p w14:paraId="77E78DE1"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CP0026019</w:t>
            </w:r>
          </w:p>
        </w:tc>
      </w:tr>
      <w:tr w:rsidR="00650D46" w:rsidRPr="0051069D" w14:paraId="152DD903" w14:textId="77777777" w:rsidTr="00FE50C2">
        <w:trPr>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348D5BF" w14:textId="77777777" w:rsidR="00650D46" w:rsidRPr="0051069D" w:rsidRDefault="00650D46" w:rsidP="0051069D">
            <w:pPr>
              <w:pStyle w:val="IMGTBLGRF"/>
            </w:pPr>
            <w:r w:rsidRPr="0051069D">
              <w:t>Dimensões do produto</w:t>
            </w:r>
          </w:p>
        </w:tc>
        <w:tc>
          <w:tcPr>
            <w:tcW w:w="3093" w:type="dxa"/>
            <w:noWrap/>
            <w:hideMark/>
          </w:tcPr>
          <w:p w14:paraId="0C3CD7C2"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0.12 x 0.1 x 0.02 cm; 30 g</w:t>
            </w:r>
          </w:p>
        </w:tc>
      </w:tr>
      <w:tr w:rsidR="00650D46" w:rsidRPr="0051069D" w14:paraId="13540AE0" w14:textId="77777777" w:rsidTr="00FE5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AEB1006" w14:textId="77777777" w:rsidR="00650D46" w:rsidRPr="0051069D" w:rsidRDefault="00650D46" w:rsidP="0051069D">
            <w:pPr>
              <w:pStyle w:val="IMGTBLGRF"/>
            </w:pPr>
            <w:r w:rsidRPr="0051069D">
              <w:t>ASIN</w:t>
            </w:r>
          </w:p>
        </w:tc>
        <w:tc>
          <w:tcPr>
            <w:tcW w:w="3093" w:type="dxa"/>
            <w:noWrap/>
            <w:hideMark/>
          </w:tcPr>
          <w:p w14:paraId="46D2780B"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B077V23XZR</w:t>
            </w:r>
          </w:p>
        </w:tc>
      </w:tr>
      <w:tr w:rsidR="00650D46" w:rsidRPr="0051069D" w14:paraId="5C40AFB3" w14:textId="77777777" w:rsidTr="00FE50C2">
        <w:trPr>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1A31F4CA" w14:textId="77777777" w:rsidR="00650D46" w:rsidRPr="0051069D" w:rsidRDefault="00650D46" w:rsidP="0051069D">
            <w:pPr>
              <w:pStyle w:val="IMGTBLGRF"/>
            </w:pPr>
            <w:r w:rsidRPr="0051069D">
              <w:t>Marca</w:t>
            </w:r>
          </w:p>
        </w:tc>
        <w:tc>
          <w:tcPr>
            <w:tcW w:w="3093" w:type="dxa"/>
            <w:noWrap/>
            <w:hideMark/>
          </w:tcPr>
          <w:p w14:paraId="0988B2D1" w14:textId="77777777" w:rsidR="00650D46" w:rsidRPr="0051069D" w:rsidRDefault="00650D46" w:rsidP="0051069D">
            <w:pPr>
              <w:pStyle w:val="IMGTBLGRF"/>
              <w:cnfStyle w:val="000000000000" w:firstRow="0" w:lastRow="0" w:firstColumn="0" w:lastColumn="0" w:oddVBand="0" w:evenVBand="0" w:oddHBand="0" w:evenHBand="0" w:firstRowFirstColumn="0" w:firstRowLastColumn="0" w:lastRowFirstColumn="0" w:lastRowLastColumn="0"/>
            </w:pPr>
            <w:r w:rsidRPr="0051069D">
              <w:t>‎DANNY</w:t>
            </w:r>
          </w:p>
        </w:tc>
      </w:tr>
      <w:tr w:rsidR="00650D46" w:rsidRPr="0051069D" w14:paraId="1F8F616D" w14:textId="77777777" w:rsidTr="00FE5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8A15393" w14:textId="77777777" w:rsidR="00650D46" w:rsidRPr="0051069D" w:rsidRDefault="00650D46" w:rsidP="0051069D">
            <w:pPr>
              <w:pStyle w:val="IMGTBLGRF"/>
            </w:pPr>
            <w:r w:rsidRPr="0051069D">
              <w:t>EAN</w:t>
            </w:r>
          </w:p>
        </w:tc>
        <w:tc>
          <w:tcPr>
            <w:tcW w:w="3093" w:type="dxa"/>
            <w:noWrap/>
            <w:hideMark/>
          </w:tcPr>
          <w:p w14:paraId="200FF74F" w14:textId="77777777" w:rsidR="00650D46" w:rsidRPr="0051069D" w:rsidRDefault="00650D46" w:rsidP="0051069D">
            <w:pPr>
              <w:pStyle w:val="IMGTBLGRF"/>
              <w:cnfStyle w:val="000000100000" w:firstRow="0" w:lastRow="0" w:firstColumn="0" w:lastColumn="0" w:oddVBand="0" w:evenVBand="0" w:oddHBand="1" w:evenHBand="0" w:firstRowFirstColumn="0" w:firstRowLastColumn="0" w:lastRowFirstColumn="0" w:lastRowLastColumn="0"/>
            </w:pPr>
            <w:r w:rsidRPr="0051069D">
              <w:t>‎7896353821965</w:t>
            </w:r>
          </w:p>
        </w:tc>
      </w:tr>
    </w:tbl>
    <w:p w14:paraId="060582C1" w14:textId="66200986" w:rsidR="00596595" w:rsidRPr="00C70581" w:rsidRDefault="00C707D4" w:rsidP="00C70581">
      <w:pPr>
        <w:pStyle w:val="Fonte"/>
      </w:pPr>
      <w:r w:rsidRPr="00C70581">
        <w:t xml:space="preserve">Adaptado de: </w:t>
      </w:r>
      <w:r w:rsidR="00A55F63" w:rsidRPr="00C70581">
        <w:t xml:space="preserve">Luva de Segurança Flextáctil Preta em Nylon Tamanho G-DANNY-DA12100GPT - </w:t>
      </w:r>
      <w:r w:rsidR="00393862" w:rsidRPr="00C70581">
        <w:t>Amazon</w:t>
      </w:r>
      <w:r w:rsidR="00140E3A" w:rsidRPr="00C70581">
        <w:t>, c2022</w:t>
      </w:r>
      <w:r w:rsidR="00220E42" w:rsidRPr="00C70581">
        <w:t xml:space="preserve">. </w:t>
      </w:r>
      <w:r w:rsidR="00E10D04" w:rsidRPr="00C70581">
        <w:t>Disponível em:</w:t>
      </w:r>
      <w:r w:rsidR="00220E42" w:rsidRPr="00C70581">
        <w:t xml:space="preserve"> </w:t>
      </w:r>
      <w:r w:rsidR="00DD1379" w:rsidRPr="00C70581">
        <w:t>&lt;</w:t>
      </w:r>
      <w:r w:rsidR="00CE3F25" w:rsidRPr="00C70581">
        <w:t>https://www.amazon.com.br/Seguran%C3%A7a-Flext%C3%A1ctil-Preta-Tamanho-G-DANNY-DA12100GPT/dp/B077V23XZR/ref=sr_1_1?m=A3JN678ECQQUZK&amp;marketplaceID=A2Q3Y263D00KWC&amp;qid=1661611338&amp;refinements=p_4%3ADANNY&amp;s=merchant-items&amp;sr=1-1</w:t>
      </w:r>
      <w:r w:rsidR="00DD1379" w:rsidRPr="00C70581">
        <w:t>&gt;</w:t>
      </w:r>
      <w:r w:rsidR="00220E42" w:rsidRPr="00C70581">
        <w:t xml:space="preserve">. Acesso em: </w:t>
      </w:r>
      <w:r w:rsidR="00DD1379" w:rsidRPr="00C70581">
        <w:t>22 set. 2022</w:t>
      </w:r>
      <w:r w:rsidR="00220E42" w:rsidRPr="00C70581">
        <w:t xml:space="preserve">. </w:t>
      </w:r>
    </w:p>
    <w:p w14:paraId="07F2B31E" w14:textId="77777777" w:rsidR="00AC7CDE" w:rsidRDefault="00AC7CDE" w:rsidP="00596595">
      <w:pPr>
        <w:pStyle w:val="CORPO"/>
        <w:ind w:firstLine="0"/>
        <w:rPr>
          <w:lang w:eastAsia="pt-BR"/>
        </w:rPr>
        <w:sectPr w:rsidR="00AC7CDE" w:rsidSect="00676677">
          <w:pgSz w:w="11906" w:h="16838"/>
          <w:pgMar w:top="1701" w:right="1134" w:bottom="1134" w:left="1701" w:header="1134" w:footer="709" w:gutter="0"/>
          <w:cols w:space="708"/>
          <w:docGrid w:linePitch="360"/>
        </w:sectPr>
      </w:pPr>
    </w:p>
    <w:p w14:paraId="39A9DFF8" w14:textId="15022C28" w:rsidR="00E651BC" w:rsidRDefault="00E651BC" w:rsidP="006A0D3B">
      <w:pPr>
        <w:pStyle w:val="Ttulo2"/>
        <w:numPr>
          <w:ilvl w:val="0"/>
          <w:numId w:val="28"/>
        </w:numPr>
      </w:pPr>
      <w:bookmarkStart w:id="110" w:name="_Ref111843254"/>
      <w:bookmarkStart w:id="111" w:name="_Toc111845391"/>
      <w:r w:rsidRPr="00AA1BCB">
        <w:lastRenderedPageBreak/>
        <w:t>Estratégias de Testes e de Conversão</w:t>
      </w:r>
      <w:bookmarkEnd w:id="110"/>
      <w:bookmarkEnd w:id="111"/>
    </w:p>
    <w:p w14:paraId="2F1B0B83" w14:textId="38C58624" w:rsidR="00673CCF" w:rsidRDefault="00673CCF" w:rsidP="00673CCF">
      <w:pPr>
        <w:pStyle w:val="Legenda"/>
        <w:keepNext/>
      </w:pPr>
      <w:r>
        <w:t xml:space="preserve">Quadro </w:t>
      </w:r>
      <w:r>
        <w:fldChar w:fldCharType="begin"/>
      </w:r>
      <w:r>
        <w:instrText xml:space="preserve"> SEQ Quadro \* ARABIC </w:instrText>
      </w:r>
      <w:r>
        <w:fldChar w:fldCharType="separate"/>
      </w:r>
      <w:r w:rsidR="001472C6">
        <w:rPr>
          <w:noProof/>
        </w:rPr>
        <w:t>4</w:t>
      </w:r>
      <w:r>
        <w:fldChar w:fldCharType="end"/>
      </w:r>
      <w:r>
        <w:t xml:space="preserve"> - </w:t>
      </w:r>
      <w:r w:rsidRPr="00B34468">
        <w:t>Erros da tela de exercício.</w:t>
      </w:r>
    </w:p>
    <w:p w14:paraId="671067AE" w14:textId="10A3A51C" w:rsidR="00596595" w:rsidRDefault="00B81E1B" w:rsidP="00317819">
      <w:pPr>
        <w:pStyle w:val="IMGTBLGRF"/>
      </w:pPr>
      <w:r>
        <w:drawing>
          <wp:inline distT="0" distB="0" distL="0" distR="0" wp14:anchorId="126D967E" wp14:editId="709B4B46">
            <wp:extent cx="5096510" cy="1901825"/>
            <wp:effectExtent l="0" t="0" r="8890" b="3175"/>
            <wp:docPr id="1319022657" name="Imagem 131902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096510" cy="1901825"/>
                    </a:xfrm>
                    <a:prstGeom prst="rect">
                      <a:avLst/>
                    </a:prstGeom>
                    <a:noFill/>
                  </pic:spPr>
                </pic:pic>
              </a:graphicData>
            </a:graphic>
          </wp:inline>
        </w:drawing>
      </w:r>
    </w:p>
    <w:p w14:paraId="4FF1FA66" w14:textId="21EB510B" w:rsidR="003676B4" w:rsidRDefault="003676B4" w:rsidP="003676B4">
      <w:pPr>
        <w:pStyle w:val="Fonte"/>
      </w:pPr>
      <w:r>
        <w:t xml:space="preserve">Fonte: </w:t>
      </w:r>
      <w:r w:rsidRPr="00033F61">
        <w:t>Elaboração própria.</w:t>
      </w:r>
    </w:p>
    <w:p w14:paraId="68D6D44F" w14:textId="3A584FAD" w:rsidR="00616C5D" w:rsidRDefault="00616C5D" w:rsidP="00616C5D">
      <w:pPr>
        <w:pStyle w:val="Legenda"/>
        <w:keepNext/>
      </w:pPr>
      <w:r>
        <w:lastRenderedPageBreak/>
        <w:t xml:space="preserve">Quadro </w:t>
      </w:r>
      <w:r>
        <w:fldChar w:fldCharType="begin"/>
      </w:r>
      <w:r>
        <w:instrText xml:space="preserve"> SEQ Quadro \* ARABIC </w:instrText>
      </w:r>
      <w:r>
        <w:fldChar w:fldCharType="separate"/>
      </w:r>
      <w:r w:rsidR="001472C6">
        <w:rPr>
          <w:noProof/>
        </w:rPr>
        <w:t>5</w:t>
      </w:r>
      <w:r>
        <w:fldChar w:fldCharType="end"/>
      </w:r>
      <w:r>
        <w:t xml:space="preserve"> - </w:t>
      </w:r>
      <w:r w:rsidRPr="00F420AC">
        <w:t>Erros da tela de monitoramento do paciente.</w:t>
      </w:r>
    </w:p>
    <w:p w14:paraId="42F436E1" w14:textId="763138CD" w:rsidR="003676B4" w:rsidRDefault="00981B7E" w:rsidP="00981B7E">
      <w:pPr>
        <w:pStyle w:val="IMGTBLGRF"/>
      </w:pPr>
      <w:r>
        <w:drawing>
          <wp:inline distT="0" distB="0" distL="0" distR="0" wp14:anchorId="595D06B2" wp14:editId="2A39A85B">
            <wp:extent cx="5102860" cy="3481070"/>
            <wp:effectExtent l="0" t="0" r="2540" b="5080"/>
            <wp:docPr id="1319022660" name="Imagem 1319022660"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22660" name="Imagem 1319022660" descr="Tabela&#10;&#10;Descrição gerada automaticament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102860" cy="3481070"/>
                    </a:xfrm>
                    <a:prstGeom prst="rect">
                      <a:avLst/>
                    </a:prstGeom>
                    <a:noFill/>
                  </pic:spPr>
                </pic:pic>
              </a:graphicData>
            </a:graphic>
          </wp:inline>
        </w:drawing>
      </w:r>
    </w:p>
    <w:p w14:paraId="478F5651" w14:textId="22FD7658" w:rsidR="001A7DD0" w:rsidRDefault="001A7DD0" w:rsidP="001A7DD0">
      <w:pPr>
        <w:pStyle w:val="Fonte"/>
      </w:pPr>
      <w:r>
        <w:t xml:space="preserve">Fonte: </w:t>
      </w:r>
      <w:r w:rsidRPr="00033F61">
        <w:t>Elaboração própria.</w:t>
      </w:r>
    </w:p>
    <w:p w14:paraId="0AFED5C5" w14:textId="4EC72E99" w:rsidR="002424B2" w:rsidRDefault="002424B2" w:rsidP="002424B2">
      <w:pPr>
        <w:pStyle w:val="Legenda"/>
        <w:keepNext/>
      </w:pPr>
      <w:r>
        <w:lastRenderedPageBreak/>
        <w:t xml:space="preserve">Quadro </w:t>
      </w:r>
      <w:r>
        <w:fldChar w:fldCharType="begin"/>
      </w:r>
      <w:r>
        <w:instrText xml:space="preserve"> SEQ Quadro \* ARABIC </w:instrText>
      </w:r>
      <w:r>
        <w:fldChar w:fldCharType="separate"/>
      </w:r>
      <w:r w:rsidR="001472C6">
        <w:rPr>
          <w:noProof/>
        </w:rPr>
        <w:t>6</w:t>
      </w:r>
      <w:r>
        <w:fldChar w:fldCharType="end"/>
      </w:r>
      <w:r>
        <w:t xml:space="preserve"> - </w:t>
      </w:r>
      <w:r w:rsidRPr="00283FEE">
        <w:t>Erros da tela de cadastro de paciente.</w:t>
      </w:r>
    </w:p>
    <w:p w14:paraId="3E3319EF" w14:textId="7CCAEEC0" w:rsidR="00C74D21" w:rsidRDefault="00C74D21" w:rsidP="00C74D21">
      <w:pPr>
        <w:pStyle w:val="IMGTBLGRF"/>
      </w:pPr>
      <w:r>
        <w:drawing>
          <wp:inline distT="0" distB="0" distL="0" distR="0" wp14:anchorId="7F276482" wp14:editId="70A4C949">
            <wp:extent cx="7266940" cy="5322570"/>
            <wp:effectExtent l="0" t="0" r="0" b="0"/>
            <wp:docPr id="1319022661" name="Imagem 1319022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266940" cy="5322570"/>
                    </a:xfrm>
                    <a:prstGeom prst="rect">
                      <a:avLst/>
                    </a:prstGeom>
                    <a:noFill/>
                  </pic:spPr>
                </pic:pic>
              </a:graphicData>
            </a:graphic>
          </wp:inline>
        </w:drawing>
      </w:r>
    </w:p>
    <w:p w14:paraId="72519B27" w14:textId="6F7A647F" w:rsidR="00317819" w:rsidRDefault="00C819BD" w:rsidP="00981B7E">
      <w:pPr>
        <w:pStyle w:val="IMGTBLGRF"/>
      </w:pPr>
      <w:r>
        <w:lastRenderedPageBreak/>
        <w:drawing>
          <wp:inline distT="0" distB="0" distL="0" distR="0" wp14:anchorId="456E58F8" wp14:editId="3557ED3F">
            <wp:extent cx="7078345" cy="5407660"/>
            <wp:effectExtent l="0" t="0" r="8255" b="2540"/>
            <wp:docPr id="1319022662" name="Imagem 1319022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078345" cy="5407660"/>
                    </a:xfrm>
                    <a:prstGeom prst="rect">
                      <a:avLst/>
                    </a:prstGeom>
                    <a:noFill/>
                  </pic:spPr>
                </pic:pic>
              </a:graphicData>
            </a:graphic>
          </wp:inline>
        </w:drawing>
      </w:r>
    </w:p>
    <w:p w14:paraId="59992C8D" w14:textId="77777777" w:rsidR="00C71882" w:rsidRPr="00C71882" w:rsidRDefault="00C71882" w:rsidP="00C71882">
      <w:pPr>
        <w:pStyle w:val="Fonte"/>
      </w:pPr>
    </w:p>
    <w:p w14:paraId="240CD134" w14:textId="7534A8AD" w:rsidR="00596595" w:rsidRDefault="00287CB8" w:rsidP="00C5253F">
      <w:pPr>
        <w:pStyle w:val="IMGTBLGRF"/>
      </w:pPr>
      <w:r>
        <w:lastRenderedPageBreak/>
        <w:drawing>
          <wp:inline distT="0" distB="0" distL="0" distR="0" wp14:anchorId="306ECBD3" wp14:editId="24734542">
            <wp:extent cx="7974330" cy="5389245"/>
            <wp:effectExtent l="0" t="0" r="7620" b="1905"/>
            <wp:docPr id="1319022663" name="Imagem 1319022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7974330" cy="5389245"/>
                    </a:xfrm>
                    <a:prstGeom prst="rect">
                      <a:avLst/>
                    </a:prstGeom>
                    <a:noFill/>
                  </pic:spPr>
                </pic:pic>
              </a:graphicData>
            </a:graphic>
          </wp:inline>
        </w:drawing>
      </w:r>
    </w:p>
    <w:p w14:paraId="303EBF94" w14:textId="14DEBCB0" w:rsidR="00596595" w:rsidRDefault="00C5253F" w:rsidP="00C5253F">
      <w:pPr>
        <w:pStyle w:val="IMGTBLGRF"/>
      </w:pPr>
      <w:r>
        <w:lastRenderedPageBreak/>
        <w:drawing>
          <wp:inline distT="0" distB="0" distL="0" distR="0" wp14:anchorId="40B65E40" wp14:editId="358044DE">
            <wp:extent cx="7705725" cy="5426075"/>
            <wp:effectExtent l="0" t="0" r="9525" b="3175"/>
            <wp:docPr id="1319022664" name="Imagem 1319022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705725" cy="5426075"/>
                    </a:xfrm>
                    <a:prstGeom prst="rect">
                      <a:avLst/>
                    </a:prstGeom>
                    <a:noFill/>
                  </pic:spPr>
                </pic:pic>
              </a:graphicData>
            </a:graphic>
          </wp:inline>
        </w:drawing>
      </w:r>
    </w:p>
    <w:p w14:paraId="75A9E899" w14:textId="77777777" w:rsidR="009B791E" w:rsidRPr="002424B2" w:rsidRDefault="009B791E" w:rsidP="009B791E">
      <w:pPr>
        <w:pStyle w:val="Fonte"/>
        <w:jc w:val="both"/>
      </w:pPr>
      <w:r>
        <w:t xml:space="preserve">Fonte: </w:t>
      </w:r>
      <w:r w:rsidRPr="00215B4F">
        <w:t>Elaboração própria.</w:t>
      </w:r>
    </w:p>
    <w:p w14:paraId="23E079B5" w14:textId="77777777" w:rsidR="009B791E" w:rsidRPr="009B791E" w:rsidRDefault="009B791E" w:rsidP="009B791E">
      <w:pPr>
        <w:pStyle w:val="Fonte"/>
      </w:pPr>
    </w:p>
    <w:p w14:paraId="24349257" w14:textId="6712CD25" w:rsidR="00EA5E43" w:rsidRDefault="00EA5E43" w:rsidP="00EA5E43">
      <w:pPr>
        <w:pStyle w:val="Legenda"/>
        <w:keepNext/>
      </w:pPr>
      <w:r>
        <w:lastRenderedPageBreak/>
        <w:t xml:space="preserve">Quadro </w:t>
      </w:r>
      <w:r>
        <w:fldChar w:fldCharType="begin"/>
      </w:r>
      <w:r>
        <w:instrText xml:space="preserve"> SEQ Quadro \* ARABIC </w:instrText>
      </w:r>
      <w:r>
        <w:fldChar w:fldCharType="separate"/>
      </w:r>
      <w:r w:rsidR="001472C6">
        <w:rPr>
          <w:noProof/>
        </w:rPr>
        <w:t>7</w:t>
      </w:r>
      <w:r>
        <w:fldChar w:fldCharType="end"/>
      </w:r>
      <w:r>
        <w:t xml:space="preserve"> - </w:t>
      </w:r>
      <w:r w:rsidRPr="00601CEA">
        <w:t>Erros da tela de cadastro de profissional.</w:t>
      </w:r>
    </w:p>
    <w:p w14:paraId="5F064FCA" w14:textId="7BDB665D" w:rsidR="00596595" w:rsidRDefault="002043BF" w:rsidP="003645F4">
      <w:pPr>
        <w:pStyle w:val="IMGTBLGRF"/>
      </w:pPr>
      <w:r>
        <w:drawing>
          <wp:inline distT="0" distB="0" distL="0" distR="0" wp14:anchorId="4C25F52D" wp14:editId="4C966658">
            <wp:extent cx="6044777" cy="5455858"/>
            <wp:effectExtent l="0" t="0" r="0" b="0"/>
            <wp:docPr id="1319022665" name="Imagem 1319022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6049703" cy="5460304"/>
                    </a:xfrm>
                    <a:prstGeom prst="rect">
                      <a:avLst/>
                    </a:prstGeom>
                    <a:noFill/>
                  </pic:spPr>
                </pic:pic>
              </a:graphicData>
            </a:graphic>
          </wp:inline>
        </w:drawing>
      </w:r>
    </w:p>
    <w:p w14:paraId="187505CB" w14:textId="4C5934EA" w:rsidR="00596595" w:rsidRDefault="002531A6" w:rsidP="002531A6">
      <w:pPr>
        <w:pStyle w:val="IMGTBLGRF"/>
      </w:pPr>
      <w:r>
        <w:lastRenderedPageBreak/>
        <w:drawing>
          <wp:inline distT="0" distB="0" distL="0" distR="0" wp14:anchorId="4CA2F5F9" wp14:editId="2F9042A3">
            <wp:extent cx="6425565" cy="5529580"/>
            <wp:effectExtent l="0" t="0" r="0" b="0"/>
            <wp:docPr id="1319022666" name="Imagem 1319022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425565" cy="5529580"/>
                    </a:xfrm>
                    <a:prstGeom prst="rect">
                      <a:avLst/>
                    </a:prstGeom>
                    <a:noFill/>
                  </pic:spPr>
                </pic:pic>
              </a:graphicData>
            </a:graphic>
          </wp:inline>
        </w:drawing>
      </w:r>
    </w:p>
    <w:p w14:paraId="186B4C33" w14:textId="4F028504" w:rsidR="00596595" w:rsidRDefault="00D76C2E" w:rsidP="00D76C2E">
      <w:pPr>
        <w:pStyle w:val="IMGTBLGRF"/>
      </w:pPr>
      <w:r>
        <w:lastRenderedPageBreak/>
        <w:drawing>
          <wp:inline distT="0" distB="0" distL="0" distR="0" wp14:anchorId="113FC47B" wp14:editId="4CBB784A">
            <wp:extent cx="3749675" cy="5627370"/>
            <wp:effectExtent l="0" t="0" r="3175" b="0"/>
            <wp:docPr id="1319022667" name="Imagem 1319022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749675" cy="5627370"/>
                    </a:xfrm>
                    <a:prstGeom prst="rect">
                      <a:avLst/>
                    </a:prstGeom>
                    <a:noFill/>
                  </pic:spPr>
                </pic:pic>
              </a:graphicData>
            </a:graphic>
          </wp:inline>
        </w:drawing>
      </w:r>
    </w:p>
    <w:p w14:paraId="2ADA1A50" w14:textId="5800790D" w:rsidR="00596595" w:rsidRPr="00925F13" w:rsidRDefault="00306721" w:rsidP="00306721">
      <w:pPr>
        <w:pStyle w:val="IMGTBLGRF"/>
      </w:pPr>
      <w:r>
        <w:lastRenderedPageBreak/>
        <w:drawing>
          <wp:inline distT="0" distB="0" distL="0" distR="0" wp14:anchorId="7236D187" wp14:editId="15C8EB88">
            <wp:extent cx="3914140" cy="5590540"/>
            <wp:effectExtent l="0" t="0" r="0" b="0"/>
            <wp:docPr id="1319022668" name="Imagem 1319022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914140" cy="5590540"/>
                    </a:xfrm>
                    <a:prstGeom prst="rect">
                      <a:avLst/>
                    </a:prstGeom>
                    <a:noFill/>
                  </pic:spPr>
                </pic:pic>
              </a:graphicData>
            </a:graphic>
          </wp:inline>
        </w:drawing>
      </w:r>
    </w:p>
    <w:p w14:paraId="37582CAA" w14:textId="7A4AA56B" w:rsidR="000248B3" w:rsidRPr="000248B3" w:rsidRDefault="007F1D51" w:rsidP="007F1D51">
      <w:pPr>
        <w:pStyle w:val="IMGTBLGRF"/>
      </w:pPr>
      <w:r>
        <w:lastRenderedPageBreak/>
        <w:drawing>
          <wp:inline distT="0" distB="0" distL="0" distR="0" wp14:anchorId="317503DA" wp14:editId="7288845C">
            <wp:extent cx="4932045" cy="5675630"/>
            <wp:effectExtent l="0" t="0" r="1905" b="1270"/>
            <wp:docPr id="1319022669" name="Imagem 1319022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932045" cy="5675630"/>
                    </a:xfrm>
                    <a:prstGeom prst="rect">
                      <a:avLst/>
                    </a:prstGeom>
                    <a:noFill/>
                  </pic:spPr>
                </pic:pic>
              </a:graphicData>
            </a:graphic>
          </wp:inline>
        </w:drawing>
      </w:r>
    </w:p>
    <w:p w14:paraId="16F8E32B" w14:textId="79BCD666" w:rsidR="00DF5FBF" w:rsidRDefault="00E56299" w:rsidP="00E56299">
      <w:pPr>
        <w:pStyle w:val="IMGTBLGRF"/>
      </w:pPr>
      <w:r>
        <w:lastRenderedPageBreak/>
        <w:drawing>
          <wp:inline distT="0" distB="0" distL="0" distR="0" wp14:anchorId="1ED1DAF1" wp14:editId="1464CA98">
            <wp:extent cx="5011420" cy="5499100"/>
            <wp:effectExtent l="0" t="0" r="0" b="6350"/>
            <wp:docPr id="1319022670" name="Imagem 1319022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011420" cy="5499100"/>
                    </a:xfrm>
                    <a:prstGeom prst="rect">
                      <a:avLst/>
                    </a:prstGeom>
                    <a:noFill/>
                  </pic:spPr>
                </pic:pic>
              </a:graphicData>
            </a:graphic>
          </wp:inline>
        </w:drawing>
      </w:r>
    </w:p>
    <w:p w14:paraId="091A0EF8" w14:textId="39DF2E51" w:rsidR="005376B9" w:rsidRDefault="005376B9" w:rsidP="005376B9">
      <w:pPr>
        <w:pStyle w:val="Fonte"/>
      </w:pPr>
      <w:r>
        <w:t xml:space="preserve">Fonte: </w:t>
      </w:r>
      <w:r w:rsidRPr="005376B9">
        <w:t>Elaboração própria.</w:t>
      </w:r>
    </w:p>
    <w:p w14:paraId="3831C914" w14:textId="5207A8FB" w:rsidR="00B30E8A" w:rsidRDefault="00B30E8A" w:rsidP="00B30E8A">
      <w:pPr>
        <w:pStyle w:val="Legenda"/>
        <w:keepNext/>
      </w:pPr>
      <w:r>
        <w:lastRenderedPageBreak/>
        <w:t xml:space="preserve">Quadro </w:t>
      </w:r>
      <w:r>
        <w:fldChar w:fldCharType="begin"/>
      </w:r>
      <w:r>
        <w:instrText xml:space="preserve"> SEQ Quadro \* ARABIC </w:instrText>
      </w:r>
      <w:r>
        <w:fldChar w:fldCharType="separate"/>
      </w:r>
      <w:r w:rsidR="001472C6">
        <w:rPr>
          <w:noProof/>
        </w:rPr>
        <w:t>8</w:t>
      </w:r>
      <w:r>
        <w:fldChar w:fldCharType="end"/>
      </w:r>
      <w:r>
        <w:t xml:space="preserve"> - </w:t>
      </w:r>
      <w:r w:rsidRPr="00026563">
        <w:t>Erros da tela de login.</w:t>
      </w:r>
    </w:p>
    <w:p w14:paraId="4DCF6B8C" w14:textId="7191B597" w:rsidR="00E209B5" w:rsidRDefault="00E209B5" w:rsidP="00E209B5">
      <w:pPr>
        <w:pStyle w:val="IMGTBLGRF"/>
      </w:pPr>
      <w:r>
        <w:drawing>
          <wp:inline distT="0" distB="0" distL="0" distR="0" wp14:anchorId="4C4B9BEE" wp14:editId="704065E3">
            <wp:extent cx="7090410" cy="3554095"/>
            <wp:effectExtent l="0" t="0" r="0" b="8255"/>
            <wp:docPr id="1319022671" name="Imagem 1319022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090410" cy="3554095"/>
                    </a:xfrm>
                    <a:prstGeom prst="rect">
                      <a:avLst/>
                    </a:prstGeom>
                    <a:noFill/>
                  </pic:spPr>
                </pic:pic>
              </a:graphicData>
            </a:graphic>
          </wp:inline>
        </w:drawing>
      </w:r>
    </w:p>
    <w:p w14:paraId="3F2AE9E7" w14:textId="6C4895C5" w:rsidR="00635963" w:rsidRDefault="00635963" w:rsidP="00635963">
      <w:pPr>
        <w:pStyle w:val="Fonte"/>
      </w:pPr>
      <w:r>
        <w:t xml:space="preserve">Fonte: </w:t>
      </w:r>
      <w:r w:rsidRPr="00635963">
        <w:t>Elaboração própria.</w:t>
      </w:r>
    </w:p>
    <w:p w14:paraId="38848930" w14:textId="11BC6C61" w:rsidR="003E4540" w:rsidRDefault="003E4540" w:rsidP="003E4540">
      <w:pPr>
        <w:pStyle w:val="Legenda"/>
        <w:keepNext/>
      </w:pPr>
      <w:r>
        <w:lastRenderedPageBreak/>
        <w:t xml:space="preserve">Quadro </w:t>
      </w:r>
      <w:r>
        <w:fldChar w:fldCharType="begin"/>
      </w:r>
      <w:r>
        <w:instrText xml:space="preserve"> SEQ Quadro \* ARABIC </w:instrText>
      </w:r>
      <w:r>
        <w:fldChar w:fldCharType="separate"/>
      </w:r>
      <w:r w:rsidR="001472C6">
        <w:rPr>
          <w:noProof/>
        </w:rPr>
        <w:t>9</w:t>
      </w:r>
      <w:r>
        <w:fldChar w:fldCharType="end"/>
      </w:r>
      <w:r>
        <w:t xml:space="preserve"> - </w:t>
      </w:r>
      <w:r w:rsidRPr="00E25BCD">
        <w:t>Erros da tela de registro de dados.</w:t>
      </w:r>
    </w:p>
    <w:p w14:paraId="09DA3118" w14:textId="730A5CF4" w:rsidR="003E4540" w:rsidRDefault="003E4540" w:rsidP="003E4540">
      <w:pPr>
        <w:pStyle w:val="IMGTBLGRF"/>
      </w:pPr>
      <w:r w:rsidRPr="003E4540">
        <w:drawing>
          <wp:inline distT="0" distB="0" distL="0" distR="0" wp14:anchorId="2F04E71F" wp14:editId="5EB4FE26">
            <wp:extent cx="8525354" cy="5562600"/>
            <wp:effectExtent l="0" t="0" r="9525" b="0"/>
            <wp:docPr id="1319022672" name="Imagem 1319022672" descr="For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22672" name="Imagem 1319022672" descr="Forma, Retângulo&#10;&#10;Descrição gerada automaticamente"/>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606488" cy="5615538"/>
                    </a:xfrm>
                    <a:prstGeom prst="rect">
                      <a:avLst/>
                    </a:prstGeom>
                    <a:noFill/>
                  </pic:spPr>
                </pic:pic>
              </a:graphicData>
            </a:graphic>
          </wp:inline>
        </w:drawing>
      </w:r>
    </w:p>
    <w:p w14:paraId="0B39B4B4" w14:textId="003D47F0" w:rsidR="00635963" w:rsidRDefault="006D3BD3" w:rsidP="003E4540">
      <w:pPr>
        <w:pStyle w:val="IMGTBLGRF"/>
      </w:pPr>
      <w:r w:rsidRPr="006D3BD3">
        <w:lastRenderedPageBreak/>
        <w:drawing>
          <wp:inline distT="0" distB="0" distL="0" distR="0" wp14:anchorId="310F5879" wp14:editId="20DFF291">
            <wp:extent cx="7108825" cy="6041390"/>
            <wp:effectExtent l="0" t="0" r="0" b="0"/>
            <wp:docPr id="1319022673" name="Imagem 1319022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108825" cy="6041390"/>
                    </a:xfrm>
                    <a:prstGeom prst="rect">
                      <a:avLst/>
                    </a:prstGeom>
                    <a:noFill/>
                  </pic:spPr>
                </pic:pic>
              </a:graphicData>
            </a:graphic>
          </wp:inline>
        </w:drawing>
      </w:r>
    </w:p>
    <w:p w14:paraId="006BC5CB" w14:textId="23588CCF" w:rsidR="00086AD2" w:rsidRDefault="009F4E53" w:rsidP="002C62F9">
      <w:pPr>
        <w:pStyle w:val="IMGTBLGRF"/>
      </w:pPr>
      <w:r>
        <w:lastRenderedPageBreak/>
        <w:drawing>
          <wp:inline distT="0" distB="0" distL="0" distR="0" wp14:anchorId="7ADF5877" wp14:editId="5A4A1F60">
            <wp:extent cx="5305390" cy="5588000"/>
            <wp:effectExtent l="0" t="0" r="0" b="0"/>
            <wp:docPr id="1319022674" name="Imagem 1319022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342584" cy="5627175"/>
                    </a:xfrm>
                    <a:prstGeom prst="rect">
                      <a:avLst/>
                    </a:prstGeom>
                    <a:noFill/>
                  </pic:spPr>
                </pic:pic>
              </a:graphicData>
            </a:graphic>
          </wp:inline>
        </w:drawing>
      </w:r>
    </w:p>
    <w:p w14:paraId="7D11AA79" w14:textId="3498AFFF" w:rsidR="002C62F9" w:rsidRDefault="002C62F9" w:rsidP="002C62F9">
      <w:pPr>
        <w:pStyle w:val="Fonte"/>
      </w:pPr>
      <w:r>
        <w:t>Fonte</w:t>
      </w:r>
      <w:r w:rsidRPr="00033F61">
        <w:t>Elaboração própria.</w:t>
      </w:r>
    </w:p>
    <w:p w14:paraId="510C9081" w14:textId="77777777" w:rsidR="0071609C" w:rsidRDefault="0071609C" w:rsidP="003E4540">
      <w:pPr>
        <w:pStyle w:val="CORPO"/>
        <w:rPr>
          <w:lang w:eastAsia="pt-BR"/>
        </w:rPr>
        <w:sectPr w:rsidR="0071609C" w:rsidSect="00AC7CDE">
          <w:pgSz w:w="16838" w:h="11906" w:orient="landscape"/>
          <w:pgMar w:top="1701" w:right="1701" w:bottom="1134" w:left="1134" w:header="1134" w:footer="709" w:gutter="0"/>
          <w:cols w:space="708"/>
          <w:docGrid w:linePitch="360"/>
        </w:sectPr>
      </w:pPr>
    </w:p>
    <w:p w14:paraId="2FBDD1C3" w14:textId="711F3B87" w:rsidR="003E4540" w:rsidRDefault="0071609C" w:rsidP="00C53B52">
      <w:pPr>
        <w:pStyle w:val="Ttulo1"/>
        <w:numPr>
          <w:ilvl w:val="0"/>
          <w:numId w:val="0"/>
        </w:numPr>
        <w:ind w:left="431"/>
        <w:jc w:val="center"/>
      </w:pPr>
      <w:bookmarkStart w:id="112" w:name="_Ref111843112"/>
      <w:bookmarkStart w:id="113" w:name="_Ref111843214"/>
      <w:bookmarkStart w:id="114" w:name="_Toc111845392"/>
      <w:r w:rsidRPr="0071609C">
        <w:lastRenderedPageBreak/>
        <w:t>A</w:t>
      </w:r>
      <w:r w:rsidR="00656249" w:rsidRPr="00656249">
        <w:t>pêndice</w:t>
      </w:r>
      <w:r w:rsidRPr="0071609C">
        <w:t xml:space="preserve"> III – C</w:t>
      </w:r>
      <w:r w:rsidR="00656249" w:rsidRPr="00656249">
        <w:t>ódigos</w:t>
      </w:r>
      <w:bookmarkEnd w:id="112"/>
      <w:bookmarkEnd w:id="113"/>
      <w:bookmarkEnd w:id="114"/>
    </w:p>
    <w:p w14:paraId="1B1484E8" w14:textId="77777777" w:rsidR="00CA3AEA" w:rsidRDefault="00CA3AEA" w:rsidP="00E84828">
      <w:pPr>
        <w:pStyle w:val="Ttulo2"/>
        <w:numPr>
          <w:ilvl w:val="0"/>
          <w:numId w:val="28"/>
        </w:numPr>
        <w:ind w:left="284"/>
      </w:pPr>
      <w:bookmarkStart w:id="115" w:name="_Toc111845393"/>
      <w:r w:rsidRPr="00CA3AEA">
        <w:t>Script – Banco de Dados</w:t>
      </w:r>
      <w:bookmarkEnd w:id="115"/>
    </w:p>
    <w:p w14:paraId="5B306C44" w14:textId="77777777" w:rsidR="007D41EF" w:rsidRPr="007D41EF" w:rsidRDefault="007D41EF" w:rsidP="007D41EF">
      <w:pPr>
        <w:pStyle w:val="CORPO"/>
      </w:pPr>
      <w:proofErr w:type="spellStart"/>
      <w:r w:rsidRPr="007D41EF">
        <w:t>create</w:t>
      </w:r>
      <w:proofErr w:type="spellEnd"/>
      <w:r w:rsidRPr="007D41EF">
        <w:t xml:space="preserve"> </w:t>
      </w:r>
      <w:proofErr w:type="spellStart"/>
      <w:r w:rsidRPr="007D41EF">
        <w:t>table</w:t>
      </w:r>
      <w:proofErr w:type="spellEnd"/>
      <w:r w:rsidRPr="007D41EF">
        <w:t xml:space="preserve"> Paciente</w:t>
      </w:r>
    </w:p>
    <w:p w14:paraId="6BB640C5" w14:textId="77777777" w:rsidR="007D41EF" w:rsidRPr="007D41EF" w:rsidRDefault="007D41EF" w:rsidP="007D41EF">
      <w:pPr>
        <w:pStyle w:val="CORPO"/>
      </w:pPr>
      <w:r w:rsidRPr="007D41EF">
        <w:t>(</w:t>
      </w:r>
    </w:p>
    <w:p w14:paraId="49DFBE20" w14:textId="77777777" w:rsidR="007D41EF" w:rsidRPr="00FD17E8" w:rsidRDefault="007D41EF" w:rsidP="007D41EF">
      <w:pPr>
        <w:pStyle w:val="CORPO"/>
        <w:rPr>
          <w:lang w:val="en-US"/>
        </w:rPr>
      </w:pPr>
      <w:r w:rsidRPr="00FD17E8">
        <w:rPr>
          <w:lang w:val="en-US"/>
        </w:rPr>
        <w:tab/>
      </w:r>
      <w:proofErr w:type="spellStart"/>
      <w:r w:rsidRPr="00FD17E8">
        <w:rPr>
          <w:lang w:val="en-US"/>
        </w:rPr>
        <w:t>cod_pac</w:t>
      </w:r>
      <w:proofErr w:type="spellEnd"/>
      <w:r w:rsidRPr="00FD17E8">
        <w:rPr>
          <w:lang w:val="en-US"/>
        </w:rPr>
        <w:t xml:space="preserve"> int primary key,</w:t>
      </w:r>
    </w:p>
    <w:p w14:paraId="278DB582" w14:textId="77777777" w:rsidR="007D41EF" w:rsidRPr="00FD17E8" w:rsidRDefault="007D41EF" w:rsidP="007D41EF">
      <w:pPr>
        <w:pStyle w:val="CORPO"/>
        <w:rPr>
          <w:lang w:val="en-US"/>
        </w:rPr>
      </w:pPr>
      <w:r w:rsidRPr="00FD17E8">
        <w:rPr>
          <w:lang w:val="en-US"/>
        </w:rPr>
        <w:tab/>
      </w:r>
      <w:proofErr w:type="spellStart"/>
      <w:r w:rsidRPr="00FD17E8">
        <w:rPr>
          <w:lang w:val="en-US"/>
        </w:rPr>
        <w:t>num_rg_pac</w:t>
      </w:r>
      <w:proofErr w:type="spellEnd"/>
      <w:r w:rsidRPr="00FD17E8">
        <w:rPr>
          <w:lang w:val="en-US"/>
        </w:rPr>
        <w:t xml:space="preserve"> int not null,</w:t>
      </w:r>
    </w:p>
    <w:p w14:paraId="0278F494" w14:textId="77777777" w:rsidR="007D41EF" w:rsidRPr="00FD17E8" w:rsidRDefault="007D41EF" w:rsidP="007D41EF">
      <w:pPr>
        <w:pStyle w:val="CORPO"/>
        <w:rPr>
          <w:lang w:val="en-US"/>
        </w:rPr>
      </w:pPr>
      <w:r w:rsidRPr="00FD17E8">
        <w:rPr>
          <w:lang w:val="en-US"/>
        </w:rPr>
        <w:tab/>
      </w:r>
      <w:proofErr w:type="spellStart"/>
      <w:r w:rsidRPr="00FD17E8">
        <w:rPr>
          <w:lang w:val="en-US"/>
        </w:rPr>
        <w:t>nom_pac</w:t>
      </w:r>
      <w:proofErr w:type="spellEnd"/>
      <w:r w:rsidRPr="00FD17E8">
        <w:rPr>
          <w:lang w:val="en-US"/>
        </w:rPr>
        <w:t xml:space="preserve"> </w:t>
      </w:r>
      <w:proofErr w:type="gramStart"/>
      <w:r w:rsidRPr="00FD17E8">
        <w:rPr>
          <w:lang w:val="en-US"/>
        </w:rPr>
        <w:t>varchar(</w:t>
      </w:r>
      <w:proofErr w:type="gramEnd"/>
      <w:r w:rsidRPr="00FD17E8">
        <w:rPr>
          <w:lang w:val="en-US"/>
        </w:rPr>
        <w:t>40) not null,</w:t>
      </w:r>
    </w:p>
    <w:p w14:paraId="754B75A7" w14:textId="77777777" w:rsidR="007D41EF" w:rsidRPr="00FD17E8" w:rsidRDefault="007D41EF" w:rsidP="007D41EF">
      <w:pPr>
        <w:pStyle w:val="CORPO"/>
        <w:rPr>
          <w:lang w:val="en-US"/>
        </w:rPr>
      </w:pPr>
      <w:r w:rsidRPr="00FD17E8">
        <w:rPr>
          <w:lang w:val="en-US"/>
        </w:rPr>
        <w:tab/>
      </w:r>
      <w:proofErr w:type="spellStart"/>
      <w:r w:rsidRPr="00FD17E8">
        <w:rPr>
          <w:lang w:val="en-US"/>
        </w:rPr>
        <w:t>dat_nasc_pac</w:t>
      </w:r>
      <w:proofErr w:type="spellEnd"/>
      <w:r w:rsidRPr="00FD17E8">
        <w:rPr>
          <w:lang w:val="en-US"/>
        </w:rPr>
        <w:t xml:space="preserve"> date not null,</w:t>
      </w:r>
    </w:p>
    <w:p w14:paraId="6AED8818" w14:textId="77777777" w:rsidR="007D41EF" w:rsidRPr="00FD17E8" w:rsidRDefault="007D41EF" w:rsidP="007D41EF">
      <w:pPr>
        <w:pStyle w:val="CORPO"/>
        <w:rPr>
          <w:lang w:val="en-US"/>
        </w:rPr>
      </w:pPr>
      <w:r w:rsidRPr="00FD17E8">
        <w:rPr>
          <w:lang w:val="en-US"/>
        </w:rPr>
        <w:tab/>
      </w:r>
      <w:proofErr w:type="spellStart"/>
      <w:r w:rsidRPr="00FD17E8">
        <w:rPr>
          <w:lang w:val="en-US"/>
        </w:rPr>
        <w:t>gen_pac</w:t>
      </w:r>
      <w:proofErr w:type="spellEnd"/>
      <w:r w:rsidRPr="00FD17E8">
        <w:rPr>
          <w:lang w:val="en-US"/>
        </w:rPr>
        <w:t xml:space="preserve"> binary not null,</w:t>
      </w:r>
    </w:p>
    <w:p w14:paraId="358AFE60" w14:textId="77777777" w:rsidR="007D41EF" w:rsidRPr="00FD17E8" w:rsidRDefault="007D41EF" w:rsidP="007D41EF">
      <w:pPr>
        <w:pStyle w:val="CORPO"/>
        <w:rPr>
          <w:lang w:val="en-US"/>
        </w:rPr>
      </w:pPr>
      <w:r w:rsidRPr="00FD17E8">
        <w:rPr>
          <w:lang w:val="en-US"/>
        </w:rPr>
        <w:tab/>
      </w:r>
      <w:proofErr w:type="spellStart"/>
      <w:r w:rsidRPr="00FD17E8">
        <w:rPr>
          <w:lang w:val="en-US"/>
        </w:rPr>
        <w:t>tel_pac</w:t>
      </w:r>
      <w:proofErr w:type="spellEnd"/>
      <w:r w:rsidRPr="00FD17E8">
        <w:rPr>
          <w:lang w:val="en-US"/>
        </w:rPr>
        <w:t xml:space="preserve"> int not null,</w:t>
      </w:r>
    </w:p>
    <w:p w14:paraId="304D73E1" w14:textId="77777777" w:rsidR="007D41EF" w:rsidRPr="00FD17E8" w:rsidRDefault="007D41EF" w:rsidP="007D41EF">
      <w:pPr>
        <w:pStyle w:val="CORPO"/>
        <w:rPr>
          <w:lang w:val="en-US"/>
        </w:rPr>
      </w:pPr>
      <w:r w:rsidRPr="00FD17E8">
        <w:rPr>
          <w:lang w:val="en-US"/>
        </w:rPr>
        <w:tab/>
      </w:r>
      <w:proofErr w:type="spellStart"/>
      <w:r w:rsidRPr="00FD17E8">
        <w:rPr>
          <w:lang w:val="en-US"/>
        </w:rPr>
        <w:t>end_pac</w:t>
      </w:r>
      <w:proofErr w:type="spellEnd"/>
      <w:r w:rsidRPr="00FD17E8">
        <w:rPr>
          <w:lang w:val="en-US"/>
        </w:rPr>
        <w:t xml:space="preserve"> </w:t>
      </w:r>
      <w:proofErr w:type="gramStart"/>
      <w:r w:rsidRPr="00FD17E8">
        <w:rPr>
          <w:lang w:val="en-US"/>
        </w:rPr>
        <w:t>varchar(</w:t>
      </w:r>
      <w:proofErr w:type="gramEnd"/>
      <w:r w:rsidRPr="00FD17E8">
        <w:rPr>
          <w:lang w:val="en-US"/>
        </w:rPr>
        <w:t>250) not null,</w:t>
      </w:r>
    </w:p>
    <w:p w14:paraId="266351C3" w14:textId="77777777" w:rsidR="007D41EF" w:rsidRPr="00FD17E8" w:rsidRDefault="007D41EF" w:rsidP="007D41EF">
      <w:pPr>
        <w:pStyle w:val="CORPO"/>
        <w:rPr>
          <w:lang w:val="en-US"/>
        </w:rPr>
      </w:pPr>
      <w:r w:rsidRPr="00FD17E8">
        <w:rPr>
          <w:lang w:val="en-US"/>
        </w:rPr>
        <w:tab/>
      </w:r>
      <w:proofErr w:type="spellStart"/>
      <w:r w:rsidRPr="00FD17E8">
        <w:rPr>
          <w:lang w:val="en-US"/>
        </w:rPr>
        <w:t>email_pac</w:t>
      </w:r>
      <w:proofErr w:type="spellEnd"/>
      <w:r w:rsidRPr="00FD17E8">
        <w:rPr>
          <w:lang w:val="en-US"/>
        </w:rPr>
        <w:t xml:space="preserve"> </w:t>
      </w:r>
      <w:proofErr w:type="gramStart"/>
      <w:r w:rsidRPr="00FD17E8">
        <w:rPr>
          <w:lang w:val="en-US"/>
        </w:rPr>
        <w:t>varchar(</w:t>
      </w:r>
      <w:proofErr w:type="gramEnd"/>
      <w:r w:rsidRPr="00FD17E8">
        <w:rPr>
          <w:lang w:val="en-US"/>
        </w:rPr>
        <w:t>50) not null,</w:t>
      </w:r>
    </w:p>
    <w:p w14:paraId="4B446335" w14:textId="77777777" w:rsidR="007D41EF" w:rsidRPr="00FD17E8" w:rsidRDefault="007D41EF" w:rsidP="007D41EF">
      <w:pPr>
        <w:pStyle w:val="CORPO"/>
        <w:rPr>
          <w:lang w:val="en-US"/>
        </w:rPr>
      </w:pPr>
      <w:r w:rsidRPr="00FD17E8">
        <w:rPr>
          <w:lang w:val="en-US"/>
        </w:rPr>
        <w:tab/>
      </w:r>
      <w:proofErr w:type="spellStart"/>
      <w:r w:rsidRPr="00FD17E8">
        <w:rPr>
          <w:lang w:val="en-US"/>
        </w:rPr>
        <w:t>obs_pac</w:t>
      </w:r>
      <w:proofErr w:type="spellEnd"/>
      <w:r w:rsidRPr="00FD17E8">
        <w:rPr>
          <w:lang w:val="en-US"/>
        </w:rPr>
        <w:t xml:space="preserve"> </w:t>
      </w:r>
      <w:proofErr w:type="gramStart"/>
      <w:r w:rsidRPr="00FD17E8">
        <w:rPr>
          <w:lang w:val="en-US"/>
        </w:rPr>
        <w:t>varchar(</w:t>
      </w:r>
      <w:proofErr w:type="gramEnd"/>
      <w:r w:rsidRPr="00FD17E8">
        <w:rPr>
          <w:lang w:val="en-US"/>
        </w:rPr>
        <w:t>300) null</w:t>
      </w:r>
    </w:p>
    <w:p w14:paraId="199EB907" w14:textId="77777777" w:rsidR="007D41EF" w:rsidRPr="00FD17E8" w:rsidRDefault="007D41EF" w:rsidP="007D41EF">
      <w:pPr>
        <w:pStyle w:val="CORPO"/>
        <w:rPr>
          <w:lang w:val="en-US"/>
        </w:rPr>
      </w:pPr>
      <w:r w:rsidRPr="00FD17E8">
        <w:rPr>
          <w:lang w:val="en-US"/>
        </w:rPr>
        <w:t>);</w:t>
      </w:r>
    </w:p>
    <w:p w14:paraId="792D1409" w14:textId="77777777" w:rsidR="007D41EF" w:rsidRPr="00FD17E8" w:rsidRDefault="007D41EF" w:rsidP="007D41EF">
      <w:pPr>
        <w:pStyle w:val="CORPO"/>
        <w:rPr>
          <w:lang w:val="en-US"/>
        </w:rPr>
      </w:pPr>
    </w:p>
    <w:p w14:paraId="51669CF2" w14:textId="77777777" w:rsidR="007D41EF" w:rsidRPr="00FD17E8" w:rsidRDefault="007D41EF" w:rsidP="007D41EF">
      <w:pPr>
        <w:pStyle w:val="CORPO"/>
        <w:rPr>
          <w:lang w:val="en-US"/>
        </w:rPr>
      </w:pPr>
      <w:r w:rsidRPr="00FD17E8">
        <w:rPr>
          <w:lang w:val="en-US"/>
        </w:rPr>
        <w:t xml:space="preserve">create table </w:t>
      </w:r>
      <w:proofErr w:type="spellStart"/>
      <w:r w:rsidRPr="00FD17E8">
        <w:rPr>
          <w:lang w:val="en-US"/>
        </w:rPr>
        <w:t>Profissional</w:t>
      </w:r>
      <w:proofErr w:type="spellEnd"/>
    </w:p>
    <w:p w14:paraId="689FDD88" w14:textId="77777777" w:rsidR="007D41EF" w:rsidRPr="00FD17E8" w:rsidRDefault="007D41EF" w:rsidP="007D41EF">
      <w:pPr>
        <w:pStyle w:val="CORPO"/>
        <w:rPr>
          <w:lang w:val="en-US"/>
        </w:rPr>
      </w:pPr>
      <w:r w:rsidRPr="00FD17E8">
        <w:rPr>
          <w:lang w:val="en-US"/>
        </w:rPr>
        <w:t>(</w:t>
      </w:r>
    </w:p>
    <w:p w14:paraId="5802A0A4" w14:textId="77777777" w:rsidR="007D41EF" w:rsidRPr="00FD17E8" w:rsidRDefault="007D41EF" w:rsidP="007D41EF">
      <w:pPr>
        <w:pStyle w:val="CORPO"/>
        <w:rPr>
          <w:lang w:val="en-US"/>
        </w:rPr>
      </w:pPr>
      <w:r w:rsidRPr="00FD17E8">
        <w:rPr>
          <w:lang w:val="en-US"/>
        </w:rPr>
        <w:tab/>
      </w:r>
      <w:proofErr w:type="spellStart"/>
      <w:r w:rsidRPr="00FD17E8">
        <w:rPr>
          <w:lang w:val="en-US"/>
        </w:rPr>
        <w:t>cod_pro</w:t>
      </w:r>
      <w:proofErr w:type="spellEnd"/>
      <w:r w:rsidRPr="00FD17E8">
        <w:rPr>
          <w:lang w:val="en-US"/>
        </w:rPr>
        <w:t xml:space="preserve"> int primary key,</w:t>
      </w:r>
    </w:p>
    <w:p w14:paraId="77D9A58A" w14:textId="77777777" w:rsidR="007D41EF" w:rsidRPr="00FD17E8" w:rsidRDefault="007D41EF" w:rsidP="007D41EF">
      <w:pPr>
        <w:pStyle w:val="CORPO"/>
        <w:rPr>
          <w:lang w:val="en-US"/>
        </w:rPr>
      </w:pPr>
      <w:r w:rsidRPr="00FD17E8">
        <w:rPr>
          <w:lang w:val="en-US"/>
        </w:rPr>
        <w:tab/>
      </w:r>
      <w:proofErr w:type="spellStart"/>
      <w:r w:rsidRPr="00FD17E8">
        <w:rPr>
          <w:lang w:val="en-US"/>
        </w:rPr>
        <w:t>nom_usu</w:t>
      </w:r>
      <w:proofErr w:type="spellEnd"/>
      <w:r w:rsidRPr="00FD17E8">
        <w:rPr>
          <w:lang w:val="en-US"/>
        </w:rPr>
        <w:t xml:space="preserve"> </w:t>
      </w:r>
      <w:proofErr w:type="gramStart"/>
      <w:r w:rsidRPr="00FD17E8">
        <w:rPr>
          <w:lang w:val="en-US"/>
        </w:rPr>
        <w:t>varchar(</w:t>
      </w:r>
      <w:proofErr w:type="gramEnd"/>
      <w:r w:rsidRPr="00FD17E8">
        <w:rPr>
          <w:lang w:val="en-US"/>
        </w:rPr>
        <w:t>8) not null,</w:t>
      </w:r>
    </w:p>
    <w:p w14:paraId="73B0A9E6" w14:textId="77777777" w:rsidR="007D41EF" w:rsidRPr="00FD17E8" w:rsidRDefault="007D41EF" w:rsidP="007D41EF">
      <w:pPr>
        <w:pStyle w:val="CORPO"/>
        <w:rPr>
          <w:lang w:val="en-US"/>
        </w:rPr>
      </w:pPr>
      <w:r w:rsidRPr="00FD17E8">
        <w:rPr>
          <w:lang w:val="en-US"/>
        </w:rPr>
        <w:tab/>
      </w:r>
      <w:proofErr w:type="spellStart"/>
      <w:r w:rsidRPr="00FD17E8">
        <w:rPr>
          <w:lang w:val="en-US"/>
        </w:rPr>
        <w:t>sen_pro</w:t>
      </w:r>
      <w:proofErr w:type="spellEnd"/>
      <w:r w:rsidRPr="00FD17E8">
        <w:rPr>
          <w:lang w:val="en-US"/>
        </w:rPr>
        <w:t xml:space="preserve"> </w:t>
      </w:r>
      <w:proofErr w:type="gramStart"/>
      <w:r w:rsidRPr="00FD17E8">
        <w:rPr>
          <w:lang w:val="en-US"/>
        </w:rPr>
        <w:t>varchar(</w:t>
      </w:r>
      <w:proofErr w:type="gramEnd"/>
      <w:r w:rsidRPr="00FD17E8">
        <w:rPr>
          <w:lang w:val="en-US"/>
        </w:rPr>
        <w:t>10) not null,</w:t>
      </w:r>
    </w:p>
    <w:p w14:paraId="5B72C5AE" w14:textId="77777777" w:rsidR="007D41EF" w:rsidRPr="00FD17E8" w:rsidRDefault="007D41EF" w:rsidP="007D41EF">
      <w:pPr>
        <w:pStyle w:val="CORPO"/>
        <w:rPr>
          <w:lang w:val="en-US"/>
        </w:rPr>
      </w:pPr>
      <w:r w:rsidRPr="00FD17E8">
        <w:rPr>
          <w:lang w:val="en-US"/>
        </w:rPr>
        <w:tab/>
      </w:r>
      <w:proofErr w:type="spellStart"/>
      <w:r w:rsidRPr="00FD17E8">
        <w:rPr>
          <w:lang w:val="en-US"/>
        </w:rPr>
        <w:t>num_rg_pro</w:t>
      </w:r>
      <w:proofErr w:type="spellEnd"/>
      <w:r w:rsidRPr="00FD17E8">
        <w:rPr>
          <w:lang w:val="en-US"/>
        </w:rPr>
        <w:t xml:space="preserve"> int not null,</w:t>
      </w:r>
    </w:p>
    <w:p w14:paraId="5D16780E" w14:textId="77777777" w:rsidR="007D41EF" w:rsidRPr="00FD17E8" w:rsidRDefault="007D41EF" w:rsidP="007D41EF">
      <w:pPr>
        <w:pStyle w:val="CORPO"/>
        <w:rPr>
          <w:lang w:val="en-US"/>
        </w:rPr>
      </w:pPr>
      <w:r w:rsidRPr="00FD17E8">
        <w:rPr>
          <w:lang w:val="en-US"/>
        </w:rPr>
        <w:tab/>
      </w:r>
      <w:proofErr w:type="spellStart"/>
      <w:r w:rsidRPr="00FD17E8">
        <w:rPr>
          <w:lang w:val="en-US"/>
        </w:rPr>
        <w:t>num_</w:t>
      </w:r>
      <w:proofErr w:type="gramStart"/>
      <w:r w:rsidRPr="00FD17E8">
        <w:rPr>
          <w:lang w:val="en-US"/>
        </w:rPr>
        <w:t>cre</w:t>
      </w:r>
      <w:proofErr w:type="spellEnd"/>
      <w:r w:rsidRPr="00FD17E8">
        <w:rPr>
          <w:lang w:val="en-US"/>
        </w:rPr>
        <w:t xml:space="preserve">  int</w:t>
      </w:r>
      <w:proofErr w:type="gramEnd"/>
      <w:r w:rsidRPr="00FD17E8">
        <w:rPr>
          <w:lang w:val="en-US"/>
        </w:rPr>
        <w:t xml:space="preserve"> not null,</w:t>
      </w:r>
    </w:p>
    <w:p w14:paraId="420894BE" w14:textId="77777777" w:rsidR="007D41EF" w:rsidRPr="00FD17E8" w:rsidRDefault="007D41EF" w:rsidP="007D41EF">
      <w:pPr>
        <w:pStyle w:val="CORPO"/>
        <w:rPr>
          <w:lang w:val="en-US"/>
        </w:rPr>
      </w:pPr>
      <w:r w:rsidRPr="00FD17E8">
        <w:rPr>
          <w:lang w:val="en-US"/>
        </w:rPr>
        <w:tab/>
      </w:r>
      <w:proofErr w:type="spellStart"/>
      <w:r w:rsidRPr="00FD17E8">
        <w:rPr>
          <w:lang w:val="en-US"/>
        </w:rPr>
        <w:t>nom_pro</w:t>
      </w:r>
      <w:proofErr w:type="spellEnd"/>
      <w:r w:rsidRPr="00FD17E8">
        <w:rPr>
          <w:lang w:val="en-US"/>
        </w:rPr>
        <w:t xml:space="preserve"> </w:t>
      </w:r>
      <w:proofErr w:type="gramStart"/>
      <w:r w:rsidRPr="00FD17E8">
        <w:rPr>
          <w:lang w:val="en-US"/>
        </w:rPr>
        <w:t>varchar(</w:t>
      </w:r>
      <w:proofErr w:type="gramEnd"/>
      <w:r w:rsidRPr="00FD17E8">
        <w:rPr>
          <w:lang w:val="en-US"/>
        </w:rPr>
        <w:t>40) not null,</w:t>
      </w:r>
    </w:p>
    <w:p w14:paraId="5E3F06D4" w14:textId="77777777" w:rsidR="007D41EF" w:rsidRPr="00FD17E8" w:rsidRDefault="007D41EF" w:rsidP="007D41EF">
      <w:pPr>
        <w:pStyle w:val="CORPO"/>
        <w:rPr>
          <w:lang w:val="en-US"/>
        </w:rPr>
      </w:pPr>
      <w:r w:rsidRPr="00FD17E8">
        <w:rPr>
          <w:lang w:val="en-US"/>
        </w:rPr>
        <w:tab/>
      </w:r>
      <w:proofErr w:type="spellStart"/>
      <w:r w:rsidRPr="00FD17E8">
        <w:rPr>
          <w:lang w:val="en-US"/>
        </w:rPr>
        <w:t>dat_nasc_pro</w:t>
      </w:r>
      <w:proofErr w:type="spellEnd"/>
      <w:r w:rsidRPr="00FD17E8">
        <w:rPr>
          <w:lang w:val="en-US"/>
        </w:rPr>
        <w:t xml:space="preserve"> date not null,</w:t>
      </w:r>
    </w:p>
    <w:p w14:paraId="32F5C9A2" w14:textId="77777777" w:rsidR="007D41EF" w:rsidRPr="00FD17E8" w:rsidRDefault="007D41EF" w:rsidP="007D41EF">
      <w:pPr>
        <w:pStyle w:val="CORPO"/>
        <w:rPr>
          <w:lang w:val="en-US"/>
        </w:rPr>
      </w:pPr>
      <w:r w:rsidRPr="00FD17E8">
        <w:rPr>
          <w:lang w:val="en-US"/>
        </w:rPr>
        <w:tab/>
      </w:r>
      <w:proofErr w:type="spellStart"/>
      <w:r w:rsidRPr="00FD17E8">
        <w:rPr>
          <w:lang w:val="en-US"/>
        </w:rPr>
        <w:t>gen_pro</w:t>
      </w:r>
      <w:proofErr w:type="spellEnd"/>
      <w:r w:rsidRPr="00FD17E8">
        <w:rPr>
          <w:lang w:val="en-US"/>
        </w:rPr>
        <w:t xml:space="preserve"> binary not null,</w:t>
      </w:r>
    </w:p>
    <w:p w14:paraId="1A4524CB" w14:textId="77777777" w:rsidR="007D41EF" w:rsidRPr="00FD17E8" w:rsidRDefault="007D41EF" w:rsidP="007D41EF">
      <w:pPr>
        <w:pStyle w:val="CORPO"/>
        <w:rPr>
          <w:lang w:val="en-US"/>
        </w:rPr>
      </w:pPr>
      <w:r w:rsidRPr="00FD17E8">
        <w:rPr>
          <w:lang w:val="en-US"/>
        </w:rPr>
        <w:tab/>
      </w:r>
      <w:proofErr w:type="spellStart"/>
      <w:r w:rsidRPr="00FD17E8">
        <w:rPr>
          <w:lang w:val="en-US"/>
        </w:rPr>
        <w:t>tel_pro</w:t>
      </w:r>
      <w:proofErr w:type="spellEnd"/>
      <w:r w:rsidRPr="00FD17E8">
        <w:rPr>
          <w:lang w:val="en-US"/>
        </w:rPr>
        <w:t xml:space="preserve"> int not null,</w:t>
      </w:r>
    </w:p>
    <w:p w14:paraId="69A14A86" w14:textId="77777777" w:rsidR="007D41EF" w:rsidRPr="00FD17E8" w:rsidRDefault="007D41EF" w:rsidP="007D41EF">
      <w:pPr>
        <w:pStyle w:val="CORPO"/>
        <w:rPr>
          <w:lang w:val="en-US"/>
        </w:rPr>
      </w:pPr>
      <w:r w:rsidRPr="00FD17E8">
        <w:rPr>
          <w:lang w:val="en-US"/>
        </w:rPr>
        <w:tab/>
      </w:r>
      <w:proofErr w:type="spellStart"/>
      <w:r w:rsidRPr="00FD17E8">
        <w:rPr>
          <w:lang w:val="en-US"/>
        </w:rPr>
        <w:t>end_pro</w:t>
      </w:r>
      <w:proofErr w:type="spellEnd"/>
      <w:r w:rsidRPr="00FD17E8">
        <w:rPr>
          <w:lang w:val="en-US"/>
        </w:rPr>
        <w:t xml:space="preserve"> </w:t>
      </w:r>
      <w:proofErr w:type="gramStart"/>
      <w:r w:rsidRPr="00FD17E8">
        <w:rPr>
          <w:lang w:val="en-US"/>
        </w:rPr>
        <w:t>varchar(</w:t>
      </w:r>
      <w:proofErr w:type="gramEnd"/>
      <w:r w:rsidRPr="00FD17E8">
        <w:rPr>
          <w:lang w:val="en-US"/>
        </w:rPr>
        <w:t>250) not null,</w:t>
      </w:r>
    </w:p>
    <w:p w14:paraId="6BB4DB28" w14:textId="77777777" w:rsidR="007D41EF" w:rsidRPr="00FD17E8" w:rsidRDefault="007D41EF" w:rsidP="007D41EF">
      <w:pPr>
        <w:pStyle w:val="CORPO"/>
        <w:rPr>
          <w:lang w:val="en-US"/>
        </w:rPr>
      </w:pPr>
      <w:r w:rsidRPr="00FD17E8">
        <w:rPr>
          <w:lang w:val="en-US"/>
        </w:rPr>
        <w:tab/>
      </w:r>
      <w:proofErr w:type="spellStart"/>
      <w:r w:rsidRPr="00FD17E8">
        <w:rPr>
          <w:lang w:val="en-US"/>
        </w:rPr>
        <w:t>email_pro</w:t>
      </w:r>
      <w:proofErr w:type="spellEnd"/>
      <w:r w:rsidRPr="00FD17E8">
        <w:rPr>
          <w:lang w:val="en-US"/>
        </w:rPr>
        <w:t xml:space="preserve"> </w:t>
      </w:r>
      <w:proofErr w:type="gramStart"/>
      <w:r w:rsidRPr="00FD17E8">
        <w:rPr>
          <w:lang w:val="en-US"/>
        </w:rPr>
        <w:t>varchar(</w:t>
      </w:r>
      <w:proofErr w:type="gramEnd"/>
      <w:r w:rsidRPr="00FD17E8">
        <w:rPr>
          <w:lang w:val="en-US"/>
        </w:rPr>
        <w:t>50) not null</w:t>
      </w:r>
    </w:p>
    <w:p w14:paraId="14487DA1" w14:textId="77777777" w:rsidR="007D41EF" w:rsidRPr="00FD17E8" w:rsidRDefault="007D41EF" w:rsidP="007D41EF">
      <w:pPr>
        <w:pStyle w:val="CORPO"/>
        <w:rPr>
          <w:lang w:val="en-US"/>
        </w:rPr>
      </w:pPr>
      <w:r w:rsidRPr="00FD17E8">
        <w:rPr>
          <w:lang w:val="en-US"/>
        </w:rPr>
        <w:t>);</w:t>
      </w:r>
    </w:p>
    <w:p w14:paraId="3C0832C6" w14:textId="77777777" w:rsidR="007D41EF" w:rsidRPr="00FD17E8" w:rsidRDefault="007D41EF" w:rsidP="007D41EF">
      <w:pPr>
        <w:pStyle w:val="CORPO"/>
        <w:rPr>
          <w:lang w:val="en-US"/>
        </w:rPr>
      </w:pPr>
    </w:p>
    <w:p w14:paraId="2190B2FE" w14:textId="77777777" w:rsidR="007D41EF" w:rsidRPr="007D41EF" w:rsidRDefault="007D41EF" w:rsidP="007D41EF">
      <w:pPr>
        <w:pStyle w:val="CORPO"/>
      </w:pPr>
      <w:proofErr w:type="spellStart"/>
      <w:r w:rsidRPr="007D41EF">
        <w:t>create</w:t>
      </w:r>
      <w:proofErr w:type="spellEnd"/>
      <w:r w:rsidRPr="007D41EF">
        <w:t xml:space="preserve"> </w:t>
      </w:r>
      <w:proofErr w:type="spellStart"/>
      <w:r w:rsidRPr="007D41EF">
        <w:t>table</w:t>
      </w:r>
      <w:proofErr w:type="spellEnd"/>
      <w:r w:rsidRPr="007D41EF">
        <w:t xml:space="preserve"> </w:t>
      </w:r>
      <w:proofErr w:type="spellStart"/>
      <w:r w:rsidRPr="007D41EF">
        <w:t>Registro_de_dados</w:t>
      </w:r>
      <w:proofErr w:type="spellEnd"/>
    </w:p>
    <w:p w14:paraId="472F84AD" w14:textId="77777777" w:rsidR="007D41EF" w:rsidRPr="007D41EF" w:rsidRDefault="007D41EF" w:rsidP="007D41EF">
      <w:pPr>
        <w:pStyle w:val="CORPO"/>
      </w:pPr>
      <w:r w:rsidRPr="007D41EF">
        <w:t>(</w:t>
      </w:r>
    </w:p>
    <w:p w14:paraId="0501C8DA" w14:textId="77777777" w:rsidR="007D41EF" w:rsidRPr="00FD17E8" w:rsidRDefault="007D41EF" w:rsidP="007D41EF">
      <w:pPr>
        <w:pStyle w:val="CORPO"/>
        <w:rPr>
          <w:lang w:val="en-US"/>
        </w:rPr>
      </w:pPr>
      <w:r w:rsidRPr="007D41EF">
        <w:lastRenderedPageBreak/>
        <w:tab/>
      </w:r>
      <w:proofErr w:type="spellStart"/>
      <w:r w:rsidRPr="00FD17E8">
        <w:rPr>
          <w:lang w:val="en-US"/>
        </w:rPr>
        <w:t>cod_reg_pac</w:t>
      </w:r>
      <w:proofErr w:type="spellEnd"/>
      <w:r w:rsidRPr="00FD17E8">
        <w:rPr>
          <w:lang w:val="en-US"/>
        </w:rPr>
        <w:t xml:space="preserve"> int primary key,</w:t>
      </w:r>
    </w:p>
    <w:p w14:paraId="30830B2B" w14:textId="77777777" w:rsidR="007D41EF" w:rsidRPr="00FD17E8" w:rsidRDefault="007D41EF" w:rsidP="007D41EF">
      <w:pPr>
        <w:pStyle w:val="CORPO"/>
        <w:rPr>
          <w:lang w:val="en-US"/>
        </w:rPr>
      </w:pPr>
      <w:r w:rsidRPr="00FD17E8">
        <w:rPr>
          <w:lang w:val="en-US"/>
        </w:rPr>
        <w:tab/>
      </w:r>
      <w:proofErr w:type="spellStart"/>
      <w:r w:rsidRPr="00FD17E8">
        <w:rPr>
          <w:lang w:val="en-US"/>
        </w:rPr>
        <w:t>cod_pac</w:t>
      </w:r>
      <w:proofErr w:type="spellEnd"/>
      <w:r w:rsidRPr="00FD17E8">
        <w:rPr>
          <w:lang w:val="en-US"/>
        </w:rPr>
        <w:t xml:space="preserve"> int,</w:t>
      </w:r>
    </w:p>
    <w:p w14:paraId="2E503E66" w14:textId="77777777" w:rsidR="007D41EF" w:rsidRPr="00FD17E8" w:rsidRDefault="007D41EF" w:rsidP="007D41EF">
      <w:pPr>
        <w:pStyle w:val="CORPO"/>
        <w:rPr>
          <w:lang w:val="en-US"/>
        </w:rPr>
      </w:pPr>
      <w:r w:rsidRPr="00FD17E8">
        <w:rPr>
          <w:lang w:val="en-US"/>
        </w:rPr>
        <w:tab/>
      </w:r>
      <w:proofErr w:type="spellStart"/>
      <w:r w:rsidRPr="00FD17E8">
        <w:rPr>
          <w:lang w:val="en-US"/>
        </w:rPr>
        <w:t>cod_pro</w:t>
      </w:r>
      <w:proofErr w:type="spellEnd"/>
      <w:r w:rsidRPr="00FD17E8">
        <w:rPr>
          <w:lang w:val="en-US"/>
        </w:rPr>
        <w:t xml:space="preserve"> int,</w:t>
      </w:r>
    </w:p>
    <w:p w14:paraId="5776975C" w14:textId="77777777" w:rsidR="007D41EF" w:rsidRPr="00FD17E8" w:rsidRDefault="007D41EF" w:rsidP="007D41EF">
      <w:pPr>
        <w:pStyle w:val="CORPO"/>
        <w:rPr>
          <w:lang w:val="en-US"/>
        </w:rPr>
      </w:pPr>
      <w:r w:rsidRPr="00FD17E8">
        <w:rPr>
          <w:lang w:val="en-US"/>
        </w:rPr>
        <w:tab/>
        <w:t xml:space="preserve">sensor1 </w:t>
      </w:r>
      <w:proofErr w:type="gramStart"/>
      <w:r w:rsidRPr="00FD17E8">
        <w:rPr>
          <w:lang w:val="en-US"/>
        </w:rPr>
        <w:t>varchar(</w:t>
      </w:r>
      <w:proofErr w:type="gramEnd"/>
      <w:r w:rsidRPr="00FD17E8">
        <w:rPr>
          <w:lang w:val="en-US"/>
        </w:rPr>
        <w:t>8) not null,</w:t>
      </w:r>
    </w:p>
    <w:p w14:paraId="7B99891F" w14:textId="77777777" w:rsidR="007D41EF" w:rsidRPr="00FD17E8" w:rsidRDefault="007D41EF" w:rsidP="007D41EF">
      <w:pPr>
        <w:pStyle w:val="CORPO"/>
        <w:rPr>
          <w:lang w:val="en-US"/>
        </w:rPr>
      </w:pPr>
      <w:r w:rsidRPr="00FD17E8">
        <w:rPr>
          <w:lang w:val="en-US"/>
        </w:rPr>
        <w:tab/>
        <w:t xml:space="preserve">sensor2 </w:t>
      </w:r>
      <w:proofErr w:type="gramStart"/>
      <w:r w:rsidRPr="00FD17E8">
        <w:rPr>
          <w:lang w:val="en-US"/>
        </w:rPr>
        <w:t>varchar(</w:t>
      </w:r>
      <w:proofErr w:type="gramEnd"/>
      <w:r w:rsidRPr="00FD17E8">
        <w:rPr>
          <w:lang w:val="en-US"/>
        </w:rPr>
        <w:t>8) not null,</w:t>
      </w:r>
    </w:p>
    <w:p w14:paraId="4C2E6F42" w14:textId="77777777" w:rsidR="007D41EF" w:rsidRPr="00FD17E8" w:rsidRDefault="007D41EF" w:rsidP="007D41EF">
      <w:pPr>
        <w:pStyle w:val="CORPO"/>
        <w:rPr>
          <w:lang w:val="en-US"/>
        </w:rPr>
      </w:pPr>
      <w:r w:rsidRPr="00FD17E8">
        <w:rPr>
          <w:lang w:val="en-US"/>
        </w:rPr>
        <w:tab/>
        <w:t xml:space="preserve">sensor3 </w:t>
      </w:r>
      <w:proofErr w:type="gramStart"/>
      <w:r w:rsidRPr="00FD17E8">
        <w:rPr>
          <w:lang w:val="en-US"/>
        </w:rPr>
        <w:t>varchar(</w:t>
      </w:r>
      <w:proofErr w:type="gramEnd"/>
      <w:r w:rsidRPr="00FD17E8">
        <w:rPr>
          <w:lang w:val="en-US"/>
        </w:rPr>
        <w:t>8) not null,</w:t>
      </w:r>
    </w:p>
    <w:p w14:paraId="2C6F20B4" w14:textId="77777777" w:rsidR="007D41EF" w:rsidRPr="00FD17E8" w:rsidRDefault="007D41EF" w:rsidP="007D41EF">
      <w:pPr>
        <w:pStyle w:val="CORPO"/>
        <w:rPr>
          <w:lang w:val="en-US"/>
        </w:rPr>
      </w:pPr>
      <w:r w:rsidRPr="00FD17E8">
        <w:rPr>
          <w:lang w:val="en-US"/>
        </w:rPr>
        <w:tab/>
        <w:t xml:space="preserve">sensor4 </w:t>
      </w:r>
      <w:proofErr w:type="gramStart"/>
      <w:r w:rsidRPr="00FD17E8">
        <w:rPr>
          <w:lang w:val="en-US"/>
        </w:rPr>
        <w:t>varchar(</w:t>
      </w:r>
      <w:proofErr w:type="gramEnd"/>
      <w:r w:rsidRPr="00FD17E8">
        <w:rPr>
          <w:lang w:val="en-US"/>
        </w:rPr>
        <w:t>8) not null,</w:t>
      </w:r>
    </w:p>
    <w:p w14:paraId="3E46582E" w14:textId="77777777" w:rsidR="007D41EF" w:rsidRPr="00FD17E8" w:rsidRDefault="007D41EF" w:rsidP="007D41EF">
      <w:pPr>
        <w:pStyle w:val="CORPO"/>
        <w:rPr>
          <w:lang w:val="en-US"/>
        </w:rPr>
      </w:pPr>
      <w:r w:rsidRPr="00FD17E8">
        <w:rPr>
          <w:lang w:val="en-US"/>
        </w:rPr>
        <w:tab/>
        <w:t xml:space="preserve">sensor5 </w:t>
      </w:r>
      <w:proofErr w:type="gramStart"/>
      <w:r w:rsidRPr="00FD17E8">
        <w:rPr>
          <w:lang w:val="en-US"/>
        </w:rPr>
        <w:t>varchar(</w:t>
      </w:r>
      <w:proofErr w:type="gramEnd"/>
      <w:r w:rsidRPr="00FD17E8">
        <w:rPr>
          <w:lang w:val="en-US"/>
        </w:rPr>
        <w:t>8) not null,</w:t>
      </w:r>
    </w:p>
    <w:p w14:paraId="2BB1BECB" w14:textId="77777777" w:rsidR="007D41EF" w:rsidRPr="00FD17E8" w:rsidRDefault="007D41EF" w:rsidP="007D41EF">
      <w:pPr>
        <w:pStyle w:val="CORPO"/>
        <w:rPr>
          <w:lang w:val="en-US"/>
        </w:rPr>
      </w:pPr>
      <w:r w:rsidRPr="00FD17E8">
        <w:rPr>
          <w:lang w:val="en-US"/>
        </w:rPr>
        <w:tab/>
        <w:t xml:space="preserve">sensor6 </w:t>
      </w:r>
      <w:proofErr w:type="gramStart"/>
      <w:r w:rsidRPr="00FD17E8">
        <w:rPr>
          <w:lang w:val="en-US"/>
        </w:rPr>
        <w:t>varchar(</w:t>
      </w:r>
      <w:proofErr w:type="gramEnd"/>
      <w:r w:rsidRPr="00FD17E8">
        <w:rPr>
          <w:lang w:val="en-US"/>
        </w:rPr>
        <w:t>8) not null,</w:t>
      </w:r>
    </w:p>
    <w:p w14:paraId="5CF142AB" w14:textId="77777777" w:rsidR="007D41EF" w:rsidRPr="00FD17E8" w:rsidRDefault="007D41EF" w:rsidP="007D41EF">
      <w:pPr>
        <w:pStyle w:val="CORPO"/>
        <w:rPr>
          <w:lang w:val="en-US"/>
        </w:rPr>
      </w:pPr>
      <w:r w:rsidRPr="00FD17E8">
        <w:rPr>
          <w:lang w:val="en-US"/>
        </w:rPr>
        <w:tab/>
      </w:r>
      <w:proofErr w:type="spellStart"/>
      <w:r w:rsidRPr="00FD17E8">
        <w:rPr>
          <w:lang w:val="en-US"/>
        </w:rPr>
        <w:t>dat_hor</w:t>
      </w:r>
      <w:proofErr w:type="spellEnd"/>
      <w:r w:rsidRPr="00FD17E8">
        <w:rPr>
          <w:lang w:val="en-US"/>
        </w:rPr>
        <w:t xml:space="preserve"> datetime not null,</w:t>
      </w:r>
    </w:p>
    <w:p w14:paraId="2E977A8E" w14:textId="77777777" w:rsidR="007D41EF" w:rsidRPr="00FD17E8" w:rsidRDefault="007D41EF" w:rsidP="007D41EF">
      <w:pPr>
        <w:pStyle w:val="CORPO"/>
        <w:rPr>
          <w:lang w:val="en-US"/>
        </w:rPr>
      </w:pPr>
      <w:r w:rsidRPr="00FD17E8">
        <w:rPr>
          <w:lang w:val="en-US"/>
        </w:rPr>
        <w:t xml:space="preserve">    foreign key(</w:t>
      </w:r>
      <w:proofErr w:type="spellStart"/>
      <w:r w:rsidRPr="00FD17E8">
        <w:rPr>
          <w:lang w:val="en-US"/>
        </w:rPr>
        <w:t>cod_pac</w:t>
      </w:r>
      <w:proofErr w:type="spellEnd"/>
      <w:r w:rsidRPr="00FD17E8">
        <w:rPr>
          <w:lang w:val="en-US"/>
        </w:rPr>
        <w:t xml:space="preserve">) references </w:t>
      </w:r>
      <w:proofErr w:type="spellStart"/>
      <w:r w:rsidRPr="00FD17E8">
        <w:rPr>
          <w:lang w:val="en-US"/>
        </w:rPr>
        <w:t>Paciente</w:t>
      </w:r>
      <w:proofErr w:type="spellEnd"/>
      <w:r w:rsidRPr="00FD17E8">
        <w:rPr>
          <w:lang w:val="en-US"/>
        </w:rPr>
        <w:t>(</w:t>
      </w:r>
      <w:proofErr w:type="spellStart"/>
      <w:r w:rsidRPr="00FD17E8">
        <w:rPr>
          <w:lang w:val="en-US"/>
        </w:rPr>
        <w:t>cod_pac</w:t>
      </w:r>
      <w:proofErr w:type="spellEnd"/>
      <w:r w:rsidRPr="00FD17E8">
        <w:rPr>
          <w:lang w:val="en-US"/>
        </w:rPr>
        <w:t>),</w:t>
      </w:r>
    </w:p>
    <w:p w14:paraId="04456AAA" w14:textId="77777777" w:rsidR="007D41EF" w:rsidRPr="00FD17E8" w:rsidRDefault="007D41EF" w:rsidP="007D41EF">
      <w:pPr>
        <w:pStyle w:val="CORPO"/>
        <w:rPr>
          <w:lang w:val="en-US"/>
        </w:rPr>
      </w:pPr>
      <w:r w:rsidRPr="00FD17E8">
        <w:rPr>
          <w:lang w:val="en-US"/>
        </w:rPr>
        <w:t xml:space="preserve">    foreign key(</w:t>
      </w:r>
      <w:proofErr w:type="spellStart"/>
      <w:r w:rsidRPr="00FD17E8">
        <w:rPr>
          <w:lang w:val="en-US"/>
        </w:rPr>
        <w:t>cod_pro</w:t>
      </w:r>
      <w:proofErr w:type="spellEnd"/>
      <w:r w:rsidRPr="00FD17E8">
        <w:rPr>
          <w:lang w:val="en-US"/>
        </w:rPr>
        <w:t xml:space="preserve">) references </w:t>
      </w:r>
      <w:proofErr w:type="spellStart"/>
      <w:r w:rsidRPr="00FD17E8">
        <w:rPr>
          <w:lang w:val="en-US"/>
        </w:rPr>
        <w:t>Profissional</w:t>
      </w:r>
      <w:proofErr w:type="spellEnd"/>
      <w:r w:rsidRPr="00FD17E8">
        <w:rPr>
          <w:lang w:val="en-US"/>
        </w:rPr>
        <w:t>(</w:t>
      </w:r>
      <w:proofErr w:type="spellStart"/>
      <w:r w:rsidRPr="00FD17E8">
        <w:rPr>
          <w:lang w:val="en-US"/>
        </w:rPr>
        <w:t>cod_pro</w:t>
      </w:r>
      <w:proofErr w:type="spellEnd"/>
      <w:r w:rsidRPr="00FD17E8">
        <w:rPr>
          <w:lang w:val="en-US"/>
        </w:rPr>
        <w:t xml:space="preserve">) </w:t>
      </w:r>
    </w:p>
    <w:p w14:paraId="5DA64102" w14:textId="76199D66" w:rsidR="00CA3AEA" w:rsidRPr="007D41EF" w:rsidRDefault="007D41EF" w:rsidP="007D41EF">
      <w:pPr>
        <w:pStyle w:val="CORPO"/>
      </w:pPr>
      <w:r w:rsidRPr="007D41EF">
        <w:t>);</w:t>
      </w:r>
    </w:p>
    <w:p w14:paraId="1BBA0DB9" w14:textId="77777777" w:rsidR="0071609C" w:rsidRPr="007D41EF" w:rsidRDefault="0071609C" w:rsidP="007D41EF">
      <w:pPr>
        <w:pStyle w:val="CORPO"/>
      </w:pPr>
    </w:p>
    <w:sectPr w:rsidR="0071609C" w:rsidRPr="007D41EF" w:rsidSect="0071609C">
      <w:pgSz w:w="11906" w:h="16838"/>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FB9A6" w14:textId="77777777" w:rsidR="00087788" w:rsidRDefault="00087788" w:rsidP="003739FE">
      <w:r>
        <w:separator/>
      </w:r>
    </w:p>
  </w:endnote>
  <w:endnote w:type="continuationSeparator" w:id="0">
    <w:p w14:paraId="34310383" w14:textId="77777777" w:rsidR="00087788" w:rsidRDefault="00087788" w:rsidP="003739FE">
      <w:r>
        <w:continuationSeparator/>
      </w:r>
    </w:p>
  </w:endnote>
  <w:endnote w:type="continuationNotice" w:id="1">
    <w:sdt>
      <w:sdtPr>
        <w:id w:val="1600993396"/>
        <w:docPartObj>
          <w:docPartGallery w:val="Page Numbers (Top of Page)"/>
          <w:docPartUnique/>
        </w:docPartObj>
      </w:sdtPr>
      <w:sdtEndPr>
        <w:rPr>
          <w:sz w:val="20"/>
          <w:szCs w:val="20"/>
        </w:rPr>
      </w:sdtEndPr>
      <w:sdtContent>
        <w:p w14:paraId="2F73D0E9" w14:textId="77777777" w:rsidR="00087788" w:rsidRPr="00A477BA" w:rsidRDefault="00087788" w:rsidP="00A477BA">
          <w:pPr>
            <w:pStyle w:val="Cabealho"/>
            <w:jc w:val="right"/>
            <w:rPr>
              <w:sz w:val="20"/>
              <w:szCs w:val="20"/>
            </w:rPr>
          </w:pPr>
          <w:r w:rsidRPr="00D35831">
            <w:rPr>
              <w:sz w:val="20"/>
              <w:szCs w:val="20"/>
            </w:rPr>
            <w:fldChar w:fldCharType="begin"/>
          </w:r>
          <w:r w:rsidRPr="00D35831">
            <w:rPr>
              <w:sz w:val="20"/>
              <w:szCs w:val="20"/>
            </w:rPr>
            <w:instrText>PAGE   \* MERGEFORMAT</w:instrText>
          </w:r>
          <w:r w:rsidRPr="00D35831">
            <w:rPr>
              <w:sz w:val="20"/>
              <w:szCs w:val="20"/>
            </w:rPr>
            <w:fldChar w:fldCharType="separate"/>
          </w:r>
          <w:r>
            <w:rPr>
              <w:noProof/>
              <w:sz w:val="20"/>
              <w:szCs w:val="20"/>
            </w:rPr>
            <w:t>16</w:t>
          </w:r>
          <w:r w:rsidRPr="00D35831">
            <w:rPr>
              <w:sz w:val="20"/>
              <w:szCs w:val="20"/>
            </w:rPr>
            <w:fldChar w:fldCharType="end"/>
          </w:r>
        </w:p>
      </w:sdtContent>
    </w:sdt>
    <w:p w14:paraId="09223D8F" w14:textId="77777777" w:rsidR="00087788" w:rsidRDefault="00087788"/>
    <w:p w14:paraId="01A0524C" w14:textId="77777777" w:rsidR="00087788" w:rsidRDefault="00087788"/>
    <w:p w14:paraId="7E81DBB0" w14:textId="77777777" w:rsidR="00087788" w:rsidRDefault="00087788"/>
    <w:p w14:paraId="56D5E3FA" w14:textId="77777777" w:rsidR="00087788" w:rsidRDefault="00087788"/>
    <w:p w14:paraId="6697C88E" w14:textId="77777777" w:rsidR="00087788" w:rsidRDefault="00087788">
      <w:r>
        <w:pgNum/>
      </w:r>
      <w:r>
        <w:pgNum/>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0B9DE" w14:textId="77777777" w:rsidR="00087788" w:rsidRDefault="00087788" w:rsidP="003739FE">
      <w:r>
        <w:separator/>
      </w:r>
    </w:p>
  </w:footnote>
  <w:footnote w:type="continuationSeparator" w:id="0">
    <w:p w14:paraId="3D311590" w14:textId="77777777" w:rsidR="00087788" w:rsidRDefault="00087788" w:rsidP="003739FE">
      <w:r>
        <w:continuationSeparator/>
      </w:r>
    </w:p>
  </w:footnote>
  <w:footnote w:type="continuationNotice" w:id="1">
    <w:p w14:paraId="03DC74E6" w14:textId="77777777" w:rsidR="00087788" w:rsidRDefault="00087788"/>
  </w:footnote>
  <w:footnote w:id="2">
    <w:p w14:paraId="5F121BF4" w14:textId="77777777" w:rsidR="00A81EF8" w:rsidRPr="003774CD" w:rsidRDefault="00A81EF8" w:rsidP="000F615B">
      <w:pPr>
        <w:pStyle w:val="Textodenotaderodap"/>
        <w:rPr>
          <w:lang w:val="pt-BR"/>
        </w:rPr>
      </w:pPr>
      <w:r w:rsidRPr="00764582">
        <w:rPr>
          <w:rStyle w:val="Refdenotaderodap"/>
        </w:rPr>
        <w:footnoteRef/>
      </w:r>
      <w:r>
        <w:rPr>
          <w:rStyle w:val="Refdenotaderodap"/>
        </w:rPr>
        <w:footnoteRef/>
      </w:r>
      <w:r w:rsidRPr="00052D96">
        <w:rPr>
          <w:lang w:val="pt-BR"/>
        </w:rPr>
        <w:t xml:space="preserve"> </w:t>
      </w:r>
      <w:r w:rsidRPr="00EE3BF2">
        <w:rPr>
          <w:lang w:val="pt-BR"/>
        </w:rPr>
        <w:t>Fonte:</w:t>
      </w:r>
      <w:r>
        <w:rPr>
          <w:lang w:val="pt-BR"/>
        </w:rPr>
        <w:t xml:space="preserve"> </w:t>
      </w:r>
      <w:hyperlink r:id="rId1" w:history="1">
        <w:r w:rsidRPr="00D76376">
          <w:rPr>
            <w:rStyle w:val="Hyperlink"/>
            <w:color w:val="auto"/>
            <w:u w:val="none"/>
            <w:lang w:val="pt-BR"/>
          </w:rPr>
          <w:t>https://www.mundodaeletrica.com.br/o-que-sao-sensores-e-quais-as-suas-aplicacoes/</w:t>
        </w:r>
      </w:hyperlink>
      <w:r>
        <w:rPr>
          <w:lang w:val="pt-BR"/>
        </w:rPr>
        <w:t xml:space="preserve"> Acesso em: 20 abr. 2022.</w:t>
      </w:r>
    </w:p>
  </w:footnote>
  <w:footnote w:id="3">
    <w:p w14:paraId="54C739B4" w14:textId="77777777" w:rsidR="00A81EF8" w:rsidRPr="00D6711B" w:rsidRDefault="00A81EF8" w:rsidP="000F615B">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2" w:history="1">
        <w:r w:rsidRPr="00924008">
          <w:rPr>
            <w:rStyle w:val="Hyperlink"/>
            <w:color w:val="auto"/>
            <w:u w:val="none"/>
            <w:lang w:val="pt-BR"/>
          </w:rPr>
          <w:t>https://www.filipeflop.com/blog/o-que-e-arduino/</w:t>
        </w:r>
      </w:hyperlink>
      <w:r>
        <w:rPr>
          <w:lang w:val="pt-BR"/>
        </w:rPr>
        <w:t xml:space="preserve"> Acesso em: 20 abr. 2022.</w:t>
      </w:r>
    </w:p>
  </w:footnote>
  <w:footnote w:id="4">
    <w:p w14:paraId="4C992EEA" w14:textId="4B75899C" w:rsidR="00A81EF8" w:rsidRPr="00E25126" w:rsidRDefault="00A81EF8" w:rsidP="00E45D13">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r w:rsidRPr="00327D67">
        <w:rPr>
          <w:lang w:val="pt-BR"/>
        </w:rPr>
        <w:t xml:space="preserve">BlackBoard UNO R3 - Placas e módulos - Originais </w:t>
      </w:r>
      <w:proofErr w:type="spellStart"/>
      <w:r w:rsidRPr="00327D67">
        <w:rPr>
          <w:lang w:val="pt-BR"/>
        </w:rPr>
        <w:t>RoboCore</w:t>
      </w:r>
      <w:proofErr w:type="spellEnd"/>
      <w:r w:rsidRPr="00327D67">
        <w:rPr>
          <w:lang w:val="pt-BR"/>
        </w:rPr>
        <w:t xml:space="preserve"> </w:t>
      </w:r>
      <w:r w:rsidR="007C3E2F">
        <w:rPr>
          <w:lang w:val="pt-BR"/>
        </w:rPr>
        <w:t>-</w:t>
      </w:r>
      <w:r w:rsidRPr="00327D67">
        <w:rPr>
          <w:lang w:val="pt-BR"/>
        </w:rPr>
        <w:t xml:space="preserve"> </w:t>
      </w:r>
      <w:proofErr w:type="spellStart"/>
      <w:r w:rsidRPr="00327D67">
        <w:rPr>
          <w:lang w:val="pt-BR"/>
        </w:rPr>
        <w:t>RoboCore</w:t>
      </w:r>
      <w:proofErr w:type="spellEnd"/>
      <w:r w:rsidRPr="00327D67">
        <w:rPr>
          <w:lang w:val="pt-BR"/>
        </w:rPr>
        <w:t xml:space="preserve">, c2022. Disponível em:&lt;https://www.robocore.net/placa-robocore/arduino-blackboard &gt;. </w:t>
      </w:r>
      <w:r w:rsidRPr="00E7431E">
        <w:rPr>
          <w:lang w:val="pt-BR"/>
        </w:rPr>
        <w:t>Acesso em: 23 abr. 2022.</w:t>
      </w:r>
    </w:p>
  </w:footnote>
  <w:footnote w:id="5">
    <w:p w14:paraId="14C96DF4" w14:textId="46587E79" w:rsidR="000E22D4" w:rsidRPr="000E22D4" w:rsidRDefault="000E22D4">
      <w:pPr>
        <w:pStyle w:val="Textodenotaderodap"/>
        <w:rPr>
          <w:lang w:val="pt-BR"/>
        </w:rPr>
      </w:pPr>
      <w:r>
        <w:rPr>
          <w:rStyle w:val="Refdenotaderodap"/>
        </w:rPr>
        <w:footnoteRef/>
      </w:r>
      <w:r>
        <w:t xml:space="preserve"> </w:t>
      </w:r>
      <w:r>
        <w:rPr>
          <w:lang w:val="pt-BR"/>
        </w:rPr>
        <w:t xml:space="preserve">Fonte: </w:t>
      </w:r>
      <w:r w:rsidR="00D27865" w:rsidRPr="00D27865">
        <w:rPr>
          <w:lang w:val="pt-BR"/>
        </w:rPr>
        <w:t>Arduino Mega 2560 Pro Mini (EMBED)</w:t>
      </w:r>
      <w:r w:rsidR="008871EE" w:rsidRPr="008871EE">
        <w:rPr>
          <w:lang w:val="pt-BR"/>
        </w:rPr>
        <w:t xml:space="preserve"> </w:t>
      </w:r>
      <w:r w:rsidR="008871EE">
        <w:rPr>
          <w:lang w:val="pt-BR"/>
        </w:rPr>
        <w:t xml:space="preserve">- </w:t>
      </w:r>
      <w:r w:rsidR="008871EE" w:rsidRPr="008C57CB">
        <w:rPr>
          <w:lang w:val="pt-BR"/>
        </w:rPr>
        <w:t xml:space="preserve">Arduino, Placas </w:t>
      </w:r>
      <w:r w:rsidR="008871EE">
        <w:rPr>
          <w:lang w:val="pt-BR"/>
        </w:rPr>
        <w:t xml:space="preserve">- </w:t>
      </w:r>
      <w:r w:rsidR="007768ED" w:rsidRPr="007768ED">
        <w:rPr>
          <w:lang w:val="pt-BR"/>
        </w:rPr>
        <w:t>MarinoStore</w:t>
      </w:r>
      <w:r w:rsidR="00775839" w:rsidRPr="002912E4">
        <w:t>, c2022</w:t>
      </w:r>
      <w:r w:rsidR="00D27865">
        <w:rPr>
          <w:lang w:val="pt-BR"/>
        </w:rPr>
        <w:t xml:space="preserve">. </w:t>
      </w:r>
      <w:r w:rsidR="00005A45">
        <w:rPr>
          <w:lang w:val="pt-BR"/>
        </w:rPr>
        <w:t>Disponível em: &lt;</w:t>
      </w:r>
      <w:r w:rsidR="00D27865" w:rsidRPr="00D27865">
        <w:rPr>
          <w:lang w:val="pt-BR"/>
        </w:rPr>
        <w:t>https://www.marinostore.com/arduino/placas/arduino-mega-2560-pro-mini-embed</w:t>
      </w:r>
      <w:r w:rsidR="00005A45">
        <w:rPr>
          <w:lang w:val="pt-BR"/>
        </w:rPr>
        <w:t>&gt;. Acesso em: 06 set. 2022</w:t>
      </w:r>
    </w:p>
  </w:footnote>
  <w:footnote w:id="6">
    <w:p w14:paraId="5AD86B99" w14:textId="00A22A63" w:rsidR="00085CFF" w:rsidRPr="003D0335" w:rsidRDefault="00085CFF" w:rsidP="00085CFF">
      <w:pPr>
        <w:pStyle w:val="Textodenotaderodap"/>
        <w:tabs>
          <w:tab w:val="right" w:pos="9071"/>
        </w:tabs>
        <w:rPr>
          <w:lang w:val="pt-BR"/>
        </w:rPr>
      </w:pPr>
      <w:r>
        <w:rPr>
          <w:rStyle w:val="Refdenotaderodap"/>
        </w:rPr>
        <w:footnoteRef/>
      </w:r>
      <w:r>
        <w:t xml:space="preserve"> </w:t>
      </w:r>
      <w:r>
        <w:rPr>
          <w:lang w:val="pt-BR"/>
        </w:rPr>
        <w:t xml:space="preserve">Fonte: </w:t>
      </w:r>
      <w:r w:rsidRPr="009E7212">
        <w:rPr>
          <w:lang w:val="pt-BR"/>
        </w:rPr>
        <w:t xml:space="preserve">Placa MEGA 2560 Pro Mini </w:t>
      </w:r>
      <w:r>
        <w:rPr>
          <w:lang w:val="pt-BR"/>
        </w:rPr>
        <w:t xml:space="preserve">- </w:t>
      </w:r>
      <w:r w:rsidRPr="008C57CB">
        <w:rPr>
          <w:lang w:val="pt-BR"/>
        </w:rPr>
        <w:t xml:space="preserve">Arduino, Placas </w:t>
      </w:r>
      <w:r>
        <w:rPr>
          <w:lang w:val="pt-BR"/>
        </w:rPr>
        <w:t xml:space="preserve">- </w:t>
      </w:r>
      <w:r w:rsidRPr="007C3E2F">
        <w:rPr>
          <w:lang w:val="pt-BR"/>
        </w:rPr>
        <w:t>FilipeFlop</w:t>
      </w:r>
      <w:r w:rsidR="00775839" w:rsidRPr="002912E4">
        <w:t>, c2022</w:t>
      </w:r>
      <w:r>
        <w:rPr>
          <w:lang w:val="pt-BR"/>
        </w:rPr>
        <w:t>. Disponível em: &lt;</w:t>
      </w:r>
      <w:r w:rsidRPr="003D0335">
        <w:rPr>
          <w:lang w:val="pt-BR"/>
        </w:rPr>
        <w:t>https://www.filipeflop.com/produto/placa-mega-2560-pro-mini/</w:t>
      </w:r>
      <w:r>
        <w:rPr>
          <w:lang w:val="pt-BR"/>
        </w:rPr>
        <w:t>&gt;.Acesso em: 06 set. 2022</w:t>
      </w:r>
      <w:r>
        <w:rPr>
          <w:lang w:val="pt-BR"/>
        </w:rPr>
        <w:tab/>
      </w:r>
    </w:p>
  </w:footnote>
  <w:footnote w:id="7">
    <w:p w14:paraId="297AB564" w14:textId="0780268A" w:rsidR="00A81EF8" w:rsidRPr="00C97B9B" w:rsidRDefault="00A81EF8" w:rsidP="00E45D13">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r w:rsidRPr="004C5925">
        <w:rPr>
          <w:lang w:val="pt-BR"/>
        </w:rPr>
        <w:t>FSR4 - Sensor de Força Resistivo 4mm</w:t>
      </w:r>
      <w:r w:rsidR="00462839">
        <w:rPr>
          <w:lang w:val="pt-BR"/>
        </w:rPr>
        <w:t xml:space="preserve"> - </w:t>
      </w:r>
      <w:r w:rsidR="00462839">
        <w:rPr>
          <w:lang w:val="pt-BR"/>
        </w:rPr>
        <w:t>Mixtronica</w:t>
      </w:r>
      <w:r w:rsidRPr="004C5925">
        <w:rPr>
          <w:lang w:val="pt-BR"/>
        </w:rPr>
        <w:t>, c2022. Disponível em:</w:t>
      </w:r>
      <w:r w:rsidR="0026683C">
        <w:rPr>
          <w:lang w:val="pt-BR"/>
        </w:rPr>
        <w:t xml:space="preserve"> </w:t>
      </w:r>
      <w:r w:rsidRPr="004C5925">
        <w:rPr>
          <w:lang w:val="pt-BR"/>
        </w:rPr>
        <w:t>&lt; https://mixtronica.com/forca-vibracao-pressao-sensores/9708-fsr4-sensor-de-forca-resistivo-4mm.html&gt;. Acesso em: 23 abr. 2022.</w:t>
      </w:r>
    </w:p>
  </w:footnote>
  <w:footnote w:id="8">
    <w:p w14:paraId="4C21E4FB" w14:textId="77777777" w:rsidR="00A81EF8" w:rsidRPr="00052D96" w:rsidRDefault="00A81EF8" w:rsidP="00A679B4">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3" w:history="1">
        <w:r w:rsidRPr="005F5F19">
          <w:rPr>
            <w:rStyle w:val="Hyperlink"/>
            <w:color w:val="auto"/>
            <w:u w:val="none"/>
            <w:lang w:val="pt-BR"/>
          </w:rPr>
          <w:t>https://components101.com/sensors/flex-sensor-working-circuit-datasheet</w:t>
        </w:r>
      </w:hyperlink>
      <w:r w:rsidRPr="00052D96">
        <w:rPr>
          <w:lang w:val="pt-BR"/>
        </w:rPr>
        <w:t xml:space="preserve"> </w:t>
      </w:r>
    </w:p>
    <w:p w14:paraId="4B5A501E" w14:textId="77777777" w:rsidR="00A81EF8" w:rsidRPr="00340D2B" w:rsidRDefault="00A81EF8" w:rsidP="00A679B4">
      <w:pPr>
        <w:pStyle w:val="Textodenotaderodap"/>
        <w:rPr>
          <w:lang w:val="pt-BR"/>
        </w:rPr>
      </w:pPr>
      <w:r w:rsidRPr="00052D96">
        <w:rPr>
          <w:lang w:val="pt-BR"/>
        </w:rPr>
        <w:t>Acesso em: 20 abr. 2022.</w:t>
      </w:r>
    </w:p>
  </w:footnote>
  <w:footnote w:id="9">
    <w:p w14:paraId="0CA0935A" w14:textId="0637F44D" w:rsidR="008A1C77" w:rsidRPr="008A1C77" w:rsidRDefault="008A1C77" w:rsidP="00C65176">
      <w:pPr>
        <w:pStyle w:val="Textodenotaderodap"/>
        <w:rPr>
          <w:lang w:val="pt-BR"/>
        </w:rPr>
      </w:pPr>
      <w:r>
        <w:rPr>
          <w:rStyle w:val="Refdenotaderodap"/>
        </w:rPr>
        <w:footnoteRef/>
      </w:r>
      <w:r>
        <w:t xml:space="preserve"> </w:t>
      </w:r>
      <w:r w:rsidR="00145B50">
        <w:t xml:space="preserve">Fonte: </w:t>
      </w:r>
      <w:r w:rsidR="00C65176" w:rsidRPr="00C65176">
        <w:t>Sensor Flex 4.5” Premium para Projetos</w:t>
      </w:r>
      <w:r w:rsidR="00C65176">
        <w:t xml:space="preserve"> - Compatíveis com Arduino, Sensores, Outros Sensores para Arduino - </w:t>
      </w:r>
      <w:r w:rsidR="0057211B" w:rsidRPr="0057211B">
        <w:t>Usinainfo</w:t>
      </w:r>
      <w:r w:rsidR="00B418FB" w:rsidRPr="004C5925">
        <w:rPr>
          <w:lang w:val="pt-BR"/>
        </w:rPr>
        <w:t>, c2022</w:t>
      </w:r>
      <w:r w:rsidR="00145B50">
        <w:t xml:space="preserve">. </w:t>
      </w:r>
      <w:r w:rsidR="00946E96">
        <w:t>Disponível em: &lt;</w:t>
      </w:r>
      <w:r w:rsidR="00946E96" w:rsidRPr="00946E96">
        <w:t>https://www.usinainfo.com.br/outros-sensores-arduino/sensor-flex-45-premium-para-projetos-3363.html?gclid=Cj0KCQjwyOuYBhCGARIsAIdGQRNuomymrHa0xG_OaEay-_fg4wP7QCJbrqhP5pL9JtEnrdU3ppnLNhEaAunaEALw_wcB</w:t>
      </w:r>
      <w:r w:rsidR="00D77711">
        <w:t>&gt;. Acesso em</w:t>
      </w:r>
      <w:r w:rsidR="00223EE2">
        <w:t>:</w:t>
      </w:r>
      <w:r w:rsidR="00D77711">
        <w:t xml:space="preserve"> </w:t>
      </w:r>
      <w:r w:rsidR="00223EE2">
        <w:t>08 set. 2022</w:t>
      </w:r>
    </w:p>
  </w:footnote>
  <w:footnote w:id="10">
    <w:p w14:paraId="650E7A27" w14:textId="77777777" w:rsidR="00A81EF8" w:rsidRDefault="00A81EF8" w:rsidP="005274C5">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4" w:history="1">
        <w:r w:rsidRPr="005F5F19">
          <w:rPr>
            <w:rStyle w:val="Hyperlink"/>
            <w:color w:val="auto"/>
            <w:u w:val="none"/>
            <w:lang w:val="pt-BR"/>
          </w:rPr>
          <w:t>https://create.arduino.cc/projecthub/CiferTech/what-is-mpu6050-b3b178</w:t>
        </w:r>
      </w:hyperlink>
      <w:r>
        <w:rPr>
          <w:lang w:val="pt-BR"/>
        </w:rPr>
        <w:t xml:space="preserve"> </w:t>
      </w:r>
    </w:p>
    <w:p w14:paraId="77710B32" w14:textId="77777777" w:rsidR="00A81EF8" w:rsidRPr="00FA10B4" w:rsidRDefault="00A81EF8" w:rsidP="005274C5">
      <w:pPr>
        <w:pStyle w:val="Textodenotaderodap"/>
        <w:rPr>
          <w:lang w:val="pt-BR"/>
        </w:rPr>
      </w:pPr>
      <w:r>
        <w:rPr>
          <w:lang w:val="pt-BR"/>
        </w:rPr>
        <w:t>Acesso em: 20 abr. 2022.</w:t>
      </w:r>
    </w:p>
  </w:footnote>
  <w:footnote w:id="11">
    <w:p w14:paraId="454030CA" w14:textId="77777777" w:rsidR="00A81EF8" w:rsidRPr="007423E3" w:rsidRDefault="00A81EF8" w:rsidP="005274C5">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5" w:history="1">
        <w:r w:rsidRPr="005F5F19">
          <w:rPr>
            <w:rStyle w:val="Hyperlink"/>
            <w:color w:val="auto"/>
            <w:u w:val="none"/>
            <w:lang w:val="pt-BR"/>
          </w:rPr>
          <w:t>https://www.sparkfun.com/products/14686?_ga=2.246991876.1625374925.1650494291-809937709.1650494291</w:t>
        </w:r>
      </w:hyperlink>
      <w:r>
        <w:rPr>
          <w:lang w:val="pt-BR"/>
        </w:rPr>
        <w:t xml:space="preserve"> Acesso em: 20 abr. 2022.</w:t>
      </w:r>
    </w:p>
  </w:footnote>
  <w:footnote w:id="12">
    <w:p w14:paraId="7623CD3F" w14:textId="42087163" w:rsidR="00872DD5" w:rsidRPr="00872DD5" w:rsidRDefault="00872DD5">
      <w:pPr>
        <w:pStyle w:val="Textodenotaderodap"/>
        <w:rPr>
          <w:lang w:val="pt-BR"/>
        </w:rPr>
      </w:pPr>
      <w:r>
        <w:rPr>
          <w:rStyle w:val="Refdenotaderodap"/>
        </w:rPr>
        <w:footnoteRef/>
      </w:r>
      <w:r>
        <w:t xml:space="preserve"> </w:t>
      </w:r>
      <w:r w:rsidR="00E52F36" w:rsidRPr="00E52F36">
        <w:t>LOUSADA</w:t>
      </w:r>
      <w:r w:rsidR="00E52F36">
        <w:t xml:space="preserve">, </w:t>
      </w:r>
      <w:r w:rsidR="00A134D6" w:rsidRPr="00A134D6">
        <w:t>Ricardo</w:t>
      </w:r>
      <w:r w:rsidR="00DA418A">
        <w:t xml:space="preserve">. </w:t>
      </w:r>
      <w:r w:rsidR="001C02DF" w:rsidRPr="00DF09EA">
        <w:rPr>
          <w:lang w:val="pt-BR"/>
        </w:rPr>
        <w:t xml:space="preserve">Acelerômetros MPU-6050, MMA8452 e MPU-9250 - Componentes </w:t>
      </w:r>
      <w:r w:rsidR="000E4914" w:rsidRPr="00DF09EA">
        <w:rPr>
          <w:lang w:val="pt-BR"/>
        </w:rPr>
        <w:t>Eletrônicos</w:t>
      </w:r>
      <w:r w:rsidR="001C02DF" w:rsidRPr="00DF09EA">
        <w:rPr>
          <w:lang w:val="pt-BR"/>
        </w:rPr>
        <w:t xml:space="preserve"> - </w:t>
      </w:r>
      <w:r w:rsidR="00FD7B1F" w:rsidRPr="00DF09EA">
        <w:rPr>
          <w:lang w:val="pt-BR"/>
        </w:rPr>
        <w:t>Eletrogate</w:t>
      </w:r>
      <w:r w:rsidR="005F4AE0" w:rsidRPr="004C5925">
        <w:rPr>
          <w:lang w:val="pt-BR"/>
        </w:rPr>
        <w:t>, c2022</w:t>
      </w:r>
      <w:r w:rsidR="00FD7B1F" w:rsidRPr="00DF09EA">
        <w:rPr>
          <w:lang w:val="pt-BR"/>
        </w:rPr>
        <w:t xml:space="preserve">. </w:t>
      </w:r>
      <w:r w:rsidRPr="00DF09EA">
        <w:rPr>
          <w:lang w:val="pt-BR"/>
        </w:rPr>
        <w:t xml:space="preserve">Fonte: </w:t>
      </w:r>
      <w:r w:rsidR="00CC3AE4" w:rsidRPr="00DF09EA">
        <w:rPr>
          <w:lang w:val="pt-BR"/>
        </w:rPr>
        <w:t xml:space="preserve">Disponível em: &lt;https://blog.eletrogate.com/acelerometros-mpu-6050-mma8452-e-mpu-9250/&gt;. Acesso em: </w:t>
      </w:r>
      <w:r w:rsidR="00FD347A" w:rsidRPr="00DF09EA">
        <w:rPr>
          <w:lang w:val="pt-BR"/>
        </w:rPr>
        <w:t>09 set. 2022</w:t>
      </w:r>
      <w:r w:rsidR="00CC3AE4" w:rsidRPr="00DF09EA">
        <w:rPr>
          <w:lang w:val="pt-BR"/>
        </w:rPr>
        <w:t xml:space="preserve">   </w:t>
      </w:r>
    </w:p>
  </w:footnote>
  <w:footnote w:id="13">
    <w:p w14:paraId="2A3AAF6A" w14:textId="77777777" w:rsidR="00A81EF8" w:rsidRPr="004A0F6B" w:rsidRDefault="00A81EF8" w:rsidP="00842F03">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6" w:history="1">
        <w:r w:rsidRPr="005F5F19">
          <w:rPr>
            <w:rStyle w:val="Hyperlink"/>
            <w:color w:val="auto"/>
            <w:u w:val="none"/>
            <w:lang w:val="pt-BR"/>
          </w:rPr>
          <w:t>https://www.amazon.com.br/Resistor-pl%C3%A1stico-eletr%C3%B4nicos-dom%C3%A9stico-inteligente/dp/B08BBY11ZJ/ref=sr_1_1?__mk_pt_BR=%C3%85M%C3%85%C5%BD%C3%95%C3%91&amp;crid=1WRLJUI58HKSA&amp;keywords=DF9-40&amp;qid=1650501146&amp;sprefix=df9-40%2Caps%2C153&amp;sr=8-1</w:t>
        </w:r>
      </w:hyperlink>
      <w:r>
        <w:rPr>
          <w:lang w:val="pt-BR"/>
        </w:rPr>
        <w:t xml:space="preserve"> Acesso em: 20 abr. 2022.</w:t>
      </w:r>
    </w:p>
  </w:footnote>
  <w:footnote w:id="14">
    <w:p w14:paraId="21DCA1A9" w14:textId="77777777" w:rsidR="00A81EF8" w:rsidRPr="008327F9" w:rsidRDefault="00A81EF8" w:rsidP="00842F03">
      <w:pPr>
        <w:pStyle w:val="Textodenotaderodap"/>
        <w:rPr>
          <w:lang w:val="pt-BR"/>
        </w:rPr>
      </w:pPr>
      <w:r w:rsidRPr="00764582">
        <w:rPr>
          <w:rStyle w:val="Refdenotaderodap"/>
        </w:rPr>
        <w:footnoteRef/>
      </w:r>
      <w:r w:rsidRPr="00164E7A">
        <w:rPr>
          <w:lang w:val="pt-BR"/>
        </w:rPr>
        <w:t xml:space="preserve"> </w:t>
      </w:r>
      <w:r w:rsidRPr="00EE3BF2">
        <w:rPr>
          <w:lang w:val="pt-BR"/>
        </w:rPr>
        <w:t>Fonte:</w:t>
      </w:r>
      <w:r>
        <w:rPr>
          <w:lang w:val="pt-BR"/>
        </w:rPr>
        <w:t xml:space="preserve"> </w:t>
      </w:r>
      <w:hyperlink r:id="rId7" w:history="1">
        <w:r w:rsidRPr="005F5F19">
          <w:rPr>
            <w:rStyle w:val="Hyperlink"/>
            <w:color w:val="auto"/>
            <w:u w:val="none"/>
            <w:lang w:val="pt-BR"/>
          </w:rPr>
          <w:t>https://www.bluetooth.com/about-us/bluetooth-origin/</w:t>
        </w:r>
      </w:hyperlink>
      <w:r>
        <w:rPr>
          <w:lang w:val="pt-BR"/>
        </w:rPr>
        <w:t xml:space="preserve"> Acesso em: 19 abr. 2022.</w:t>
      </w:r>
    </w:p>
  </w:footnote>
  <w:footnote w:id="15">
    <w:p w14:paraId="1CC2AB55" w14:textId="77777777" w:rsidR="00A81EF8" w:rsidRPr="00992866" w:rsidRDefault="00A81EF8" w:rsidP="00C737D8">
      <w:pPr>
        <w:pStyle w:val="CORPO"/>
        <w:ind w:firstLine="0"/>
        <w:rPr>
          <w:sz w:val="20"/>
          <w:szCs w:val="20"/>
        </w:rPr>
      </w:pPr>
      <w:r w:rsidRPr="00764582">
        <w:rPr>
          <w:rStyle w:val="Refdenotaderodap"/>
        </w:rPr>
        <w:footnoteRef/>
      </w:r>
      <w:r w:rsidRPr="00992866">
        <w:rPr>
          <w:sz w:val="20"/>
          <w:szCs w:val="20"/>
        </w:rPr>
        <w:t xml:space="preserve"> </w:t>
      </w:r>
      <w:r w:rsidRPr="00EE3BF2">
        <w:rPr>
          <w:sz w:val="20"/>
          <w:szCs w:val="20"/>
        </w:rPr>
        <w:t>Fonte:</w:t>
      </w:r>
      <w:r w:rsidRPr="00992866">
        <w:rPr>
          <w:sz w:val="20"/>
          <w:szCs w:val="20"/>
        </w:rPr>
        <w:t xml:space="preserve"> </w:t>
      </w:r>
      <w:hyperlink r:id="rId8" w:history="1">
        <w:r w:rsidRPr="005F5F19">
          <w:rPr>
            <w:rStyle w:val="Hyperlink"/>
            <w:color w:val="auto"/>
            <w:sz w:val="20"/>
            <w:szCs w:val="20"/>
            <w:u w:val="none"/>
          </w:rPr>
          <w:t>https://www.autocorerobotica.com.br/modulo-bluetooth-rs232-hc-05</w:t>
        </w:r>
      </w:hyperlink>
      <w:r w:rsidRPr="005F5F19">
        <w:rPr>
          <w:rStyle w:val="Hyperlink"/>
          <w:color w:val="auto"/>
          <w:sz w:val="20"/>
          <w:szCs w:val="20"/>
          <w:u w:val="none"/>
        </w:rPr>
        <w:t xml:space="preserve"> </w:t>
      </w:r>
      <w:r w:rsidRPr="00992866">
        <w:rPr>
          <w:sz w:val="20"/>
          <w:szCs w:val="20"/>
        </w:rPr>
        <w:t xml:space="preserve">Acesso em: 16 </w:t>
      </w:r>
      <w:r>
        <w:rPr>
          <w:sz w:val="20"/>
          <w:szCs w:val="20"/>
        </w:rPr>
        <w:t>abr</w:t>
      </w:r>
      <w:r w:rsidRPr="00992866">
        <w:rPr>
          <w:sz w:val="20"/>
          <w:szCs w:val="20"/>
        </w:rPr>
        <w:t>. 2022.</w:t>
      </w:r>
    </w:p>
    <w:p w14:paraId="7333A42F" w14:textId="77777777" w:rsidR="00A81EF8" w:rsidRPr="00A50738" w:rsidRDefault="00000000" w:rsidP="00C737D8">
      <w:pPr>
        <w:pStyle w:val="CORPO"/>
        <w:ind w:firstLine="0"/>
        <w:rPr>
          <w:sz w:val="20"/>
          <w:szCs w:val="20"/>
        </w:rPr>
      </w:pPr>
      <w:hyperlink r:id="rId9">
        <w:r w:rsidR="00A81EF8" w:rsidRPr="005F5F19">
          <w:rPr>
            <w:rStyle w:val="Hyperlink"/>
            <w:color w:val="auto"/>
            <w:sz w:val="20"/>
            <w:szCs w:val="20"/>
            <w:u w:val="none"/>
          </w:rPr>
          <w:t>https://www.filipeflop.com/produto/modulo-bluetooth-rs232-hc-05/</w:t>
        </w:r>
      </w:hyperlink>
      <w:r w:rsidR="00A81EF8" w:rsidRPr="005F5F19">
        <w:rPr>
          <w:rStyle w:val="Hyperlink"/>
          <w:color w:val="auto"/>
          <w:sz w:val="20"/>
          <w:szCs w:val="20"/>
          <w:u w:val="none"/>
        </w:rPr>
        <w:t xml:space="preserve"> </w:t>
      </w:r>
      <w:r w:rsidR="00A81EF8" w:rsidRPr="00A50738">
        <w:rPr>
          <w:sz w:val="20"/>
          <w:szCs w:val="20"/>
        </w:rPr>
        <w:t>Acesso em: 16 abr. 2022.</w:t>
      </w:r>
    </w:p>
  </w:footnote>
  <w:footnote w:id="16">
    <w:p w14:paraId="555CE6E9" w14:textId="77777777" w:rsidR="00A81EF8" w:rsidRPr="00164E7A" w:rsidRDefault="00A81EF8" w:rsidP="00963058">
      <w:pPr>
        <w:pStyle w:val="Textodenotaderodap"/>
        <w:rPr>
          <w:lang w:val="pt-BR"/>
        </w:rPr>
      </w:pPr>
      <w:r w:rsidRPr="00764582">
        <w:rPr>
          <w:rStyle w:val="Refdenotaderodap"/>
        </w:rPr>
        <w:footnoteRef/>
      </w:r>
      <w:r w:rsidRPr="00164E7A">
        <w:rPr>
          <w:lang w:val="pt-BR"/>
        </w:rPr>
        <w:t xml:space="preserve"> </w:t>
      </w:r>
      <w:r w:rsidRPr="00EE3BF2">
        <w:rPr>
          <w:lang w:val="pt-BR"/>
        </w:rPr>
        <w:t>Fonte:</w:t>
      </w:r>
      <w:r w:rsidRPr="00164E7A">
        <w:rPr>
          <w:lang w:val="pt-BR"/>
        </w:rPr>
        <w:t xml:space="preserve"> </w:t>
      </w:r>
      <w:hyperlink r:id="rId10" w:history="1">
        <w:r w:rsidRPr="005F5F19">
          <w:rPr>
            <w:rStyle w:val="Hyperlink"/>
            <w:color w:val="auto"/>
            <w:u w:val="none"/>
            <w:lang w:val="pt-BR"/>
          </w:rPr>
          <w:t>https://www.nxp.com/docs/en/application-note/AN1218.pdf</w:t>
        </w:r>
      </w:hyperlink>
    </w:p>
    <w:p w14:paraId="6813666A" w14:textId="77777777" w:rsidR="00A81EF8" w:rsidRPr="00164E7A" w:rsidRDefault="00000000" w:rsidP="00963058">
      <w:pPr>
        <w:pStyle w:val="Textodenotaderodap"/>
        <w:rPr>
          <w:lang w:val="pt-BR"/>
        </w:rPr>
      </w:pPr>
      <w:hyperlink r:id="rId11">
        <w:r w:rsidR="00A81EF8" w:rsidRPr="005F5F19">
          <w:rPr>
            <w:rStyle w:val="Hyperlink"/>
            <w:color w:val="auto"/>
            <w:u w:val="none"/>
            <w:lang w:val="pt-BR"/>
          </w:rPr>
          <w:t>https://www.usinainfo.com.br/modulo-bluetooth-arduino/modulo-bluetooth-hc-08-40-ble-arduino-para-iphone-e-ipad-masterslave--3673.html</w:t>
        </w:r>
      </w:hyperlink>
      <w:r w:rsidR="00A81EF8">
        <w:rPr>
          <w:lang w:val="pt-BR"/>
        </w:rPr>
        <w:t xml:space="preserve">. </w:t>
      </w:r>
      <w:r w:rsidR="00A81EF8" w:rsidRPr="00164E7A">
        <w:rPr>
          <w:lang w:val="pt-BR"/>
        </w:rPr>
        <w:t xml:space="preserve">Acesso em: 16 </w:t>
      </w:r>
      <w:r w:rsidR="00A81EF8">
        <w:rPr>
          <w:lang w:val="pt-BR"/>
        </w:rPr>
        <w:t>abr</w:t>
      </w:r>
      <w:r w:rsidR="00A81EF8" w:rsidRPr="00164E7A">
        <w:rPr>
          <w:lang w:val="pt-BR"/>
        </w:rPr>
        <w:t>. 2022.</w:t>
      </w:r>
    </w:p>
  </w:footnote>
  <w:footnote w:id="17">
    <w:p w14:paraId="69F0270D" w14:textId="77777777" w:rsidR="00A81EF8" w:rsidRPr="003F4C93" w:rsidRDefault="00A81EF8" w:rsidP="00963058">
      <w:pPr>
        <w:pStyle w:val="CORPO"/>
        <w:ind w:firstLine="0"/>
      </w:pPr>
      <w:r w:rsidRPr="00764582">
        <w:rPr>
          <w:rStyle w:val="Refdenotaderodap"/>
        </w:rPr>
        <w:footnoteRef/>
      </w:r>
      <w:r w:rsidRPr="00FB3B36">
        <w:rPr>
          <w:sz w:val="20"/>
          <w:szCs w:val="20"/>
        </w:rPr>
        <w:t xml:space="preserve"> </w:t>
      </w:r>
      <w:r w:rsidRPr="00EE3BF2">
        <w:rPr>
          <w:sz w:val="20"/>
          <w:szCs w:val="20"/>
        </w:rPr>
        <w:t>Fonte:</w:t>
      </w:r>
      <w:r w:rsidRPr="00FB3B36">
        <w:rPr>
          <w:sz w:val="20"/>
          <w:szCs w:val="20"/>
        </w:rPr>
        <w:t xml:space="preserve"> </w:t>
      </w:r>
      <w:hyperlink r:id="rId12" w:history="1">
        <w:r w:rsidRPr="005F5F19">
          <w:rPr>
            <w:rStyle w:val="Hyperlink"/>
            <w:color w:val="auto"/>
            <w:sz w:val="20"/>
            <w:szCs w:val="20"/>
            <w:u w:val="none"/>
          </w:rPr>
          <w:t>https://www.ptrobotics.com/modulos-bluetooth/1444-bluetooth-mate-silver.html</w:t>
        </w:r>
      </w:hyperlink>
      <w:r>
        <w:rPr>
          <w:rStyle w:val="Hyperlink"/>
          <w:color w:val="auto"/>
          <w:sz w:val="20"/>
          <w:szCs w:val="20"/>
          <w:u w:val="none"/>
        </w:rPr>
        <w:t xml:space="preserve">. </w:t>
      </w:r>
      <w:r w:rsidRPr="001504F6">
        <w:rPr>
          <w:sz w:val="20"/>
          <w:szCs w:val="20"/>
        </w:rPr>
        <w:t>Acesso em:</w:t>
      </w:r>
      <w:r>
        <w:rPr>
          <w:sz w:val="20"/>
          <w:szCs w:val="20"/>
        </w:rPr>
        <w:t xml:space="preserve"> </w:t>
      </w:r>
      <w:r w:rsidRPr="001504F6">
        <w:rPr>
          <w:sz w:val="20"/>
          <w:szCs w:val="20"/>
        </w:rPr>
        <w:t>16 abr. 2022.</w:t>
      </w:r>
    </w:p>
  </w:footnote>
  <w:footnote w:id="18">
    <w:p w14:paraId="334A9588" w14:textId="46842CE0" w:rsidR="005C78A9" w:rsidRPr="005C78A9" w:rsidRDefault="005C78A9">
      <w:pPr>
        <w:pStyle w:val="Textodenotaderodap"/>
        <w:rPr>
          <w:lang w:val="pt-BR"/>
        </w:rPr>
      </w:pPr>
      <w:r>
        <w:rPr>
          <w:rStyle w:val="Refdenotaderodap"/>
        </w:rPr>
        <w:footnoteRef/>
      </w:r>
      <w:r>
        <w:t xml:space="preserve"> </w:t>
      </w:r>
      <w:r w:rsidR="00E426C1">
        <w:t>Fonte</w:t>
      </w:r>
      <w:r w:rsidR="00E426C1" w:rsidRPr="00CA34BA">
        <w:rPr>
          <w:lang w:val="pt-BR"/>
        </w:rPr>
        <w:t xml:space="preserve">: </w:t>
      </w:r>
      <w:r w:rsidR="005D08B3" w:rsidRPr="00CA34BA">
        <w:rPr>
          <w:lang w:val="pt-BR"/>
        </w:rPr>
        <w:t xml:space="preserve">Módulo Bluetooth 4.0 - HM-10 </w:t>
      </w:r>
      <w:r w:rsidR="00577D3D" w:rsidRPr="00CA34BA">
        <w:rPr>
          <w:lang w:val="pt-BR"/>
        </w:rPr>
        <w:t>–</w:t>
      </w:r>
      <w:r w:rsidR="005D08B3" w:rsidRPr="00CA34BA">
        <w:rPr>
          <w:lang w:val="pt-BR"/>
        </w:rPr>
        <w:t xml:space="preserve"> </w:t>
      </w:r>
      <w:r w:rsidR="00577D3D" w:rsidRPr="00CA34BA">
        <w:rPr>
          <w:lang w:val="pt-BR"/>
        </w:rPr>
        <w:t xml:space="preserve">Módulos, Módulo Bluetooth - </w:t>
      </w:r>
      <w:r w:rsidR="001E0B16" w:rsidRPr="00CA34BA">
        <w:rPr>
          <w:lang w:val="pt-BR"/>
        </w:rPr>
        <w:t>Curto Circuito</w:t>
      </w:r>
      <w:r w:rsidR="001C2456" w:rsidRPr="004C5925">
        <w:rPr>
          <w:lang w:val="pt-BR"/>
        </w:rPr>
        <w:t>, c2022</w:t>
      </w:r>
      <w:r w:rsidR="00577D3D" w:rsidRPr="00CA34BA">
        <w:rPr>
          <w:lang w:val="pt-BR"/>
        </w:rPr>
        <w:t xml:space="preserve">. </w:t>
      </w:r>
      <w:r w:rsidRPr="00CA34BA">
        <w:rPr>
          <w:lang w:val="pt-BR"/>
        </w:rPr>
        <w:t xml:space="preserve">Fonte: Disponível em: &lt; https://curtocircuito.com.br/modulo-bluetooth-4-0-hm-10.html&gt;. Acesso em: </w:t>
      </w:r>
      <w:r w:rsidR="005D08B3" w:rsidRPr="00CA34BA">
        <w:rPr>
          <w:lang w:val="pt-BR"/>
        </w:rPr>
        <w:t>12 set. 2022</w:t>
      </w:r>
    </w:p>
  </w:footnote>
  <w:footnote w:id="19">
    <w:p w14:paraId="6B9A3273" w14:textId="1F64BF3A" w:rsidR="00E426C1" w:rsidRPr="00E426C1" w:rsidRDefault="00E426C1" w:rsidP="00E426C1">
      <w:pPr>
        <w:pStyle w:val="Textodenotaderodap"/>
        <w:tabs>
          <w:tab w:val="left" w:pos="1516"/>
        </w:tabs>
        <w:rPr>
          <w:lang w:val="pt-BR"/>
        </w:rPr>
      </w:pPr>
      <w:r>
        <w:rPr>
          <w:rStyle w:val="Refdenotaderodap"/>
        </w:rPr>
        <w:footnoteRef/>
      </w:r>
      <w:r>
        <w:rPr>
          <w:lang w:val="pt-BR"/>
        </w:rPr>
        <w:t xml:space="preserve"> Fonte: </w:t>
      </w:r>
      <w:r w:rsidR="007F6A5C" w:rsidRPr="007F6A5C">
        <w:rPr>
          <w:lang w:val="pt-BR"/>
        </w:rPr>
        <w:t>Módulo Bluetooth BLE V4.0 HM-10 chipset CC2541 com conversor bidirecional</w:t>
      </w:r>
      <w:r w:rsidR="007F6A5C">
        <w:rPr>
          <w:lang w:val="pt-BR"/>
        </w:rPr>
        <w:t xml:space="preserve"> </w:t>
      </w:r>
      <w:r w:rsidR="00CA34BA">
        <w:rPr>
          <w:lang w:val="pt-BR"/>
        </w:rPr>
        <w:t>-</w:t>
      </w:r>
      <w:r w:rsidR="007F6A5C">
        <w:rPr>
          <w:lang w:val="pt-BR"/>
        </w:rPr>
        <w:t xml:space="preserve"> </w:t>
      </w:r>
      <w:r w:rsidR="00CA34BA" w:rsidRPr="00CA34BA">
        <w:rPr>
          <w:lang w:val="pt-BR"/>
        </w:rPr>
        <w:t>Casa</w:t>
      </w:r>
      <w:r w:rsidR="00CA34BA">
        <w:rPr>
          <w:lang w:val="pt-BR"/>
        </w:rPr>
        <w:t xml:space="preserve"> </w:t>
      </w:r>
      <w:r w:rsidR="00CA34BA" w:rsidRPr="00CA34BA">
        <w:rPr>
          <w:lang w:val="pt-BR"/>
        </w:rPr>
        <w:t>Da</w:t>
      </w:r>
      <w:r w:rsidR="00CA34BA">
        <w:rPr>
          <w:lang w:val="pt-BR"/>
        </w:rPr>
        <w:t xml:space="preserve"> </w:t>
      </w:r>
      <w:r w:rsidR="00CA34BA" w:rsidRPr="00CA34BA">
        <w:rPr>
          <w:lang w:val="pt-BR"/>
        </w:rPr>
        <w:t>Robótica</w:t>
      </w:r>
      <w:r w:rsidR="00D46DD5" w:rsidRPr="004C5925">
        <w:rPr>
          <w:lang w:val="pt-BR"/>
        </w:rPr>
        <w:t>, c2022</w:t>
      </w:r>
      <w:r w:rsidR="00CA34BA">
        <w:rPr>
          <w:lang w:val="pt-BR"/>
        </w:rPr>
        <w:t xml:space="preserve">. </w:t>
      </w:r>
      <w:r>
        <w:rPr>
          <w:lang w:val="pt-BR"/>
        </w:rPr>
        <w:t>Disponível em: &lt;</w:t>
      </w:r>
      <w:r w:rsidRPr="00E426C1">
        <w:t xml:space="preserve"> </w:t>
      </w:r>
      <w:r w:rsidRPr="00E426C1">
        <w:rPr>
          <w:lang w:val="pt-BR"/>
        </w:rPr>
        <w:t>https://www.casadarobotica.com/sensores-modulos/modulos/bluetooth/modulo-bluetooth-ble-v4-0-hm-10-chipset-cc2541-com-conversor-bidirecional</w:t>
      </w:r>
      <w:r>
        <w:rPr>
          <w:lang w:val="pt-BR"/>
        </w:rPr>
        <w:t xml:space="preserve">&gt;. Acesso em: </w:t>
      </w:r>
      <w:r w:rsidR="007F6A5C">
        <w:rPr>
          <w:lang w:val="pt-BR"/>
        </w:rPr>
        <w:t>14 set. 2022</w:t>
      </w:r>
      <w:r>
        <w:rPr>
          <w:lang w:val="pt-BR"/>
        </w:rPr>
        <w:t xml:space="preserve"> </w:t>
      </w:r>
      <w:r>
        <w:rPr>
          <w:lang w:val="pt-BR"/>
        </w:rPr>
        <w:tab/>
      </w:r>
    </w:p>
  </w:footnote>
  <w:footnote w:id="20">
    <w:p w14:paraId="7F964C03" w14:textId="40B05D65" w:rsidR="001E0B16" w:rsidRPr="001E0B16" w:rsidRDefault="001E0B16">
      <w:pPr>
        <w:pStyle w:val="Textodenotaderodap"/>
        <w:rPr>
          <w:lang w:val="pt-BR"/>
        </w:rPr>
      </w:pPr>
      <w:r>
        <w:rPr>
          <w:rStyle w:val="Refdenotaderodap"/>
        </w:rPr>
        <w:footnoteRef/>
      </w:r>
      <w:r w:rsidR="00E426C1">
        <w:rPr>
          <w:lang w:val="pt-BR"/>
        </w:rPr>
        <w:t xml:space="preserve"> Fonte:</w:t>
      </w:r>
      <w:r>
        <w:rPr>
          <w:lang w:val="pt-BR"/>
        </w:rPr>
        <w:t xml:space="preserve"> </w:t>
      </w:r>
      <w:r w:rsidRPr="001E0B16">
        <w:rPr>
          <w:lang w:val="pt-BR"/>
        </w:rPr>
        <w:t>Módulo Bluetooth 4.0 - HM-10 – Módulos, Módulo Bluetooth - Curto Circuito</w:t>
      </w:r>
      <w:r w:rsidR="00A90DC7" w:rsidRPr="004C5925">
        <w:rPr>
          <w:lang w:val="pt-BR"/>
        </w:rPr>
        <w:t>, c2022</w:t>
      </w:r>
      <w:r w:rsidRPr="001E0B16">
        <w:rPr>
          <w:lang w:val="pt-BR"/>
        </w:rPr>
        <w:t>. Fonte: Disponível em: &lt; https://curtocircuito.com.br/modulo-bluetooth-4-0-hm-10.html&gt;. Acesso em: 12 set. 2022</w:t>
      </w:r>
    </w:p>
  </w:footnote>
  <w:footnote w:id="21">
    <w:p w14:paraId="77DB74BF" w14:textId="43217276" w:rsidR="00564F0D" w:rsidRPr="00564F0D" w:rsidRDefault="00564F0D">
      <w:pPr>
        <w:pStyle w:val="Textodenotaderodap"/>
        <w:rPr>
          <w:lang w:val="pt-BR"/>
        </w:rPr>
      </w:pPr>
      <w:r>
        <w:rPr>
          <w:rStyle w:val="Refdenotaderodap"/>
        </w:rPr>
        <w:footnoteRef/>
      </w:r>
      <w:r>
        <w:t xml:space="preserve"> </w:t>
      </w:r>
      <w:r>
        <w:rPr>
          <w:lang w:val="pt-BR"/>
        </w:rPr>
        <w:t xml:space="preserve">Fonte: </w:t>
      </w:r>
      <w:r w:rsidR="00FB744D" w:rsidRPr="00FB744D">
        <w:rPr>
          <w:lang w:val="pt-BR"/>
        </w:rPr>
        <w:t>Módulo Carregador Dupla Usb para Bateria 18650</w:t>
      </w:r>
      <w:r w:rsidR="00FB744D">
        <w:rPr>
          <w:lang w:val="pt-BR"/>
        </w:rPr>
        <w:t xml:space="preserve"> - </w:t>
      </w:r>
      <w:r w:rsidR="0039578B" w:rsidRPr="0039578B">
        <w:rPr>
          <w:lang w:val="pt-BR"/>
        </w:rPr>
        <w:t>Módulos/Sensores</w:t>
      </w:r>
      <w:r w:rsidR="00D763AF">
        <w:rPr>
          <w:lang w:val="pt-BR"/>
        </w:rPr>
        <w:t xml:space="preserve"> - Módulos</w:t>
      </w:r>
      <w:r w:rsidR="00155629">
        <w:rPr>
          <w:lang w:val="pt-BR"/>
        </w:rPr>
        <w:t xml:space="preserve"> - </w:t>
      </w:r>
      <w:r w:rsidR="00155629" w:rsidRPr="00155629">
        <w:rPr>
          <w:lang w:val="pt-BR"/>
        </w:rPr>
        <w:t>Autocore Robótica</w:t>
      </w:r>
      <w:r w:rsidR="00155629" w:rsidRPr="004C5925">
        <w:rPr>
          <w:lang w:val="pt-BR"/>
        </w:rPr>
        <w:t>, c2022</w:t>
      </w:r>
      <w:r w:rsidR="00FB744D">
        <w:rPr>
          <w:lang w:val="pt-BR"/>
        </w:rPr>
        <w:t xml:space="preserve">. </w:t>
      </w:r>
      <w:r>
        <w:rPr>
          <w:lang w:val="pt-BR"/>
        </w:rPr>
        <w:t>Disponível em: &lt;</w:t>
      </w:r>
      <w:r w:rsidRPr="00564F0D">
        <w:t xml:space="preserve"> </w:t>
      </w:r>
      <w:r w:rsidRPr="00564F0D">
        <w:rPr>
          <w:lang w:val="pt-BR"/>
        </w:rPr>
        <w:t>https://www.autocorerobotica.com.br/modulo-carregador-dupla-usb-para-bateria-18650</w:t>
      </w:r>
      <w:r>
        <w:rPr>
          <w:lang w:val="pt-BR"/>
        </w:rPr>
        <w:t xml:space="preserve">&gt;. Acesso em: </w:t>
      </w:r>
      <w:r w:rsidR="00FB744D">
        <w:rPr>
          <w:lang w:val="pt-BR"/>
        </w:rPr>
        <w:t>14 set. 2022</w:t>
      </w:r>
    </w:p>
  </w:footnote>
  <w:footnote w:id="22">
    <w:p w14:paraId="3FA18EC6" w14:textId="6EA46B72" w:rsidR="006864C7" w:rsidRPr="006864C7" w:rsidRDefault="006864C7">
      <w:pPr>
        <w:pStyle w:val="Textodenotaderodap"/>
        <w:rPr>
          <w:lang w:val="pt-BR"/>
        </w:rPr>
      </w:pPr>
      <w:r>
        <w:rPr>
          <w:rStyle w:val="Refdenotaderodap"/>
        </w:rPr>
        <w:footnoteRef/>
      </w:r>
      <w:r>
        <w:t xml:space="preserve"> </w:t>
      </w:r>
      <w:r w:rsidRPr="00D37DD5">
        <w:rPr>
          <w:lang w:val="pt-BR"/>
        </w:rPr>
        <w:t xml:space="preserve">Fonte: </w:t>
      </w:r>
      <w:r w:rsidR="00C52BF0" w:rsidRPr="00D37DD5">
        <w:rPr>
          <w:lang w:val="pt-BR"/>
        </w:rPr>
        <w:t xml:space="preserve">Dual USB 5V 1A 2.1A Mobile Power Bank 18650 </w:t>
      </w:r>
      <w:proofErr w:type="spellStart"/>
      <w:r w:rsidR="00C52BF0" w:rsidRPr="00D37DD5">
        <w:rPr>
          <w:lang w:val="pt-BR"/>
        </w:rPr>
        <w:t>Battery</w:t>
      </w:r>
      <w:proofErr w:type="spellEnd"/>
      <w:r w:rsidR="00C52BF0" w:rsidRPr="00D37DD5">
        <w:rPr>
          <w:lang w:val="pt-BR"/>
        </w:rPr>
        <w:t xml:space="preserve"> </w:t>
      </w:r>
      <w:proofErr w:type="spellStart"/>
      <w:r w:rsidR="00C52BF0" w:rsidRPr="00D37DD5">
        <w:rPr>
          <w:lang w:val="pt-BR"/>
        </w:rPr>
        <w:t>Charger</w:t>
      </w:r>
      <w:proofErr w:type="spellEnd"/>
      <w:r w:rsidR="00C52BF0" w:rsidRPr="00D37DD5">
        <w:rPr>
          <w:lang w:val="pt-BR"/>
        </w:rPr>
        <w:t xml:space="preserve"> Module w/ LCD display - </w:t>
      </w:r>
      <w:r w:rsidR="00D038F5" w:rsidRPr="00D37DD5">
        <w:rPr>
          <w:lang w:val="pt-BR"/>
        </w:rPr>
        <w:t>Componentes Eletr</w:t>
      </w:r>
      <w:r w:rsidR="00D37DD5" w:rsidRPr="00D37DD5">
        <w:rPr>
          <w:lang w:val="pt-BR"/>
        </w:rPr>
        <w:t>ô</w:t>
      </w:r>
      <w:r w:rsidR="00D038F5" w:rsidRPr="00D37DD5">
        <w:rPr>
          <w:lang w:val="pt-BR"/>
        </w:rPr>
        <w:t xml:space="preserve">nicos - Baterias - Carregador de Baterias - </w:t>
      </w:r>
      <w:proofErr w:type="spellStart"/>
      <w:r w:rsidR="00D37DD5" w:rsidRPr="00D37DD5">
        <w:rPr>
          <w:lang w:val="pt-BR"/>
        </w:rPr>
        <w:t>PTRobotics</w:t>
      </w:r>
      <w:proofErr w:type="spellEnd"/>
      <w:r w:rsidR="00535C0B" w:rsidRPr="00535C0B">
        <w:rPr>
          <w:lang w:val="pt-BR"/>
        </w:rPr>
        <w:t>, c2022</w:t>
      </w:r>
      <w:r w:rsidRPr="00D37DD5">
        <w:rPr>
          <w:lang w:val="pt-BR"/>
        </w:rPr>
        <w:t>. Disponível em: &lt; https://www.ptrobotics.com/carregador-de-baterias/7079-dual-usb</w:t>
      </w:r>
      <w:r w:rsidRPr="006864C7">
        <w:t>-5v-1a-21a-mobile-power-bank-18650-battery-charger-module-w-lcd-display.html</w:t>
      </w:r>
      <w:r>
        <w:t>&gt;. Acesso em: 16 set. 2022</w:t>
      </w:r>
    </w:p>
  </w:footnote>
  <w:footnote w:id="23">
    <w:p w14:paraId="54C9C37B" w14:textId="551F2BD5" w:rsidR="008E52F9" w:rsidRPr="008E52F9" w:rsidRDefault="008E52F9">
      <w:pPr>
        <w:pStyle w:val="Textodenotaderodap"/>
        <w:rPr>
          <w:lang w:val="pt-BR"/>
        </w:rPr>
      </w:pPr>
      <w:r>
        <w:rPr>
          <w:rStyle w:val="Refdenotaderodap"/>
        </w:rPr>
        <w:footnoteRef/>
      </w:r>
      <w:r>
        <w:t xml:space="preserve"> </w:t>
      </w:r>
      <w:r w:rsidRPr="0030116C">
        <w:rPr>
          <w:lang w:val="pt-BR"/>
        </w:rPr>
        <w:t xml:space="preserve">Fonte: </w:t>
      </w:r>
      <w:r w:rsidR="008219A8" w:rsidRPr="0030116C">
        <w:rPr>
          <w:lang w:val="pt-BR"/>
        </w:rPr>
        <w:t>MATTEDE, Henrique.</w:t>
      </w:r>
      <w:r w:rsidR="0079694B" w:rsidRPr="0030116C">
        <w:rPr>
          <w:lang w:val="pt-BR"/>
        </w:rPr>
        <w:t xml:space="preserve"> O que são amplificadores operacionais? -</w:t>
      </w:r>
      <w:r w:rsidR="008219A8" w:rsidRPr="0030116C">
        <w:rPr>
          <w:lang w:val="pt-BR"/>
        </w:rPr>
        <w:t xml:space="preserve"> </w:t>
      </w:r>
      <w:r w:rsidR="0030116C" w:rsidRPr="0030116C">
        <w:rPr>
          <w:lang w:val="pt-BR"/>
        </w:rPr>
        <w:t>Mundo da Elétrica</w:t>
      </w:r>
      <w:r w:rsidR="008219A8" w:rsidRPr="0030116C">
        <w:rPr>
          <w:lang w:val="pt-BR"/>
        </w:rPr>
        <w:t xml:space="preserve">. </w:t>
      </w:r>
      <w:r w:rsidRPr="0030116C">
        <w:rPr>
          <w:lang w:val="pt-BR"/>
        </w:rPr>
        <w:t>Disponível em: &lt;</w:t>
      </w:r>
      <w:r w:rsidR="00BB025C" w:rsidRPr="0030116C">
        <w:rPr>
          <w:lang w:val="pt-BR"/>
        </w:rPr>
        <w:t xml:space="preserve"> https://www.mundodaeletrica.com.br/o-que-sao-amplificadores-operacionais/ </w:t>
      </w:r>
      <w:r w:rsidRPr="0030116C">
        <w:rPr>
          <w:lang w:val="pt-BR"/>
        </w:rPr>
        <w:t>&gt;. Acesso em: 19 set. 2022</w:t>
      </w:r>
    </w:p>
  </w:footnote>
  <w:footnote w:id="24">
    <w:p w14:paraId="71FE0679" w14:textId="4B6C01A5" w:rsidR="00B350D8" w:rsidRPr="00B350D8" w:rsidRDefault="00B350D8">
      <w:pPr>
        <w:pStyle w:val="Textodenotaderodap"/>
        <w:rPr>
          <w:lang w:val="pt-BR"/>
        </w:rPr>
      </w:pPr>
      <w:r>
        <w:rPr>
          <w:rStyle w:val="Refdenotaderodap"/>
        </w:rPr>
        <w:footnoteRef/>
      </w:r>
      <w:r>
        <w:t xml:space="preserve"> </w:t>
      </w:r>
      <w:r>
        <w:rPr>
          <w:lang w:val="pt-BR"/>
        </w:rPr>
        <w:t xml:space="preserve">Fonte: </w:t>
      </w:r>
      <w:r w:rsidR="00063097" w:rsidRPr="00063097">
        <w:rPr>
          <w:lang w:val="pt-BR"/>
        </w:rPr>
        <w:t>RAMBO</w:t>
      </w:r>
      <w:r w:rsidR="00063097">
        <w:rPr>
          <w:lang w:val="pt-BR"/>
        </w:rPr>
        <w:t xml:space="preserve">, </w:t>
      </w:r>
      <w:r w:rsidR="00063097" w:rsidRPr="00063097">
        <w:rPr>
          <w:lang w:val="pt-BR"/>
        </w:rPr>
        <w:t>Wagner</w:t>
      </w:r>
      <w:r w:rsidR="00063097">
        <w:rPr>
          <w:lang w:val="pt-BR"/>
        </w:rPr>
        <w:t xml:space="preserve">. </w:t>
      </w:r>
      <w:r w:rsidR="00063097" w:rsidRPr="00063097">
        <w:rPr>
          <w:lang w:val="pt-BR"/>
        </w:rPr>
        <w:t>Ganho de um Circuito Amplificador de Tensão: Teoria e Prática (col112)</w:t>
      </w:r>
      <w:r w:rsidR="00063097">
        <w:rPr>
          <w:lang w:val="pt-BR"/>
        </w:rPr>
        <w:t xml:space="preserve"> - </w:t>
      </w:r>
      <w:r w:rsidR="006764AB" w:rsidRPr="006764AB">
        <w:rPr>
          <w:lang w:val="pt-BR"/>
        </w:rPr>
        <w:t>Instituto Newton C. Braga</w:t>
      </w:r>
      <w:r w:rsidR="00063097">
        <w:rPr>
          <w:lang w:val="pt-BR"/>
        </w:rPr>
        <w:t xml:space="preserve">. </w:t>
      </w:r>
      <w:r>
        <w:rPr>
          <w:lang w:val="pt-BR"/>
        </w:rPr>
        <w:t>Disponível em: &lt;</w:t>
      </w:r>
      <w:r w:rsidR="00A37E50" w:rsidRPr="00A37E50">
        <w:t xml:space="preserve"> </w:t>
      </w:r>
      <w:r w:rsidR="00A37E50" w:rsidRPr="00A37E50">
        <w:rPr>
          <w:lang w:val="pt-BR"/>
        </w:rPr>
        <w:t>https://www.newtoncbraga.com.br/index.php/projetos/7783-ganho-de-um-circuito-amplificador-de-tensao-teoria-e-pratica.html</w:t>
      </w:r>
      <w:r>
        <w:rPr>
          <w:lang w:val="pt-BR"/>
        </w:rPr>
        <w:t xml:space="preserve">&gt;. Acesso em: </w:t>
      </w:r>
      <w:r w:rsidR="00A37E50">
        <w:rPr>
          <w:lang w:val="pt-BR"/>
        </w:rPr>
        <w:t>19 set. 2022</w:t>
      </w:r>
    </w:p>
  </w:footnote>
  <w:footnote w:id="25">
    <w:p w14:paraId="7DF00DCB" w14:textId="16FD81DD" w:rsidR="006123D1" w:rsidRPr="006123D1" w:rsidRDefault="006123D1">
      <w:pPr>
        <w:pStyle w:val="Textodenotaderodap"/>
        <w:rPr>
          <w:lang w:val="pt-BR"/>
        </w:rPr>
      </w:pPr>
      <w:r>
        <w:rPr>
          <w:rStyle w:val="Refdenotaderodap"/>
        </w:rPr>
        <w:footnoteRef/>
      </w:r>
      <w:r>
        <w:t xml:space="preserve"> </w:t>
      </w:r>
      <w:r w:rsidRPr="004E4771">
        <w:rPr>
          <w:lang w:val="pt-BR"/>
        </w:rPr>
        <w:t xml:space="preserve">Fonte: </w:t>
      </w:r>
      <w:r w:rsidR="004E4771" w:rsidRPr="004E4771">
        <w:rPr>
          <w:lang w:val="pt-BR"/>
        </w:rPr>
        <w:t>Grupo GNHR: Sec Painéis</w:t>
      </w:r>
      <w:r w:rsidR="002E3217" w:rsidRPr="004E4771">
        <w:rPr>
          <w:lang w:val="pt-BR"/>
        </w:rPr>
        <w:t xml:space="preserve">. Conheça a história e os principais tipos de baterias de lítio - </w:t>
      </w:r>
      <w:r w:rsidR="00474D6A" w:rsidRPr="004E4771">
        <w:rPr>
          <w:lang w:val="pt-BR"/>
        </w:rPr>
        <w:t xml:space="preserve">Sec Power. </w:t>
      </w:r>
      <w:r w:rsidRPr="004E4771">
        <w:rPr>
          <w:lang w:val="pt-BR"/>
        </w:rPr>
        <w:t>Disponível em: &lt;</w:t>
      </w:r>
      <w:r w:rsidR="005D7D56" w:rsidRPr="004E4771">
        <w:rPr>
          <w:lang w:val="pt-BR"/>
        </w:rPr>
        <w:t>https://secpower.com.br/conheca-os-principais-tipos-de-baterias-de-litio/</w:t>
      </w:r>
      <w:r w:rsidRPr="004E4771">
        <w:rPr>
          <w:lang w:val="pt-BR"/>
        </w:rPr>
        <w:t xml:space="preserve">&gt;. Acesso em: </w:t>
      </w:r>
      <w:r w:rsidR="005D7D56" w:rsidRPr="004E4771">
        <w:rPr>
          <w:lang w:val="pt-BR"/>
        </w:rPr>
        <w:t>20 set. 2022</w:t>
      </w:r>
    </w:p>
  </w:footnote>
  <w:footnote w:id="26">
    <w:p w14:paraId="35C7874D" w14:textId="0256B6E8" w:rsidR="00CA34E2" w:rsidRPr="00CA34E2" w:rsidRDefault="00CA34E2">
      <w:pPr>
        <w:pStyle w:val="Textodenotaderodap"/>
        <w:rPr>
          <w:lang w:val="pt-BR"/>
        </w:rPr>
      </w:pPr>
      <w:r>
        <w:rPr>
          <w:rStyle w:val="Refdenotaderodap"/>
        </w:rPr>
        <w:footnoteRef/>
      </w:r>
      <w:r>
        <w:t xml:space="preserve"> </w:t>
      </w:r>
      <w:r>
        <w:rPr>
          <w:lang w:val="pt-BR"/>
        </w:rPr>
        <w:t xml:space="preserve">Fonte: </w:t>
      </w:r>
      <w:r w:rsidR="00BF2F58" w:rsidRPr="00BF2F58">
        <w:rPr>
          <w:lang w:val="pt-BR"/>
        </w:rPr>
        <w:t xml:space="preserve">EPIS </w:t>
      </w:r>
      <w:r w:rsidR="00BF2F58">
        <w:rPr>
          <w:lang w:val="pt-BR"/>
        </w:rPr>
        <w:t xml:space="preserve">- </w:t>
      </w:r>
      <w:r w:rsidR="006F1FEA" w:rsidRPr="006F1FEA">
        <w:rPr>
          <w:lang w:val="pt-BR"/>
        </w:rPr>
        <w:t>Luva Antiestática: Quando utilizar?</w:t>
      </w:r>
      <w:r w:rsidR="006F1FEA">
        <w:rPr>
          <w:lang w:val="pt-BR"/>
        </w:rPr>
        <w:t xml:space="preserve"> - </w:t>
      </w:r>
      <w:r w:rsidR="003C374A" w:rsidRPr="003C374A">
        <w:rPr>
          <w:lang w:val="pt-BR"/>
        </w:rPr>
        <w:t>PROMETAL EPIS</w:t>
      </w:r>
      <w:r w:rsidR="006F1FEA">
        <w:rPr>
          <w:lang w:val="pt-BR"/>
        </w:rPr>
        <w:t>.</w:t>
      </w:r>
      <w:r w:rsidR="006F1FEA" w:rsidRPr="006F1FEA">
        <w:rPr>
          <w:lang w:val="pt-BR"/>
        </w:rPr>
        <w:t xml:space="preserve"> </w:t>
      </w:r>
      <w:r w:rsidR="00C00F65">
        <w:rPr>
          <w:lang w:val="pt-BR"/>
        </w:rPr>
        <w:t>Disponível em: &lt;</w:t>
      </w:r>
      <w:r w:rsidR="00C00F65" w:rsidRPr="00C00F65">
        <w:t xml:space="preserve"> </w:t>
      </w:r>
      <w:r w:rsidR="00C00F65" w:rsidRPr="00C00F65">
        <w:rPr>
          <w:lang w:val="pt-BR"/>
        </w:rPr>
        <w:t xml:space="preserve">https://www.prometalepis.com.br/blog/luva-antiestatica-quando-utilizar/ </w:t>
      </w:r>
      <w:r w:rsidR="00C00F65">
        <w:rPr>
          <w:lang w:val="pt-BR"/>
        </w:rPr>
        <w:t>&gt;. Acesso em: 20 set. 2022</w:t>
      </w:r>
    </w:p>
  </w:footnote>
  <w:footnote w:id="27">
    <w:p w14:paraId="763980F4" w14:textId="7F3D7917" w:rsidR="00D27A23" w:rsidRPr="00387E76" w:rsidRDefault="00D27A23" w:rsidP="00696983">
      <w:pPr>
        <w:pStyle w:val="Textodenotaderodap"/>
        <w:tabs>
          <w:tab w:val="center" w:pos="4535"/>
        </w:tabs>
        <w:rPr>
          <w:lang w:val="pt-BR"/>
        </w:rPr>
      </w:pPr>
      <w:r w:rsidRPr="00387E76">
        <w:rPr>
          <w:rStyle w:val="Refdenotaderodap"/>
          <w:lang w:val="pt-BR"/>
        </w:rPr>
        <w:footnoteRef/>
      </w:r>
      <w:r w:rsidRPr="00387E76">
        <w:rPr>
          <w:lang w:val="pt-BR"/>
        </w:rPr>
        <w:t xml:space="preserve"> Fonte: </w:t>
      </w:r>
      <w:r w:rsidR="00422AAC" w:rsidRPr="00387E76">
        <w:rPr>
          <w:lang w:val="pt-BR"/>
        </w:rPr>
        <w:t xml:space="preserve">Luva </w:t>
      </w:r>
      <w:r w:rsidR="00387E76" w:rsidRPr="00387E76">
        <w:rPr>
          <w:lang w:val="pt-BR"/>
        </w:rPr>
        <w:t>antiestática</w:t>
      </w:r>
      <w:r w:rsidR="00422AAC" w:rsidRPr="00387E76">
        <w:rPr>
          <w:lang w:val="pt-BR"/>
        </w:rPr>
        <w:t xml:space="preserve"> alta performance preta P NHE440EP New Horizon</w:t>
      </w:r>
      <w:r w:rsidR="00696983" w:rsidRPr="00387E76">
        <w:rPr>
          <w:lang w:val="pt-BR"/>
        </w:rPr>
        <w:t xml:space="preserve"> - Produtos - Antiestáticos (ESD) -  Luva Antiestática</w:t>
      </w:r>
      <w:r w:rsidR="00632893" w:rsidRPr="00387E76">
        <w:rPr>
          <w:lang w:val="pt-BR"/>
        </w:rPr>
        <w:t xml:space="preserve"> - Raisa Produtos Eletrônicos</w:t>
      </w:r>
      <w:r w:rsidR="006A6505" w:rsidRPr="004C5925">
        <w:rPr>
          <w:lang w:val="pt-BR"/>
        </w:rPr>
        <w:t>, c2022</w:t>
      </w:r>
      <w:r w:rsidR="00BF2B58" w:rsidRPr="00387E76">
        <w:rPr>
          <w:lang w:val="pt-BR"/>
        </w:rPr>
        <w:t xml:space="preserve">. </w:t>
      </w:r>
      <w:r w:rsidRPr="00387E76">
        <w:rPr>
          <w:lang w:val="pt-BR"/>
        </w:rPr>
        <w:t>Disponível em: &lt;</w:t>
      </w:r>
      <w:r w:rsidR="00422AAC" w:rsidRPr="00387E76">
        <w:rPr>
          <w:lang w:val="pt-BR"/>
        </w:rPr>
        <w:t xml:space="preserve"> https://www.raisa.com.br/luva-anti-estatica-esd-palma-pu-tamanho-p-preta</w:t>
      </w:r>
      <w:r w:rsidRPr="00387E76">
        <w:rPr>
          <w:lang w:val="pt-BR"/>
        </w:rPr>
        <w:t xml:space="preserve">&gt;. Acesso em: </w:t>
      </w:r>
      <w:r w:rsidR="00BF2B58" w:rsidRPr="00387E76">
        <w:rPr>
          <w:lang w:val="pt-BR"/>
        </w:rPr>
        <w:t>22 set. 2022</w:t>
      </w:r>
      <w:r w:rsidR="00BF2B58" w:rsidRPr="00387E76">
        <w:rPr>
          <w:lang w:val="pt-BR"/>
        </w:rPr>
        <w:tab/>
      </w:r>
    </w:p>
  </w:footnote>
  <w:footnote w:id="28">
    <w:p w14:paraId="56CEBC14" w14:textId="2E7C19D8" w:rsidR="0084648B" w:rsidRPr="0084648B" w:rsidRDefault="0084648B">
      <w:pPr>
        <w:pStyle w:val="Textodenotaderodap"/>
        <w:rPr>
          <w:lang w:val="pt-BR"/>
        </w:rPr>
      </w:pPr>
      <w:r>
        <w:rPr>
          <w:rStyle w:val="Refdenotaderodap"/>
        </w:rPr>
        <w:footnoteRef/>
      </w:r>
      <w:r>
        <w:rPr>
          <w:lang w:val="pt-BR"/>
        </w:rPr>
        <w:t xml:space="preserve"> </w:t>
      </w:r>
      <w:r w:rsidRPr="0084648B">
        <w:rPr>
          <w:lang w:val="pt-BR"/>
        </w:rPr>
        <w:t>Fonte: EPIS - Luva Antiestática: Quando utilizar? - PROMETAL EPIS. Disponível em: &lt; https://www.prometalepis.com.br/blog/luva-antiestatica-quando-utilizar/ &gt;. Acesso em: 20 set. 2022</w:t>
      </w:r>
    </w:p>
  </w:footnote>
  <w:footnote w:id="29">
    <w:p w14:paraId="38FB7F92" w14:textId="77777777" w:rsidR="00A81EF8" w:rsidRPr="001B52B3" w:rsidRDefault="00A81EF8" w:rsidP="00FA6FF9">
      <w:pPr>
        <w:pStyle w:val="Textodenotaderodap"/>
        <w:rPr>
          <w:lang w:val="pt-BR"/>
        </w:rPr>
      </w:pPr>
      <w:r w:rsidRPr="00764582">
        <w:rPr>
          <w:rStyle w:val="Refdenotaderodap"/>
        </w:rPr>
        <w:footnoteRef/>
      </w:r>
      <w:r w:rsidRPr="00052D96">
        <w:rPr>
          <w:lang w:val="pt-BR"/>
        </w:rPr>
        <w:t xml:space="preserve"> </w:t>
      </w:r>
      <w:r w:rsidRPr="00EE3BF2">
        <w:rPr>
          <w:lang w:val="pt-BR"/>
        </w:rPr>
        <w:t>Fonte:</w:t>
      </w:r>
      <w:r w:rsidRPr="00052D96">
        <w:rPr>
          <w:lang w:val="pt-BR"/>
        </w:rPr>
        <w:t xml:space="preserve"> </w:t>
      </w:r>
      <w:hyperlink r:id="rId13" w:history="1">
        <w:r w:rsidRPr="00C16218">
          <w:rPr>
            <w:rStyle w:val="Hyperlink"/>
            <w:color w:val="auto"/>
            <w:u w:val="none"/>
            <w:lang w:val="pt-BR"/>
          </w:rPr>
          <w:t>https://www.arduino.cc/en/Guide/Introduction</w:t>
        </w:r>
      </w:hyperlink>
      <w:r w:rsidRPr="00052D96">
        <w:rPr>
          <w:lang w:val="pt-BR"/>
        </w:rPr>
        <w:t xml:space="preserve"> Acesso em: 20 abr. 2022.</w:t>
      </w:r>
    </w:p>
  </w:footnote>
  <w:footnote w:id="30">
    <w:p w14:paraId="5241CB2B" w14:textId="77777777" w:rsidR="00A81EF8" w:rsidRPr="00357DCC" w:rsidRDefault="00A81EF8" w:rsidP="00884BD7">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14" w:history="1">
        <w:r w:rsidRPr="00314256">
          <w:rPr>
            <w:rStyle w:val="Hyperlink"/>
            <w:color w:val="auto"/>
            <w:u w:val="none"/>
            <w:lang w:val="pt-BR"/>
          </w:rPr>
          <w:t>https://developer.android.com/studio/intro?hl=pt</w:t>
        </w:r>
      </w:hyperlink>
      <w:r w:rsidRPr="00052D96">
        <w:rPr>
          <w:lang w:val="pt-BR"/>
        </w:rPr>
        <w:t xml:space="preserve"> Acesso em: 20 abr. 2022.</w:t>
      </w:r>
    </w:p>
  </w:footnote>
  <w:footnote w:id="31">
    <w:p w14:paraId="0398D9B7" w14:textId="77777777" w:rsidR="00A81EF8" w:rsidRPr="00EB55D8" w:rsidRDefault="00A81EF8" w:rsidP="00FD1983">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15" w:history="1">
        <w:r w:rsidRPr="00314256">
          <w:rPr>
            <w:rStyle w:val="Hyperlink"/>
            <w:color w:val="auto"/>
            <w:u w:val="none"/>
            <w:lang w:val="pt-BR"/>
          </w:rPr>
          <w:t>https://appinventor.mit.edu/about-us</w:t>
        </w:r>
      </w:hyperlink>
      <w:r w:rsidRPr="00052D96">
        <w:rPr>
          <w:lang w:val="pt-BR"/>
        </w:rPr>
        <w:t xml:space="preserve"> Acesso em: 20 abr. 2022.</w:t>
      </w:r>
    </w:p>
  </w:footnote>
  <w:footnote w:id="32">
    <w:p w14:paraId="33C78324" w14:textId="77777777" w:rsidR="00A81EF8" w:rsidRPr="000833E9" w:rsidRDefault="00A81EF8" w:rsidP="00015A18">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16" w:history="1">
        <w:r w:rsidRPr="00314256">
          <w:rPr>
            <w:rStyle w:val="Hyperlink"/>
            <w:color w:val="auto"/>
            <w:u w:val="none"/>
            <w:lang w:val="pt-BR"/>
          </w:rPr>
          <w:t>https://unity.com/pt/products/unity-platform</w:t>
        </w:r>
      </w:hyperlink>
      <w:r w:rsidRPr="00052D96">
        <w:rPr>
          <w:lang w:val="pt-BR"/>
        </w:rPr>
        <w:t xml:space="preserve"> Acesso em: 20 abr. 2022.</w:t>
      </w:r>
    </w:p>
  </w:footnote>
  <w:footnote w:id="33">
    <w:p w14:paraId="5A5C9589" w14:textId="77777777" w:rsidR="00A81EF8" w:rsidRPr="00052D96" w:rsidRDefault="00A81EF8" w:rsidP="008865DD">
      <w:pPr>
        <w:pStyle w:val="Textodenotaderodap"/>
        <w:rPr>
          <w:lang w:val="pt-BR"/>
        </w:rPr>
      </w:pPr>
      <w:r w:rsidRPr="00764582">
        <w:rPr>
          <w:rStyle w:val="Refdenotaderodap"/>
        </w:rPr>
        <w:footnoteRef/>
      </w:r>
      <w:r w:rsidRPr="00052D96">
        <w:rPr>
          <w:lang w:val="pt-BR"/>
        </w:rPr>
        <w:t xml:space="preserve"> </w:t>
      </w:r>
      <w:r w:rsidRPr="00EE3BF2">
        <w:rPr>
          <w:lang w:val="pt-BR"/>
        </w:rPr>
        <w:t>Fonte:</w:t>
      </w:r>
      <w:r>
        <w:rPr>
          <w:lang w:val="pt-BR"/>
        </w:rPr>
        <w:t xml:space="preserve"> </w:t>
      </w:r>
      <w:hyperlink r:id="rId17" w:history="1">
        <w:r w:rsidRPr="00314256">
          <w:rPr>
            <w:rStyle w:val="Hyperlink"/>
            <w:color w:val="auto"/>
            <w:u w:val="none"/>
            <w:lang w:val="pt-BR"/>
          </w:rPr>
          <w:t>https://www.sqlite.org/about.html</w:t>
        </w:r>
      </w:hyperlink>
      <w:r w:rsidRPr="00052D96">
        <w:rPr>
          <w:lang w:val="pt-BR"/>
        </w:rPr>
        <w:t xml:space="preserve"> Acesso em: 20 abr. 2022.</w:t>
      </w:r>
    </w:p>
    <w:p w14:paraId="2CE18DA0" w14:textId="77777777" w:rsidR="00A81EF8" w:rsidRPr="00E2539D" w:rsidRDefault="00A81EF8" w:rsidP="008865DD">
      <w:pPr>
        <w:pStyle w:val="Textodenotaderodap"/>
        <w:rPr>
          <w:lang w:val="pt-BR"/>
        </w:rPr>
      </w:pPr>
    </w:p>
  </w:footnote>
  <w:footnote w:id="34">
    <w:p w14:paraId="6D0B18B3" w14:textId="77777777" w:rsidR="00A81EF8" w:rsidRPr="00E924B5" w:rsidRDefault="00A81EF8" w:rsidP="000A02AA">
      <w:pPr>
        <w:pStyle w:val="CORPO"/>
        <w:ind w:firstLine="0"/>
        <w:rPr>
          <w:sz w:val="20"/>
          <w:szCs w:val="20"/>
        </w:rPr>
      </w:pPr>
      <w:r w:rsidRPr="00764582">
        <w:rPr>
          <w:rStyle w:val="Refdenotaderodap"/>
        </w:rPr>
        <w:footnoteRef/>
      </w:r>
      <w:r w:rsidRPr="00EE3BF2">
        <w:rPr>
          <w:sz w:val="20"/>
          <w:szCs w:val="20"/>
        </w:rPr>
        <w:t>Fonte:</w:t>
      </w:r>
      <w:hyperlink r:id="rId18" w:anchor="get-started-with-mongodb-realm" w:history="1">
        <w:r w:rsidRPr="00314256">
          <w:rPr>
            <w:rStyle w:val="Hyperlink"/>
            <w:color w:val="auto"/>
            <w:sz w:val="20"/>
            <w:szCs w:val="20"/>
            <w:u w:val="none"/>
          </w:rPr>
          <w:t>https://www.mongodb.com/docs/realm/get-started/introduction-mobile/#get-started-with-mongodb-realm</w:t>
        </w:r>
      </w:hyperlink>
      <w:r w:rsidRPr="00E924B5">
        <w:rPr>
          <w:sz w:val="20"/>
          <w:szCs w:val="20"/>
        </w:rPr>
        <w:t xml:space="preserve"> Acesso em: 20 abr. 2022.</w:t>
      </w:r>
    </w:p>
  </w:footnote>
  <w:footnote w:id="35">
    <w:p w14:paraId="21E81A04" w14:textId="77777777" w:rsidR="00A81EF8" w:rsidRPr="00E924B5" w:rsidRDefault="00A81EF8" w:rsidP="00B51247">
      <w:pPr>
        <w:pStyle w:val="CORPO"/>
        <w:ind w:firstLine="0"/>
      </w:pPr>
      <w:r w:rsidRPr="00764582">
        <w:rPr>
          <w:rStyle w:val="Refdenotaderodap"/>
        </w:rPr>
        <w:footnoteRef/>
      </w:r>
      <w:r w:rsidRPr="00E924B5">
        <w:rPr>
          <w:sz w:val="20"/>
          <w:szCs w:val="20"/>
        </w:rPr>
        <w:t xml:space="preserve"> </w:t>
      </w:r>
      <w:r w:rsidRPr="00EE3BF2">
        <w:rPr>
          <w:sz w:val="20"/>
          <w:szCs w:val="20"/>
        </w:rPr>
        <w:t>Fonte:</w:t>
      </w:r>
      <w:r w:rsidRPr="00E924B5">
        <w:rPr>
          <w:sz w:val="20"/>
          <w:szCs w:val="20"/>
        </w:rPr>
        <w:t xml:space="preserve"> </w:t>
      </w:r>
      <w:hyperlink r:id="rId19" w:history="1">
        <w:r w:rsidRPr="00314256">
          <w:rPr>
            <w:rStyle w:val="Hyperlink"/>
            <w:color w:val="auto"/>
            <w:sz w:val="20"/>
            <w:szCs w:val="20"/>
            <w:u w:val="none"/>
          </w:rPr>
          <w:t>https://blog.betrybe.com/linguagem-de-programacao/cpp/</w:t>
        </w:r>
      </w:hyperlink>
      <w:r w:rsidRPr="00E924B5">
        <w:rPr>
          <w:sz w:val="20"/>
          <w:szCs w:val="20"/>
        </w:rPr>
        <w:t xml:space="preserve"> Acesso em: 20 abr. 2022.</w:t>
      </w:r>
    </w:p>
  </w:footnote>
  <w:footnote w:id="36">
    <w:p w14:paraId="004E18E8" w14:textId="77777777" w:rsidR="00A81EF8" w:rsidRPr="007F42B5" w:rsidRDefault="00A81EF8" w:rsidP="00FD4EF4">
      <w:pPr>
        <w:pStyle w:val="CORPO"/>
        <w:ind w:firstLine="0"/>
      </w:pPr>
      <w:r w:rsidRPr="00764582">
        <w:rPr>
          <w:rStyle w:val="Refdenotaderodap"/>
        </w:rPr>
        <w:footnoteRef/>
      </w:r>
      <w:r w:rsidRPr="007F42B5">
        <w:rPr>
          <w:sz w:val="20"/>
          <w:szCs w:val="20"/>
        </w:rPr>
        <w:t xml:space="preserve"> </w:t>
      </w:r>
      <w:r w:rsidRPr="00EE3BF2">
        <w:rPr>
          <w:sz w:val="20"/>
          <w:szCs w:val="20"/>
        </w:rPr>
        <w:t>Fonte:</w:t>
      </w:r>
      <w:r w:rsidRPr="007F42B5">
        <w:rPr>
          <w:sz w:val="20"/>
          <w:szCs w:val="20"/>
        </w:rPr>
        <w:t xml:space="preserve"> </w:t>
      </w:r>
      <w:hyperlink r:id="rId20" w:history="1">
        <w:r w:rsidRPr="00314256">
          <w:rPr>
            <w:rStyle w:val="Hyperlink"/>
            <w:color w:val="auto"/>
            <w:sz w:val="20"/>
            <w:szCs w:val="20"/>
            <w:u w:val="none"/>
          </w:rPr>
          <w:t>https://www.devmedia.com.br/introducao-a-linguagem-csharp/27711</w:t>
        </w:r>
      </w:hyperlink>
      <w:r>
        <w:rPr>
          <w:sz w:val="20"/>
          <w:szCs w:val="20"/>
        </w:rPr>
        <w:t xml:space="preserve"> </w:t>
      </w:r>
      <w:r w:rsidRPr="007F42B5">
        <w:rPr>
          <w:sz w:val="20"/>
          <w:szCs w:val="20"/>
        </w:rPr>
        <w:t>Acesso em: 20 abr. 2022.</w:t>
      </w:r>
    </w:p>
  </w:footnote>
  <w:footnote w:id="37">
    <w:p w14:paraId="4D5EAB90" w14:textId="77777777" w:rsidR="00A81EF8" w:rsidRPr="00EC2826" w:rsidRDefault="00A81EF8" w:rsidP="00C91822">
      <w:pPr>
        <w:pStyle w:val="CORPO"/>
        <w:ind w:firstLine="0"/>
      </w:pPr>
      <w:r w:rsidRPr="00764582">
        <w:rPr>
          <w:rStyle w:val="Refdenotaderodap"/>
        </w:rPr>
        <w:footnoteRef/>
      </w:r>
      <w:r>
        <w:t xml:space="preserve"> </w:t>
      </w:r>
      <w:r w:rsidRPr="00EE3BF2">
        <w:rPr>
          <w:sz w:val="20"/>
          <w:szCs w:val="20"/>
        </w:rPr>
        <w:t>Fonte:</w:t>
      </w:r>
      <w:r w:rsidRPr="007C7943">
        <w:rPr>
          <w:sz w:val="20"/>
          <w:szCs w:val="20"/>
        </w:rPr>
        <w:t xml:space="preserve"> </w:t>
      </w:r>
      <w:hyperlink r:id="rId21" w:history="1">
        <w:r w:rsidRPr="00314256">
          <w:rPr>
            <w:rStyle w:val="Hyperlink"/>
            <w:color w:val="auto"/>
            <w:sz w:val="20"/>
            <w:szCs w:val="20"/>
            <w:u w:val="none"/>
          </w:rPr>
          <w:t>https://rockcontent.com/br/blog/o-que-e-java/</w:t>
        </w:r>
      </w:hyperlink>
      <w:r w:rsidRPr="007C7943">
        <w:rPr>
          <w:sz w:val="20"/>
          <w:szCs w:val="20"/>
        </w:rPr>
        <w:t xml:space="preserve"> Acesso em: 20 abr. 2022.</w:t>
      </w:r>
    </w:p>
  </w:footnote>
  <w:footnote w:id="38">
    <w:p w14:paraId="7B49ACE7" w14:textId="77777777" w:rsidR="00A81EF8" w:rsidRPr="007C7943" w:rsidRDefault="00A81EF8" w:rsidP="00B54197">
      <w:pPr>
        <w:pStyle w:val="CORPO"/>
        <w:ind w:firstLine="0"/>
        <w:rPr>
          <w:sz w:val="20"/>
          <w:szCs w:val="20"/>
        </w:rPr>
      </w:pPr>
      <w:r w:rsidRPr="00764582">
        <w:rPr>
          <w:rStyle w:val="Refdenotaderodap"/>
        </w:rPr>
        <w:footnoteRef/>
      </w:r>
      <w:r w:rsidRPr="007C7943">
        <w:rPr>
          <w:sz w:val="20"/>
          <w:szCs w:val="20"/>
        </w:rPr>
        <w:t xml:space="preserve"> </w:t>
      </w:r>
      <w:r w:rsidRPr="00EE3BF2">
        <w:rPr>
          <w:sz w:val="20"/>
          <w:szCs w:val="20"/>
        </w:rPr>
        <w:t>Fonte:</w:t>
      </w:r>
      <w:r w:rsidRPr="007C7943">
        <w:rPr>
          <w:sz w:val="20"/>
          <w:szCs w:val="20"/>
        </w:rPr>
        <w:t xml:space="preserve"> </w:t>
      </w:r>
      <w:hyperlink r:id="rId22" w:history="1">
        <w:r w:rsidRPr="00314256">
          <w:rPr>
            <w:rStyle w:val="Hyperlink"/>
            <w:color w:val="auto"/>
            <w:sz w:val="20"/>
            <w:szCs w:val="20"/>
            <w:u w:val="none"/>
          </w:rPr>
          <w:t>https://www.arduino.cc/reference/en/libraries/</w:t>
        </w:r>
      </w:hyperlink>
      <w:r w:rsidRPr="007C7943">
        <w:rPr>
          <w:sz w:val="20"/>
          <w:szCs w:val="20"/>
        </w:rPr>
        <w:t xml:space="preserve"> Acesso em: 20 abr. 2022.</w:t>
      </w:r>
    </w:p>
  </w:footnote>
  <w:footnote w:id="39">
    <w:p w14:paraId="77CC07FC" w14:textId="77777777" w:rsidR="00A81EF8" w:rsidRPr="008A3973" w:rsidRDefault="00A81EF8" w:rsidP="00AB3B4B">
      <w:pPr>
        <w:pStyle w:val="CORPO"/>
        <w:ind w:firstLine="0"/>
        <w:rPr>
          <w:sz w:val="20"/>
          <w:szCs w:val="20"/>
        </w:rPr>
      </w:pPr>
      <w:r w:rsidRPr="00764582">
        <w:rPr>
          <w:rStyle w:val="Refdenotaderodap"/>
        </w:rPr>
        <w:footnoteRef/>
      </w:r>
      <w:r w:rsidRPr="008A3973">
        <w:rPr>
          <w:sz w:val="20"/>
          <w:szCs w:val="20"/>
        </w:rPr>
        <w:t xml:space="preserve"> </w:t>
      </w:r>
      <w:r w:rsidRPr="00EE3BF2">
        <w:rPr>
          <w:sz w:val="20"/>
          <w:szCs w:val="20"/>
        </w:rPr>
        <w:t>Fonte:</w:t>
      </w:r>
      <w:r w:rsidRPr="008A3973">
        <w:rPr>
          <w:sz w:val="20"/>
          <w:szCs w:val="20"/>
        </w:rPr>
        <w:t xml:space="preserve"> </w:t>
      </w:r>
      <w:hyperlink r:id="rId23" w:history="1">
        <w:r w:rsidRPr="008A3973">
          <w:rPr>
            <w:rStyle w:val="Hyperlink"/>
            <w:color w:val="auto"/>
            <w:sz w:val="20"/>
            <w:szCs w:val="20"/>
            <w:u w:val="none"/>
          </w:rPr>
          <w:t>https://dragaosemchama.com/2016/04/comunicacao-bluetooth-entre-arduino-e-android/</w:t>
        </w:r>
      </w:hyperlink>
      <w:r>
        <w:rPr>
          <w:rStyle w:val="Hyperlink"/>
          <w:color w:val="auto"/>
          <w:sz w:val="20"/>
          <w:szCs w:val="20"/>
          <w:u w:val="none"/>
        </w:rPr>
        <w:t xml:space="preserve"> Acesso em: 24 abr. 2022.</w:t>
      </w:r>
    </w:p>
    <w:p w14:paraId="695B593D" w14:textId="77777777" w:rsidR="00A81EF8" w:rsidRPr="008A3973" w:rsidRDefault="00A81EF8" w:rsidP="00AB3B4B">
      <w:pPr>
        <w:pStyle w:val="Textodenotaderodap"/>
        <w:rPr>
          <w:lang w:val="pt-BR"/>
        </w:rPr>
      </w:pPr>
    </w:p>
  </w:footnote>
  <w:footnote w:id="40">
    <w:p w14:paraId="4B5A4E7B" w14:textId="77777777" w:rsidR="00A81EF8" w:rsidRPr="003F53C0" w:rsidRDefault="00A81EF8" w:rsidP="00C807B9">
      <w:pPr>
        <w:pStyle w:val="CORPO"/>
        <w:ind w:firstLine="0"/>
        <w:rPr>
          <w:sz w:val="20"/>
          <w:szCs w:val="20"/>
        </w:rPr>
      </w:pPr>
      <w:r w:rsidRPr="00764582">
        <w:rPr>
          <w:rStyle w:val="Refdenotaderodap"/>
        </w:rPr>
        <w:footnoteRef/>
      </w:r>
      <w:r w:rsidRPr="003F53C0">
        <w:rPr>
          <w:sz w:val="20"/>
          <w:szCs w:val="20"/>
        </w:rPr>
        <w:t xml:space="preserve"> </w:t>
      </w:r>
      <w:r w:rsidRPr="00EE3BF2">
        <w:rPr>
          <w:sz w:val="20"/>
          <w:szCs w:val="20"/>
        </w:rPr>
        <w:t>Fonte:</w:t>
      </w:r>
      <w:r w:rsidRPr="003F53C0">
        <w:rPr>
          <w:sz w:val="20"/>
          <w:szCs w:val="20"/>
        </w:rPr>
        <w:t xml:space="preserve"> </w:t>
      </w:r>
      <w:hyperlink r:id="rId24" w:history="1">
        <w:r w:rsidRPr="00314256">
          <w:rPr>
            <w:rStyle w:val="Hyperlink"/>
            <w:color w:val="auto"/>
            <w:sz w:val="20"/>
            <w:szCs w:val="20"/>
            <w:u w:val="none"/>
          </w:rPr>
          <w:t>https://www.revista-programar.info/artigos/conexao-de-arduino-ao-unity/</w:t>
        </w:r>
      </w:hyperlink>
      <w:r w:rsidRPr="003F53C0">
        <w:rPr>
          <w:sz w:val="20"/>
          <w:szCs w:val="20"/>
        </w:rPr>
        <w:t xml:space="preserve"> Acesso em: 20 abr. 2022.</w:t>
      </w:r>
    </w:p>
  </w:footnote>
  <w:footnote w:id="41">
    <w:p w14:paraId="62819BD3" w14:textId="77777777" w:rsidR="00A81EF8" w:rsidRPr="003F53C0" w:rsidRDefault="00A81EF8" w:rsidP="00C807B9">
      <w:pPr>
        <w:pStyle w:val="CORPO"/>
        <w:ind w:firstLine="0"/>
      </w:pPr>
      <w:r w:rsidRPr="00764582">
        <w:rPr>
          <w:rStyle w:val="Refdenotaderodap"/>
        </w:rPr>
        <w:footnoteRef/>
      </w:r>
      <w:r w:rsidRPr="003F53C0">
        <w:rPr>
          <w:sz w:val="20"/>
          <w:szCs w:val="20"/>
        </w:rPr>
        <w:t xml:space="preserve"> </w:t>
      </w:r>
      <w:r w:rsidRPr="00EE3BF2">
        <w:rPr>
          <w:sz w:val="20"/>
          <w:szCs w:val="20"/>
        </w:rPr>
        <w:t>Fonte:</w:t>
      </w:r>
      <w:r w:rsidRPr="003F53C0">
        <w:rPr>
          <w:sz w:val="20"/>
          <w:szCs w:val="20"/>
        </w:rPr>
        <w:t xml:space="preserve"> </w:t>
      </w:r>
      <w:hyperlink r:id="rId25" w:history="1">
        <w:r w:rsidRPr="00314256">
          <w:rPr>
            <w:rStyle w:val="Hyperlink"/>
            <w:color w:val="auto"/>
            <w:sz w:val="20"/>
            <w:szCs w:val="20"/>
            <w:u w:val="none"/>
          </w:rPr>
          <w:t>https://www.embarcados.com.br/comunicacao-serial-c-arduino-parte-1/</w:t>
        </w:r>
      </w:hyperlink>
      <w:r w:rsidRPr="003F53C0">
        <w:rPr>
          <w:sz w:val="20"/>
          <w:szCs w:val="20"/>
        </w:rPr>
        <w:t xml:space="preserve"> Acesso em: 20 abr.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32FA1" w14:textId="7E1BC4D8" w:rsidR="00A81EF8" w:rsidRDefault="00A81EF8">
    <w:pPr>
      <w:pStyle w:val="Cabealho"/>
      <w:jc w:val="right"/>
    </w:pPr>
  </w:p>
  <w:p w14:paraId="2139784E" w14:textId="18001406" w:rsidR="00A81EF8" w:rsidRPr="00A477BA" w:rsidRDefault="00A81EF8" w:rsidP="00A477BA">
    <w:pPr>
      <w:pStyle w:val="Cabealho"/>
      <w:jc w:val="right"/>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9706617"/>
      <w:docPartObj>
        <w:docPartGallery w:val="Page Numbers (Top of Page)"/>
        <w:docPartUnique/>
      </w:docPartObj>
    </w:sdtPr>
    <w:sdtContent>
      <w:p w14:paraId="1753D42B" w14:textId="6EE103F0" w:rsidR="00A81EF8" w:rsidRDefault="00A81EF8">
        <w:pPr>
          <w:pStyle w:val="Cabealho"/>
          <w:jc w:val="right"/>
        </w:pPr>
        <w:r>
          <w:fldChar w:fldCharType="begin"/>
        </w:r>
        <w:r>
          <w:instrText>PAGE   \* MERGEFORMAT</w:instrText>
        </w:r>
        <w:r>
          <w:fldChar w:fldCharType="separate"/>
        </w:r>
        <w:r w:rsidR="00F0604B">
          <w:rPr>
            <w:noProof/>
          </w:rPr>
          <w:t>106</w:t>
        </w:r>
        <w:r>
          <w:fldChar w:fldCharType="end"/>
        </w:r>
      </w:p>
    </w:sdtContent>
  </w:sdt>
  <w:p w14:paraId="05FF4619" w14:textId="77777777" w:rsidR="00A81EF8" w:rsidRPr="00A477BA" w:rsidRDefault="00A81EF8" w:rsidP="00A477BA">
    <w:pPr>
      <w:pStyle w:val="Cabealho"/>
      <w:jc w:val="righ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D6EAE"/>
    <w:multiLevelType w:val="hybridMultilevel"/>
    <w:tmpl w:val="6270DD8E"/>
    <w:lvl w:ilvl="0" w:tplc="8EBE94A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 w15:restartNumberingAfterBreak="0">
    <w:nsid w:val="0F9B5DC0"/>
    <w:multiLevelType w:val="hybridMultilevel"/>
    <w:tmpl w:val="8F58C6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1E650E4"/>
    <w:multiLevelType w:val="hybridMultilevel"/>
    <w:tmpl w:val="FAE4B38E"/>
    <w:lvl w:ilvl="0" w:tplc="0258461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2124F11"/>
    <w:multiLevelType w:val="hybridMultilevel"/>
    <w:tmpl w:val="FFFAC3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6A36934"/>
    <w:multiLevelType w:val="hybridMultilevel"/>
    <w:tmpl w:val="6544573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2B192388"/>
    <w:multiLevelType w:val="hybridMultilevel"/>
    <w:tmpl w:val="8F5638BC"/>
    <w:lvl w:ilvl="0" w:tplc="B9CA1908">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3404BFE"/>
    <w:multiLevelType w:val="hybridMultilevel"/>
    <w:tmpl w:val="206AE090"/>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7" w15:restartNumberingAfterBreak="0">
    <w:nsid w:val="3CD90E8C"/>
    <w:multiLevelType w:val="hybridMultilevel"/>
    <w:tmpl w:val="A572B9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1D937B3"/>
    <w:multiLevelType w:val="hybridMultilevel"/>
    <w:tmpl w:val="233AD0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7006DDD"/>
    <w:multiLevelType w:val="hybridMultilevel"/>
    <w:tmpl w:val="065A1BD2"/>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59362A17"/>
    <w:multiLevelType w:val="hybridMultilevel"/>
    <w:tmpl w:val="E7FAF7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5BF50444"/>
    <w:multiLevelType w:val="hybridMultilevel"/>
    <w:tmpl w:val="D97865B8"/>
    <w:lvl w:ilvl="0" w:tplc="BBDA4D3E">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2" w15:restartNumberingAfterBreak="0">
    <w:nsid w:val="601D7A0A"/>
    <w:multiLevelType w:val="hybridMultilevel"/>
    <w:tmpl w:val="421E00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0D6552"/>
    <w:multiLevelType w:val="hybridMultilevel"/>
    <w:tmpl w:val="430A4CD0"/>
    <w:lvl w:ilvl="0" w:tplc="ED904368">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B322313"/>
    <w:multiLevelType w:val="multilevel"/>
    <w:tmpl w:val="1ED66C68"/>
    <w:lvl w:ilvl="0">
      <w:start w:val="1"/>
      <w:numFmt w:val="decimal"/>
      <w:pStyle w:val="Ttulo1"/>
      <w:lvlText w:val="%1"/>
      <w:lvlJc w:val="left"/>
      <w:pPr>
        <w:ind w:left="432" w:hanging="432"/>
      </w:pPr>
      <w:rPr>
        <w:color w:val="auto"/>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6E504792"/>
    <w:multiLevelType w:val="hybridMultilevel"/>
    <w:tmpl w:val="BDDAD7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0D60251"/>
    <w:multiLevelType w:val="hybridMultilevel"/>
    <w:tmpl w:val="FFFFFFFF"/>
    <w:lvl w:ilvl="0" w:tplc="35928AA8">
      <w:start w:val="1"/>
      <w:numFmt w:val="bullet"/>
      <w:lvlText w:val=""/>
      <w:lvlJc w:val="left"/>
      <w:pPr>
        <w:ind w:left="720" w:hanging="360"/>
      </w:pPr>
      <w:rPr>
        <w:rFonts w:ascii="Symbol" w:hAnsi="Symbol" w:hint="default"/>
      </w:rPr>
    </w:lvl>
    <w:lvl w:ilvl="1" w:tplc="D66A33B4">
      <w:start w:val="1"/>
      <w:numFmt w:val="bullet"/>
      <w:lvlText w:val=""/>
      <w:lvlJc w:val="left"/>
      <w:pPr>
        <w:ind w:left="1440" w:hanging="360"/>
      </w:pPr>
      <w:rPr>
        <w:rFonts w:ascii="Symbol" w:hAnsi="Symbol" w:hint="default"/>
      </w:rPr>
    </w:lvl>
    <w:lvl w:ilvl="2" w:tplc="E77620A0">
      <w:start w:val="1"/>
      <w:numFmt w:val="bullet"/>
      <w:lvlText w:val=""/>
      <w:lvlJc w:val="left"/>
      <w:pPr>
        <w:ind w:left="2160" w:hanging="360"/>
      </w:pPr>
      <w:rPr>
        <w:rFonts w:ascii="Wingdings" w:hAnsi="Wingdings" w:hint="default"/>
      </w:rPr>
    </w:lvl>
    <w:lvl w:ilvl="3" w:tplc="E42637C4">
      <w:start w:val="1"/>
      <w:numFmt w:val="bullet"/>
      <w:lvlText w:val=""/>
      <w:lvlJc w:val="left"/>
      <w:pPr>
        <w:ind w:left="2880" w:hanging="360"/>
      </w:pPr>
      <w:rPr>
        <w:rFonts w:ascii="Symbol" w:hAnsi="Symbol" w:hint="default"/>
      </w:rPr>
    </w:lvl>
    <w:lvl w:ilvl="4" w:tplc="DFF8B12E">
      <w:start w:val="1"/>
      <w:numFmt w:val="bullet"/>
      <w:lvlText w:val="o"/>
      <w:lvlJc w:val="left"/>
      <w:pPr>
        <w:ind w:left="3600" w:hanging="360"/>
      </w:pPr>
      <w:rPr>
        <w:rFonts w:ascii="Courier New" w:hAnsi="Courier New" w:hint="default"/>
      </w:rPr>
    </w:lvl>
    <w:lvl w:ilvl="5" w:tplc="ABA674DC">
      <w:start w:val="1"/>
      <w:numFmt w:val="bullet"/>
      <w:lvlText w:val=""/>
      <w:lvlJc w:val="left"/>
      <w:pPr>
        <w:ind w:left="4320" w:hanging="360"/>
      </w:pPr>
      <w:rPr>
        <w:rFonts w:ascii="Wingdings" w:hAnsi="Wingdings" w:hint="default"/>
      </w:rPr>
    </w:lvl>
    <w:lvl w:ilvl="6" w:tplc="949EDDA4">
      <w:start w:val="1"/>
      <w:numFmt w:val="bullet"/>
      <w:lvlText w:val=""/>
      <w:lvlJc w:val="left"/>
      <w:pPr>
        <w:ind w:left="5040" w:hanging="360"/>
      </w:pPr>
      <w:rPr>
        <w:rFonts w:ascii="Symbol" w:hAnsi="Symbol" w:hint="default"/>
      </w:rPr>
    </w:lvl>
    <w:lvl w:ilvl="7" w:tplc="73669F7E">
      <w:start w:val="1"/>
      <w:numFmt w:val="bullet"/>
      <w:lvlText w:val="o"/>
      <w:lvlJc w:val="left"/>
      <w:pPr>
        <w:ind w:left="5760" w:hanging="360"/>
      </w:pPr>
      <w:rPr>
        <w:rFonts w:ascii="Courier New" w:hAnsi="Courier New" w:hint="default"/>
      </w:rPr>
    </w:lvl>
    <w:lvl w:ilvl="8" w:tplc="16D2F9B4">
      <w:start w:val="1"/>
      <w:numFmt w:val="bullet"/>
      <w:lvlText w:val=""/>
      <w:lvlJc w:val="left"/>
      <w:pPr>
        <w:ind w:left="6480" w:hanging="360"/>
      </w:pPr>
      <w:rPr>
        <w:rFonts w:ascii="Wingdings" w:hAnsi="Wingdings" w:hint="default"/>
      </w:rPr>
    </w:lvl>
  </w:abstractNum>
  <w:abstractNum w:abstractNumId="17" w15:restartNumberingAfterBreak="0">
    <w:nsid w:val="78885D68"/>
    <w:multiLevelType w:val="hybridMultilevel"/>
    <w:tmpl w:val="B89E3AEA"/>
    <w:lvl w:ilvl="0" w:tplc="765C01B4">
      <w:numFmt w:val="bullet"/>
      <w:lvlText w:val="-"/>
      <w:lvlJc w:val="left"/>
      <w:pPr>
        <w:ind w:left="720" w:hanging="360"/>
      </w:pPr>
      <w:rPr>
        <w:rFonts w:ascii="Arial" w:eastAsiaTheme="minorHAnsi"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751850421">
    <w:abstractNumId w:val="14"/>
  </w:num>
  <w:num w:numId="2" w16cid:durableId="8534394">
    <w:abstractNumId w:val="14"/>
  </w:num>
  <w:num w:numId="3" w16cid:durableId="257756111">
    <w:abstractNumId w:val="14"/>
  </w:num>
  <w:num w:numId="4" w16cid:durableId="711267150">
    <w:abstractNumId w:val="14"/>
  </w:num>
  <w:num w:numId="5" w16cid:durableId="1323123231">
    <w:abstractNumId w:val="14"/>
  </w:num>
  <w:num w:numId="6" w16cid:durableId="2118334004">
    <w:abstractNumId w:val="14"/>
  </w:num>
  <w:num w:numId="7" w16cid:durableId="70542942">
    <w:abstractNumId w:val="14"/>
  </w:num>
  <w:num w:numId="8" w16cid:durableId="1325359040">
    <w:abstractNumId w:val="14"/>
  </w:num>
  <w:num w:numId="9" w16cid:durableId="23946421">
    <w:abstractNumId w:val="14"/>
  </w:num>
  <w:num w:numId="10" w16cid:durableId="1903448102">
    <w:abstractNumId w:val="14"/>
  </w:num>
  <w:num w:numId="11" w16cid:durableId="1712077155">
    <w:abstractNumId w:val="14"/>
  </w:num>
  <w:num w:numId="12" w16cid:durableId="1511027712">
    <w:abstractNumId w:val="14"/>
  </w:num>
  <w:num w:numId="13" w16cid:durableId="1667828987">
    <w:abstractNumId w:val="4"/>
  </w:num>
  <w:num w:numId="14" w16cid:durableId="1261914176">
    <w:abstractNumId w:val="0"/>
  </w:num>
  <w:num w:numId="15" w16cid:durableId="1736780890">
    <w:abstractNumId w:val="11"/>
  </w:num>
  <w:num w:numId="16" w16cid:durableId="994139175">
    <w:abstractNumId w:val="15"/>
  </w:num>
  <w:num w:numId="17" w16cid:durableId="1158578139">
    <w:abstractNumId w:val="10"/>
  </w:num>
  <w:num w:numId="18" w16cid:durableId="1765297782">
    <w:abstractNumId w:val="3"/>
  </w:num>
  <w:num w:numId="19" w16cid:durableId="32733494">
    <w:abstractNumId w:val="16"/>
  </w:num>
  <w:num w:numId="20" w16cid:durableId="1889409982">
    <w:abstractNumId w:val="7"/>
  </w:num>
  <w:num w:numId="21" w16cid:durableId="1121454841">
    <w:abstractNumId w:val="8"/>
  </w:num>
  <w:num w:numId="22" w16cid:durableId="912399841">
    <w:abstractNumId w:val="12"/>
  </w:num>
  <w:num w:numId="23" w16cid:durableId="675502399">
    <w:abstractNumId w:val="1"/>
  </w:num>
  <w:num w:numId="24" w16cid:durableId="561142513">
    <w:abstractNumId w:val="6"/>
  </w:num>
  <w:num w:numId="25" w16cid:durableId="1652635217">
    <w:abstractNumId w:val="9"/>
  </w:num>
  <w:num w:numId="26" w16cid:durableId="366492845">
    <w:abstractNumId w:val="13"/>
  </w:num>
  <w:num w:numId="27" w16cid:durableId="253320117">
    <w:abstractNumId w:val="2"/>
  </w:num>
  <w:num w:numId="28" w16cid:durableId="89400483">
    <w:abstractNumId w:val="5"/>
  </w:num>
  <w:num w:numId="29" w16cid:durableId="903567991">
    <w:abstractNumId w:val="14"/>
  </w:num>
  <w:num w:numId="30" w16cid:durableId="1469317981">
    <w:abstractNumId w:val="14"/>
  </w:num>
  <w:num w:numId="31" w16cid:durableId="1524435137">
    <w:abstractNumId w:val="14"/>
  </w:num>
  <w:num w:numId="32" w16cid:durableId="1076630386">
    <w:abstractNumId w:val="14"/>
  </w:num>
  <w:num w:numId="33" w16cid:durableId="2007901340">
    <w:abstractNumId w:val="14"/>
  </w:num>
  <w:num w:numId="34" w16cid:durableId="9590688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CA2"/>
    <w:rsid w:val="00005A45"/>
    <w:rsid w:val="0000688D"/>
    <w:rsid w:val="00012576"/>
    <w:rsid w:val="00015A18"/>
    <w:rsid w:val="0001613A"/>
    <w:rsid w:val="0001625C"/>
    <w:rsid w:val="00020992"/>
    <w:rsid w:val="00021C58"/>
    <w:rsid w:val="000248B3"/>
    <w:rsid w:val="000262E8"/>
    <w:rsid w:val="00027153"/>
    <w:rsid w:val="000300E6"/>
    <w:rsid w:val="000358B2"/>
    <w:rsid w:val="00035985"/>
    <w:rsid w:val="00035EA0"/>
    <w:rsid w:val="000366F7"/>
    <w:rsid w:val="00043643"/>
    <w:rsid w:val="000439AF"/>
    <w:rsid w:val="00046573"/>
    <w:rsid w:val="00053316"/>
    <w:rsid w:val="00053F3B"/>
    <w:rsid w:val="0005680B"/>
    <w:rsid w:val="00057E89"/>
    <w:rsid w:val="00062FEA"/>
    <w:rsid w:val="00063097"/>
    <w:rsid w:val="00066742"/>
    <w:rsid w:val="00066A8B"/>
    <w:rsid w:val="000738C1"/>
    <w:rsid w:val="000745ED"/>
    <w:rsid w:val="00074695"/>
    <w:rsid w:val="00075CC3"/>
    <w:rsid w:val="00082B8B"/>
    <w:rsid w:val="00083114"/>
    <w:rsid w:val="00083765"/>
    <w:rsid w:val="00085CAE"/>
    <w:rsid w:val="00085CFF"/>
    <w:rsid w:val="00086AD2"/>
    <w:rsid w:val="00087788"/>
    <w:rsid w:val="0009024A"/>
    <w:rsid w:val="00093270"/>
    <w:rsid w:val="00093A20"/>
    <w:rsid w:val="000A02AA"/>
    <w:rsid w:val="000A3963"/>
    <w:rsid w:val="000A41EF"/>
    <w:rsid w:val="000A49EA"/>
    <w:rsid w:val="000A5B59"/>
    <w:rsid w:val="000B0336"/>
    <w:rsid w:val="000B24A5"/>
    <w:rsid w:val="000B4887"/>
    <w:rsid w:val="000B5192"/>
    <w:rsid w:val="000C03E0"/>
    <w:rsid w:val="000C3A4F"/>
    <w:rsid w:val="000C46AF"/>
    <w:rsid w:val="000C4A98"/>
    <w:rsid w:val="000D1AAF"/>
    <w:rsid w:val="000D3D7D"/>
    <w:rsid w:val="000D7A9B"/>
    <w:rsid w:val="000E1C4C"/>
    <w:rsid w:val="000E22D4"/>
    <w:rsid w:val="000E4914"/>
    <w:rsid w:val="000F2739"/>
    <w:rsid w:val="000F3DA5"/>
    <w:rsid w:val="000F6146"/>
    <w:rsid w:val="000F615B"/>
    <w:rsid w:val="000F7221"/>
    <w:rsid w:val="00100F19"/>
    <w:rsid w:val="001017E7"/>
    <w:rsid w:val="00101C55"/>
    <w:rsid w:val="001033BE"/>
    <w:rsid w:val="001063A6"/>
    <w:rsid w:val="00111067"/>
    <w:rsid w:val="00116FBC"/>
    <w:rsid w:val="0012351E"/>
    <w:rsid w:val="00123B70"/>
    <w:rsid w:val="00124660"/>
    <w:rsid w:val="00126CE2"/>
    <w:rsid w:val="00134EE5"/>
    <w:rsid w:val="001351A9"/>
    <w:rsid w:val="0013575F"/>
    <w:rsid w:val="00135B80"/>
    <w:rsid w:val="001360D0"/>
    <w:rsid w:val="00136521"/>
    <w:rsid w:val="00140054"/>
    <w:rsid w:val="00140E3A"/>
    <w:rsid w:val="00142535"/>
    <w:rsid w:val="00142544"/>
    <w:rsid w:val="00142697"/>
    <w:rsid w:val="00142DE6"/>
    <w:rsid w:val="00144DBD"/>
    <w:rsid w:val="00145B50"/>
    <w:rsid w:val="001462B6"/>
    <w:rsid w:val="001472C6"/>
    <w:rsid w:val="001501A1"/>
    <w:rsid w:val="00153846"/>
    <w:rsid w:val="00155629"/>
    <w:rsid w:val="001578D5"/>
    <w:rsid w:val="00163CCD"/>
    <w:rsid w:val="00163F19"/>
    <w:rsid w:val="00173287"/>
    <w:rsid w:val="00174C19"/>
    <w:rsid w:val="00174D02"/>
    <w:rsid w:val="00176774"/>
    <w:rsid w:val="00176CAF"/>
    <w:rsid w:val="00180F52"/>
    <w:rsid w:val="00181D33"/>
    <w:rsid w:val="001829BC"/>
    <w:rsid w:val="00183508"/>
    <w:rsid w:val="00191D4B"/>
    <w:rsid w:val="001943A4"/>
    <w:rsid w:val="001952F2"/>
    <w:rsid w:val="00195760"/>
    <w:rsid w:val="001971BB"/>
    <w:rsid w:val="0019758A"/>
    <w:rsid w:val="001A3943"/>
    <w:rsid w:val="001A5E1D"/>
    <w:rsid w:val="001A6153"/>
    <w:rsid w:val="001A63E4"/>
    <w:rsid w:val="001A78B1"/>
    <w:rsid w:val="001A7DD0"/>
    <w:rsid w:val="001B411B"/>
    <w:rsid w:val="001B739B"/>
    <w:rsid w:val="001B7BC4"/>
    <w:rsid w:val="001C02DF"/>
    <w:rsid w:val="001C107C"/>
    <w:rsid w:val="001C20D8"/>
    <w:rsid w:val="001C2456"/>
    <w:rsid w:val="001C2BBA"/>
    <w:rsid w:val="001C3D05"/>
    <w:rsid w:val="001C4D0F"/>
    <w:rsid w:val="001C5093"/>
    <w:rsid w:val="001C5C6B"/>
    <w:rsid w:val="001C6EF0"/>
    <w:rsid w:val="001D1FD1"/>
    <w:rsid w:val="001D2E4A"/>
    <w:rsid w:val="001E019E"/>
    <w:rsid w:val="001E0B16"/>
    <w:rsid w:val="001E2EE4"/>
    <w:rsid w:val="001E4F93"/>
    <w:rsid w:val="001E61CE"/>
    <w:rsid w:val="001F3130"/>
    <w:rsid w:val="001F31B3"/>
    <w:rsid w:val="001F607C"/>
    <w:rsid w:val="00203865"/>
    <w:rsid w:val="002043BF"/>
    <w:rsid w:val="002043CA"/>
    <w:rsid w:val="00206FF8"/>
    <w:rsid w:val="00211340"/>
    <w:rsid w:val="002144A7"/>
    <w:rsid w:val="002159EF"/>
    <w:rsid w:val="00215B4F"/>
    <w:rsid w:val="002202C6"/>
    <w:rsid w:val="00220C7F"/>
    <w:rsid w:val="00220E42"/>
    <w:rsid w:val="0022110D"/>
    <w:rsid w:val="00221A24"/>
    <w:rsid w:val="00223AD1"/>
    <w:rsid w:val="00223EE2"/>
    <w:rsid w:val="002302A9"/>
    <w:rsid w:val="00231F5F"/>
    <w:rsid w:val="00233E66"/>
    <w:rsid w:val="00237D1E"/>
    <w:rsid w:val="00240A09"/>
    <w:rsid w:val="00241FB1"/>
    <w:rsid w:val="002424B2"/>
    <w:rsid w:val="00242551"/>
    <w:rsid w:val="00246859"/>
    <w:rsid w:val="00247115"/>
    <w:rsid w:val="00247B37"/>
    <w:rsid w:val="00251403"/>
    <w:rsid w:val="0025192A"/>
    <w:rsid w:val="002531A6"/>
    <w:rsid w:val="00253BF4"/>
    <w:rsid w:val="00254506"/>
    <w:rsid w:val="002622A3"/>
    <w:rsid w:val="0026237D"/>
    <w:rsid w:val="00263CE9"/>
    <w:rsid w:val="00263EE8"/>
    <w:rsid w:val="00263F3E"/>
    <w:rsid w:val="00263F85"/>
    <w:rsid w:val="002649DC"/>
    <w:rsid w:val="0026683C"/>
    <w:rsid w:val="002674E6"/>
    <w:rsid w:val="00270B89"/>
    <w:rsid w:val="00273988"/>
    <w:rsid w:val="00274E2D"/>
    <w:rsid w:val="00275A09"/>
    <w:rsid w:val="0027716E"/>
    <w:rsid w:val="002820C5"/>
    <w:rsid w:val="002831EF"/>
    <w:rsid w:val="002845C1"/>
    <w:rsid w:val="0028612B"/>
    <w:rsid w:val="00287CB8"/>
    <w:rsid w:val="00290348"/>
    <w:rsid w:val="00290A1E"/>
    <w:rsid w:val="0029234B"/>
    <w:rsid w:val="0029363A"/>
    <w:rsid w:val="00293E74"/>
    <w:rsid w:val="00297C05"/>
    <w:rsid w:val="00297E10"/>
    <w:rsid w:val="002A18FF"/>
    <w:rsid w:val="002A38F5"/>
    <w:rsid w:val="002A7C36"/>
    <w:rsid w:val="002B00C9"/>
    <w:rsid w:val="002B06C0"/>
    <w:rsid w:val="002B1BE0"/>
    <w:rsid w:val="002B1DEE"/>
    <w:rsid w:val="002B4CFF"/>
    <w:rsid w:val="002B6DC7"/>
    <w:rsid w:val="002C0A55"/>
    <w:rsid w:val="002C1354"/>
    <w:rsid w:val="002C6264"/>
    <w:rsid w:val="002C62F9"/>
    <w:rsid w:val="002D2EF1"/>
    <w:rsid w:val="002D3BE4"/>
    <w:rsid w:val="002D4057"/>
    <w:rsid w:val="002D4BA9"/>
    <w:rsid w:val="002E04D0"/>
    <w:rsid w:val="002E2B56"/>
    <w:rsid w:val="002E3217"/>
    <w:rsid w:val="002E3DF3"/>
    <w:rsid w:val="002E6754"/>
    <w:rsid w:val="002E6EAC"/>
    <w:rsid w:val="002F1A72"/>
    <w:rsid w:val="002F327D"/>
    <w:rsid w:val="002F3A6C"/>
    <w:rsid w:val="002F6A33"/>
    <w:rsid w:val="0030116C"/>
    <w:rsid w:val="00302080"/>
    <w:rsid w:val="00302F39"/>
    <w:rsid w:val="00304D2A"/>
    <w:rsid w:val="00304F85"/>
    <w:rsid w:val="003057C6"/>
    <w:rsid w:val="00306721"/>
    <w:rsid w:val="00307998"/>
    <w:rsid w:val="003116F3"/>
    <w:rsid w:val="00311800"/>
    <w:rsid w:val="003135E0"/>
    <w:rsid w:val="00314328"/>
    <w:rsid w:val="0031742D"/>
    <w:rsid w:val="00317819"/>
    <w:rsid w:val="00317822"/>
    <w:rsid w:val="003202A4"/>
    <w:rsid w:val="00320BDF"/>
    <w:rsid w:val="00322B1C"/>
    <w:rsid w:val="00327831"/>
    <w:rsid w:val="00327D16"/>
    <w:rsid w:val="00330065"/>
    <w:rsid w:val="0033053D"/>
    <w:rsid w:val="003316C9"/>
    <w:rsid w:val="00332BD6"/>
    <w:rsid w:val="00334090"/>
    <w:rsid w:val="00334130"/>
    <w:rsid w:val="0033506B"/>
    <w:rsid w:val="00336C8E"/>
    <w:rsid w:val="0033760D"/>
    <w:rsid w:val="0034058B"/>
    <w:rsid w:val="0034374E"/>
    <w:rsid w:val="00343D05"/>
    <w:rsid w:val="00344482"/>
    <w:rsid w:val="0034647B"/>
    <w:rsid w:val="0035111D"/>
    <w:rsid w:val="0035218D"/>
    <w:rsid w:val="00356119"/>
    <w:rsid w:val="00360961"/>
    <w:rsid w:val="0036167B"/>
    <w:rsid w:val="00362045"/>
    <w:rsid w:val="00363203"/>
    <w:rsid w:val="003645F4"/>
    <w:rsid w:val="003654FB"/>
    <w:rsid w:val="00365E8A"/>
    <w:rsid w:val="003675A5"/>
    <w:rsid w:val="003676B4"/>
    <w:rsid w:val="00370BC9"/>
    <w:rsid w:val="00371F38"/>
    <w:rsid w:val="00373224"/>
    <w:rsid w:val="003739FE"/>
    <w:rsid w:val="00373BB8"/>
    <w:rsid w:val="003766C1"/>
    <w:rsid w:val="003779B3"/>
    <w:rsid w:val="00377B1E"/>
    <w:rsid w:val="003832C7"/>
    <w:rsid w:val="00383AE0"/>
    <w:rsid w:val="00383BEA"/>
    <w:rsid w:val="003853A8"/>
    <w:rsid w:val="00385619"/>
    <w:rsid w:val="00386640"/>
    <w:rsid w:val="00387E76"/>
    <w:rsid w:val="00387EF9"/>
    <w:rsid w:val="00390C0A"/>
    <w:rsid w:val="00391516"/>
    <w:rsid w:val="00393862"/>
    <w:rsid w:val="003938B5"/>
    <w:rsid w:val="0039578B"/>
    <w:rsid w:val="003A1A90"/>
    <w:rsid w:val="003A3444"/>
    <w:rsid w:val="003A5A37"/>
    <w:rsid w:val="003A5D59"/>
    <w:rsid w:val="003A6B48"/>
    <w:rsid w:val="003A7306"/>
    <w:rsid w:val="003B1055"/>
    <w:rsid w:val="003B2F9C"/>
    <w:rsid w:val="003C1188"/>
    <w:rsid w:val="003C154E"/>
    <w:rsid w:val="003C2E18"/>
    <w:rsid w:val="003C3686"/>
    <w:rsid w:val="003C374A"/>
    <w:rsid w:val="003C585F"/>
    <w:rsid w:val="003C5EC2"/>
    <w:rsid w:val="003C6932"/>
    <w:rsid w:val="003C77E3"/>
    <w:rsid w:val="003D0335"/>
    <w:rsid w:val="003E2584"/>
    <w:rsid w:val="003E3579"/>
    <w:rsid w:val="003E4540"/>
    <w:rsid w:val="003E56A0"/>
    <w:rsid w:val="003E5FE8"/>
    <w:rsid w:val="003F0791"/>
    <w:rsid w:val="003F2D42"/>
    <w:rsid w:val="003F4AD8"/>
    <w:rsid w:val="003F6239"/>
    <w:rsid w:val="003F7757"/>
    <w:rsid w:val="00400133"/>
    <w:rsid w:val="0040158B"/>
    <w:rsid w:val="00401658"/>
    <w:rsid w:val="00402E42"/>
    <w:rsid w:val="00403975"/>
    <w:rsid w:val="00405912"/>
    <w:rsid w:val="00406ACF"/>
    <w:rsid w:val="00407994"/>
    <w:rsid w:val="00410B9E"/>
    <w:rsid w:val="00413716"/>
    <w:rsid w:val="0041438A"/>
    <w:rsid w:val="004153E2"/>
    <w:rsid w:val="00422AAC"/>
    <w:rsid w:val="004274BC"/>
    <w:rsid w:val="00431ACB"/>
    <w:rsid w:val="0043393E"/>
    <w:rsid w:val="00440B66"/>
    <w:rsid w:val="00440E8A"/>
    <w:rsid w:val="00443074"/>
    <w:rsid w:val="00444050"/>
    <w:rsid w:val="004441DE"/>
    <w:rsid w:val="00444256"/>
    <w:rsid w:val="00444F47"/>
    <w:rsid w:val="0045001F"/>
    <w:rsid w:val="004501F7"/>
    <w:rsid w:val="00450200"/>
    <w:rsid w:val="00452387"/>
    <w:rsid w:val="0045405C"/>
    <w:rsid w:val="00456A04"/>
    <w:rsid w:val="004612E1"/>
    <w:rsid w:val="0046194A"/>
    <w:rsid w:val="004619EB"/>
    <w:rsid w:val="00462839"/>
    <w:rsid w:val="00464E5D"/>
    <w:rsid w:val="0047242A"/>
    <w:rsid w:val="004724F0"/>
    <w:rsid w:val="00472DD5"/>
    <w:rsid w:val="0047360C"/>
    <w:rsid w:val="00474ADA"/>
    <w:rsid w:val="00474D6A"/>
    <w:rsid w:val="004757D3"/>
    <w:rsid w:val="00476F73"/>
    <w:rsid w:val="00480EF1"/>
    <w:rsid w:val="00484158"/>
    <w:rsid w:val="00485ED4"/>
    <w:rsid w:val="00487F31"/>
    <w:rsid w:val="0049009D"/>
    <w:rsid w:val="004907A8"/>
    <w:rsid w:val="00491323"/>
    <w:rsid w:val="00493A74"/>
    <w:rsid w:val="004954A9"/>
    <w:rsid w:val="0049713F"/>
    <w:rsid w:val="00497E99"/>
    <w:rsid w:val="004A0130"/>
    <w:rsid w:val="004A0311"/>
    <w:rsid w:val="004A0E0B"/>
    <w:rsid w:val="004A2979"/>
    <w:rsid w:val="004A5E47"/>
    <w:rsid w:val="004B1DE9"/>
    <w:rsid w:val="004B1F13"/>
    <w:rsid w:val="004B7148"/>
    <w:rsid w:val="004C49D3"/>
    <w:rsid w:val="004C4B58"/>
    <w:rsid w:val="004C4B98"/>
    <w:rsid w:val="004C571D"/>
    <w:rsid w:val="004C6245"/>
    <w:rsid w:val="004C7EA1"/>
    <w:rsid w:val="004D287C"/>
    <w:rsid w:val="004D33D3"/>
    <w:rsid w:val="004D39D3"/>
    <w:rsid w:val="004D3B76"/>
    <w:rsid w:val="004D5EE2"/>
    <w:rsid w:val="004D6EF0"/>
    <w:rsid w:val="004D7BBE"/>
    <w:rsid w:val="004E1C42"/>
    <w:rsid w:val="004E422B"/>
    <w:rsid w:val="004E4771"/>
    <w:rsid w:val="004E4AB6"/>
    <w:rsid w:val="004E5D75"/>
    <w:rsid w:val="004E691C"/>
    <w:rsid w:val="004F08C5"/>
    <w:rsid w:val="004F23C0"/>
    <w:rsid w:val="004F3CB2"/>
    <w:rsid w:val="004F5925"/>
    <w:rsid w:val="005004E7"/>
    <w:rsid w:val="00501224"/>
    <w:rsid w:val="00501264"/>
    <w:rsid w:val="005024E9"/>
    <w:rsid w:val="005036E6"/>
    <w:rsid w:val="005075BF"/>
    <w:rsid w:val="0051069D"/>
    <w:rsid w:val="00513EA8"/>
    <w:rsid w:val="005140B2"/>
    <w:rsid w:val="00515575"/>
    <w:rsid w:val="005162A3"/>
    <w:rsid w:val="0051710F"/>
    <w:rsid w:val="005213C1"/>
    <w:rsid w:val="00522FED"/>
    <w:rsid w:val="0052467B"/>
    <w:rsid w:val="00525BB7"/>
    <w:rsid w:val="00526710"/>
    <w:rsid w:val="005274AB"/>
    <w:rsid w:val="005274C5"/>
    <w:rsid w:val="00530211"/>
    <w:rsid w:val="00530E35"/>
    <w:rsid w:val="00532D07"/>
    <w:rsid w:val="00534067"/>
    <w:rsid w:val="00535C0B"/>
    <w:rsid w:val="00535CAF"/>
    <w:rsid w:val="00536480"/>
    <w:rsid w:val="00536DB2"/>
    <w:rsid w:val="0053757D"/>
    <w:rsid w:val="005376B9"/>
    <w:rsid w:val="00540B77"/>
    <w:rsid w:val="00543C63"/>
    <w:rsid w:val="00543EC7"/>
    <w:rsid w:val="005457D5"/>
    <w:rsid w:val="00545E3B"/>
    <w:rsid w:val="0054689E"/>
    <w:rsid w:val="00551E59"/>
    <w:rsid w:val="00557295"/>
    <w:rsid w:val="005616CB"/>
    <w:rsid w:val="0056280F"/>
    <w:rsid w:val="00564F0D"/>
    <w:rsid w:val="005659DC"/>
    <w:rsid w:val="005710ED"/>
    <w:rsid w:val="0057211B"/>
    <w:rsid w:val="005729FA"/>
    <w:rsid w:val="005740C0"/>
    <w:rsid w:val="00577389"/>
    <w:rsid w:val="00577D3D"/>
    <w:rsid w:val="00580370"/>
    <w:rsid w:val="00581DD6"/>
    <w:rsid w:val="0058290C"/>
    <w:rsid w:val="00582A19"/>
    <w:rsid w:val="0058317C"/>
    <w:rsid w:val="00584727"/>
    <w:rsid w:val="005862D7"/>
    <w:rsid w:val="0058679C"/>
    <w:rsid w:val="00586B97"/>
    <w:rsid w:val="00590CD5"/>
    <w:rsid w:val="00596186"/>
    <w:rsid w:val="00596595"/>
    <w:rsid w:val="005967CC"/>
    <w:rsid w:val="005977E9"/>
    <w:rsid w:val="005A47C9"/>
    <w:rsid w:val="005A48B4"/>
    <w:rsid w:val="005A7ECE"/>
    <w:rsid w:val="005B202A"/>
    <w:rsid w:val="005B307B"/>
    <w:rsid w:val="005B3E39"/>
    <w:rsid w:val="005B411D"/>
    <w:rsid w:val="005B4426"/>
    <w:rsid w:val="005B491C"/>
    <w:rsid w:val="005B69DE"/>
    <w:rsid w:val="005B790C"/>
    <w:rsid w:val="005C0391"/>
    <w:rsid w:val="005C1029"/>
    <w:rsid w:val="005C5AF8"/>
    <w:rsid w:val="005C78A9"/>
    <w:rsid w:val="005D08B3"/>
    <w:rsid w:val="005D0B51"/>
    <w:rsid w:val="005D134E"/>
    <w:rsid w:val="005D22FE"/>
    <w:rsid w:val="005D28D0"/>
    <w:rsid w:val="005D2C0D"/>
    <w:rsid w:val="005D5633"/>
    <w:rsid w:val="005D6357"/>
    <w:rsid w:val="005D7D56"/>
    <w:rsid w:val="005E019A"/>
    <w:rsid w:val="005E25C6"/>
    <w:rsid w:val="005E4317"/>
    <w:rsid w:val="005E533F"/>
    <w:rsid w:val="005E6590"/>
    <w:rsid w:val="005E70B5"/>
    <w:rsid w:val="005F07C9"/>
    <w:rsid w:val="005F161C"/>
    <w:rsid w:val="005F2EC0"/>
    <w:rsid w:val="005F379C"/>
    <w:rsid w:val="005F4800"/>
    <w:rsid w:val="005F4AE0"/>
    <w:rsid w:val="005F69AD"/>
    <w:rsid w:val="005F6C74"/>
    <w:rsid w:val="00602D1E"/>
    <w:rsid w:val="00604589"/>
    <w:rsid w:val="0060569F"/>
    <w:rsid w:val="00606A53"/>
    <w:rsid w:val="006070A9"/>
    <w:rsid w:val="0061044B"/>
    <w:rsid w:val="0061164F"/>
    <w:rsid w:val="006123D1"/>
    <w:rsid w:val="00616274"/>
    <w:rsid w:val="00616C5D"/>
    <w:rsid w:val="00616F20"/>
    <w:rsid w:val="00620319"/>
    <w:rsid w:val="00621A3E"/>
    <w:rsid w:val="00623521"/>
    <w:rsid w:val="00625383"/>
    <w:rsid w:val="006279A6"/>
    <w:rsid w:val="00627A7A"/>
    <w:rsid w:val="00627AAB"/>
    <w:rsid w:val="00627C89"/>
    <w:rsid w:val="00631F67"/>
    <w:rsid w:val="006327D1"/>
    <w:rsid w:val="00632893"/>
    <w:rsid w:val="00632CDB"/>
    <w:rsid w:val="006344FA"/>
    <w:rsid w:val="00635963"/>
    <w:rsid w:val="006400D5"/>
    <w:rsid w:val="0064286A"/>
    <w:rsid w:val="00643F3A"/>
    <w:rsid w:val="00645797"/>
    <w:rsid w:val="006500FF"/>
    <w:rsid w:val="00650732"/>
    <w:rsid w:val="0065080B"/>
    <w:rsid w:val="00650D46"/>
    <w:rsid w:val="00653E33"/>
    <w:rsid w:val="006550A9"/>
    <w:rsid w:val="0065525B"/>
    <w:rsid w:val="0065584F"/>
    <w:rsid w:val="00656249"/>
    <w:rsid w:val="00660B16"/>
    <w:rsid w:val="006618B2"/>
    <w:rsid w:val="00663600"/>
    <w:rsid w:val="0066499A"/>
    <w:rsid w:val="00665B51"/>
    <w:rsid w:val="006675BE"/>
    <w:rsid w:val="00667611"/>
    <w:rsid w:val="0067322F"/>
    <w:rsid w:val="00673CCF"/>
    <w:rsid w:val="006764AB"/>
    <w:rsid w:val="00676677"/>
    <w:rsid w:val="006767FB"/>
    <w:rsid w:val="00676814"/>
    <w:rsid w:val="0067787A"/>
    <w:rsid w:val="006835C8"/>
    <w:rsid w:val="006856E7"/>
    <w:rsid w:val="006864C7"/>
    <w:rsid w:val="006865A2"/>
    <w:rsid w:val="00686993"/>
    <w:rsid w:val="00690AE7"/>
    <w:rsid w:val="00690B46"/>
    <w:rsid w:val="0069211D"/>
    <w:rsid w:val="006925AD"/>
    <w:rsid w:val="006957FD"/>
    <w:rsid w:val="00696983"/>
    <w:rsid w:val="006A0D3B"/>
    <w:rsid w:val="006A132C"/>
    <w:rsid w:val="006A3639"/>
    <w:rsid w:val="006A4F9C"/>
    <w:rsid w:val="006A6505"/>
    <w:rsid w:val="006B02C9"/>
    <w:rsid w:val="006B1D24"/>
    <w:rsid w:val="006B3D2F"/>
    <w:rsid w:val="006B645C"/>
    <w:rsid w:val="006C35A4"/>
    <w:rsid w:val="006C5D41"/>
    <w:rsid w:val="006D3BD3"/>
    <w:rsid w:val="006D6747"/>
    <w:rsid w:val="006E0FD5"/>
    <w:rsid w:val="006E264B"/>
    <w:rsid w:val="006E42B1"/>
    <w:rsid w:val="006F1FEA"/>
    <w:rsid w:val="006F351E"/>
    <w:rsid w:val="006F640D"/>
    <w:rsid w:val="006F6866"/>
    <w:rsid w:val="006F6CE0"/>
    <w:rsid w:val="006F7BA3"/>
    <w:rsid w:val="006F7E59"/>
    <w:rsid w:val="00700B32"/>
    <w:rsid w:val="00701D4D"/>
    <w:rsid w:val="00704E93"/>
    <w:rsid w:val="00705482"/>
    <w:rsid w:val="00705CA7"/>
    <w:rsid w:val="007066CA"/>
    <w:rsid w:val="00706CE1"/>
    <w:rsid w:val="00710D98"/>
    <w:rsid w:val="0071148B"/>
    <w:rsid w:val="0071186B"/>
    <w:rsid w:val="00713294"/>
    <w:rsid w:val="007141B2"/>
    <w:rsid w:val="00714F2C"/>
    <w:rsid w:val="0071582A"/>
    <w:rsid w:val="0071609C"/>
    <w:rsid w:val="007173AD"/>
    <w:rsid w:val="00726767"/>
    <w:rsid w:val="00727B2C"/>
    <w:rsid w:val="0073199F"/>
    <w:rsid w:val="0073732E"/>
    <w:rsid w:val="00743ABA"/>
    <w:rsid w:val="00743E1C"/>
    <w:rsid w:val="00744378"/>
    <w:rsid w:val="007453D3"/>
    <w:rsid w:val="00750A95"/>
    <w:rsid w:val="00755C70"/>
    <w:rsid w:val="00755F9C"/>
    <w:rsid w:val="007606F2"/>
    <w:rsid w:val="0076230F"/>
    <w:rsid w:val="00763E14"/>
    <w:rsid w:val="00764582"/>
    <w:rsid w:val="0076585D"/>
    <w:rsid w:val="00775839"/>
    <w:rsid w:val="007768ED"/>
    <w:rsid w:val="007778E6"/>
    <w:rsid w:val="0078008C"/>
    <w:rsid w:val="00782794"/>
    <w:rsid w:val="007830BF"/>
    <w:rsid w:val="0078334C"/>
    <w:rsid w:val="00783895"/>
    <w:rsid w:val="007842D0"/>
    <w:rsid w:val="00785CA7"/>
    <w:rsid w:val="00786842"/>
    <w:rsid w:val="00787014"/>
    <w:rsid w:val="00787524"/>
    <w:rsid w:val="00790471"/>
    <w:rsid w:val="00793DF3"/>
    <w:rsid w:val="00794A24"/>
    <w:rsid w:val="0079694B"/>
    <w:rsid w:val="007A3C3B"/>
    <w:rsid w:val="007A3DC5"/>
    <w:rsid w:val="007A4607"/>
    <w:rsid w:val="007A5622"/>
    <w:rsid w:val="007A7A54"/>
    <w:rsid w:val="007A7BFB"/>
    <w:rsid w:val="007B156A"/>
    <w:rsid w:val="007B70A4"/>
    <w:rsid w:val="007C3918"/>
    <w:rsid w:val="007C3E2F"/>
    <w:rsid w:val="007C7F07"/>
    <w:rsid w:val="007D166B"/>
    <w:rsid w:val="007D41EF"/>
    <w:rsid w:val="007D4A37"/>
    <w:rsid w:val="007D4DF6"/>
    <w:rsid w:val="007D62DA"/>
    <w:rsid w:val="007E2F8B"/>
    <w:rsid w:val="007E3B98"/>
    <w:rsid w:val="007E3FCE"/>
    <w:rsid w:val="007E426E"/>
    <w:rsid w:val="007E5DC1"/>
    <w:rsid w:val="007E6F90"/>
    <w:rsid w:val="007F0430"/>
    <w:rsid w:val="007F1D51"/>
    <w:rsid w:val="007F435A"/>
    <w:rsid w:val="007F58A4"/>
    <w:rsid w:val="007F6A5C"/>
    <w:rsid w:val="00801958"/>
    <w:rsid w:val="008059D7"/>
    <w:rsid w:val="00806860"/>
    <w:rsid w:val="00812A83"/>
    <w:rsid w:val="00812DB1"/>
    <w:rsid w:val="00814B62"/>
    <w:rsid w:val="00820AD5"/>
    <w:rsid w:val="00821490"/>
    <w:rsid w:val="008214DF"/>
    <w:rsid w:val="0082193C"/>
    <w:rsid w:val="00821975"/>
    <w:rsid w:val="008219A8"/>
    <w:rsid w:val="00822B20"/>
    <w:rsid w:val="00823125"/>
    <w:rsid w:val="00830C85"/>
    <w:rsid w:val="008340ED"/>
    <w:rsid w:val="00841616"/>
    <w:rsid w:val="00842F03"/>
    <w:rsid w:val="0084384C"/>
    <w:rsid w:val="00844077"/>
    <w:rsid w:val="0084427E"/>
    <w:rsid w:val="008444EB"/>
    <w:rsid w:val="0084648B"/>
    <w:rsid w:val="00854560"/>
    <w:rsid w:val="008563A9"/>
    <w:rsid w:val="0086246C"/>
    <w:rsid w:val="00862B28"/>
    <w:rsid w:val="00862CA8"/>
    <w:rsid w:val="00863AF2"/>
    <w:rsid w:val="008647A4"/>
    <w:rsid w:val="00864CE4"/>
    <w:rsid w:val="00866165"/>
    <w:rsid w:val="0086729F"/>
    <w:rsid w:val="00867B25"/>
    <w:rsid w:val="00872DD5"/>
    <w:rsid w:val="008747D8"/>
    <w:rsid w:val="00874D71"/>
    <w:rsid w:val="00876296"/>
    <w:rsid w:val="00877839"/>
    <w:rsid w:val="00880449"/>
    <w:rsid w:val="0088086D"/>
    <w:rsid w:val="008808B1"/>
    <w:rsid w:val="00882930"/>
    <w:rsid w:val="008833E6"/>
    <w:rsid w:val="0088364C"/>
    <w:rsid w:val="00884BD7"/>
    <w:rsid w:val="008865DD"/>
    <w:rsid w:val="0088663B"/>
    <w:rsid w:val="008867E9"/>
    <w:rsid w:val="008871EE"/>
    <w:rsid w:val="00891CC3"/>
    <w:rsid w:val="00892876"/>
    <w:rsid w:val="00894A37"/>
    <w:rsid w:val="00896C49"/>
    <w:rsid w:val="008A027A"/>
    <w:rsid w:val="008A0CC5"/>
    <w:rsid w:val="008A1A4D"/>
    <w:rsid w:val="008A1C77"/>
    <w:rsid w:val="008A2C64"/>
    <w:rsid w:val="008A6B87"/>
    <w:rsid w:val="008A6E1A"/>
    <w:rsid w:val="008A79B8"/>
    <w:rsid w:val="008B0A0E"/>
    <w:rsid w:val="008B1298"/>
    <w:rsid w:val="008B222E"/>
    <w:rsid w:val="008B2CE0"/>
    <w:rsid w:val="008B3AF5"/>
    <w:rsid w:val="008B436A"/>
    <w:rsid w:val="008B46E8"/>
    <w:rsid w:val="008B48B6"/>
    <w:rsid w:val="008B7A8E"/>
    <w:rsid w:val="008C17A3"/>
    <w:rsid w:val="008C1819"/>
    <w:rsid w:val="008C3B43"/>
    <w:rsid w:val="008C57CB"/>
    <w:rsid w:val="008C70E0"/>
    <w:rsid w:val="008C7A7D"/>
    <w:rsid w:val="008C7B3B"/>
    <w:rsid w:val="008D1EE8"/>
    <w:rsid w:val="008D2323"/>
    <w:rsid w:val="008D2329"/>
    <w:rsid w:val="008D3127"/>
    <w:rsid w:val="008D7774"/>
    <w:rsid w:val="008E1D49"/>
    <w:rsid w:val="008E2693"/>
    <w:rsid w:val="008E52F9"/>
    <w:rsid w:val="008E5997"/>
    <w:rsid w:val="008E6CFD"/>
    <w:rsid w:val="008F16DD"/>
    <w:rsid w:val="008F4615"/>
    <w:rsid w:val="008F4E61"/>
    <w:rsid w:val="008F75E8"/>
    <w:rsid w:val="00903D35"/>
    <w:rsid w:val="00904A94"/>
    <w:rsid w:val="0090648E"/>
    <w:rsid w:val="00906E1B"/>
    <w:rsid w:val="00910A17"/>
    <w:rsid w:val="00910F7D"/>
    <w:rsid w:val="009141E3"/>
    <w:rsid w:val="0091492D"/>
    <w:rsid w:val="00915D41"/>
    <w:rsid w:val="00916B81"/>
    <w:rsid w:val="00916E53"/>
    <w:rsid w:val="009208A8"/>
    <w:rsid w:val="00920D1D"/>
    <w:rsid w:val="0092337C"/>
    <w:rsid w:val="00925D28"/>
    <w:rsid w:val="00925F13"/>
    <w:rsid w:val="0092680E"/>
    <w:rsid w:val="00932750"/>
    <w:rsid w:val="00932A2A"/>
    <w:rsid w:val="00933BD9"/>
    <w:rsid w:val="00934126"/>
    <w:rsid w:val="00934F0A"/>
    <w:rsid w:val="00935C6A"/>
    <w:rsid w:val="0093786C"/>
    <w:rsid w:val="00937B17"/>
    <w:rsid w:val="009409A6"/>
    <w:rsid w:val="009419D7"/>
    <w:rsid w:val="00941E4C"/>
    <w:rsid w:val="00943CB5"/>
    <w:rsid w:val="009448A1"/>
    <w:rsid w:val="0094603A"/>
    <w:rsid w:val="00946286"/>
    <w:rsid w:val="0094634F"/>
    <w:rsid w:val="00946D4A"/>
    <w:rsid w:val="00946E96"/>
    <w:rsid w:val="00951518"/>
    <w:rsid w:val="00956E8E"/>
    <w:rsid w:val="00957367"/>
    <w:rsid w:val="00957DD2"/>
    <w:rsid w:val="00963058"/>
    <w:rsid w:val="00972208"/>
    <w:rsid w:val="00972265"/>
    <w:rsid w:val="0097376D"/>
    <w:rsid w:val="009751E7"/>
    <w:rsid w:val="0097675B"/>
    <w:rsid w:val="00980454"/>
    <w:rsid w:val="00981B7E"/>
    <w:rsid w:val="009820D8"/>
    <w:rsid w:val="00983B12"/>
    <w:rsid w:val="00983B1D"/>
    <w:rsid w:val="00985484"/>
    <w:rsid w:val="009868CA"/>
    <w:rsid w:val="009873F2"/>
    <w:rsid w:val="00990122"/>
    <w:rsid w:val="009913EA"/>
    <w:rsid w:val="00992DA1"/>
    <w:rsid w:val="00993F53"/>
    <w:rsid w:val="009943DD"/>
    <w:rsid w:val="00994C3D"/>
    <w:rsid w:val="009971D4"/>
    <w:rsid w:val="009A127E"/>
    <w:rsid w:val="009A1AB3"/>
    <w:rsid w:val="009A1FA4"/>
    <w:rsid w:val="009A2BC2"/>
    <w:rsid w:val="009A3081"/>
    <w:rsid w:val="009A53A0"/>
    <w:rsid w:val="009A54D2"/>
    <w:rsid w:val="009A60FD"/>
    <w:rsid w:val="009A63F3"/>
    <w:rsid w:val="009A7815"/>
    <w:rsid w:val="009B3464"/>
    <w:rsid w:val="009B450D"/>
    <w:rsid w:val="009B5950"/>
    <w:rsid w:val="009B72A3"/>
    <w:rsid w:val="009B77CF"/>
    <w:rsid w:val="009B791E"/>
    <w:rsid w:val="009C0BB3"/>
    <w:rsid w:val="009C0DB6"/>
    <w:rsid w:val="009C26E4"/>
    <w:rsid w:val="009C4DE4"/>
    <w:rsid w:val="009D1F66"/>
    <w:rsid w:val="009D3091"/>
    <w:rsid w:val="009D3764"/>
    <w:rsid w:val="009E3AB5"/>
    <w:rsid w:val="009E7212"/>
    <w:rsid w:val="009F01F4"/>
    <w:rsid w:val="009F22C3"/>
    <w:rsid w:val="009F2E50"/>
    <w:rsid w:val="009F4E53"/>
    <w:rsid w:val="00A01554"/>
    <w:rsid w:val="00A03596"/>
    <w:rsid w:val="00A052CD"/>
    <w:rsid w:val="00A057E9"/>
    <w:rsid w:val="00A06829"/>
    <w:rsid w:val="00A06A00"/>
    <w:rsid w:val="00A07050"/>
    <w:rsid w:val="00A10469"/>
    <w:rsid w:val="00A10AA8"/>
    <w:rsid w:val="00A134D6"/>
    <w:rsid w:val="00A135BA"/>
    <w:rsid w:val="00A1568C"/>
    <w:rsid w:val="00A17D13"/>
    <w:rsid w:val="00A22275"/>
    <w:rsid w:val="00A2298C"/>
    <w:rsid w:val="00A24967"/>
    <w:rsid w:val="00A33DE1"/>
    <w:rsid w:val="00A34E5E"/>
    <w:rsid w:val="00A37C07"/>
    <w:rsid w:val="00A37E50"/>
    <w:rsid w:val="00A4095A"/>
    <w:rsid w:val="00A442A4"/>
    <w:rsid w:val="00A44352"/>
    <w:rsid w:val="00A444BC"/>
    <w:rsid w:val="00A44E66"/>
    <w:rsid w:val="00A45026"/>
    <w:rsid w:val="00A4578D"/>
    <w:rsid w:val="00A464E1"/>
    <w:rsid w:val="00A477BA"/>
    <w:rsid w:val="00A508BE"/>
    <w:rsid w:val="00A51882"/>
    <w:rsid w:val="00A51E9D"/>
    <w:rsid w:val="00A54292"/>
    <w:rsid w:val="00A54401"/>
    <w:rsid w:val="00A548F8"/>
    <w:rsid w:val="00A55F63"/>
    <w:rsid w:val="00A5620B"/>
    <w:rsid w:val="00A574E0"/>
    <w:rsid w:val="00A60E7E"/>
    <w:rsid w:val="00A60EFC"/>
    <w:rsid w:val="00A66344"/>
    <w:rsid w:val="00A679B4"/>
    <w:rsid w:val="00A67CB8"/>
    <w:rsid w:val="00A70A58"/>
    <w:rsid w:val="00A733E9"/>
    <w:rsid w:val="00A7376D"/>
    <w:rsid w:val="00A7688C"/>
    <w:rsid w:val="00A81EF8"/>
    <w:rsid w:val="00A82228"/>
    <w:rsid w:val="00A84C1D"/>
    <w:rsid w:val="00A90DC7"/>
    <w:rsid w:val="00A91BC9"/>
    <w:rsid w:val="00A93192"/>
    <w:rsid w:val="00A93E46"/>
    <w:rsid w:val="00A9743D"/>
    <w:rsid w:val="00A9762E"/>
    <w:rsid w:val="00A97CE7"/>
    <w:rsid w:val="00AA582D"/>
    <w:rsid w:val="00AA668D"/>
    <w:rsid w:val="00AA6EF9"/>
    <w:rsid w:val="00AA7D66"/>
    <w:rsid w:val="00AB1B79"/>
    <w:rsid w:val="00AB269B"/>
    <w:rsid w:val="00AB2DEC"/>
    <w:rsid w:val="00AB3B4B"/>
    <w:rsid w:val="00AB47DE"/>
    <w:rsid w:val="00AB4883"/>
    <w:rsid w:val="00AB4D71"/>
    <w:rsid w:val="00AB62D1"/>
    <w:rsid w:val="00AB634F"/>
    <w:rsid w:val="00AB7E20"/>
    <w:rsid w:val="00AC05E5"/>
    <w:rsid w:val="00AC0C74"/>
    <w:rsid w:val="00AC12B8"/>
    <w:rsid w:val="00AC24CE"/>
    <w:rsid w:val="00AC363F"/>
    <w:rsid w:val="00AC4670"/>
    <w:rsid w:val="00AC4949"/>
    <w:rsid w:val="00AC5764"/>
    <w:rsid w:val="00AC6530"/>
    <w:rsid w:val="00AC6EA9"/>
    <w:rsid w:val="00AC7567"/>
    <w:rsid w:val="00AC7CDE"/>
    <w:rsid w:val="00AD3166"/>
    <w:rsid w:val="00AD3882"/>
    <w:rsid w:val="00AD5C91"/>
    <w:rsid w:val="00AD661E"/>
    <w:rsid w:val="00AE2A43"/>
    <w:rsid w:val="00AE76AF"/>
    <w:rsid w:val="00AE7EAA"/>
    <w:rsid w:val="00AF0F03"/>
    <w:rsid w:val="00AF1C0E"/>
    <w:rsid w:val="00AF23D0"/>
    <w:rsid w:val="00AF57A1"/>
    <w:rsid w:val="00AF5DD3"/>
    <w:rsid w:val="00B012DC"/>
    <w:rsid w:val="00B017AC"/>
    <w:rsid w:val="00B02E46"/>
    <w:rsid w:val="00B0350E"/>
    <w:rsid w:val="00B03D08"/>
    <w:rsid w:val="00B04EB7"/>
    <w:rsid w:val="00B07416"/>
    <w:rsid w:val="00B12F44"/>
    <w:rsid w:val="00B133CF"/>
    <w:rsid w:val="00B14C82"/>
    <w:rsid w:val="00B15AE1"/>
    <w:rsid w:val="00B15B6C"/>
    <w:rsid w:val="00B16FC8"/>
    <w:rsid w:val="00B1724A"/>
    <w:rsid w:val="00B208F6"/>
    <w:rsid w:val="00B212C5"/>
    <w:rsid w:val="00B21544"/>
    <w:rsid w:val="00B25F8F"/>
    <w:rsid w:val="00B26AC2"/>
    <w:rsid w:val="00B30E8A"/>
    <w:rsid w:val="00B33886"/>
    <w:rsid w:val="00B350D8"/>
    <w:rsid w:val="00B36038"/>
    <w:rsid w:val="00B362EC"/>
    <w:rsid w:val="00B418FB"/>
    <w:rsid w:val="00B41D81"/>
    <w:rsid w:val="00B4324C"/>
    <w:rsid w:val="00B46A26"/>
    <w:rsid w:val="00B51247"/>
    <w:rsid w:val="00B53D57"/>
    <w:rsid w:val="00B54197"/>
    <w:rsid w:val="00B556A8"/>
    <w:rsid w:val="00B55AB0"/>
    <w:rsid w:val="00B56ABD"/>
    <w:rsid w:val="00B574D0"/>
    <w:rsid w:val="00B609FE"/>
    <w:rsid w:val="00B663FC"/>
    <w:rsid w:val="00B7018A"/>
    <w:rsid w:val="00B70E2D"/>
    <w:rsid w:val="00B71354"/>
    <w:rsid w:val="00B71CB5"/>
    <w:rsid w:val="00B72000"/>
    <w:rsid w:val="00B72952"/>
    <w:rsid w:val="00B750E7"/>
    <w:rsid w:val="00B8039E"/>
    <w:rsid w:val="00B80D2D"/>
    <w:rsid w:val="00B81E1B"/>
    <w:rsid w:val="00B824B5"/>
    <w:rsid w:val="00B83D1C"/>
    <w:rsid w:val="00B8451E"/>
    <w:rsid w:val="00B85861"/>
    <w:rsid w:val="00B87F79"/>
    <w:rsid w:val="00B92D7F"/>
    <w:rsid w:val="00B97A2B"/>
    <w:rsid w:val="00BA240F"/>
    <w:rsid w:val="00BA256D"/>
    <w:rsid w:val="00BA5349"/>
    <w:rsid w:val="00BA62BD"/>
    <w:rsid w:val="00BB025C"/>
    <w:rsid w:val="00BB46B8"/>
    <w:rsid w:val="00BB4F93"/>
    <w:rsid w:val="00BB55CA"/>
    <w:rsid w:val="00BB595C"/>
    <w:rsid w:val="00BC156A"/>
    <w:rsid w:val="00BC2A0E"/>
    <w:rsid w:val="00BC49A0"/>
    <w:rsid w:val="00BC5296"/>
    <w:rsid w:val="00BC547B"/>
    <w:rsid w:val="00BC5D24"/>
    <w:rsid w:val="00BC65C8"/>
    <w:rsid w:val="00BC6EA8"/>
    <w:rsid w:val="00BD0126"/>
    <w:rsid w:val="00BD3189"/>
    <w:rsid w:val="00BD4762"/>
    <w:rsid w:val="00BD5C33"/>
    <w:rsid w:val="00BD702A"/>
    <w:rsid w:val="00BD7948"/>
    <w:rsid w:val="00BE0FC5"/>
    <w:rsid w:val="00BE2D78"/>
    <w:rsid w:val="00BE4AC2"/>
    <w:rsid w:val="00BE74BC"/>
    <w:rsid w:val="00BF0769"/>
    <w:rsid w:val="00BF2B58"/>
    <w:rsid w:val="00BF2F58"/>
    <w:rsid w:val="00BF4285"/>
    <w:rsid w:val="00BF4383"/>
    <w:rsid w:val="00C00932"/>
    <w:rsid w:val="00C00E65"/>
    <w:rsid w:val="00C00F65"/>
    <w:rsid w:val="00C02766"/>
    <w:rsid w:val="00C02DCD"/>
    <w:rsid w:val="00C10A4F"/>
    <w:rsid w:val="00C11444"/>
    <w:rsid w:val="00C1191F"/>
    <w:rsid w:val="00C21AEB"/>
    <w:rsid w:val="00C22F8F"/>
    <w:rsid w:val="00C24483"/>
    <w:rsid w:val="00C2554F"/>
    <w:rsid w:val="00C2601E"/>
    <w:rsid w:val="00C30AD2"/>
    <w:rsid w:val="00C3254C"/>
    <w:rsid w:val="00C329EB"/>
    <w:rsid w:val="00C32BD3"/>
    <w:rsid w:val="00C33943"/>
    <w:rsid w:val="00C33AF5"/>
    <w:rsid w:val="00C34AA1"/>
    <w:rsid w:val="00C42CA2"/>
    <w:rsid w:val="00C45B4D"/>
    <w:rsid w:val="00C47993"/>
    <w:rsid w:val="00C5253F"/>
    <w:rsid w:val="00C52BF0"/>
    <w:rsid w:val="00C53B52"/>
    <w:rsid w:val="00C53C7A"/>
    <w:rsid w:val="00C60E63"/>
    <w:rsid w:val="00C65176"/>
    <w:rsid w:val="00C66035"/>
    <w:rsid w:val="00C67712"/>
    <w:rsid w:val="00C67EA0"/>
    <w:rsid w:val="00C70478"/>
    <w:rsid w:val="00C70581"/>
    <w:rsid w:val="00C707D4"/>
    <w:rsid w:val="00C715DD"/>
    <w:rsid w:val="00C71882"/>
    <w:rsid w:val="00C737D8"/>
    <w:rsid w:val="00C74D21"/>
    <w:rsid w:val="00C777BA"/>
    <w:rsid w:val="00C77F1F"/>
    <w:rsid w:val="00C807B9"/>
    <w:rsid w:val="00C81198"/>
    <w:rsid w:val="00C818D0"/>
    <w:rsid w:val="00C819BD"/>
    <w:rsid w:val="00C823D7"/>
    <w:rsid w:val="00C8404A"/>
    <w:rsid w:val="00C86237"/>
    <w:rsid w:val="00C8644A"/>
    <w:rsid w:val="00C91822"/>
    <w:rsid w:val="00C93708"/>
    <w:rsid w:val="00CA07E9"/>
    <w:rsid w:val="00CA34BA"/>
    <w:rsid w:val="00CA34E2"/>
    <w:rsid w:val="00CA3AEA"/>
    <w:rsid w:val="00CA460B"/>
    <w:rsid w:val="00CA6417"/>
    <w:rsid w:val="00CA6F35"/>
    <w:rsid w:val="00CB00C3"/>
    <w:rsid w:val="00CB5077"/>
    <w:rsid w:val="00CB5183"/>
    <w:rsid w:val="00CC0262"/>
    <w:rsid w:val="00CC1F28"/>
    <w:rsid w:val="00CC2C3F"/>
    <w:rsid w:val="00CC3998"/>
    <w:rsid w:val="00CC3AE4"/>
    <w:rsid w:val="00CC71FD"/>
    <w:rsid w:val="00CC7B4B"/>
    <w:rsid w:val="00CD3E76"/>
    <w:rsid w:val="00CD7ECE"/>
    <w:rsid w:val="00CE07DC"/>
    <w:rsid w:val="00CE2964"/>
    <w:rsid w:val="00CE3F25"/>
    <w:rsid w:val="00CE6AEE"/>
    <w:rsid w:val="00CF5DFA"/>
    <w:rsid w:val="00CF7AAE"/>
    <w:rsid w:val="00CF7DF1"/>
    <w:rsid w:val="00D01482"/>
    <w:rsid w:val="00D02D5F"/>
    <w:rsid w:val="00D038F5"/>
    <w:rsid w:val="00D05D94"/>
    <w:rsid w:val="00D1172F"/>
    <w:rsid w:val="00D11F52"/>
    <w:rsid w:val="00D13AC3"/>
    <w:rsid w:val="00D161DB"/>
    <w:rsid w:val="00D167E0"/>
    <w:rsid w:val="00D171B8"/>
    <w:rsid w:val="00D1763B"/>
    <w:rsid w:val="00D20017"/>
    <w:rsid w:val="00D23431"/>
    <w:rsid w:val="00D25CF8"/>
    <w:rsid w:val="00D2762C"/>
    <w:rsid w:val="00D27865"/>
    <w:rsid w:val="00D27A23"/>
    <w:rsid w:val="00D307F5"/>
    <w:rsid w:val="00D313D4"/>
    <w:rsid w:val="00D32A9D"/>
    <w:rsid w:val="00D32D44"/>
    <w:rsid w:val="00D35831"/>
    <w:rsid w:val="00D35B5D"/>
    <w:rsid w:val="00D369EA"/>
    <w:rsid w:val="00D3764E"/>
    <w:rsid w:val="00D37DD5"/>
    <w:rsid w:val="00D42153"/>
    <w:rsid w:val="00D44975"/>
    <w:rsid w:val="00D44B06"/>
    <w:rsid w:val="00D46DD5"/>
    <w:rsid w:val="00D506C6"/>
    <w:rsid w:val="00D5165B"/>
    <w:rsid w:val="00D51782"/>
    <w:rsid w:val="00D54FC5"/>
    <w:rsid w:val="00D577F0"/>
    <w:rsid w:val="00D57C9E"/>
    <w:rsid w:val="00D607BB"/>
    <w:rsid w:val="00D66282"/>
    <w:rsid w:val="00D70D39"/>
    <w:rsid w:val="00D71068"/>
    <w:rsid w:val="00D7145D"/>
    <w:rsid w:val="00D715FF"/>
    <w:rsid w:val="00D723EB"/>
    <w:rsid w:val="00D73499"/>
    <w:rsid w:val="00D763AF"/>
    <w:rsid w:val="00D76C2E"/>
    <w:rsid w:val="00D77711"/>
    <w:rsid w:val="00D82072"/>
    <w:rsid w:val="00D835E0"/>
    <w:rsid w:val="00D85F5F"/>
    <w:rsid w:val="00D867EC"/>
    <w:rsid w:val="00D90E70"/>
    <w:rsid w:val="00D93CC4"/>
    <w:rsid w:val="00D94FDB"/>
    <w:rsid w:val="00DA2706"/>
    <w:rsid w:val="00DA3262"/>
    <w:rsid w:val="00DA3401"/>
    <w:rsid w:val="00DA418A"/>
    <w:rsid w:val="00DA4988"/>
    <w:rsid w:val="00DA4D7D"/>
    <w:rsid w:val="00DA64D2"/>
    <w:rsid w:val="00DA6DE2"/>
    <w:rsid w:val="00DA6E69"/>
    <w:rsid w:val="00DB339D"/>
    <w:rsid w:val="00DB3474"/>
    <w:rsid w:val="00DB5F6A"/>
    <w:rsid w:val="00DB689C"/>
    <w:rsid w:val="00DC20B1"/>
    <w:rsid w:val="00DC3C24"/>
    <w:rsid w:val="00DC4870"/>
    <w:rsid w:val="00DC5CD0"/>
    <w:rsid w:val="00DC6EDD"/>
    <w:rsid w:val="00DC75F3"/>
    <w:rsid w:val="00DD0776"/>
    <w:rsid w:val="00DD1091"/>
    <w:rsid w:val="00DD1379"/>
    <w:rsid w:val="00DD17F2"/>
    <w:rsid w:val="00DD2087"/>
    <w:rsid w:val="00DD2481"/>
    <w:rsid w:val="00DD5C01"/>
    <w:rsid w:val="00DD6168"/>
    <w:rsid w:val="00DD706D"/>
    <w:rsid w:val="00DD798D"/>
    <w:rsid w:val="00DE1791"/>
    <w:rsid w:val="00DE1BDC"/>
    <w:rsid w:val="00DE2623"/>
    <w:rsid w:val="00DE27EE"/>
    <w:rsid w:val="00DE530F"/>
    <w:rsid w:val="00DE5F00"/>
    <w:rsid w:val="00DE6015"/>
    <w:rsid w:val="00DF09EA"/>
    <w:rsid w:val="00DF4C8C"/>
    <w:rsid w:val="00DF5FBF"/>
    <w:rsid w:val="00DF6681"/>
    <w:rsid w:val="00DF75AF"/>
    <w:rsid w:val="00E00E9E"/>
    <w:rsid w:val="00E0382D"/>
    <w:rsid w:val="00E04714"/>
    <w:rsid w:val="00E10B5D"/>
    <w:rsid w:val="00E10D04"/>
    <w:rsid w:val="00E10D21"/>
    <w:rsid w:val="00E152DC"/>
    <w:rsid w:val="00E209B5"/>
    <w:rsid w:val="00E22DCE"/>
    <w:rsid w:val="00E22EA1"/>
    <w:rsid w:val="00E231B5"/>
    <w:rsid w:val="00E25375"/>
    <w:rsid w:val="00E26B25"/>
    <w:rsid w:val="00E27935"/>
    <w:rsid w:val="00E301B0"/>
    <w:rsid w:val="00E31108"/>
    <w:rsid w:val="00E323CE"/>
    <w:rsid w:val="00E33327"/>
    <w:rsid w:val="00E33555"/>
    <w:rsid w:val="00E350E8"/>
    <w:rsid w:val="00E37797"/>
    <w:rsid w:val="00E419B5"/>
    <w:rsid w:val="00E426C1"/>
    <w:rsid w:val="00E432F1"/>
    <w:rsid w:val="00E43948"/>
    <w:rsid w:val="00E43B97"/>
    <w:rsid w:val="00E43DD0"/>
    <w:rsid w:val="00E43FF5"/>
    <w:rsid w:val="00E44AD4"/>
    <w:rsid w:val="00E45D13"/>
    <w:rsid w:val="00E52F36"/>
    <w:rsid w:val="00E5604E"/>
    <w:rsid w:val="00E56299"/>
    <w:rsid w:val="00E62235"/>
    <w:rsid w:val="00E63A00"/>
    <w:rsid w:val="00E640B5"/>
    <w:rsid w:val="00E644A5"/>
    <w:rsid w:val="00E651BC"/>
    <w:rsid w:val="00E652F5"/>
    <w:rsid w:val="00E67050"/>
    <w:rsid w:val="00E676FF"/>
    <w:rsid w:val="00E6770A"/>
    <w:rsid w:val="00E71F60"/>
    <w:rsid w:val="00E724F4"/>
    <w:rsid w:val="00E76299"/>
    <w:rsid w:val="00E83856"/>
    <w:rsid w:val="00E84828"/>
    <w:rsid w:val="00E907AC"/>
    <w:rsid w:val="00E90C4A"/>
    <w:rsid w:val="00E91206"/>
    <w:rsid w:val="00E92394"/>
    <w:rsid w:val="00E93507"/>
    <w:rsid w:val="00E96F9D"/>
    <w:rsid w:val="00EA134E"/>
    <w:rsid w:val="00EA1642"/>
    <w:rsid w:val="00EA16AE"/>
    <w:rsid w:val="00EA2A07"/>
    <w:rsid w:val="00EA30FD"/>
    <w:rsid w:val="00EA59A4"/>
    <w:rsid w:val="00EA5E43"/>
    <w:rsid w:val="00EA666E"/>
    <w:rsid w:val="00EA6692"/>
    <w:rsid w:val="00EA7F3B"/>
    <w:rsid w:val="00EB04FE"/>
    <w:rsid w:val="00EB1CEC"/>
    <w:rsid w:val="00EB3E77"/>
    <w:rsid w:val="00EB4FAF"/>
    <w:rsid w:val="00EB7E4E"/>
    <w:rsid w:val="00EC5C90"/>
    <w:rsid w:val="00EC622A"/>
    <w:rsid w:val="00EE0379"/>
    <w:rsid w:val="00EE0498"/>
    <w:rsid w:val="00EE16ED"/>
    <w:rsid w:val="00EE2A3E"/>
    <w:rsid w:val="00EE3BF2"/>
    <w:rsid w:val="00EE3C66"/>
    <w:rsid w:val="00EE5363"/>
    <w:rsid w:val="00EE7C77"/>
    <w:rsid w:val="00EF03A2"/>
    <w:rsid w:val="00EF125D"/>
    <w:rsid w:val="00EF219E"/>
    <w:rsid w:val="00EF22A8"/>
    <w:rsid w:val="00EF2BF1"/>
    <w:rsid w:val="00EF3463"/>
    <w:rsid w:val="00EF63AF"/>
    <w:rsid w:val="00EF7CC3"/>
    <w:rsid w:val="00F047F9"/>
    <w:rsid w:val="00F04FA6"/>
    <w:rsid w:val="00F05112"/>
    <w:rsid w:val="00F0604B"/>
    <w:rsid w:val="00F1128B"/>
    <w:rsid w:val="00F1187A"/>
    <w:rsid w:val="00F13F3A"/>
    <w:rsid w:val="00F15384"/>
    <w:rsid w:val="00F20912"/>
    <w:rsid w:val="00F21C9F"/>
    <w:rsid w:val="00F24AA0"/>
    <w:rsid w:val="00F27F33"/>
    <w:rsid w:val="00F32424"/>
    <w:rsid w:val="00F3449D"/>
    <w:rsid w:val="00F35761"/>
    <w:rsid w:val="00F4093C"/>
    <w:rsid w:val="00F409FA"/>
    <w:rsid w:val="00F41D19"/>
    <w:rsid w:val="00F4264D"/>
    <w:rsid w:val="00F43182"/>
    <w:rsid w:val="00F53166"/>
    <w:rsid w:val="00F53EC6"/>
    <w:rsid w:val="00F5434B"/>
    <w:rsid w:val="00F564FD"/>
    <w:rsid w:val="00F5745C"/>
    <w:rsid w:val="00F642C3"/>
    <w:rsid w:val="00F647B4"/>
    <w:rsid w:val="00F65034"/>
    <w:rsid w:val="00F67331"/>
    <w:rsid w:val="00F67BFA"/>
    <w:rsid w:val="00F70583"/>
    <w:rsid w:val="00F70EF2"/>
    <w:rsid w:val="00F718C2"/>
    <w:rsid w:val="00F7301A"/>
    <w:rsid w:val="00F736B1"/>
    <w:rsid w:val="00F82B39"/>
    <w:rsid w:val="00F8355D"/>
    <w:rsid w:val="00F858F0"/>
    <w:rsid w:val="00F862B1"/>
    <w:rsid w:val="00F87478"/>
    <w:rsid w:val="00F87B2E"/>
    <w:rsid w:val="00F9731D"/>
    <w:rsid w:val="00F97348"/>
    <w:rsid w:val="00F9782C"/>
    <w:rsid w:val="00F97F92"/>
    <w:rsid w:val="00FA09C4"/>
    <w:rsid w:val="00FA1088"/>
    <w:rsid w:val="00FA6FF9"/>
    <w:rsid w:val="00FB2820"/>
    <w:rsid w:val="00FB3099"/>
    <w:rsid w:val="00FB31AD"/>
    <w:rsid w:val="00FB4138"/>
    <w:rsid w:val="00FB744D"/>
    <w:rsid w:val="00FC239A"/>
    <w:rsid w:val="00FC40AC"/>
    <w:rsid w:val="00FC499B"/>
    <w:rsid w:val="00FC609D"/>
    <w:rsid w:val="00FC75A5"/>
    <w:rsid w:val="00FD17E8"/>
    <w:rsid w:val="00FD1983"/>
    <w:rsid w:val="00FD2065"/>
    <w:rsid w:val="00FD29CA"/>
    <w:rsid w:val="00FD347A"/>
    <w:rsid w:val="00FD4EF4"/>
    <w:rsid w:val="00FD4FE5"/>
    <w:rsid w:val="00FD7B1F"/>
    <w:rsid w:val="00FE18EF"/>
    <w:rsid w:val="00FE1E8A"/>
    <w:rsid w:val="00FE1F6F"/>
    <w:rsid w:val="00FE5014"/>
    <w:rsid w:val="00FE50C2"/>
    <w:rsid w:val="00FE6B8F"/>
    <w:rsid w:val="00FE6D60"/>
    <w:rsid w:val="00FF1D67"/>
    <w:rsid w:val="00FF2C9A"/>
    <w:rsid w:val="00FF42C8"/>
    <w:rsid w:val="00FF5BB6"/>
    <w:rsid w:val="00FF70ED"/>
    <w:rsid w:val="46E6CAC7"/>
    <w:rsid w:val="4CBDA61D"/>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84EDEF"/>
  <w15:docId w15:val="{AB0F2942-9A94-43A3-97E7-BA41D31AE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79C"/>
    <w:pPr>
      <w:spacing w:after="0" w:line="240" w:lineRule="auto"/>
    </w:pPr>
    <w:rPr>
      <w:lang w:val="pt-BR"/>
    </w:rPr>
  </w:style>
  <w:style w:type="paragraph" w:styleId="Ttulo1">
    <w:name w:val="heading 1"/>
    <w:basedOn w:val="Normal"/>
    <w:next w:val="CORPO"/>
    <w:link w:val="Ttulo1Char"/>
    <w:uiPriority w:val="9"/>
    <w:qFormat/>
    <w:rsid w:val="003135E0"/>
    <w:pPr>
      <w:keepNext/>
      <w:keepLines/>
      <w:pageBreakBefore/>
      <w:numPr>
        <w:numId w:val="1"/>
      </w:numPr>
      <w:spacing w:after="360" w:line="360" w:lineRule="auto"/>
      <w:outlineLvl w:val="0"/>
    </w:pPr>
    <w:rPr>
      <w:rFonts w:eastAsiaTheme="majorEastAsia" w:cstheme="majorBidi"/>
      <w:b/>
      <w:bCs/>
      <w:caps/>
      <w:szCs w:val="28"/>
    </w:rPr>
  </w:style>
  <w:style w:type="paragraph" w:styleId="Ttulo2">
    <w:name w:val="heading 2"/>
    <w:basedOn w:val="Normal"/>
    <w:next w:val="CORPO"/>
    <w:link w:val="Ttulo2Char"/>
    <w:uiPriority w:val="9"/>
    <w:qFormat/>
    <w:rsid w:val="003116F3"/>
    <w:pPr>
      <w:keepNext/>
      <w:keepLines/>
      <w:numPr>
        <w:ilvl w:val="1"/>
        <w:numId w:val="1"/>
      </w:numPr>
      <w:spacing w:before="360" w:after="360" w:line="360" w:lineRule="auto"/>
      <w:outlineLvl w:val="1"/>
    </w:pPr>
    <w:rPr>
      <w:rFonts w:eastAsiaTheme="majorEastAsia" w:cstheme="majorBidi"/>
      <w:b/>
      <w:bCs/>
      <w:szCs w:val="26"/>
    </w:rPr>
  </w:style>
  <w:style w:type="paragraph" w:styleId="Ttulo3">
    <w:name w:val="heading 3"/>
    <w:basedOn w:val="Normal"/>
    <w:next w:val="CORPO"/>
    <w:link w:val="Ttulo3Char"/>
    <w:uiPriority w:val="9"/>
    <w:qFormat/>
    <w:rsid w:val="003116F3"/>
    <w:pPr>
      <w:keepNext/>
      <w:keepLines/>
      <w:numPr>
        <w:ilvl w:val="2"/>
        <w:numId w:val="1"/>
      </w:numPr>
      <w:spacing w:before="360" w:after="360" w:line="360" w:lineRule="auto"/>
      <w:outlineLvl w:val="2"/>
    </w:pPr>
    <w:rPr>
      <w:rFonts w:eastAsiaTheme="majorEastAsia" w:cstheme="majorBidi"/>
      <w:bCs/>
    </w:rPr>
  </w:style>
  <w:style w:type="paragraph" w:styleId="Ttulo4">
    <w:name w:val="heading 4"/>
    <w:basedOn w:val="Normal"/>
    <w:next w:val="CORPO"/>
    <w:link w:val="Ttulo4Char"/>
    <w:uiPriority w:val="9"/>
    <w:qFormat/>
    <w:rsid w:val="00464E5D"/>
    <w:pPr>
      <w:keepNext/>
      <w:keepLines/>
      <w:numPr>
        <w:ilvl w:val="3"/>
        <w:numId w:val="1"/>
      </w:numPr>
      <w:spacing w:before="360" w:after="360" w:line="360" w:lineRule="auto"/>
      <w:outlineLvl w:val="3"/>
    </w:pPr>
    <w:rPr>
      <w:rFonts w:eastAsiaTheme="majorEastAsia" w:cstheme="majorBidi"/>
      <w:bCs/>
      <w:iCs/>
    </w:rPr>
  </w:style>
  <w:style w:type="paragraph" w:styleId="Ttulo5">
    <w:name w:val="heading 5"/>
    <w:basedOn w:val="Normal"/>
    <w:next w:val="Normal"/>
    <w:link w:val="Ttulo5Char"/>
    <w:uiPriority w:val="9"/>
    <w:semiHidden/>
    <w:unhideWhenUsed/>
    <w:qFormat/>
    <w:rsid w:val="00464E5D"/>
    <w:pPr>
      <w:keepNext/>
      <w:keepLines/>
      <w:numPr>
        <w:ilvl w:val="4"/>
        <w:numId w:val="1"/>
      </w:numPr>
      <w:spacing w:before="360" w:after="360" w:line="360" w:lineRule="auto"/>
      <w:outlineLvl w:val="4"/>
    </w:pPr>
    <w:rPr>
      <w:rFonts w:eastAsiaTheme="majorEastAsia" w:cstheme="majorBidi"/>
      <w:sz w:val="20"/>
    </w:rPr>
  </w:style>
  <w:style w:type="paragraph" w:styleId="Ttulo6">
    <w:name w:val="heading 6"/>
    <w:basedOn w:val="Normal"/>
    <w:next w:val="Normal"/>
    <w:link w:val="Ttulo6Char"/>
    <w:uiPriority w:val="9"/>
    <w:semiHidden/>
    <w:unhideWhenUsed/>
    <w:qFormat/>
    <w:rsid w:val="003116F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3116F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3116F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3116F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ORPO">
    <w:name w:val="CORPO"/>
    <w:basedOn w:val="Normal"/>
    <w:qFormat/>
    <w:rsid w:val="005F379C"/>
    <w:pPr>
      <w:spacing w:before="360" w:after="360" w:line="360" w:lineRule="auto"/>
      <w:ind w:firstLine="709"/>
      <w:contextualSpacing/>
      <w:jc w:val="both"/>
    </w:pPr>
  </w:style>
  <w:style w:type="character" w:customStyle="1" w:styleId="Ttulo1Char">
    <w:name w:val="Título 1 Char"/>
    <w:basedOn w:val="Fontepargpadro"/>
    <w:link w:val="Ttulo1"/>
    <w:uiPriority w:val="9"/>
    <w:rsid w:val="003135E0"/>
    <w:rPr>
      <w:rFonts w:eastAsiaTheme="majorEastAsia" w:cstheme="majorBidi"/>
      <w:b/>
      <w:bCs/>
      <w:caps/>
      <w:szCs w:val="28"/>
      <w:lang w:val="pt-BR"/>
    </w:rPr>
  </w:style>
  <w:style w:type="character" w:customStyle="1" w:styleId="Ttulo2Char">
    <w:name w:val="Título 2 Char"/>
    <w:basedOn w:val="Fontepargpadro"/>
    <w:link w:val="Ttulo2"/>
    <w:uiPriority w:val="9"/>
    <w:rsid w:val="00464E5D"/>
    <w:rPr>
      <w:rFonts w:eastAsiaTheme="majorEastAsia" w:cstheme="majorBidi"/>
      <w:b/>
      <w:bCs/>
      <w:szCs w:val="26"/>
      <w:lang w:val="pt-BR"/>
    </w:rPr>
  </w:style>
  <w:style w:type="character" w:customStyle="1" w:styleId="Ttulo3Char">
    <w:name w:val="Título 3 Char"/>
    <w:basedOn w:val="Fontepargpadro"/>
    <w:link w:val="Ttulo3"/>
    <w:uiPriority w:val="9"/>
    <w:rsid w:val="00464E5D"/>
    <w:rPr>
      <w:rFonts w:eastAsiaTheme="majorEastAsia" w:cstheme="majorBidi"/>
      <w:bCs/>
      <w:lang w:val="pt-BR"/>
    </w:rPr>
  </w:style>
  <w:style w:type="paragraph" w:styleId="Citao">
    <w:name w:val="Quote"/>
    <w:basedOn w:val="Normal"/>
    <w:next w:val="CORPO"/>
    <w:link w:val="CitaoChar"/>
    <w:uiPriority w:val="29"/>
    <w:qFormat/>
    <w:rsid w:val="005F379C"/>
    <w:pPr>
      <w:spacing w:before="360" w:after="360"/>
      <w:ind w:left="2268"/>
      <w:contextualSpacing/>
      <w:jc w:val="both"/>
    </w:pPr>
    <w:rPr>
      <w:iCs/>
      <w:color w:val="000000" w:themeColor="text1"/>
      <w:sz w:val="20"/>
    </w:rPr>
  </w:style>
  <w:style w:type="character" w:customStyle="1" w:styleId="CitaoChar">
    <w:name w:val="Citação Char"/>
    <w:basedOn w:val="Fontepargpadro"/>
    <w:link w:val="Citao"/>
    <w:uiPriority w:val="29"/>
    <w:rsid w:val="005F379C"/>
    <w:rPr>
      <w:iCs/>
      <w:color w:val="000000" w:themeColor="text1"/>
      <w:sz w:val="20"/>
      <w:lang w:val="pt-BR"/>
    </w:rPr>
  </w:style>
  <w:style w:type="paragraph" w:styleId="Legenda">
    <w:name w:val="caption"/>
    <w:basedOn w:val="Normal"/>
    <w:next w:val="IMGTBLGRF"/>
    <w:uiPriority w:val="35"/>
    <w:qFormat/>
    <w:rsid w:val="005F379C"/>
    <w:pPr>
      <w:spacing w:before="360"/>
      <w:jc w:val="center"/>
    </w:pPr>
    <w:rPr>
      <w:b/>
      <w:bCs/>
      <w:sz w:val="20"/>
      <w:szCs w:val="18"/>
    </w:rPr>
  </w:style>
  <w:style w:type="paragraph" w:styleId="Sumrio1">
    <w:name w:val="toc 1"/>
    <w:basedOn w:val="Normal"/>
    <w:next w:val="Normal"/>
    <w:autoRedefine/>
    <w:uiPriority w:val="39"/>
    <w:rsid w:val="003135E0"/>
    <w:pPr>
      <w:tabs>
        <w:tab w:val="left" w:pos="426"/>
        <w:tab w:val="right" w:leader="dot" w:pos="9061"/>
      </w:tabs>
      <w:spacing w:after="100"/>
    </w:pPr>
    <w:rPr>
      <w:b/>
      <w:caps/>
      <w:noProof/>
    </w:rPr>
  </w:style>
  <w:style w:type="paragraph" w:styleId="Sumrio2">
    <w:name w:val="toc 2"/>
    <w:basedOn w:val="Normal"/>
    <w:next w:val="Normal"/>
    <w:autoRedefine/>
    <w:uiPriority w:val="39"/>
    <w:rsid w:val="003135E0"/>
    <w:pPr>
      <w:tabs>
        <w:tab w:val="left" w:pos="567"/>
        <w:tab w:val="right" w:leader="dot" w:pos="9061"/>
      </w:tabs>
      <w:spacing w:after="100"/>
    </w:pPr>
    <w:rPr>
      <w:b/>
      <w:noProof/>
    </w:rPr>
  </w:style>
  <w:style w:type="paragraph" w:styleId="Sumrio3">
    <w:name w:val="toc 3"/>
    <w:basedOn w:val="Normal"/>
    <w:next w:val="Normal"/>
    <w:autoRedefine/>
    <w:uiPriority w:val="39"/>
    <w:rsid w:val="003135E0"/>
    <w:pPr>
      <w:tabs>
        <w:tab w:val="left" w:pos="709"/>
        <w:tab w:val="right" w:leader="dot" w:pos="9061"/>
      </w:tabs>
      <w:spacing w:after="100"/>
    </w:pPr>
    <w:rPr>
      <w:noProof/>
    </w:rPr>
  </w:style>
  <w:style w:type="character" w:customStyle="1" w:styleId="Ttulo4Char">
    <w:name w:val="Título 4 Char"/>
    <w:basedOn w:val="Fontepargpadro"/>
    <w:link w:val="Ttulo4"/>
    <w:uiPriority w:val="9"/>
    <w:rsid w:val="00464E5D"/>
    <w:rPr>
      <w:rFonts w:eastAsiaTheme="majorEastAsia" w:cstheme="majorBidi"/>
      <w:bCs/>
      <w:iCs/>
      <w:lang w:val="pt-BR"/>
    </w:rPr>
  </w:style>
  <w:style w:type="character" w:customStyle="1" w:styleId="Ttulo5Char">
    <w:name w:val="Título 5 Char"/>
    <w:basedOn w:val="Fontepargpadro"/>
    <w:link w:val="Ttulo5"/>
    <w:uiPriority w:val="9"/>
    <w:semiHidden/>
    <w:rsid w:val="00464E5D"/>
    <w:rPr>
      <w:rFonts w:eastAsiaTheme="majorEastAsia" w:cstheme="majorBidi"/>
      <w:sz w:val="20"/>
      <w:lang w:val="pt-BR"/>
    </w:rPr>
  </w:style>
  <w:style w:type="character" w:customStyle="1" w:styleId="Ttulo6Char">
    <w:name w:val="Título 6 Char"/>
    <w:basedOn w:val="Fontepargpadro"/>
    <w:link w:val="Ttulo6"/>
    <w:uiPriority w:val="9"/>
    <w:semiHidden/>
    <w:rsid w:val="003116F3"/>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3116F3"/>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3116F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3116F3"/>
    <w:rPr>
      <w:rFonts w:asciiTheme="majorHAnsi" w:eastAsiaTheme="majorEastAsia" w:hAnsiTheme="majorHAnsi" w:cstheme="majorBidi"/>
      <w:i/>
      <w:iCs/>
      <w:color w:val="404040" w:themeColor="text1" w:themeTint="BF"/>
      <w:sz w:val="20"/>
      <w:szCs w:val="20"/>
    </w:rPr>
  </w:style>
  <w:style w:type="paragraph" w:styleId="Textodebalo">
    <w:name w:val="Balloon Text"/>
    <w:basedOn w:val="Normal"/>
    <w:link w:val="TextodebaloChar"/>
    <w:uiPriority w:val="99"/>
    <w:semiHidden/>
    <w:unhideWhenUsed/>
    <w:rsid w:val="00464E5D"/>
    <w:rPr>
      <w:rFonts w:ascii="Tahoma" w:hAnsi="Tahoma" w:cs="Tahoma"/>
      <w:sz w:val="16"/>
      <w:szCs w:val="16"/>
    </w:rPr>
  </w:style>
  <w:style w:type="character" w:customStyle="1" w:styleId="TextodebaloChar">
    <w:name w:val="Texto de balão Char"/>
    <w:basedOn w:val="Fontepargpadro"/>
    <w:link w:val="Textodebalo"/>
    <w:uiPriority w:val="99"/>
    <w:semiHidden/>
    <w:rsid w:val="00464E5D"/>
    <w:rPr>
      <w:rFonts w:ascii="Tahoma" w:hAnsi="Tahoma" w:cs="Tahoma"/>
      <w:sz w:val="16"/>
      <w:szCs w:val="16"/>
      <w:lang w:val="pt-BR"/>
    </w:rPr>
  </w:style>
  <w:style w:type="paragraph" w:customStyle="1" w:styleId="IMGTBLGRF">
    <w:name w:val="IMG/TBL/GRF"/>
    <w:basedOn w:val="Normal"/>
    <w:next w:val="Fonte"/>
    <w:link w:val="IMGTBLGRFChar"/>
    <w:qFormat/>
    <w:rsid w:val="00464E5D"/>
    <w:pPr>
      <w:jc w:val="center"/>
    </w:pPr>
    <w:rPr>
      <w:noProof/>
      <w:lang w:eastAsia="pt-BR"/>
    </w:rPr>
  </w:style>
  <w:style w:type="paragraph" w:customStyle="1" w:styleId="Fonte">
    <w:name w:val="Fonte"/>
    <w:basedOn w:val="IMGTBLGRF"/>
    <w:next w:val="CORPO"/>
    <w:link w:val="FonteChar"/>
    <w:qFormat/>
    <w:rsid w:val="004A0130"/>
    <w:pPr>
      <w:spacing w:after="360"/>
      <w:contextualSpacing/>
      <w:jc w:val="left"/>
    </w:pPr>
    <w:rPr>
      <w:sz w:val="20"/>
    </w:rPr>
  </w:style>
  <w:style w:type="character" w:customStyle="1" w:styleId="IMGTBLGRFChar">
    <w:name w:val="IMG/TBL/GRF Char"/>
    <w:basedOn w:val="Fontepargpadro"/>
    <w:link w:val="IMGTBLGRF"/>
    <w:rsid w:val="00464E5D"/>
    <w:rPr>
      <w:noProof/>
      <w:lang w:val="pt-BR" w:eastAsia="pt-BR"/>
    </w:rPr>
  </w:style>
  <w:style w:type="paragraph" w:styleId="Ttulo">
    <w:name w:val="Title"/>
    <w:basedOn w:val="Normal"/>
    <w:next w:val="Normal"/>
    <w:link w:val="TtuloChar"/>
    <w:uiPriority w:val="10"/>
    <w:qFormat/>
    <w:rsid w:val="00307998"/>
    <w:pPr>
      <w:keepNext/>
      <w:keepLines/>
      <w:pageBreakBefore/>
      <w:spacing w:after="360" w:line="360" w:lineRule="auto"/>
      <w:contextualSpacing/>
      <w:jc w:val="center"/>
    </w:pPr>
    <w:rPr>
      <w:rFonts w:eastAsiaTheme="majorEastAsia" w:cstheme="majorBidi"/>
      <w:b/>
      <w:caps/>
      <w:spacing w:val="5"/>
      <w:kern w:val="28"/>
      <w:szCs w:val="52"/>
    </w:rPr>
  </w:style>
  <w:style w:type="character" w:customStyle="1" w:styleId="FonteChar">
    <w:name w:val="Fonte Char"/>
    <w:basedOn w:val="IMGTBLGRFChar"/>
    <w:link w:val="Fonte"/>
    <w:rsid w:val="004A0130"/>
    <w:rPr>
      <w:noProof/>
      <w:sz w:val="20"/>
      <w:lang w:val="pt-BR" w:eastAsia="pt-BR"/>
    </w:rPr>
  </w:style>
  <w:style w:type="character" w:customStyle="1" w:styleId="TtuloChar">
    <w:name w:val="Título Char"/>
    <w:basedOn w:val="Fontepargpadro"/>
    <w:link w:val="Ttulo"/>
    <w:uiPriority w:val="10"/>
    <w:rsid w:val="00307998"/>
    <w:rPr>
      <w:rFonts w:eastAsiaTheme="majorEastAsia" w:cstheme="majorBidi"/>
      <w:b/>
      <w:caps/>
      <w:spacing w:val="5"/>
      <w:kern w:val="28"/>
      <w:szCs w:val="52"/>
      <w:lang w:val="pt-BR"/>
    </w:rPr>
  </w:style>
  <w:style w:type="paragraph" w:styleId="ndicedeilustraes">
    <w:name w:val="table of figures"/>
    <w:basedOn w:val="Normal"/>
    <w:next w:val="Normal"/>
    <w:uiPriority w:val="99"/>
    <w:unhideWhenUsed/>
    <w:rsid w:val="005F379C"/>
  </w:style>
  <w:style w:type="character" w:styleId="Hyperlink">
    <w:name w:val="Hyperlink"/>
    <w:basedOn w:val="Fontepargpadro"/>
    <w:uiPriority w:val="99"/>
    <w:unhideWhenUsed/>
    <w:rsid w:val="00EF2BF1"/>
    <w:rPr>
      <w:color w:val="0000FF" w:themeColor="hyperlink"/>
      <w:u w:val="single"/>
    </w:rPr>
  </w:style>
  <w:style w:type="paragraph" w:styleId="Cabealho">
    <w:name w:val="header"/>
    <w:basedOn w:val="Normal"/>
    <w:link w:val="CabealhoChar"/>
    <w:uiPriority w:val="99"/>
    <w:unhideWhenUsed/>
    <w:rsid w:val="003739FE"/>
    <w:pPr>
      <w:tabs>
        <w:tab w:val="center" w:pos="4252"/>
        <w:tab w:val="right" w:pos="8504"/>
      </w:tabs>
    </w:pPr>
  </w:style>
  <w:style w:type="character" w:customStyle="1" w:styleId="CabealhoChar">
    <w:name w:val="Cabeçalho Char"/>
    <w:basedOn w:val="Fontepargpadro"/>
    <w:link w:val="Cabealho"/>
    <w:uiPriority w:val="99"/>
    <w:rsid w:val="003739FE"/>
    <w:rPr>
      <w:lang w:val="pt-BR"/>
    </w:rPr>
  </w:style>
  <w:style w:type="paragraph" w:styleId="Rodap">
    <w:name w:val="footer"/>
    <w:basedOn w:val="Normal"/>
    <w:link w:val="RodapChar"/>
    <w:uiPriority w:val="99"/>
    <w:unhideWhenUsed/>
    <w:rsid w:val="003739FE"/>
    <w:pPr>
      <w:tabs>
        <w:tab w:val="center" w:pos="4252"/>
        <w:tab w:val="right" w:pos="8504"/>
      </w:tabs>
    </w:pPr>
  </w:style>
  <w:style w:type="character" w:customStyle="1" w:styleId="RodapChar">
    <w:name w:val="Rodapé Char"/>
    <w:basedOn w:val="Fontepargpadro"/>
    <w:link w:val="Rodap"/>
    <w:uiPriority w:val="99"/>
    <w:rsid w:val="003739FE"/>
    <w:rPr>
      <w:lang w:val="pt-BR"/>
    </w:rPr>
  </w:style>
  <w:style w:type="character" w:styleId="Refdecomentrio">
    <w:name w:val="annotation reference"/>
    <w:basedOn w:val="Fontepargpadro"/>
    <w:uiPriority w:val="99"/>
    <w:semiHidden/>
    <w:unhideWhenUsed/>
    <w:rsid w:val="00DA6DE2"/>
    <w:rPr>
      <w:sz w:val="16"/>
      <w:szCs w:val="16"/>
    </w:rPr>
  </w:style>
  <w:style w:type="paragraph" w:styleId="Textodecomentrio">
    <w:name w:val="annotation text"/>
    <w:basedOn w:val="Normal"/>
    <w:link w:val="TextodecomentrioChar"/>
    <w:uiPriority w:val="99"/>
    <w:semiHidden/>
    <w:unhideWhenUsed/>
    <w:rsid w:val="00DA6DE2"/>
    <w:rPr>
      <w:sz w:val="20"/>
      <w:szCs w:val="20"/>
    </w:rPr>
  </w:style>
  <w:style w:type="character" w:customStyle="1" w:styleId="TextodecomentrioChar">
    <w:name w:val="Texto de comentário Char"/>
    <w:basedOn w:val="Fontepargpadro"/>
    <w:link w:val="Textodecomentrio"/>
    <w:uiPriority w:val="99"/>
    <w:semiHidden/>
    <w:rsid w:val="00DA6DE2"/>
    <w:rPr>
      <w:sz w:val="20"/>
      <w:szCs w:val="20"/>
      <w:lang w:val="pt-BR"/>
    </w:rPr>
  </w:style>
  <w:style w:type="paragraph" w:styleId="Assuntodocomentrio">
    <w:name w:val="annotation subject"/>
    <w:basedOn w:val="Textodecomentrio"/>
    <w:next w:val="Textodecomentrio"/>
    <w:link w:val="AssuntodocomentrioChar"/>
    <w:uiPriority w:val="99"/>
    <w:semiHidden/>
    <w:unhideWhenUsed/>
    <w:rsid w:val="00DA6DE2"/>
    <w:rPr>
      <w:b/>
      <w:bCs/>
    </w:rPr>
  </w:style>
  <w:style w:type="character" w:customStyle="1" w:styleId="AssuntodocomentrioChar">
    <w:name w:val="Assunto do comentário Char"/>
    <w:basedOn w:val="TextodecomentrioChar"/>
    <w:link w:val="Assuntodocomentrio"/>
    <w:uiPriority w:val="99"/>
    <w:semiHidden/>
    <w:rsid w:val="00DA6DE2"/>
    <w:rPr>
      <w:b/>
      <w:bCs/>
      <w:sz w:val="20"/>
      <w:szCs w:val="20"/>
      <w:lang w:val="pt-BR"/>
    </w:rPr>
  </w:style>
  <w:style w:type="character" w:customStyle="1" w:styleId="apple-converted-space">
    <w:name w:val="apple-converted-space"/>
    <w:basedOn w:val="Fontepargpadro"/>
    <w:rsid w:val="0046194A"/>
  </w:style>
  <w:style w:type="paragraph" w:styleId="NormalWeb">
    <w:name w:val="Normal (Web)"/>
    <w:basedOn w:val="Normal"/>
    <w:uiPriority w:val="99"/>
    <w:semiHidden/>
    <w:unhideWhenUsed/>
    <w:rsid w:val="006925AD"/>
    <w:pPr>
      <w:spacing w:before="100" w:beforeAutospacing="1" w:after="100" w:afterAutospacing="1"/>
    </w:pPr>
    <w:rPr>
      <w:rFonts w:ascii="Times New Roman" w:eastAsia="Times New Roman" w:hAnsi="Times New Roman" w:cs="Times New Roman"/>
      <w:lang w:eastAsia="pt-BR"/>
    </w:rPr>
  </w:style>
  <w:style w:type="paragraph" w:customStyle="1" w:styleId="ResumoAbstract">
    <w:name w:val="Resumo/Abstract"/>
    <w:basedOn w:val="Normal"/>
    <w:link w:val="ResumoAbstractChar"/>
    <w:qFormat/>
    <w:rsid w:val="006925AD"/>
    <w:pPr>
      <w:spacing w:after="360"/>
      <w:ind w:firstLine="709"/>
      <w:jc w:val="both"/>
    </w:pPr>
  </w:style>
  <w:style w:type="paragraph" w:customStyle="1" w:styleId="ListasSiglas">
    <w:name w:val="Listas (Siglas"/>
    <w:aliases w:val="Ilustrações etc)"/>
    <w:basedOn w:val="Normal"/>
    <w:link w:val="ListasSiglasChar"/>
    <w:qFormat/>
    <w:rsid w:val="004B1F13"/>
    <w:pPr>
      <w:tabs>
        <w:tab w:val="left" w:pos="1701"/>
      </w:tabs>
      <w:spacing w:after="120"/>
      <w:ind w:left="1701" w:hanging="1701"/>
    </w:pPr>
  </w:style>
  <w:style w:type="character" w:customStyle="1" w:styleId="ResumoAbstractChar">
    <w:name w:val="Resumo/Abstract Char"/>
    <w:basedOn w:val="Fontepargpadro"/>
    <w:link w:val="ResumoAbstract"/>
    <w:rsid w:val="006925AD"/>
    <w:rPr>
      <w:lang w:val="pt-BR"/>
    </w:rPr>
  </w:style>
  <w:style w:type="paragraph" w:customStyle="1" w:styleId="Referncias">
    <w:name w:val="Referências"/>
    <w:basedOn w:val="Normal"/>
    <w:link w:val="RefernciasChar"/>
    <w:qFormat/>
    <w:rsid w:val="002E6EAC"/>
    <w:pPr>
      <w:spacing w:after="240"/>
    </w:pPr>
  </w:style>
  <w:style w:type="character" w:customStyle="1" w:styleId="ListasSiglasChar">
    <w:name w:val="Listas (Siglas Char"/>
    <w:aliases w:val="Ilustrações etc) Char"/>
    <w:basedOn w:val="Fontepargpadro"/>
    <w:link w:val="ListasSiglas"/>
    <w:rsid w:val="004B1F13"/>
    <w:rPr>
      <w:lang w:val="pt-BR"/>
    </w:rPr>
  </w:style>
  <w:style w:type="paragraph" w:styleId="Remissivo1">
    <w:name w:val="index 1"/>
    <w:basedOn w:val="Normal"/>
    <w:next w:val="Normal"/>
    <w:autoRedefine/>
    <w:uiPriority w:val="99"/>
    <w:semiHidden/>
    <w:unhideWhenUsed/>
    <w:rsid w:val="009971D4"/>
    <w:pPr>
      <w:ind w:left="240" w:hanging="240"/>
    </w:pPr>
  </w:style>
  <w:style w:type="character" w:customStyle="1" w:styleId="RefernciasChar">
    <w:name w:val="Referências Char"/>
    <w:basedOn w:val="Fontepargpadro"/>
    <w:link w:val="Referncias"/>
    <w:rsid w:val="002E6EAC"/>
    <w:rPr>
      <w:lang w:val="pt-BR"/>
    </w:rPr>
  </w:style>
  <w:style w:type="character" w:styleId="TextodoEspaoReservado">
    <w:name w:val="Placeholder Text"/>
    <w:basedOn w:val="Fontepargpadro"/>
    <w:uiPriority w:val="99"/>
    <w:semiHidden/>
    <w:rsid w:val="00270B89"/>
    <w:rPr>
      <w:color w:val="808080"/>
    </w:rPr>
  </w:style>
  <w:style w:type="paragraph" w:styleId="PargrafodaLista">
    <w:name w:val="List Paragraph"/>
    <w:basedOn w:val="Normal"/>
    <w:uiPriority w:val="34"/>
    <w:qFormat/>
    <w:rsid w:val="004B7148"/>
    <w:pPr>
      <w:ind w:left="720"/>
      <w:contextualSpacing/>
    </w:pPr>
  </w:style>
  <w:style w:type="character" w:styleId="Refdenotaderodap">
    <w:name w:val="footnote reference"/>
    <w:basedOn w:val="Fontepargpadro"/>
    <w:uiPriority w:val="99"/>
    <w:semiHidden/>
    <w:unhideWhenUsed/>
    <w:rsid w:val="000F615B"/>
    <w:rPr>
      <w:vertAlign w:val="superscript"/>
    </w:rPr>
  </w:style>
  <w:style w:type="character" w:customStyle="1" w:styleId="TextodenotaderodapChar">
    <w:name w:val="Texto de nota de rodapé Char"/>
    <w:basedOn w:val="Fontepargpadro"/>
    <w:link w:val="Textodenotaderodap"/>
    <w:uiPriority w:val="99"/>
    <w:semiHidden/>
    <w:rsid w:val="000F615B"/>
    <w:rPr>
      <w:sz w:val="20"/>
      <w:szCs w:val="20"/>
    </w:rPr>
  </w:style>
  <w:style w:type="paragraph" w:styleId="Textodenotaderodap">
    <w:name w:val="footnote text"/>
    <w:basedOn w:val="Normal"/>
    <w:link w:val="TextodenotaderodapChar"/>
    <w:uiPriority w:val="99"/>
    <w:semiHidden/>
    <w:unhideWhenUsed/>
    <w:rsid w:val="000F615B"/>
    <w:rPr>
      <w:sz w:val="20"/>
      <w:szCs w:val="20"/>
      <w:lang w:val="en-US"/>
    </w:rPr>
  </w:style>
  <w:style w:type="character" w:customStyle="1" w:styleId="TextodenotaderodapChar1">
    <w:name w:val="Texto de nota de rodapé Char1"/>
    <w:basedOn w:val="Fontepargpadro"/>
    <w:uiPriority w:val="99"/>
    <w:semiHidden/>
    <w:rsid w:val="000F615B"/>
    <w:rPr>
      <w:sz w:val="20"/>
      <w:szCs w:val="20"/>
      <w:lang w:val="pt-BR"/>
    </w:rPr>
  </w:style>
  <w:style w:type="table" w:styleId="Tabelacomgrade">
    <w:name w:val="Table Grid"/>
    <w:basedOn w:val="Tabelanormal"/>
    <w:uiPriority w:val="59"/>
    <w:rsid w:val="0050126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SimplesTabela2">
    <w:name w:val="Plain Table 2"/>
    <w:basedOn w:val="Tabelanormal"/>
    <w:uiPriority w:val="42"/>
    <w:rsid w:val="005012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ade2">
    <w:name w:val="Grid Table 2"/>
    <w:basedOn w:val="Tabelanormal"/>
    <w:uiPriority w:val="47"/>
    <w:rsid w:val="0050126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Simples5">
    <w:name w:val="Plain Table 5"/>
    <w:basedOn w:val="Tabelanormal"/>
    <w:uiPriority w:val="45"/>
    <w:rsid w:val="005012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iperlinkVisitado">
    <w:name w:val="FollowedHyperlink"/>
    <w:basedOn w:val="Fontepargpadro"/>
    <w:uiPriority w:val="99"/>
    <w:semiHidden/>
    <w:unhideWhenUsed/>
    <w:rsid w:val="00963058"/>
    <w:rPr>
      <w:color w:val="800080" w:themeColor="followedHyperlink"/>
      <w:u w:val="single"/>
    </w:rPr>
  </w:style>
  <w:style w:type="character" w:styleId="Refdenotadefim">
    <w:name w:val="endnote reference"/>
    <w:basedOn w:val="Fontepargpadro"/>
    <w:uiPriority w:val="99"/>
    <w:semiHidden/>
    <w:unhideWhenUsed/>
    <w:rsid w:val="00764582"/>
    <w:rPr>
      <w:vertAlign w:val="superscript"/>
    </w:rPr>
  </w:style>
  <w:style w:type="table" w:styleId="TabelaSimples4">
    <w:name w:val="Plain Table 4"/>
    <w:basedOn w:val="Tabelanormal"/>
    <w:uiPriority w:val="44"/>
    <w:rsid w:val="00B7295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oPendente1">
    <w:name w:val="Menção Pendente1"/>
    <w:basedOn w:val="Fontepargpadro"/>
    <w:uiPriority w:val="99"/>
    <w:semiHidden/>
    <w:unhideWhenUsed/>
    <w:rsid w:val="004501F7"/>
    <w:rPr>
      <w:color w:val="605E5C"/>
      <w:shd w:val="clear" w:color="auto" w:fill="E1DFDD"/>
    </w:rPr>
  </w:style>
  <w:style w:type="character" w:customStyle="1" w:styleId="UnresolvedMention1">
    <w:name w:val="Unresolved Mention1"/>
    <w:basedOn w:val="Fontepargpadro"/>
    <w:uiPriority w:val="99"/>
    <w:semiHidden/>
    <w:unhideWhenUsed/>
    <w:rsid w:val="003832C7"/>
    <w:rPr>
      <w:color w:val="605E5C"/>
      <w:shd w:val="clear" w:color="auto" w:fill="E1DFDD"/>
    </w:rPr>
  </w:style>
  <w:style w:type="paragraph" w:styleId="Reviso">
    <w:name w:val="Revision"/>
    <w:hidden/>
    <w:uiPriority w:val="99"/>
    <w:semiHidden/>
    <w:rsid w:val="006F7BA3"/>
    <w:pPr>
      <w:spacing w:after="0" w:line="240" w:lineRule="auto"/>
    </w:pPr>
    <w:rPr>
      <w:lang w:val="pt-BR"/>
    </w:rPr>
  </w:style>
  <w:style w:type="character" w:styleId="MenoPendente">
    <w:name w:val="Unresolved Mention"/>
    <w:basedOn w:val="Fontepargpadro"/>
    <w:uiPriority w:val="99"/>
    <w:semiHidden/>
    <w:unhideWhenUsed/>
    <w:rsid w:val="007373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0063">
      <w:bodyDiv w:val="1"/>
      <w:marLeft w:val="0"/>
      <w:marRight w:val="0"/>
      <w:marTop w:val="0"/>
      <w:marBottom w:val="0"/>
      <w:divBdr>
        <w:top w:val="none" w:sz="0" w:space="0" w:color="auto"/>
        <w:left w:val="none" w:sz="0" w:space="0" w:color="auto"/>
        <w:bottom w:val="none" w:sz="0" w:space="0" w:color="auto"/>
        <w:right w:val="none" w:sz="0" w:space="0" w:color="auto"/>
      </w:divBdr>
    </w:div>
    <w:div w:id="27605920">
      <w:bodyDiv w:val="1"/>
      <w:marLeft w:val="0"/>
      <w:marRight w:val="0"/>
      <w:marTop w:val="0"/>
      <w:marBottom w:val="0"/>
      <w:divBdr>
        <w:top w:val="none" w:sz="0" w:space="0" w:color="auto"/>
        <w:left w:val="none" w:sz="0" w:space="0" w:color="auto"/>
        <w:bottom w:val="none" w:sz="0" w:space="0" w:color="auto"/>
        <w:right w:val="none" w:sz="0" w:space="0" w:color="auto"/>
      </w:divBdr>
    </w:div>
    <w:div w:id="179972955">
      <w:bodyDiv w:val="1"/>
      <w:marLeft w:val="0"/>
      <w:marRight w:val="0"/>
      <w:marTop w:val="0"/>
      <w:marBottom w:val="0"/>
      <w:divBdr>
        <w:top w:val="none" w:sz="0" w:space="0" w:color="auto"/>
        <w:left w:val="none" w:sz="0" w:space="0" w:color="auto"/>
        <w:bottom w:val="none" w:sz="0" w:space="0" w:color="auto"/>
        <w:right w:val="none" w:sz="0" w:space="0" w:color="auto"/>
      </w:divBdr>
    </w:div>
    <w:div w:id="241110695">
      <w:bodyDiv w:val="1"/>
      <w:marLeft w:val="0"/>
      <w:marRight w:val="0"/>
      <w:marTop w:val="0"/>
      <w:marBottom w:val="0"/>
      <w:divBdr>
        <w:top w:val="none" w:sz="0" w:space="0" w:color="auto"/>
        <w:left w:val="none" w:sz="0" w:space="0" w:color="auto"/>
        <w:bottom w:val="none" w:sz="0" w:space="0" w:color="auto"/>
        <w:right w:val="none" w:sz="0" w:space="0" w:color="auto"/>
      </w:divBdr>
    </w:div>
    <w:div w:id="274291160">
      <w:bodyDiv w:val="1"/>
      <w:marLeft w:val="0"/>
      <w:marRight w:val="0"/>
      <w:marTop w:val="0"/>
      <w:marBottom w:val="0"/>
      <w:divBdr>
        <w:top w:val="none" w:sz="0" w:space="0" w:color="auto"/>
        <w:left w:val="none" w:sz="0" w:space="0" w:color="auto"/>
        <w:bottom w:val="none" w:sz="0" w:space="0" w:color="auto"/>
        <w:right w:val="none" w:sz="0" w:space="0" w:color="auto"/>
      </w:divBdr>
    </w:div>
    <w:div w:id="562986761">
      <w:bodyDiv w:val="1"/>
      <w:marLeft w:val="0"/>
      <w:marRight w:val="0"/>
      <w:marTop w:val="0"/>
      <w:marBottom w:val="0"/>
      <w:divBdr>
        <w:top w:val="none" w:sz="0" w:space="0" w:color="auto"/>
        <w:left w:val="none" w:sz="0" w:space="0" w:color="auto"/>
        <w:bottom w:val="none" w:sz="0" w:space="0" w:color="auto"/>
        <w:right w:val="none" w:sz="0" w:space="0" w:color="auto"/>
      </w:divBdr>
    </w:div>
    <w:div w:id="849485066">
      <w:bodyDiv w:val="1"/>
      <w:marLeft w:val="0"/>
      <w:marRight w:val="0"/>
      <w:marTop w:val="0"/>
      <w:marBottom w:val="0"/>
      <w:divBdr>
        <w:top w:val="none" w:sz="0" w:space="0" w:color="auto"/>
        <w:left w:val="none" w:sz="0" w:space="0" w:color="auto"/>
        <w:bottom w:val="none" w:sz="0" w:space="0" w:color="auto"/>
        <w:right w:val="none" w:sz="0" w:space="0" w:color="auto"/>
      </w:divBdr>
    </w:div>
    <w:div w:id="1140343253">
      <w:bodyDiv w:val="1"/>
      <w:marLeft w:val="0"/>
      <w:marRight w:val="0"/>
      <w:marTop w:val="0"/>
      <w:marBottom w:val="0"/>
      <w:divBdr>
        <w:top w:val="none" w:sz="0" w:space="0" w:color="auto"/>
        <w:left w:val="none" w:sz="0" w:space="0" w:color="auto"/>
        <w:bottom w:val="none" w:sz="0" w:space="0" w:color="auto"/>
        <w:right w:val="none" w:sz="0" w:space="0" w:color="auto"/>
      </w:divBdr>
    </w:div>
    <w:div w:id="1185174856">
      <w:bodyDiv w:val="1"/>
      <w:marLeft w:val="0"/>
      <w:marRight w:val="0"/>
      <w:marTop w:val="0"/>
      <w:marBottom w:val="0"/>
      <w:divBdr>
        <w:top w:val="none" w:sz="0" w:space="0" w:color="auto"/>
        <w:left w:val="none" w:sz="0" w:space="0" w:color="auto"/>
        <w:bottom w:val="none" w:sz="0" w:space="0" w:color="auto"/>
        <w:right w:val="none" w:sz="0" w:space="0" w:color="auto"/>
      </w:divBdr>
    </w:div>
    <w:div w:id="1188174624">
      <w:bodyDiv w:val="1"/>
      <w:marLeft w:val="0"/>
      <w:marRight w:val="0"/>
      <w:marTop w:val="0"/>
      <w:marBottom w:val="0"/>
      <w:divBdr>
        <w:top w:val="none" w:sz="0" w:space="0" w:color="auto"/>
        <w:left w:val="none" w:sz="0" w:space="0" w:color="auto"/>
        <w:bottom w:val="none" w:sz="0" w:space="0" w:color="auto"/>
        <w:right w:val="none" w:sz="0" w:space="0" w:color="auto"/>
      </w:divBdr>
    </w:div>
    <w:div w:id="1191532693">
      <w:bodyDiv w:val="1"/>
      <w:marLeft w:val="0"/>
      <w:marRight w:val="0"/>
      <w:marTop w:val="0"/>
      <w:marBottom w:val="0"/>
      <w:divBdr>
        <w:top w:val="none" w:sz="0" w:space="0" w:color="auto"/>
        <w:left w:val="none" w:sz="0" w:space="0" w:color="auto"/>
        <w:bottom w:val="none" w:sz="0" w:space="0" w:color="auto"/>
        <w:right w:val="none" w:sz="0" w:space="0" w:color="auto"/>
      </w:divBdr>
    </w:div>
    <w:div w:id="1324972950">
      <w:bodyDiv w:val="1"/>
      <w:marLeft w:val="0"/>
      <w:marRight w:val="0"/>
      <w:marTop w:val="0"/>
      <w:marBottom w:val="0"/>
      <w:divBdr>
        <w:top w:val="none" w:sz="0" w:space="0" w:color="auto"/>
        <w:left w:val="none" w:sz="0" w:space="0" w:color="auto"/>
        <w:bottom w:val="none" w:sz="0" w:space="0" w:color="auto"/>
        <w:right w:val="none" w:sz="0" w:space="0" w:color="auto"/>
      </w:divBdr>
    </w:div>
    <w:div w:id="1349796260">
      <w:bodyDiv w:val="1"/>
      <w:marLeft w:val="0"/>
      <w:marRight w:val="0"/>
      <w:marTop w:val="0"/>
      <w:marBottom w:val="0"/>
      <w:divBdr>
        <w:top w:val="none" w:sz="0" w:space="0" w:color="auto"/>
        <w:left w:val="none" w:sz="0" w:space="0" w:color="auto"/>
        <w:bottom w:val="none" w:sz="0" w:space="0" w:color="auto"/>
        <w:right w:val="none" w:sz="0" w:space="0" w:color="auto"/>
      </w:divBdr>
    </w:div>
    <w:div w:id="1363215288">
      <w:bodyDiv w:val="1"/>
      <w:marLeft w:val="0"/>
      <w:marRight w:val="0"/>
      <w:marTop w:val="0"/>
      <w:marBottom w:val="0"/>
      <w:divBdr>
        <w:top w:val="none" w:sz="0" w:space="0" w:color="auto"/>
        <w:left w:val="none" w:sz="0" w:space="0" w:color="auto"/>
        <w:bottom w:val="none" w:sz="0" w:space="0" w:color="auto"/>
        <w:right w:val="none" w:sz="0" w:space="0" w:color="auto"/>
      </w:divBdr>
    </w:div>
    <w:div w:id="1540123904">
      <w:bodyDiv w:val="1"/>
      <w:marLeft w:val="0"/>
      <w:marRight w:val="0"/>
      <w:marTop w:val="0"/>
      <w:marBottom w:val="0"/>
      <w:divBdr>
        <w:top w:val="none" w:sz="0" w:space="0" w:color="auto"/>
        <w:left w:val="none" w:sz="0" w:space="0" w:color="auto"/>
        <w:bottom w:val="none" w:sz="0" w:space="0" w:color="auto"/>
        <w:right w:val="none" w:sz="0" w:space="0" w:color="auto"/>
      </w:divBdr>
    </w:div>
    <w:div w:id="1678925725">
      <w:bodyDiv w:val="1"/>
      <w:marLeft w:val="0"/>
      <w:marRight w:val="0"/>
      <w:marTop w:val="0"/>
      <w:marBottom w:val="0"/>
      <w:divBdr>
        <w:top w:val="none" w:sz="0" w:space="0" w:color="auto"/>
        <w:left w:val="none" w:sz="0" w:space="0" w:color="auto"/>
        <w:bottom w:val="none" w:sz="0" w:space="0" w:color="auto"/>
        <w:right w:val="none" w:sz="0" w:space="0" w:color="auto"/>
      </w:divBdr>
    </w:div>
    <w:div w:id="1716081561">
      <w:bodyDiv w:val="1"/>
      <w:marLeft w:val="0"/>
      <w:marRight w:val="0"/>
      <w:marTop w:val="0"/>
      <w:marBottom w:val="0"/>
      <w:divBdr>
        <w:top w:val="none" w:sz="0" w:space="0" w:color="auto"/>
        <w:left w:val="none" w:sz="0" w:space="0" w:color="auto"/>
        <w:bottom w:val="none" w:sz="0" w:space="0" w:color="auto"/>
        <w:right w:val="none" w:sz="0" w:space="0" w:color="auto"/>
      </w:divBdr>
    </w:div>
    <w:div w:id="1797143021">
      <w:bodyDiv w:val="1"/>
      <w:marLeft w:val="0"/>
      <w:marRight w:val="0"/>
      <w:marTop w:val="0"/>
      <w:marBottom w:val="0"/>
      <w:divBdr>
        <w:top w:val="none" w:sz="0" w:space="0" w:color="auto"/>
        <w:left w:val="none" w:sz="0" w:space="0" w:color="auto"/>
        <w:bottom w:val="none" w:sz="0" w:space="0" w:color="auto"/>
        <w:right w:val="none" w:sz="0" w:space="0" w:color="auto"/>
      </w:divBdr>
    </w:div>
    <w:div w:id="1851527282">
      <w:bodyDiv w:val="1"/>
      <w:marLeft w:val="0"/>
      <w:marRight w:val="0"/>
      <w:marTop w:val="0"/>
      <w:marBottom w:val="0"/>
      <w:divBdr>
        <w:top w:val="none" w:sz="0" w:space="0" w:color="auto"/>
        <w:left w:val="none" w:sz="0" w:space="0" w:color="auto"/>
        <w:bottom w:val="none" w:sz="0" w:space="0" w:color="auto"/>
        <w:right w:val="none" w:sz="0" w:space="0" w:color="auto"/>
      </w:divBdr>
    </w:div>
    <w:div w:id="1862207805">
      <w:bodyDiv w:val="1"/>
      <w:marLeft w:val="0"/>
      <w:marRight w:val="0"/>
      <w:marTop w:val="0"/>
      <w:marBottom w:val="0"/>
      <w:divBdr>
        <w:top w:val="none" w:sz="0" w:space="0" w:color="auto"/>
        <w:left w:val="none" w:sz="0" w:space="0" w:color="auto"/>
        <w:bottom w:val="none" w:sz="0" w:space="0" w:color="auto"/>
        <w:right w:val="none" w:sz="0" w:space="0" w:color="auto"/>
      </w:divBdr>
    </w:div>
    <w:div w:id="1903447041">
      <w:bodyDiv w:val="1"/>
      <w:marLeft w:val="0"/>
      <w:marRight w:val="0"/>
      <w:marTop w:val="0"/>
      <w:marBottom w:val="0"/>
      <w:divBdr>
        <w:top w:val="none" w:sz="0" w:space="0" w:color="auto"/>
        <w:left w:val="none" w:sz="0" w:space="0" w:color="auto"/>
        <w:bottom w:val="none" w:sz="0" w:space="0" w:color="auto"/>
        <w:right w:val="none" w:sz="0" w:space="0" w:color="auto"/>
      </w:divBdr>
    </w:div>
    <w:div w:id="1943763303">
      <w:bodyDiv w:val="1"/>
      <w:marLeft w:val="0"/>
      <w:marRight w:val="0"/>
      <w:marTop w:val="0"/>
      <w:marBottom w:val="0"/>
      <w:divBdr>
        <w:top w:val="none" w:sz="0" w:space="0" w:color="auto"/>
        <w:left w:val="none" w:sz="0" w:space="0" w:color="auto"/>
        <w:bottom w:val="none" w:sz="0" w:space="0" w:color="auto"/>
        <w:right w:val="none" w:sz="0" w:space="0" w:color="auto"/>
      </w:divBdr>
    </w:div>
    <w:div w:id="2140219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image" Target="media/image11.png"/><Relationship Id="rId42" Type="http://schemas.openxmlformats.org/officeDocument/2006/relationships/image" Target="media/image23.png"/><Relationship Id="rId63" Type="http://schemas.openxmlformats.org/officeDocument/2006/relationships/image" Target="media/image35.png"/><Relationship Id="rId84" Type="http://schemas.openxmlformats.org/officeDocument/2006/relationships/image" Target="media/image47.emf"/><Relationship Id="rId138" Type="http://schemas.openxmlformats.org/officeDocument/2006/relationships/hyperlink" Target="https://hdl.handle.net/10216/126681" TargetMode="External"/><Relationship Id="rId159" Type="http://schemas.openxmlformats.org/officeDocument/2006/relationships/hyperlink" Target="https://www.link-labs.com/blog/bluetooth-vs-bluetooth-low-energy" TargetMode="External"/><Relationship Id="rId170" Type="http://schemas.openxmlformats.org/officeDocument/2006/relationships/hyperlink" Target="https://learn.sparkfun.com/tutorials/qwiic-vr-imu-bno080-hookup-guide/all" TargetMode="External"/><Relationship Id="rId191" Type="http://schemas.openxmlformats.org/officeDocument/2006/relationships/image" Target="media/image79.png"/><Relationship Id="rId107" Type="http://schemas.openxmlformats.org/officeDocument/2006/relationships/image" Target="media/image64.emf"/><Relationship Id="rId11" Type="http://schemas.openxmlformats.org/officeDocument/2006/relationships/image" Target="media/image2.png"/><Relationship Id="rId32" Type="http://schemas.openxmlformats.org/officeDocument/2006/relationships/hyperlink" Target="https://dspace.mackenzie.br/handle/10899/20082" TargetMode="External"/><Relationship Id="rId53" Type="http://schemas.openxmlformats.org/officeDocument/2006/relationships/image" Target="media/image30.png"/><Relationship Id="rId74" Type="http://schemas.microsoft.com/office/2007/relationships/hdphoto" Target="media/hdphoto11.wdp"/><Relationship Id="rId128" Type="http://schemas.openxmlformats.org/officeDocument/2006/relationships/hyperlink" Target="https://www.amazon.com.br/Resistor-pl%C3%A1stico-eletr%C3%B4nicos-dom%C3%A9stico-inteligente/dp/B08BBY11ZJ/ref=sr_1_1?__mk_pt_BR=%C3%85M%C3%85%C5%BD%C3%95%C3%91&amp;crid=1WRLJUI58HKSA&amp;keywords=DF9-40&amp;qid=1650501146&amp;sprefix=df9-40%2Caps%2C153&amp;sr=8-1" TargetMode="External"/><Relationship Id="rId149" Type="http://schemas.openxmlformats.org/officeDocument/2006/relationships/hyperlink" Target="https://www.memoriabit.com.br/historia-da-power-glove-luva-nintendo/" TargetMode="External"/><Relationship Id="rId5" Type="http://schemas.openxmlformats.org/officeDocument/2006/relationships/webSettings" Target="webSettings.xml"/><Relationship Id="rId95" Type="http://schemas.openxmlformats.org/officeDocument/2006/relationships/image" Target="media/image53.png"/><Relationship Id="rId160" Type="http://schemas.openxmlformats.org/officeDocument/2006/relationships/hyperlink" Target="https://www.ptrobotics.com/modulos-bluetooth/1444-bluetooth-mate-silver.html" TargetMode="External"/><Relationship Id="rId181" Type="http://schemas.openxmlformats.org/officeDocument/2006/relationships/hyperlink" Target="https://www.winsen-sensor.com/sensors/pressure-sensor/128.html" TargetMode="External"/><Relationship Id="rId22" Type="http://schemas.openxmlformats.org/officeDocument/2006/relationships/image" Target="media/image12.png"/><Relationship Id="rId43" Type="http://schemas.openxmlformats.org/officeDocument/2006/relationships/image" Target="media/image24.png"/><Relationship Id="rId64" Type="http://schemas.microsoft.com/office/2007/relationships/hdphoto" Target="media/hdphoto8.wdp"/><Relationship Id="rId118" Type="http://schemas.openxmlformats.org/officeDocument/2006/relationships/hyperlink" Target="https://dragaosemchama.com/2016/04/comunicacao-bluetooth-entre-arduino-e-android/" TargetMode="External"/><Relationship Id="rId139" Type="http://schemas.openxmlformats.org/officeDocument/2006/relationships/hyperlink" Target="https://www.ceva-dsp.com/product/bno080-085/" TargetMode="External"/><Relationship Id="rId85" Type="http://schemas.openxmlformats.org/officeDocument/2006/relationships/image" Target="media/image48.png"/><Relationship Id="rId150" Type="http://schemas.openxmlformats.org/officeDocument/2006/relationships/hyperlink" Target="https://www.mdpi.com/1424-8220/18/5/1545/htm" TargetMode="External"/><Relationship Id="rId171" Type="http://schemas.openxmlformats.org/officeDocument/2006/relationships/hyperlink" Target="https://www.sparkfun.com/products/14686?_ga=2.246991876.1625374925.1650494291-809937709.1650494291" TargetMode="External"/><Relationship Id="rId192" Type="http://schemas.openxmlformats.org/officeDocument/2006/relationships/image" Target="media/image80.png"/><Relationship Id="rId12" Type="http://schemas.openxmlformats.org/officeDocument/2006/relationships/hyperlink" Target="https://hdl.handle.net/10216/80857" TargetMode="External"/><Relationship Id="rId33" Type="http://schemas.openxmlformats.org/officeDocument/2006/relationships/image" Target="media/image18.png"/><Relationship Id="rId108" Type="http://schemas.openxmlformats.org/officeDocument/2006/relationships/image" Target="media/image65.png"/><Relationship Id="rId129" Type="http://schemas.openxmlformats.org/officeDocument/2006/relationships/hyperlink" Target="https://developer.android.com/studio/intro?hl=pt" TargetMode="External"/><Relationship Id="rId54" Type="http://schemas.microsoft.com/office/2007/relationships/hdphoto" Target="media/hdphoto4.wdp"/><Relationship Id="rId75" Type="http://schemas.openxmlformats.org/officeDocument/2006/relationships/image" Target="media/image41.png"/><Relationship Id="rId96" Type="http://schemas.microsoft.com/office/2007/relationships/hdphoto" Target="media/hdphoto18.wdp"/><Relationship Id="rId140" Type="http://schemas.openxmlformats.org/officeDocument/2006/relationships/hyperlink" Target="https://www.whow.com.br/tecnologia/primeira-cirurgia-cardiaca-a-distancia-acontece-com-telemedicina/" TargetMode="External"/><Relationship Id="rId161" Type="http://schemas.openxmlformats.org/officeDocument/2006/relationships/hyperlink" Target="https://www.robocore.net/sensor-robo/acelerometro-e-giroscopio-mpu6050" TargetMode="External"/><Relationship Id="rId182" Type="http://schemas.openxmlformats.org/officeDocument/2006/relationships/hyperlink" Target="https://dspace.mackenzie.br/handle/10899/20082" TargetMode="External"/><Relationship Id="rId6" Type="http://schemas.openxmlformats.org/officeDocument/2006/relationships/footnotes" Target="footnotes.xml"/><Relationship Id="rId23" Type="http://schemas.openxmlformats.org/officeDocument/2006/relationships/image" Target="media/image13.png"/><Relationship Id="rId119" Type="http://schemas.openxmlformats.org/officeDocument/2006/relationships/image" Target="media/image72.png"/><Relationship Id="rId44" Type="http://schemas.openxmlformats.org/officeDocument/2006/relationships/image" Target="media/image25.png"/><Relationship Id="rId65" Type="http://schemas.openxmlformats.org/officeDocument/2006/relationships/hyperlink" Target="https://pt.aliexpress.com/i/32959896007.html?gatewayAdapt=glo2bra" TargetMode="External"/><Relationship Id="rId86" Type="http://schemas.microsoft.com/office/2007/relationships/hdphoto" Target="media/hdphoto14.wdp"/><Relationship Id="rId130" Type="http://schemas.openxmlformats.org/officeDocument/2006/relationships/hyperlink" Target="https://www.arduino.cc/en/Guide/Introduction" TargetMode="External"/><Relationship Id="rId151" Type="http://schemas.openxmlformats.org/officeDocument/2006/relationships/hyperlink" Target="https://www.mundodaeletrica.com.br/o-que-sao-sensores-e-quais-as-suas-aplicacoes/" TargetMode="External"/><Relationship Id="rId172" Type="http://schemas.openxmlformats.org/officeDocument/2006/relationships/hyperlink" Target="https://www.sqlite.org/about.html" TargetMode="External"/><Relationship Id="rId193" Type="http://schemas.openxmlformats.org/officeDocument/2006/relationships/image" Target="media/image81.png"/><Relationship Id="rId13" Type="http://schemas.openxmlformats.org/officeDocument/2006/relationships/image" Target="media/image3.png"/><Relationship Id="rId109" Type="http://schemas.openxmlformats.org/officeDocument/2006/relationships/hyperlink" Target="https://www.arduino.cc/en/Guide/Introduction" TargetMode="External"/><Relationship Id="rId34" Type="http://schemas.openxmlformats.org/officeDocument/2006/relationships/hyperlink" Target="https://dspace.mackenzie.br/handle/10899/20082" TargetMode="External"/><Relationship Id="rId55" Type="http://schemas.openxmlformats.org/officeDocument/2006/relationships/image" Target="media/image31.png"/><Relationship Id="rId76" Type="http://schemas.microsoft.com/office/2007/relationships/hdphoto" Target="media/hdphoto12.wdp"/><Relationship Id="rId97" Type="http://schemas.openxmlformats.org/officeDocument/2006/relationships/image" Target="media/image54.png"/><Relationship Id="rId120" Type="http://schemas.openxmlformats.org/officeDocument/2006/relationships/hyperlink" Target="https://www.curtocircuito.com.br/blog/Categoria%20Arduino/hc-05-e-arduino-app-inventor-controle-mobile" TargetMode="External"/><Relationship Id="rId141" Type="http://schemas.openxmlformats.org/officeDocument/2006/relationships/hyperlink" Target="https://www.devmedia.com.br/introducao-a-comunicacao-bluetooth-no-android/27636" TargetMode="External"/><Relationship Id="rId7" Type="http://schemas.openxmlformats.org/officeDocument/2006/relationships/endnotes" Target="endnotes.xml"/><Relationship Id="rId162" Type="http://schemas.openxmlformats.org/officeDocument/2006/relationships/hyperlink" Target="https://www.robocore.net/placa-robocore/arduino-blackboard" TargetMode="External"/><Relationship Id="rId183"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hyperlink" Target="https://hdl.handle.net/10216/80857" TargetMode="External"/><Relationship Id="rId40" Type="http://schemas.openxmlformats.org/officeDocument/2006/relationships/hyperlink" Target="https://www.memoriabit.com.br/historia-da-power-glove-luva-nintendo/" TargetMode="External"/><Relationship Id="rId45" Type="http://schemas.microsoft.com/office/2007/relationships/hdphoto" Target="media/hdphoto1.wdp"/><Relationship Id="rId66" Type="http://schemas.openxmlformats.org/officeDocument/2006/relationships/image" Target="media/image36.png"/><Relationship Id="rId87" Type="http://schemas.openxmlformats.org/officeDocument/2006/relationships/image" Target="media/image49.png"/><Relationship Id="rId110" Type="http://schemas.openxmlformats.org/officeDocument/2006/relationships/image" Target="media/image66.png"/><Relationship Id="rId115" Type="http://schemas.openxmlformats.org/officeDocument/2006/relationships/image" Target="media/image70.png"/><Relationship Id="rId131" Type="http://schemas.openxmlformats.org/officeDocument/2006/relationships/hyperlink" Target="https://create.arduino.cc/projecthub/CiferTech/what-is-mpu6050-b3b178" TargetMode="External"/><Relationship Id="rId136" Type="http://schemas.openxmlformats.org/officeDocument/2006/relationships/hyperlink" Target="https://www.bluetooth.com/about-us/bluetooth-origin/" TargetMode="External"/><Relationship Id="rId157" Type="http://schemas.openxmlformats.org/officeDocument/2006/relationships/hyperlink" Target="https://blog.betrybe.com/linguagem-de-programacao/cpp/" TargetMode="External"/><Relationship Id="rId178" Type="http://schemas.openxmlformats.org/officeDocument/2006/relationships/hyperlink" Target="https://www.usinainfo.com.br/modulo-bluetooth-arduino/modulo-bluetooth-hc-08-40-ble-arduino-para-iphone-e-ipad-masterslave--3673.html" TargetMode="External"/><Relationship Id="rId61" Type="http://schemas.microsoft.com/office/2007/relationships/hdphoto" Target="media/hdphoto7.wdp"/><Relationship Id="rId82" Type="http://schemas.openxmlformats.org/officeDocument/2006/relationships/image" Target="media/image45.png"/><Relationship Id="rId152" Type="http://schemas.openxmlformats.org/officeDocument/2006/relationships/hyperlink" Target="https://produto.mercadolivre.com.br/MLB-2137220322-cabo-wire-jumper-20cm-40-fios-fmea-macho-protoboard-arduino-_JM" TargetMode="External"/><Relationship Id="rId173" Type="http://schemas.openxmlformats.org/officeDocument/2006/relationships/hyperlink" Target="https://www.researchgate.net/publication/316261909_Modelo_de_dispositivo_para_reabilitacao_de_dedos_da_mao" TargetMode="External"/><Relationship Id="rId194" Type="http://schemas.openxmlformats.org/officeDocument/2006/relationships/image" Target="media/image82.png"/><Relationship Id="rId199" Type="http://schemas.openxmlformats.org/officeDocument/2006/relationships/image" Target="media/image87.png"/><Relationship Id="rId203"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yperlink" Target="https://dspace.mackenzie.br/handle/10899/20082" TargetMode="External"/><Relationship Id="rId35" Type="http://schemas.openxmlformats.org/officeDocument/2006/relationships/image" Target="media/image19.png"/><Relationship Id="rId56" Type="http://schemas.microsoft.com/office/2007/relationships/hdphoto" Target="media/hdphoto5.wdp"/><Relationship Id="rId77" Type="http://schemas.openxmlformats.org/officeDocument/2006/relationships/hyperlink" Target="https://www.sparkfun.com/products/retired/12576" TargetMode="External"/><Relationship Id="rId100" Type="http://schemas.openxmlformats.org/officeDocument/2006/relationships/image" Target="media/image57.png"/><Relationship Id="rId105" Type="http://schemas.openxmlformats.org/officeDocument/2006/relationships/image" Target="media/image62.png"/><Relationship Id="rId126" Type="http://schemas.openxmlformats.org/officeDocument/2006/relationships/hyperlink" Target="https://pt.aliexpress.com/item/4000142398040.html?UTABTest=aliabtest266652_356678&amp;_randl_currency=BRL&amp;_randl_shipto=BR&amp;src=google&amp;memo1=freelisting&amp;src=google&amp;albch=shopping&amp;acnt=768-202-" TargetMode="External"/><Relationship Id="rId147" Type="http://schemas.openxmlformats.org/officeDocument/2006/relationships/hyperlink" Target="https://components101.com/sensors/flex-sensor-working-circuit-datasheet" TargetMode="External"/><Relationship Id="rId168" Type="http://schemas.openxmlformats.org/officeDocument/2006/relationships/hyperlink" Target="https://www.embarcados.com.br/comunicacao-serial-c-arduino-parte-1/" TargetMode="External"/><Relationship Id="rId8" Type="http://schemas.openxmlformats.org/officeDocument/2006/relationships/header" Target="header1.xml"/><Relationship Id="rId51" Type="http://schemas.openxmlformats.org/officeDocument/2006/relationships/image" Target="media/image29.png"/><Relationship Id="rId72" Type="http://schemas.microsoft.com/office/2007/relationships/hdphoto" Target="media/hdphoto10.wdp"/><Relationship Id="rId93" Type="http://schemas.openxmlformats.org/officeDocument/2006/relationships/image" Target="media/image52.png"/><Relationship Id="rId98" Type="http://schemas.openxmlformats.org/officeDocument/2006/relationships/image" Target="media/image55.png"/><Relationship Id="rId121" Type="http://schemas.openxmlformats.org/officeDocument/2006/relationships/image" Target="media/image73.png"/><Relationship Id="rId142" Type="http://schemas.openxmlformats.org/officeDocument/2006/relationships/hyperlink" Target="http://www.saocarlos.usp.br/eesc-cria-exoesqueleto-robotico-para-reabilitar-pessoas-que-sofreram-avc/" TargetMode="External"/><Relationship Id="rId163" Type="http://schemas.openxmlformats.org/officeDocument/2006/relationships/hyperlink" Target="https://www.robotechbd.com/product/uncategorized/df9-40-thin-film-pressure-sensor-max-20-kg/" TargetMode="External"/><Relationship Id="rId184" Type="http://schemas.openxmlformats.org/officeDocument/2006/relationships/hyperlink" Target="https://components101.com/sensors/flex-sensor-working-circuit-datasheet" TargetMode="External"/><Relationship Id="rId189"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26.png"/><Relationship Id="rId67" Type="http://schemas.openxmlformats.org/officeDocument/2006/relationships/image" Target="media/image37.png"/><Relationship Id="rId116" Type="http://schemas.openxmlformats.org/officeDocument/2006/relationships/hyperlink" Target="https://www.arduino.cc/reference/en/libraries/" TargetMode="External"/><Relationship Id="rId137" Type="http://schemas.openxmlformats.org/officeDocument/2006/relationships/hyperlink" Target="https://dragaosemchama.com/2016/04/comunicacao-bluetooth-entre-arduino-e-android/" TargetMode="External"/><Relationship Id="rId158" Type="http://schemas.openxmlformats.org/officeDocument/2006/relationships/hyperlink" Target="https://app.minhabiblioteca.com.br/" TargetMode="External"/><Relationship Id="rId20" Type="http://schemas.openxmlformats.org/officeDocument/2006/relationships/image" Target="media/image10.png"/><Relationship Id="rId41" Type="http://schemas.openxmlformats.org/officeDocument/2006/relationships/image" Target="media/image22.png"/><Relationship Id="rId62" Type="http://schemas.openxmlformats.org/officeDocument/2006/relationships/hyperlink" Target="https://www.robocore.net/sensor-robo/acelerometro-e-giroscopio-mpu6050" TargetMode="External"/><Relationship Id="rId83" Type="http://schemas.openxmlformats.org/officeDocument/2006/relationships/image" Target="media/image46.jpeg"/><Relationship Id="rId88" Type="http://schemas.microsoft.com/office/2007/relationships/hdphoto" Target="media/hdphoto15.wdp"/><Relationship Id="rId111" Type="http://schemas.openxmlformats.org/officeDocument/2006/relationships/image" Target="media/image67.png"/><Relationship Id="rId132" Type="http://schemas.openxmlformats.org/officeDocument/2006/relationships/hyperlink" Target="https://www.arduino.cc/reference/en/libraries/" TargetMode="External"/><Relationship Id="rId153" Type="http://schemas.openxmlformats.org/officeDocument/2006/relationships/hyperlink" Target="https://produto.mercadolivre.com.br/MLB-726492162-velcro-original-organizador-para-cabos-10-pecas-20cm-_JM?searchVariation=46635218559" TargetMode="External"/><Relationship Id="rId174" Type="http://schemas.openxmlformats.org/officeDocument/2006/relationships/hyperlink" Target="https://hdl.handle.net/10216/90303" TargetMode="External"/><Relationship Id="rId179" Type="http://schemas.openxmlformats.org/officeDocument/2006/relationships/hyperlink" Target="https://www.oficinadanet.com.br/internet/32268-wi-fi-2-4-ou-5ghz-quais-diferencas-e-qual-devo-usar" TargetMode="External"/><Relationship Id="rId195" Type="http://schemas.openxmlformats.org/officeDocument/2006/relationships/image" Target="media/image83.png"/><Relationship Id="rId190" Type="http://schemas.openxmlformats.org/officeDocument/2006/relationships/image" Target="media/image78.png"/><Relationship Id="rId204"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hyperlink" Target="https://dspace.mackenzie.br/handle/10899/20082" TargetMode="External"/><Relationship Id="rId57" Type="http://schemas.openxmlformats.org/officeDocument/2006/relationships/image" Target="media/image32.png"/><Relationship Id="rId106" Type="http://schemas.openxmlformats.org/officeDocument/2006/relationships/image" Target="media/image63.png"/><Relationship Id="rId127" Type="http://schemas.openxmlformats.org/officeDocument/2006/relationships/hyperlink" Target="https://www.amazon.com.br/Seguran%C3%A7a-Flext%C3%A1ctil-Preta-Tamanho-G-DANNY-DA12100GPT/dp/B077V23XZR/ref=asc_df_B077V23XZR/?tag=googleshopp00-" TargetMode="External"/><Relationship Id="rId10" Type="http://schemas.openxmlformats.org/officeDocument/2006/relationships/hyperlink" Target="https://hdl.handle.net/10216/80857" TargetMode="External"/><Relationship Id="rId31" Type="http://schemas.openxmlformats.org/officeDocument/2006/relationships/image" Target="media/image17.png"/><Relationship Id="rId52" Type="http://schemas.microsoft.com/office/2007/relationships/hdphoto" Target="media/hdphoto3.wdp"/><Relationship Id="rId73" Type="http://schemas.openxmlformats.org/officeDocument/2006/relationships/image" Target="media/image40.png"/><Relationship Id="rId78" Type="http://schemas.openxmlformats.org/officeDocument/2006/relationships/image" Target="media/image42.png"/><Relationship Id="rId94" Type="http://schemas.microsoft.com/office/2007/relationships/hdphoto" Target="media/hdphoto17.wdp"/><Relationship Id="rId99" Type="http://schemas.openxmlformats.org/officeDocument/2006/relationships/image" Target="media/image56.png"/><Relationship Id="rId101" Type="http://schemas.openxmlformats.org/officeDocument/2006/relationships/image" Target="media/image58.png"/><Relationship Id="rId122" Type="http://schemas.openxmlformats.org/officeDocument/2006/relationships/hyperlink" Target="https://hdl.handle.net/10216/80857" TargetMode="External"/><Relationship Id="rId143" Type="http://schemas.openxmlformats.org/officeDocument/2006/relationships/hyperlink" Target="https://www.eletrogate.com/modulo-bluetooth-40-at-09-cc2541-ble" TargetMode="External"/><Relationship Id="rId148" Type="http://schemas.openxmlformats.org/officeDocument/2006/relationships/hyperlink" Target="https://plataforma.bvirtual.com.br/Leitor/Publicacao/193267/pdf/0?code=rnsYmDZRVrCORvJHEUYBh0sZGtoW0EseTnvZxGTsD5T/g1tS8uCxuqq0NGREL851YhxCV0GDCZcrm1XCxnLg0Q==" TargetMode="External"/><Relationship Id="rId164" Type="http://schemas.openxmlformats.org/officeDocument/2006/relationships/hyperlink" Target="https://rockcontent.com/br/blog/o-que-e-java/" TargetMode="External"/><Relationship Id="rId169" Type="http://schemas.openxmlformats.org/officeDocument/2006/relationships/hyperlink" Target="https://www.sparkfun.com/products/retired/12576" TargetMode="External"/><Relationship Id="rId185" Type="http://schemas.openxmlformats.org/officeDocument/2006/relationships/hyperlink" Target="https://www.robocore.net/sensor-robo/acelerometro-e-giroscopio-mpu6050" TargetMode="External"/><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hyperlink" Target="https://pplware.sapo.pt/informacao/bluetooth-4-0-baixo-consumo-e-longo-alcance/" TargetMode="External"/><Relationship Id="rId26" Type="http://schemas.openxmlformats.org/officeDocument/2006/relationships/hyperlink" Target="https://hdl.handle.net/10216/80857" TargetMode="External"/><Relationship Id="rId47" Type="http://schemas.microsoft.com/office/2007/relationships/hdphoto" Target="media/hdphoto2.wdp"/><Relationship Id="rId68" Type="http://schemas.openxmlformats.org/officeDocument/2006/relationships/image" Target="media/image38.png"/><Relationship Id="rId89" Type="http://schemas.openxmlformats.org/officeDocument/2006/relationships/image" Target="media/image50.png"/><Relationship Id="rId112" Type="http://schemas.openxmlformats.org/officeDocument/2006/relationships/hyperlink" Target="https://appinventor.mit.edu/about-us" TargetMode="External"/><Relationship Id="rId133" Type="http://schemas.openxmlformats.org/officeDocument/2006/relationships/hyperlink" Target="http://asiajet.over-blog.com/2014/04/les-10-gestes-innocents-a-ne-pas-faire-a-l-etranger.html" TargetMode="External"/><Relationship Id="rId154" Type="http://schemas.openxmlformats.org/officeDocument/2006/relationships/hyperlink" Target="https://appinventor.mit.edu/about-us" TargetMode="External"/><Relationship Id="rId175" Type="http://schemas.openxmlformats.org/officeDocument/2006/relationships/hyperlink" Target="https://www.makerzine.com.br/educacao/primeiros-passos-com-mit-app-inventor-exemplo/" TargetMode="External"/><Relationship Id="rId196" Type="http://schemas.openxmlformats.org/officeDocument/2006/relationships/image" Target="media/image84.png"/><Relationship Id="rId200" Type="http://schemas.openxmlformats.org/officeDocument/2006/relationships/image" Target="media/image88.png"/><Relationship Id="rId16" Type="http://schemas.openxmlformats.org/officeDocument/2006/relationships/image" Target="media/image6.png"/><Relationship Id="rId37" Type="http://schemas.openxmlformats.org/officeDocument/2006/relationships/image" Target="media/image20.png"/><Relationship Id="rId58" Type="http://schemas.microsoft.com/office/2007/relationships/hdphoto" Target="media/hdphoto6.wdp"/><Relationship Id="rId79" Type="http://schemas.openxmlformats.org/officeDocument/2006/relationships/image" Target="media/image43.png"/><Relationship Id="rId102" Type="http://schemas.openxmlformats.org/officeDocument/2006/relationships/image" Target="media/image59.png"/><Relationship Id="rId123" Type="http://schemas.openxmlformats.org/officeDocument/2006/relationships/hyperlink" Target="https://www.infowester.com/bluetooth.php" TargetMode="External"/><Relationship Id="rId144" Type="http://schemas.openxmlformats.org/officeDocument/2006/relationships/hyperlink" Target="https://www.ajmc.com/view/the-gamification-of-healthcare-emergence-of-the-digital-practitioner" TargetMode="External"/><Relationship Id="rId90" Type="http://schemas.microsoft.com/office/2007/relationships/hdphoto" Target="media/hdphoto16.wdp"/><Relationship Id="rId165" Type="http://schemas.openxmlformats.org/officeDocument/2006/relationships/hyperlink" Target="http://www.gersonrolim.com/2019/07/diferenca-5g-4g-3g.html" TargetMode="External"/><Relationship Id="rId186" Type="http://schemas.openxmlformats.org/officeDocument/2006/relationships/hyperlink" Target="https://www.usinainfo.com.br/modulo-bluetooth-arduino/modulo-bluetooth-hc-08-40-ble-arduino-para-iphone-e-ipad-masterslave--3673.html" TargetMode="External"/><Relationship Id="rId27" Type="http://schemas.openxmlformats.org/officeDocument/2006/relationships/image" Target="media/image15.png"/><Relationship Id="rId48" Type="http://schemas.openxmlformats.org/officeDocument/2006/relationships/image" Target="media/image27.png"/><Relationship Id="rId69" Type="http://schemas.microsoft.com/office/2007/relationships/hdphoto" Target="media/hdphoto9.wdp"/><Relationship Id="rId113" Type="http://schemas.openxmlformats.org/officeDocument/2006/relationships/image" Target="media/image68.png"/><Relationship Id="rId134" Type="http://schemas.openxmlformats.org/officeDocument/2006/relationships/hyperlink" Target="https://www.autocorerobotica.com.br/modulo-bluetooth-rs232-hc-05" TargetMode="External"/><Relationship Id="rId80" Type="http://schemas.microsoft.com/office/2007/relationships/hdphoto" Target="media/hdphoto13.wdp"/><Relationship Id="rId155" Type="http://schemas.openxmlformats.org/officeDocument/2006/relationships/hyperlink" Target="https://mixtronica.com/forca-vibracao-pressao-sensores/9708-fsr4-sensor-de-forca-resistivo-4mm.html" TargetMode="External"/><Relationship Id="rId176" Type="http://schemas.openxmlformats.org/officeDocument/2006/relationships/hyperlink" Target="https://www.filipeflop.com/blog/o-que-e-arduino/" TargetMode="External"/><Relationship Id="rId197" Type="http://schemas.openxmlformats.org/officeDocument/2006/relationships/image" Target="media/image85.png"/><Relationship Id="rId201" Type="http://schemas.openxmlformats.org/officeDocument/2006/relationships/image" Target="media/image89.png"/><Relationship Id="rId17" Type="http://schemas.openxmlformats.org/officeDocument/2006/relationships/image" Target="media/image7.png"/><Relationship Id="rId38" Type="http://schemas.openxmlformats.org/officeDocument/2006/relationships/hyperlink" Target="https://www.mdpi.com/1424-8220/18/5/1545/htm" TargetMode="External"/><Relationship Id="rId59" Type="http://schemas.openxmlformats.org/officeDocument/2006/relationships/image" Target="media/image33.png"/><Relationship Id="rId103" Type="http://schemas.openxmlformats.org/officeDocument/2006/relationships/image" Target="media/image60.png"/><Relationship Id="rId124" Type="http://schemas.openxmlformats.org/officeDocument/2006/relationships/hyperlink" Target="https://pt.aliexpress.com/item/32959896007.html?spm=a2g0o.seodetail.topbuy.1.106657d1xDYKVc" TargetMode="External"/><Relationship Id="rId70" Type="http://schemas.openxmlformats.org/officeDocument/2006/relationships/hyperlink" Target="https://www.amazon.com.br/Resistor-pl%C3%A1stico-eletr%C3%B4nicos-dom%C3%A9stico-inteligente/dp/B08BBY11ZJ/ref=sr_1_1?__mk_pt_BR=%C3%85M%C3%85%C5%BD%C3%95%C3%91&amp;crid=1WRLJUI58HKSA&amp;keywords=DF9-40&amp;qid=1650501146&amp;sprefix=df9-40%2Caps%2C153&amp;sr=8-1" TargetMode="External"/><Relationship Id="rId91" Type="http://schemas.openxmlformats.org/officeDocument/2006/relationships/header" Target="header2.xml"/><Relationship Id="rId145" Type="http://schemas.openxmlformats.org/officeDocument/2006/relationships/hyperlink" Target="https://www.devmedia.com.br/introducao-a-linguagem-csharp/27711" TargetMode="External"/><Relationship Id="rId166" Type="http://schemas.openxmlformats.org/officeDocument/2006/relationships/hyperlink" Target="https://www.revista-programar.info/artigos/conexao-de-arduino-ao-unity/" TargetMode="External"/><Relationship Id="rId187" Type="http://schemas.openxmlformats.org/officeDocument/2006/relationships/image" Target="media/image75.png"/><Relationship Id="rId1" Type="http://schemas.openxmlformats.org/officeDocument/2006/relationships/customXml" Target="../customXml/item1.xml"/><Relationship Id="rId28" Type="http://schemas.openxmlformats.org/officeDocument/2006/relationships/hyperlink" Target="https://hdl.handle.net/10216/80857" TargetMode="External"/><Relationship Id="rId49" Type="http://schemas.openxmlformats.org/officeDocument/2006/relationships/hyperlink" Target="https://cdn.sparkfun.com/assets/1/3/4/5/9/BNO080_Datasheet_v1.3.pdf" TargetMode="External"/><Relationship Id="rId114" Type="http://schemas.openxmlformats.org/officeDocument/2006/relationships/image" Target="media/image69.png"/><Relationship Id="rId60" Type="http://schemas.openxmlformats.org/officeDocument/2006/relationships/image" Target="media/image34.png"/><Relationship Id="rId81" Type="http://schemas.openxmlformats.org/officeDocument/2006/relationships/image" Target="media/image44.png"/><Relationship Id="rId135" Type="http://schemas.openxmlformats.org/officeDocument/2006/relationships/hyperlink" Target="https://www.curtocircuito.com.br/blog/Categoria%20Arduino/hc-05-e-arduino-app-inventor-controle-mobile" TargetMode="External"/><Relationship Id="rId156" Type="http://schemas.openxmlformats.org/officeDocument/2006/relationships/hyperlink" Target="https://www.mongodb.com/docs/realm/get-started/introduction-mobile/" TargetMode="External"/><Relationship Id="rId177" Type="http://schemas.openxmlformats.org/officeDocument/2006/relationships/hyperlink" Target="https://unity.com/pt/products/unity-platform" TargetMode="External"/><Relationship Id="rId198" Type="http://schemas.openxmlformats.org/officeDocument/2006/relationships/image" Target="media/image86.png"/><Relationship Id="rId202" Type="http://schemas.openxmlformats.org/officeDocument/2006/relationships/image" Target="media/image90.png"/><Relationship Id="rId18" Type="http://schemas.openxmlformats.org/officeDocument/2006/relationships/image" Target="media/image8.png"/><Relationship Id="rId39" Type="http://schemas.openxmlformats.org/officeDocument/2006/relationships/image" Target="media/image21.png"/><Relationship Id="rId50" Type="http://schemas.openxmlformats.org/officeDocument/2006/relationships/image" Target="media/image28.png"/><Relationship Id="rId104" Type="http://schemas.openxmlformats.org/officeDocument/2006/relationships/image" Target="media/image61.png"/><Relationship Id="rId125" Type="http://schemas.openxmlformats.org/officeDocument/2006/relationships/hyperlink" Target="https://pt.aliexpress.com/item/32859017846.html?UTABTest=aliabtest266652_356678&amp;_randl_currency=BRL&amp;_randl_shipto=BR&amp;src=google&amp;src=google&amp;albch=shopping&amp;acnt=768-202-" TargetMode="External"/><Relationship Id="rId146" Type="http://schemas.openxmlformats.org/officeDocument/2006/relationships/hyperlink" Target="https://www.filipeflop.com/produto/modulo-bluetooth-rs232-hc-05/" TargetMode="External"/><Relationship Id="rId167" Type="http://schemas.openxmlformats.org/officeDocument/2006/relationships/hyperlink" Target="https://shopee.com.br/At-09-android-ios-ble-4.0-m%C3%B3dulo-bluetooth-para-arduino-cc2540-cc2541-serial-m%C3%B3dulo-sem-fio-compat%C3%ADvel-HM-10-i.430672333.5587672197" TargetMode="External"/><Relationship Id="rId188" Type="http://schemas.openxmlformats.org/officeDocument/2006/relationships/image" Target="media/image76.png"/><Relationship Id="rId71" Type="http://schemas.openxmlformats.org/officeDocument/2006/relationships/image" Target="media/image39.png"/><Relationship Id="rId92" Type="http://schemas.openxmlformats.org/officeDocument/2006/relationships/image" Target="media/image51.png"/></Relationships>
</file>

<file path=word/_rels/footnotes.xml.rels><?xml version="1.0" encoding="UTF-8" standalone="yes"?>
<Relationships xmlns="http://schemas.openxmlformats.org/package/2006/relationships"><Relationship Id="rId8" Type="http://schemas.openxmlformats.org/officeDocument/2006/relationships/hyperlink" Target="https://www.autocorerobotica.com.br/modulo-bluetooth-rs232-hc-05" TargetMode="External"/><Relationship Id="rId13" Type="http://schemas.openxmlformats.org/officeDocument/2006/relationships/hyperlink" Target="https://www.arduino.cc/en/Guide/Introduction" TargetMode="External"/><Relationship Id="rId18" Type="http://schemas.openxmlformats.org/officeDocument/2006/relationships/hyperlink" Target="https://www.mongodb.com/docs/realm/get-started/introduction-mobile/" TargetMode="External"/><Relationship Id="rId3" Type="http://schemas.openxmlformats.org/officeDocument/2006/relationships/hyperlink" Target="https://components101.com/sensors/flex-sensor-working-circuit-datasheet" TargetMode="External"/><Relationship Id="rId21" Type="http://schemas.openxmlformats.org/officeDocument/2006/relationships/hyperlink" Target="https://rockcontent.com/br/blog/o-que-e-java/" TargetMode="External"/><Relationship Id="rId7" Type="http://schemas.openxmlformats.org/officeDocument/2006/relationships/hyperlink" Target="https://www.bluetooth.com/about-us/bluetooth-origin/" TargetMode="External"/><Relationship Id="rId12" Type="http://schemas.openxmlformats.org/officeDocument/2006/relationships/hyperlink" Target="https://www.ptrobotics.com/modulos-bluetooth/1444-bluetooth-mate-silver.html" TargetMode="External"/><Relationship Id="rId17" Type="http://schemas.openxmlformats.org/officeDocument/2006/relationships/hyperlink" Target="https://www.sqlite.org/about.html" TargetMode="External"/><Relationship Id="rId25" Type="http://schemas.openxmlformats.org/officeDocument/2006/relationships/hyperlink" Target="https://www.embarcados.com.br/comunicacao-serial-c-arduino-parte-1/" TargetMode="External"/><Relationship Id="rId2" Type="http://schemas.openxmlformats.org/officeDocument/2006/relationships/hyperlink" Target="https://www.filipeflop.com/blog/o-que-e-arduino/" TargetMode="External"/><Relationship Id="rId16" Type="http://schemas.openxmlformats.org/officeDocument/2006/relationships/hyperlink" Target="https://unity.com/pt/products/unity-platform" TargetMode="External"/><Relationship Id="rId20" Type="http://schemas.openxmlformats.org/officeDocument/2006/relationships/hyperlink" Target="https://www.devmedia.com.br/introducao-a-linguagem-csharp/27711" TargetMode="External"/><Relationship Id="rId1" Type="http://schemas.openxmlformats.org/officeDocument/2006/relationships/hyperlink" Target="https://www.mundodaeletrica.com.br/o-que-sao-sensores-e-quais-as-suas-aplicacoes/" TargetMode="External"/><Relationship Id="rId6" Type="http://schemas.openxmlformats.org/officeDocument/2006/relationships/hyperlink" Target="https://www.amazon.com.br/Resistor-pl%C3%A1stico-eletr%C3%B4nicos-dom%C3%A9stico-inteligente/dp/B08BBY11ZJ/ref=sr_1_1?__mk_pt_BR=%C3%85M%C3%85%C5%BD%C3%95%C3%91&amp;crid=1WRLJUI58HKSA&amp;keywords=DF9-40&amp;qid=1650501146&amp;sprefix=df9-40%2Caps%2C153&amp;sr=8-1" TargetMode="External"/><Relationship Id="rId11" Type="http://schemas.openxmlformats.org/officeDocument/2006/relationships/hyperlink" Target="https://www.usinainfo.com.br/modulo-bluetooth-arduino/modulo-bluetooth-hc-08-40-ble-arduino-para-iphone-e-ipad-masterslave--3673.html" TargetMode="External"/><Relationship Id="rId24" Type="http://schemas.openxmlformats.org/officeDocument/2006/relationships/hyperlink" Target="https://www.revista-programar.info/artigos/conexao-de-arduino-ao-unity/" TargetMode="External"/><Relationship Id="rId5" Type="http://schemas.openxmlformats.org/officeDocument/2006/relationships/hyperlink" Target="https://www.sparkfun.com/products/14686?_ga=2.246991876.1625374925.1650494291-809937709.1650494291" TargetMode="External"/><Relationship Id="rId15" Type="http://schemas.openxmlformats.org/officeDocument/2006/relationships/hyperlink" Target="https://appinventor.mit.edu/about-us" TargetMode="External"/><Relationship Id="rId23" Type="http://schemas.openxmlformats.org/officeDocument/2006/relationships/hyperlink" Target="https://dragaosemchama.com/2016/04/comunicacao-bluetooth-entre-arduino-e-android/" TargetMode="External"/><Relationship Id="rId10" Type="http://schemas.openxmlformats.org/officeDocument/2006/relationships/hyperlink" Target="https://www.nxp.com/docs/en/application-note/AN1218.pdf" TargetMode="External"/><Relationship Id="rId19" Type="http://schemas.openxmlformats.org/officeDocument/2006/relationships/hyperlink" Target="https://blog.betrybe.com/linguagem-de-programacao/cpp/" TargetMode="External"/><Relationship Id="rId4" Type="http://schemas.openxmlformats.org/officeDocument/2006/relationships/hyperlink" Target="https://create.arduino.cc/projecthub/CiferTech/what-is-mpu6050-b3b178" TargetMode="External"/><Relationship Id="rId9" Type="http://schemas.openxmlformats.org/officeDocument/2006/relationships/hyperlink" Target="https://www.filipeflop.com/produto/modulo-bluetooth-rs232-hc-05/" TargetMode="External"/><Relationship Id="rId14" Type="http://schemas.openxmlformats.org/officeDocument/2006/relationships/hyperlink" Target="https://developer.android.com/studio/intro?hl=pt" TargetMode="External"/><Relationship Id="rId22" Type="http://schemas.openxmlformats.org/officeDocument/2006/relationships/hyperlink" Target="https://www.arduino.cc/reference/en/librari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os\Downloads\modelo-para-trabalho-academico-uniso%20(7).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F2AC93-B8F6-43CA-9C6D-10EC3B2D6142}">
  <we:reference id="wa104382081" version="1.46.0.0" store="pt-BR" storeType="OMEX"/>
  <we:alternateReferences>
    <we:reference id="wa104382081" version="1.46.0.0" store="pt-BR" storeType="OMEX"/>
  </we:alternateReferences>
  <we:properties>
    <we:property name="MENDELEY_CITATIONS" value="[]"/>
    <we:property name="MENDELEY_CITATIONS_LOCALE_CODE" value="&quot;pt-BR&quot;"/>
    <we:property name="MENDELEY_CITATIONS_STYLE" value="{&quot;id&quot;:&quot;https://www.zotero.org/styles/associacao-brasileira-de-normas-tecnicas&quot;,&quot;title&quot;:&quot;Associação Brasileira de Normas Técnicas (Português - Brasi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9F3AE5F-E3CB-4FF2-958E-8BA50BE4C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para-trabalho-academico-uniso (7).dotx</Template>
  <TotalTime>11057</TotalTime>
  <Pages>124</Pages>
  <Words>23440</Words>
  <Characters>126582</Characters>
  <Application>Microsoft Office Word</Application>
  <DocSecurity>0</DocSecurity>
  <Lines>1054</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cezar Baldo</dc:creator>
  <cp:keywords/>
  <cp:lastModifiedBy>André Lucas de Macedo Santos</cp:lastModifiedBy>
  <cp:revision>1233</cp:revision>
  <cp:lastPrinted>2022-09-25T16:03:00Z</cp:lastPrinted>
  <dcterms:created xsi:type="dcterms:W3CDTF">2022-08-12T23:05:00Z</dcterms:created>
  <dcterms:modified xsi:type="dcterms:W3CDTF">2022-09-26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3d465a-2609-379e-9ef5-ead246a3abc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ês - Bras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